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737D28" w14:textId="77777777" w:rsidR="006422F1" w:rsidRDefault="006422F1">
      <w:r>
        <w:rPr>
          <w:noProof/>
          <w:lang w:eastAsia="en-AU"/>
        </w:rPr>
        <mc:AlternateContent>
          <mc:Choice Requires="wpg">
            <w:drawing>
              <wp:anchor distT="0" distB="0" distL="114300" distR="114300" simplePos="0" relativeHeight="251660288" behindDoc="0" locked="0" layoutInCell="1" allowOverlap="1" wp14:anchorId="4631217C" wp14:editId="116C16B6">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D948C1" w:rsidRPr="00F078ED" w:rsidRDefault="00D948C1" w:rsidP="00F078ED">
                                <w:pPr>
                                  <w:pStyle w:val="Title"/>
                                </w:pPr>
                                <w:r w:rsidRPr="00F078ED">
                                  <w:t>A Brain Computer Interface Controlled, 3-D Printed Prosthetic Hand</w:t>
                                </w:r>
                              </w:p>
                              <w:p w14:paraId="3793696A" w14:textId="77777777" w:rsidR="00D948C1" w:rsidRDefault="00D948C1" w:rsidP="00A56F0D">
                                <w:pPr>
                                  <w:rPr>
                                    <w:sz w:val="56"/>
                                    <w:szCs w:val="144"/>
                                  </w:rPr>
                                </w:pPr>
                              </w:p>
                              <w:p w14:paraId="2D3FDFA0" w14:textId="77777777" w:rsidR="00D948C1" w:rsidRPr="00A56F0D" w:rsidRDefault="00D948C1"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D948C1" w:rsidRDefault="00D948C1">
                                <w:r>
                                  <w:t>Completed under the supervision of</w:t>
                                </w:r>
                              </w:p>
                              <w:p w14:paraId="3CF9F5AD" w14:textId="77777777" w:rsidR="00D948C1" w:rsidRPr="00A56F0D" w:rsidRDefault="00D948C1" w:rsidP="004D1F8F">
                                <w:pPr>
                                  <w:rPr>
                                    <w:sz w:val="48"/>
                                    <w:szCs w:val="144"/>
                                  </w:rPr>
                                </w:pPr>
                                <w:r>
                                  <w:rPr>
                                    <w:sz w:val="48"/>
                                    <w:szCs w:val="144"/>
                                  </w:rPr>
                                  <w:t>Dr Kaushik Mahata, Ph.D.</w:t>
                                </w:r>
                              </w:p>
                              <w:p w14:paraId="5C52BDF2" w14:textId="77777777" w:rsidR="00D948C1" w:rsidRPr="004D1F8F" w:rsidRDefault="00D948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6A20D54B" w:rsidR="00D948C1" w:rsidRPr="004D1F8F" w:rsidRDefault="00D948C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0 Octo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D948C1" w:rsidRDefault="00D948C1"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60288;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p9LUzgUAAOoXAAAOAAAAZHJzL2Uyb0RvYy54bWzsWNtu2zgQfV9g/0HQ&#10;e2pZF0s26hSu0xYFgjZosugzTVGWUEnUknTs7GL/fWd4kR3baXPpZouiD3FIkTMcDs/MHPLlq01T&#10;e9dMyIq3U3/4IvA91lKeV+1y6v9x9fYk8z2pSJuTmrds6t8w6b86/f23l+tuwkJe8jpnwgMlrZys&#10;u6lfKtVNBgNJS9YQ+YJ3rIXBgouGKOiK5SAXZA3am3oQBsFosOYi7wSnTEr4emYG/VOtvygYVR+L&#10;QjLl1VMfbFP6V+jfBf4OTl+SyVKQrqyoNYM8woqGVC0s2qs6I4p4K1EdqGoqKrjkhXpBeTPgRVFR&#10;pvcAuxkGe7t5J/iq03tZTtbLrncTuHbPT49WSz9cXwivyqd+NPS9ljRwRnpZD/rgnHW3nMCcd6K7&#10;7C6E/bA0PdzvphAN/oedeBvt1pverWyjPAofR6MoC8fgfQpj4yhIxmFiHE9LOJ0DOVq++YbkwC08&#10;QPt6c/pOb7fdWzi+vTfo/xd7GyVxliYP2FsUpMYrKDkex2jVnXuDAJFbDMinYeCyJB3T0JJ4vtZP&#10;PQQ+QeCQdlkzDz6VVZ4zjG7jNC3Qo0FOJADjCBSGURDjQXtw6GEYp+PARpuDRZxmWQAfNSzCKIa2&#10;ntE7gEw6IdU7xhsPG1NfgFU6ysj1uVTGV24KOG7dOWN0S93UDO2q20+sAIgDEkMtrZMLm9fCuyaQ&#10;FgilrFVDM1SSnJnPyY49vYQ+Hq0QNRdVXfe6rQJMXIe6ja12PooynZt64eBrhhnhXkKvzFvVCzdV&#10;y8UxBTXsyq5s5jsnGdeglxY8v4HDF9xkRtnRtxX4+pxIdUEEpEI4H0jv6iP8FDVfT31uW4ALLv46&#10;9h3nAzph1PfWkFqnvvxzRQTzvfp9C7gdD+MYc7HuxEkaQkfsjix2R9pVM+dwTABEsE43cb6qXbMQ&#10;vPkMVWCGq8IQaSmsPfWpEq4zVyblQx2hbDbT0yD/dkSdt5cdReXoVcTS1eYzEZ0FnAKsfuAuVshk&#10;D3dmLkq2fLZSvKg0KLd+tf6GuMWM9AwBHLs8d4VR9ppvPJ1TcG2IcgxaT23g804w3xm+cEoJuBPD&#10;N4rDYao1AXJtbo4TCOAUJmBWDyOIdpht0OaKgovNe4UvOvEtBBSowJj1AGqjCFQa99oRyA1161Cs&#10;8w5uTW0WGxDb+v2nxLP6kdDcVXQCf5aSQOugHH2buoGUWmFaMPSvuZeOhogvq+7ERG+1qOpK3Wgm&#10;CEBBo9rri4piQcLOtrJBHTLkBkZxUU9XaTfHSEACqOg5p1+k1/J5CfWPzWQHNcdGy+D2dN29tdyi&#10;rjoEKkIW23ZjkHv26NoR3xgqeMbpqoFqZLitYDVRQKxlWXUSct6ENQuWQx18n5uEBbEIhRCXw6jU&#10;fPPvMJsFwTh8fTJPgvlJHKRvTmbjOD1JgzdpHMTZcD6c/4NRNYwnK8lgv6Q+6yprK3w9sPYoubQ0&#10;3NBWTX9N2XQ5AAzSxdKZCJGLLkFbpRJM0RKbpiJSW8v7Ae3arTfR73ekqTAJ46FlGXv8YpiMg1EK&#10;B48JynWekKC0UcYM3QSrnimrjxx4L5Ug1bJU3py3LQCTC2+0Q8rmraXojgc5mrzHz6M0CrNwL58j&#10;S+/5qDvFOzJ5XbVIHg8KInK1g+wsjxCxo2Qp/+LoynGGdZQkbYUMlgo0q+dKhvZ9Q7CfrRF5L2al&#10;Ns7U4uvMCvFmK/8zgQVuFCbT9RQg3YHIYylAnMaRLfBbChABAUhdhKVBEAc6qz6WwD+RAehbbH9H&#10;+YmJ7Q9FBCy4bfmA3v3KBz7bHHvycFwb1W6rNzwi7WE6+w6YTrI4Q4apGScWUHysAExnIb4XYNUA&#10;TI/i27fyB15KvwemQ7fXX5h+nqva9lXpmXJ2BNeoPYDDJ3uleeDFLcqG+KgC6IW3qCiG9HwL36Nk&#10;FKZImBDfCbCn//XWZl4e3U5/4fsZ8Q0Pypqg28dvfLHe7Wvesn2iP/0X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W/h5/4gAAAAsBAAAPAAAAZHJzL2Rvd25yZXYueG1sTI9BT4NA&#10;EIXvJv6HzZh4axeKSIssTdOop6aJrYnxtoUpkLKzhN0C/feOJz1O5st738vWk2nFgL1rLCkI5wEI&#10;pMKWDVUKPo9vsyUI5zWVurWECm7oYJ3f32U6Le1IHzgcfCU4hFyqFdTed6mUrqjRaDe3HRL/zrY3&#10;2vPZV7Ls9cjhppWLIHiWRjfEDbXucFtjcTlcjYL3UY+bKHwddpfz9vZ9jPdfuxCVenyYNi8gPE7+&#10;D4ZffVaHnJ1O9kqlE62C2WoZMqogWfAmBlZPSQTixGQcJTHIPJP/N+Q/AA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BAi0A&#10;FAAGAAgAAAAhALGCZ7YKAQAAEwIAABMAAAAAAAAAAAAAAAAAAAAAAFtDb250ZW50X1R5cGVzXS54&#10;bWxQSwECLQAUAAYACAAAACEAOP0h/9YAAACUAQAACwAAAAAAAAAAAAAAAAA7AQAAX3JlbHMvLnJl&#10;bHNQSwECLQAUAAYACAAAACEAE6fS1M4FAADqFwAADgAAAAAAAAAAAAAAAAA6AgAAZHJzL2Uyb0Rv&#10;Yy54bWxQSwECLQAUAAYACAAAACEAqiYOvrwAAAAhAQAAGQAAAAAAAAAAAAAAAAA0CAAAZHJzL19y&#10;ZWxzL2Uyb0RvYy54bWwucmVsc1BLAQItABQABgAIAAAAIQAW/h5/4gAAAAsBAAAPAAAAAAAAAAAA&#10;AAAAACcJAABkcnMvZG93bnJldi54bWxQSwECLQAKAAAAAAAAACEARxGv36QZAACkGQAAFAAAAAAA&#10;AAAAAAAAAAA2CgAAZHJzL21lZGlhL2ltYWdlMS5wbmdQSwUGAAAAAAYABgB8AQAADCQ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D948C1" w:rsidRPr="00F078ED" w:rsidRDefault="00D948C1" w:rsidP="00F078ED">
                          <w:pPr>
                            <w:pStyle w:val="Title"/>
                          </w:pPr>
                          <w:r w:rsidRPr="00F078ED">
                            <w:t>A Brain Computer Interface Controlled, 3-D Printed Prosthetic Hand</w:t>
                          </w:r>
                        </w:p>
                        <w:p w14:paraId="3793696A" w14:textId="77777777" w:rsidR="00D948C1" w:rsidRDefault="00D948C1" w:rsidP="00A56F0D">
                          <w:pPr>
                            <w:rPr>
                              <w:sz w:val="56"/>
                              <w:szCs w:val="144"/>
                            </w:rPr>
                          </w:pPr>
                        </w:p>
                        <w:p w14:paraId="2D3FDFA0" w14:textId="77777777" w:rsidR="00D948C1" w:rsidRPr="00A56F0D" w:rsidRDefault="00D948C1"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WCOwgAAANoAAAAPAAAAZHJzL2Rvd25yZXYueG1sRI9BawIx&#10;FITvQv9DeIXeNFGptKtxKYUFe6x66e1189xd3bwsSdRdf31TEDwOM/MNs8p724oL+dA41jCdKBDE&#10;pTMNVxr2u2L8BiJEZIOtY9IwUIB8/TRaYWbclb/pso2VSBAOGWqoY+wyKUNZk8UwcR1x8g7OW4xJ&#10;+koaj9cEt62cKbWQFhtOCzV29FlTedqerYZifysPp9+v+Xs4/tjBq5vi4aj1y3P/sQQRqY+P8L29&#10;MRpe4f9KugFy/QcAAP//AwBQSwECLQAUAAYACAAAACEA2+H2y+4AAACFAQAAEwAAAAAAAAAAAAAA&#10;AAAAAAAAW0NvbnRlbnRfVHlwZXNdLnhtbFBLAQItABQABgAIAAAAIQBa9CxbvwAAABUBAAALAAAA&#10;AAAAAAAAAAAAAB8BAABfcmVscy8ucmVsc1BLAQItABQABgAIAAAAIQC6mWCOwgAAANoAAAAPAAAA&#10;AAAAAAAAAAAAAAcCAABkcnMvZG93bnJldi54bWxQSwUGAAAAAAMAAwC3AAAA9gIAAAAA&#10;">
                    <v:imagedata r:id="rId10" o:title=""/>
                    <v:path arrowok="t"/>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D948C1" w:rsidRDefault="00D948C1">
                          <w:r>
                            <w:t>Completed under the supervision of</w:t>
                          </w:r>
                        </w:p>
                        <w:p w14:paraId="3CF9F5AD" w14:textId="77777777" w:rsidR="00D948C1" w:rsidRPr="00A56F0D" w:rsidRDefault="00D948C1" w:rsidP="004D1F8F">
                          <w:pPr>
                            <w:rPr>
                              <w:sz w:val="48"/>
                              <w:szCs w:val="144"/>
                            </w:rPr>
                          </w:pPr>
                          <w:r>
                            <w:rPr>
                              <w:sz w:val="48"/>
                              <w:szCs w:val="144"/>
                            </w:rPr>
                            <w:t>Dr Kaushik Mahata, Ph.D.</w:t>
                          </w:r>
                        </w:p>
                        <w:p w14:paraId="5C52BDF2" w14:textId="77777777" w:rsidR="00D948C1" w:rsidRPr="004D1F8F" w:rsidRDefault="00D948C1"/>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6A20D54B" w:rsidR="00D948C1" w:rsidRPr="004D1F8F" w:rsidRDefault="00D948C1"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30 Octo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D948C1" w:rsidRDefault="00D948C1"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1980334"/>
      <w:r>
        <w:lastRenderedPageBreak/>
        <w:t>Abstract</w:t>
      </w:r>
      <w:bookmarkEnd w:id="0"/>
    </w:p>
    <w:p w14:paraId="512AFAFD" w14:textId="3EF2401D"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 xml:space="preserve">independence. This project will explore the design and development of a 1 Degree of Freedom (DOF) prosthetic hand, controlled by the real-time, online classification of electroencephalography (EEG) signals obtained from the scalp of a healthy 21-year-old male. To achieve this outcome, hardware and software design and implementation, filament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p>
    <w:p w14:paraId="78EB9C0A" w14:textId="77777777" w:rsidR="0037199B" w:rsidRDefault="0037199B">
      <w:r>
        <w:br w:type="page"/>
      </w:r>
    </w:p>
    <w:p w14:paraId="01CE2D90" w14:textId="77777777" w:rsidR="0037199B" w:rsidRDefault="0037199B" w:rsidP="0037199B">
      <w:pPr>
        <w:pStyle w:val="Heading1"/>
      </w:pPr>
      <w:bookmarkStart w:id="1" w:name="_Toc21980335"/>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1980336"/>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1980337"/>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Default="00490097">
          <w:pPr>
            <w:pStyle w:val="TOCHeading"/>
          </w:pPr>
        </w:p>
        <w:p w14:paraId="46BA47F1" w14:textId="1E02B07B" w:rsidR="009536AF" w:rsidRPr="009536AF" w:rsidRDefault="00490097">
          <w:pPr>
            <w:pStyle w:val="TOC1"/>
            <w:tabs>
              <w:tab w:val="right" w:leader="dot" w:pos="8755"/>
            </w:tabs>
            <w:rPr>
              <w:rFonts w:ascii="Times New Roman" w:hAnsi="Times New Roman"/>
              <w:noProof/>
              <w:sz w:val="22"/>
              <w:szCs w:val="22"/>
              <w:lang w:val="en-AU" w:eastAsia="en-AU"/>
            </w:rPr>
          </w:pPr>
          <w:r w:rsidRPr="009536AF">
            <w:rPr>
              <w:rFonts w:ascii="Times New Roman" w:hAnsi="Times New Roman"/>
            </w:rPr>
            <w:fldChar w:fldCharType="begin"/>
          </w:r>
          <w:r w:rsidRPr="009536AF">
            <w:rPr>
              <w:rFonts w:ascii="Times New Roman" w:hAnsi="Times New Roman"/>
            </w:rPr>
            <w:instrText xml:space="preserve"> TOC \o "1-3" \h \z \u </w:instrText>
          </w:r>
          <w:r w:rsidRPr="009536AF">
            <w:rPr>
              <w:rFonts w:ascii="Times New Roman" w:hAnsi="Times New Roman"/>
            </w:rPr>
            <w:fldChar w:fldCharType="separate"/>
          </w:r>
          <w:hyperlink w:anchor="_Toc21980334" w:history="1">
            <w:r w:rsidR="009536AF" w:rsidRPr="009536AF">
              <w:rPr>
                <w:rStyle w:val="Hyperlink"/>
                <w:rFonts w:ascii="Times New Roman" w:hAnsi="Times New Roman"/>
                <w:noProof/>
              </w:rPr>
              <w:t>Abstra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w:t>
            </w:r>
            <w:r w:rsidR="009536AF" w:rsidRPr="009536AF">
              <w:rPr>
                <w:rFonts w:ascii="Times New Roman" w:hAnsi="Times New Roman"/>
                <w:noProof/>
                <w:webHidden/>
              </w:rPr>
              <w:fldChar w:fldCharType="end"/>
            </w:r>
          </w:hyperlink>
        </w:p>
        <w:p w14:paraId="7366B0A1" w14:textId="6E2C53E5" w:rsidR="009536AF" w:rsidRPr="009536AF" w:rsidRDefault="00D948C1">
          <w:pPr>
            <w:pStyle w:val="TOC1"/>
            <w:tabs>
              <w:tab w:val="right" w:leader="dot" w:pos="8755"/>
            </w:tabs>
            <w:rPr>
              <w:rFonts w:ascii="Times New Roman" w:hAnsi="Times New Roman"/>
              <w:noProof/>
              <w:sz w:val="22"/>
              <w:szCs w:val="22"/>
              <w:lang w:val="en-AU" w:eastAsia="en-AU"/>
            </w:rPr>
          </w:pPr>
          <w:hyperlink w:anchor="_Toc21980335" w:history="1">
            <w:r w:rsidR="009536AF" w:rsidRPr="009536AF">
              <w:rPr>
                <w:rStyle w:val="Hyperlink"/>
                <w:rFonts w:ascii="Times New Roman" w:hAnsi="Times New Roman"/>
                <w:noProof/>
              </w:rPr>
              <w:t>Acknowledgem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w:t>
            </w:r>
            <w:r w:rsidR="009536AF" w:rsidRPr="009536AF">
              <w:rPr>
                <w:rFonts w:ascii="Times New Roman" w:hAnsi="Times New Roman"/>
                <w:noProof/>
                <w:webHidden/>
              </w:rPr>
              <w:fldChar w:fldCharType="end"/>
            </w:r>
          </w:hyperlink>
        </w:p>
        <w:p w14:paraId="459306A6" w14:textId="1DFB46D2" w:rsidR="009536AF" w:rsidRPr="009536AF" w:rsidRDefault="00D948C1">
          <w:pPr>
            <w:pStyle w:val="TOC1"/>
            <w:tabs>
              <w:tab w:val="right" w:leader="dot" w:pos="8755"/>
            </w:tabs>
            <w:rPr>
              <w:rFonts w:ascii="Times New Roman" w:hAnsi="Times New Roman"/>
              <w:noProof/>
              <w:sz w:val="22"/>
              <w:szCs w:val="22"/>
              <w:lang w:val="en-AU" w:eastAsia="en-AU"/>
            </w:rPr>
          </w:pPr>
          <w:hyperlink w:anchor="_Toc21980336" w:history="1">
            <w:r w:rsidR="009536AF" w:rsidRPr="009536AF">
              <w:rPr>
                <w:rStyle w:val="Hyperlink"/>
                <w:rFonts w:ascii="Times New Roman" w:hAnsi="Times New Roman"/>
                <w:noProof/>
              </w:rPr>
              <w:t>List of Contributi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i</w:t>
            </w:r>
            <w:r w:rsidR="009536AF" w:rsidRPr="009536AF">
              <w:rPr>
                <w:rFonts w:ascii="Times New Roman" w:hAnsi="Times New Roman"/>
                <w:noProof/>
                <w:webHidden/>
              </w:rPr>
              <w:fldChar w:fldCharType="end"/>
            </w:r>
          </w:hyperlink>
        </w:p>
        <w:p w14:paraId="3472F961" w14:textId="30A7BBD8" w:rsidR="009536AF" w:rsidRPr="009536AF" w:rsidRDefault="00D948C1">
          <w:pPr>
            <w:pStyle w:val="TOC1"/>
            <w:tabs>
              <w:tab w:val="right" w:leader="dot" w:pos="8755"/>
            </w:tabs>
            <w:rPr>
              <w:rFonts w:ascii="Times New Roman" w:hAnsi="Times New Roman"/>
              <w:noProof/>
              <w:sz w:val="22"/>
              <w:szCs w:val="22"/>
              <w:lang w:val="en-AU" w:eastAsia="en-AU"/>
            </w:rPr>
          </w:pPr>
          <w:hyperlink w:anchor="_Toc21980337" w:history="1">
            <w:r w:rsidR="009536AF" w:rsidRPr="009536AF">
              <w:rPr>
                <w:rStyle w:val="Hyperlink"/>
                <w:rFonts w:ascii="Times New Roman" w:hAnsi="Times New Roman"/>
                <w:noProof/>
              </w:rPr>
              <w:t>Table of Cont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v</w:t>
            </w:r>
            <w:r w:rsidR="009536AF" w:rsidRPr="009536AF">
              <w:rPr>
                <w:rFonts w:ascii="Times New Roman" w:hAnsi="Times New Roman"/>
                <w:noProof/>
                <w:webHidden/>
              </w:rPr>
              <w:fldChar w:fldCharType="end"/>
            </w:r>
          </w:hyperlink>
        </w:p>
        <w:p w14:paraId="39D5C75E" w14:textId="2966CC80" w:rsidR="009536AF" w:rsidRPr="009536AF" w:rsidRDefault="00D948C1">
          <w:pPr>
            <w:pStyle w:val="TOC1"/>
            <w:tabs>
              <w:tab w:val="right" w:leader="dot" w:pos="8755"/>
            </w:tabs>
            <w:rPr>
              <w:rFonts w:ascii="Times New Roman" w:hAnsi="Times New Roman"/>
              <w:noProof/>
              <w:sz w:val="22"/>
              <w:szCs w:val="22"/>
              <w:lang w:val="en-AU" w:eastAsia="en-AU"/>
            </w:rPr>
          </w:pPr>
          <w:hyperlink w:anchor="_Toc21980338" w:history="1">
            <w:r w:rsidR="009536AF" w:rsidRPr="009536AF">
              <w:rPr>
                <w:rStyle w:val="Hyperlink"/>
                <w:rFonts w:ascii="Times New Roman" w:hAnsi="Times New Roman"/>
                <w:noProof/>
              </w:rPr>
              <w:t>Nomenclature</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v</w:t>
            </w:r>
            <w:r w:rsidR="009536AF" w:rsidRPr="009536AF">
              <w:rPr>
                <w:rFonts w:ascii="Times New Roman" w:hAnsi="Times New Roman"/>
                <w:noProof/>
                <w:webHidden/>
              </w:rPr>
              <w:fldChar w:fldCharType="end"/>
            </w:r>
          </w:hyperlink>
        </w:p>
        <w:p w14:paraId="594E45C7" w14:textId="689427B6" w:rsidR="009536AF" w:rsidRPr="009536AF" w:rsidRDefault="00D948C1">
          <w:pPr>
            <w:pStyle w:val="TOC1"/>
            <w:tabs>
              <w:tab w:val="right" w:leader="dot" w:pos="8755"/>
            </w:tabs>
            <w:rPr>
              <w:rFonts w:ascii="Times New Roman" w:hAnsi="Times New Roman"/>
              <w:noProof/>
              <w:sz w:val="22"/>
              <w:szCs w:val="22"/>
              <w:lang w:val="en-AU" w:eastAsia="en-AU"/>
            </w:rPr>
          </w:pPr>
          <w:hyperlink w:anchor="_Toc21980339" w:history="1">
            <w:r w:rsidR="009536AF" w:rsidRPr="009536AF">
              <w:rPr>
                <w:rStyle w:val="Hyperlink"/>
                <w:rFonts w:ascii="Times New Roman" w:hAnsi="Times New Roman"/>
                <w:noProof/>
              </w:rPr>
              <w:t>Introdu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w:t>
            </w:r>
            <w:r w:rsidR="009536AF" w:rsidRPr="009536AF">
              <w:rPr>
                <w:rFonts w:ascii="Times New Roman" w:hAnsi="Times New Roman"/>
                <w:noProof/>
                <w:webHidden/>
              </w:rPr>
              <w:fldChar w:fldCharType="end"/>
            </w:r>
          </w:hyperlink>
        </w:p>
        <w:p w14:paraId="2AD7BAF6" w14:textId="27464590" w:rsidR="009536AF" w:rsidRPr="009536AF" w:rsidRDefault="00D948C1">
          <w:pPr>
            <w:pStyle w:val="TOC1"/>
            <w:tabs>
              <w:tab w:val="right" w:leader="dot" w:pos="8755"/>
            </w:tabs>
            <w:rPr>
              <w:rFonts w:ascii="Times New Roman" w:hAnsi="Times New Roman"/>
              <w:noProof/>
              <w:sz w:val="22"/>
              <w:szCs w:val="22"/>
              <w:lang w:val="en-AU" w:eastAsia="en-AU"/>
            </w:rPr>
          </w:pPr>
          <w:hyperlink w:anchor="_Toc21980340" w:history="1">
            <w:r w:rsidR="009536AF" w:rsidRPr="009536AF">
              <w:rPr>
                <w:rStyle w:val="Hyperlink"/>
                <w:rFonts w:ascii="Times New Roman" w:hAnsi="Times New Roman"/>
                <w:noProof/>
              </w:rPr>
              <w:t>Biological Background</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312C36C6" w14:textId="0558B0E4" w:rsidR="009536AF" w:rsidRPr="009536AF" w:rsidRDefault="00D948C1">
          <w:pPr>
            <w:pStyle w:val="TOC2"/>
            <w:tabs>
              <w:tab w:val="left" w:pos="660"/>
              <w:tab w:val="right" w:leader="dot" w:pos="8755"/>
            </w:tabs>
            <w:rPr>
              <w:rFonts w:ascii="Times New Roman" w:hAnsi="Times New Roman"/>
              <w:noProof/>
              <w:sz w:val="22"/>
              <w:szCs w:val="22"/>
              <w:lang w:val="en-AU" w:eastAsia="en-AU"/>
            </w:rPr>
          </w:pPr>
          <w:hyperlink w:anchor="_Toc21980341"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Neur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083E27BE" w14:textId="0A21904C" w:rsidR="009536AF" w:rsidRPr="009536AF" w:rsidRDefault="00D948C1">
          <w:pPr>
            <w:pStyle w:val="TOC2"/>
            <w:tabs>
              <w:tab w:val="left" w:pos="660"/>
              <w:tab w:val="right" w:leader="dot" w:pos="8755"/>
            </w:tabs>
            <w:rPr>
              <w:rFonts w:ascii="Times New Roman" w:hAnsi="Times New Roman"/>
              <w:noProof/>
              <w:sz w:val="22"/>
              <w:szCs w:val="22"/>
              <w:lang w:val="en-AU" w:eastAsia="en-AU"/>
            </w:rPr>
          </w:pPr>
          <w:hyperlink w:anchor="_Toc21980342"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ortical Areas for Voluntary Movemen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3</w:t>
            </w:r>
            <w:r w:rsidR="009536AF" w:rsidRPr="009536AF">
              <w:rPr>
                <w:rFonts w:ascii="Times New Roman" w:hAnsi="Times New Roman"/>
                <w:noProof/>
                <w:webHidden/>
              </w:rPr>
              <w:fldChar w:fldCharType="end"/>
            </w:r>
          </w:hyperlink>
        </w:p>
        <w:p w14:paraId="53876762" w14:textId="35565567" w:rsidR="009536AF" w:rsidRPr="009536AF" w:rsidRDefault="00D948C1">
          <w:pPr>
            <w:pStyle w:val="TOC2"/>
            <w:tabs>
              <w:tab w:val="left" w:pos="660"/>
              <w:tab w:val="right" w:leader="dot" w:pos="8755"/>
            </w:tabs>
            <w:rPr>
              <w:rFonts w:ascii="Times New Roman" w:hAnsi="Times New Roman"/>
              <w:noProof/>
              <w:sz w:val="22"/>
              <w:szCs w:val="22"/>
              <w:lang w:val="en-AU" w:eastAsia="en-AU"/>
            </w:rPr>
          </w:pPr>
          <w:hyperlink w:anchor="_Toc2198034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Electroencephalography (EE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4</w:t>
            </w:r>
            <w:r w:rsidR="009536AF" w:rsidRPr="009536AF">
              <w:rPr>
                <w:rFonts w:ascii="Times New Roman" w:hAnsi="Times New Roman"/>
                <w:noProof/>
                <w:webHidden/>
              </w:rPr>
              <w:fldChar w:fldCharType="end"/>
            </w:r>
          </w:hyperlink>
        </w:p>
        <w:p w14:paraId="0C95FFC2" w14:textId="78B612CD" w:rsidR="009536AF" w:rsidRPr="009536AF" w:rsidRDefault="00D948C1">
          <w:pPr>
            <w:pStyle w:val="TOC1"/>
            <w:tabs>
              <w:tab w:val="right" w:leader="dot" w:pos="8755"/>
            </w:tabs>
            <w:rPr>
              <w:rFonts w:ascii="Times New Roman" w:hAnsi="Times New Roman"/>
              <w:noProof/>
              <w:sz w:val="22"/>
              <w:szCs w:val="22"/>
              <w:lang w:val="en-AU" w:eastAsia="en-AU"/>
            </w:rPr>
          </w:pPr>
          <w:hyperlink w:anchor="_Toc21980344" w:history="1">
            <w:r w:rsidR="009536AF" w:rsidRPr="009536AF">
              <w:rPr>
                <w:rStyle w:val="Hyperlink"/>
                <w:rFonts w:ascii="Times New Roman" w:hAnsi="Times New Roman"/>
                <w:noProof/>
              </w:rPr>
              <w:t>Literature Review</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1817131" w14:textId="080A2BEE" w:rsidR="009536AF" w:rsidRPr="009536AF" w:rsidRDefault="00D948C1">
          <w:pPr>
            <w:pStyle w:val="TOC2"/>
            <w:tabs>
              <w:tab w:val="left" w:pos="660"/>
              <w:tab w:val="right" w:leader="dot" w:pos="8755"/>
            </w:tabs>
            <w:rPr>
              <w:rFonts w:ascii="Times New Roman" w:hAnsi="Times New Roman"/>
              <w:noProof/>
              <w:sz w:val="22"/>
              <w:szCs w:val="22"/>
              <w:lang w:val="en-AU" w:eastAsia="en-AU"/>
            </w:rPr>
          </w:pPr>
          <w:hyperlink w:anchor="_Toc21980345"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ata Acquisition and Pre-processin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0DE05C17" w14:textId="2D3CD4CA"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46" w:history="1">
            <w:r w:rsidR="009536AF" w:rsidRPr="009536AF">
              <w:rPr>
                <w:rStyle w:val="Hyperlink"/>
                <w:rFonts w:ascii="Times New Roman" w:hAnsi="Times New Roman"/>
                <w:noProof/>
              </w:rPr>
              <w:t>1.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gnal Recording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339986C" w14:textId="25A64F4B"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47" w:history="1">
            <w:r w:rsidR="009536AF" w:rsidRPr="009536AF">
              <w:rPr>
                <w:rStyle w:val="Hyperlink"/>
                <w:rFonts w:ascii="Times New Roman" w:hAnsi="Times New Roman"/>
                <w:noProof/>
              </w:rPr>
              <w:t>1.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gitalisation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8</w:t>
            </w:r>
            <w:r w:rsidR="009536AF" w:rsidRPr="009536AF">
              <w:rPr>
                <w:rFonts w:ascii="Times New Roman" w:hAnsi="Times New Roman"/>
                <w:noProof/>
                <w:webHidden/>
              </w:rPr>
              <w:fldChar w:fldCharType="end"/>
            </w:r>
          </w:hyperlink>
        </w:p>
        <w:p w14:paraId="03995EAD" w14:textId="4796D6A5" w:rsidR="009536AF" w:rsidRPr="009536AF" w:rsidRDefault="00D948C1">
          <w:pPr>
            <w:pStyle w:val="TOC2"/>
            <w:tabs>
              <w:tab w:val="left" w:pos="660"/>
              <w:tab w:val="right" w:leader="dot" w:pos="8755"/>
            </w:tabs>
            <w:rPr>
              <w:rFonts w:ascii="Times New Roman" w:hAnsi="Times New Roman"/>
              <w:noProof/>
              <w:sz w:val="22"/>
              <w:szCs w:val="22"/>
              <w:lang w:val="en-AU" w:eastAsia="en-AU"/>
            </w:rPr>
          </w:pPr>
          <w:hyperlink w:anchor="_Toc21980348"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Feature Extra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2DD1B4A4" w14:textId="481553B2"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49" w:history="1">
            <w:r w:rsidR="009536AF" w:rsidRPr="009536AF">
              <w:rPr>
                <w:rStyle w:val="Hyperlink"/>
                <w:rFonts w:ascii="Times New Roman" w:hAnsi="Times New Roman"/>
                <w:noProof/>
              </w:rPr>
              <w:t>2.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Adaptive Autoregressive Model (AAR)</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610BCE58" w14:textId="5DFA15CA"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50" w:history="1">
            <w:r w:rsidR="009536AF" w:rsidRPr="009536AF">
              <w:rPr>
                <w:rStyle w:val="Hyperlink"/>
                <w:rFonts w:ascii="Times New Roman" w:hAnsi="Times New Roman"/>
                <w:noProof/>
              </w:rPr>
              <w:t>2.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Wavelet Transform (DW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1</w:t>
            </w:r>
            <w:r w:rsidR="009536AF" w:rsidRPr="009536AF">
              <w:rPr>
                <w:rFonts w:ascii="Times New Roman" w:hAnsi="Times New Roman"/>
                <w:noProof/>
                <w:webHidden/>
              </w:rPr>
              <w:fldChar w:fldCharType="end"/>
            </w:r>
          </w:hyperlink>
        </w:p>
        <w:p w14:paraId="1CF7ECD9" w14:textId="47DADBC5"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51" w:history="1">
            <w:r w:rsidR="009536AF" w:rsidRPr="009536AF">
              <w:rPr>
                <w:rStyle w:val="Hyperlink"/>
                <w:rFonts w:ascii="Times New Roman" w:hAnsi="Times New Roman"/>
                <w:noProof/>
              </w:rPr>
              <w:t>2.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hort Time Fourier Transform (STF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2</w:t>
            </w:r>
            <w:r w:rsidR="009536AF" w:rsidRPr="009536AF">
              <w:rPr>
                <w:rFonts w:ascii="Times New Roman" w:hAnsi="Times New Roman"/>
                <w:noProof/>
                <w:webHidden/>
              </w:rPr>
              <w:fldChar w:fldCharType="end"/>
            </w:r>
          </w:hyperlink>
        </w:p>
        <w:p w14:paraId="6E46035E" w14:textId="2DBDEB00"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52" w:history="1">
            <w:r w:rsidR="009536AF" w:rsidRPr="009536AF">
              <w:rPr>
                <w:rStyle w:val="Hyperlink"/>
                <w:rFonts w:ascii="Times New Roman" w:hAnsi="Times New Roman"/>
                <w:noProof/>
              </w:rPr>
              <w:t>2.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Cosine Transform (D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3</w:t>
            </w:r>
            <w:r w:rsidR="009536AF" w:rsidRPr="009536AF">
              <w:rPr>
                <w:rFonts w:ascii="Times New Roman" w:hAnsi="Times New Roman"/>
                <w:noProof/>
                <w:webHidden/>
              </w:rPr>
              <w:fldChar w:fldCharType="end"/>
            </w:r>
          </w:hyperlink>
        </w:p>
        <w:p w14:paraId="0EFC1261" w14:textId="573CD845" w:rsidR="009536AF" w:rsidRPr="009536AF" w:rsidRDefault="00D948C1">
          <w:pPr>
            <w:pStyle w:val="TOC2"/>
            <w:tabs>
              <w:tab w:val="left" w:pos="660"/>
              <w:tab w:val="right" w:leader="dot" w:pos="8755"/>
            </w:tabs>
            <w:rPr>
              <w:rFonts w:ascii="Times New Roman" w:hAnsi="Times New Roman"/>
              <w:noProof/>
              <w:sz w:val="22"/>
              <w:szCs w:val="22"/>
              <w:lang w:val="en-AU" w:eastAsia="en-AU"/>
            </w:rPr>
          </w:pPr>
          <w:hyperlink w:anchor="_Toc2198035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lassific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7759D5FF" w14:textId="303A5FCB"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54" w:history="1">
            <w:r w:rsidR="009536AF" w:rsidRPr="009536AF">
              <w:rPr>
                <w:rStyle w:val="Hyperlink"/>
                <w:rFonts w:ascii="Times New Roman" w:hAnsi="Times New Roman"/>
                <w:noProof/>
              </w:rPr>
              <w:t>3.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Linear Discriminant Analysis (L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4C7391C5" w14:textId="0E082D1B"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55" w:history="1">
            <w:r w:rsidR="009536AF" w:rsidRPr="009536AF">
              <w:rPr>
                <w:rStyle w:val="Hyperlink"/>
                <w:rFonts w:ascii="Times New Roman" w:hAnsi="Times New Roman"/>
                <w:noProof/>
              </w:rPr>
              <w:t>3.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Quadratic Discriminant Analysis (Q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08AC0F68" w14:textId="4F8117DA"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56" w:history="1">
            <w:r w:rsidR="009536AF" w:rsidRPr="009536AF">
              <w:rPr>
                <w:rStyle w:val="Hyperlink"/>
                <w:rFonts w:ascii="Times New Roman" w:hAnsi="Times New Roman"/>
                <w:noProof/>
              </w:rPr>
              <w:t>3.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upport Vector Machines (SV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4BD7BE48" w14:textId="6F54DD84"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57" w:history="1">
            <w:r w:rsidR="009536AF" w:rsidRPr="009536AF">
              <w:rPr>
                <w:rStyle w:val="Hyperlink"/>
                <w:rFonts w:ascii="Times New Roman" w:hAnsi="Times New Roman"/>
                <w:noProof/>
              </w:rPr>
              <w:t>3.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i/>
                <w:noProof/>
              </w:rPr>
              <w:t>k</w:t>
            </w:r>
            <w:r w:rsidR="009536AF" w:rsidRPr="009536AF">
              <w:rPr>
                <w:rStyle w:val="Hyperlink"/>
                <w:rFonts w:ascii="Times New Roman" w:hAnsi="Times New Roman"/>
                <w:noProof/>
              </w:rPr>
              <w:t>-Nearest Neighbours (kN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2EAB9E28" w14:textId="2066FB50" w:rsidR="009536AF" w:rsidRPr="009536AF" w:rsidRDefault="00D948C1">
          <w:pPr>
            <w:pStyle w:val="TOC2"/>
            <w:tabs>
              <w:tab w:val="left" w:pos="660"/>
              <w:tab w:val="right" w:leader="dot" w:pos="8755"/>
            </w:tabs>
            <w:rPr>
              <w:rFonts w:ascii="Times New Roman" w:hAnsi="Times New Roman"/>
              <w:noProof/>
              <w:sz w:val="22"/>
              <w:szCs w:val="22"/>
              <w:lang w:val="en-AU" w:eastAsia="en-AU"/>
            </w:rPr>
          </w:pPr>
          <w:hyperlink w:anchor="_Toc21980358" w:history="1">
            <w:r w:rsidR="009536AF" w:rsidRPr="009536AF">
              <w:rPr>
                <w:rStyle w:val="Hyperlink"/>
                <w:rFonts w:ascii="Times New Roman" w:hAnsi="Times New Roman"/>
                <w:noProof/>
              </w:rPr>
              <w:t>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08DF41BF" w14:textId="2D63DC33"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59" w:history="1">
            <w:r w:rsidR="009536AF" w:rsidRPr="009536AF">
              <w:rPr>
                <w:rStyle w:val="Hyperlink"/>
                <w:rFonts w:ascii="Times New Roman" w:hAnsi="Times New Roman"/>
                <w:noProof/>
              </w:rPr>
              <w:t>4.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Methodology</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7</w:t>
            </w:r>
            <w:r w:rsidR="009536AF" w:rsidRPr="009536AF">
              <w:rPr>
                <w:rFonts w:ascii="Times New Roman" w:hAnsi="Times New Roman"/>
                <w:noProof/>
                <w:webHidden/>
              </w:rPr>
              <w:fldChar w:fldCharType="end"/>
            </w:r>
          </w:hyperlink>
        </w:p>
        <w:p w14:paraId="77E9EE5C" w14:textId="7B6A57E6" w:rsidR="009536AF" w:rsidRPr="009536AF" w:rsidRDefault="00D948C1">
          <w:pPr>
            <w:pStyle w:val="TOC3"/>
            <w:tabs>
              <w:tab w:val="left" w:pos="1100"/>
              <w:tab w:val="right" w:leader="dot" w:pos="8755"/>
            </w:tabs>
            <w:rPr>
              <w:rFonts w:ascii="Times New Roman" w:hAnsi="Times New Roman"/>
              <w:noProof/>
              <w:sz w:val="22"/>
              <w:szCs w:val="22"/>
              <w:lang w:val="en-AU" w:eastAsia="en-AU"/>
            </w:rPr>
          </w:pPr>
          <w:hyperlink w:anchor="_Toc21980360" w:history="1">
            <w:r w:rsidR="009536AF" w:rsidRPr="009536AF">
              <w:rPr>
                <w:rStyle w:val="Hyperlink"/>
                <w:rFonts w:ascii="Times New Roman" w:hAnsi="Times New Roman"/>
                <w:noProof/>
              </w:rPr>
              <w:t>4.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Resul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9</w:t>
            </w:r>
            <w:r w:rsidR="009536AF" w:rsidRPr="009536AF">
              <w:rPr>
                <w:rFonts w:ascii="Times New Roman" w:hAnsi="Times New Roman"/>
                <w:noProof/>
                <w:webHidden/>
              </w:rPr>
              <w:fldChar w:fldCharType="end"/>
            </w:r>
          </w:hyperlink>
        </w:p>
        <w:p w14:paraId="646A458B" w14:textId="6E9629FA" w:rsidR="009536AF" w:rsidRPr="009536AF" w:rsidRDefault="00D948C1">
          <w:pPr>
            <w:pStyle w:val="TOC1"/>
            <w:tabs>
              <w:tab w:val="right" w:leader="dot" w:pos="8755"/>
            </w:tabs>
            <w:rPr>
              <w:rFonts w:ascii="Times New Roman" w:hAnsi="Times New Roman"/>
              <w:noProof/>
              <w:sz w:val="22"/>
              <w:szCs w:val="22"/>
              <w:lang w:val="en-AU" w:eastAsia="en-AU"/>
            </w:rPr>
          </w:pPr>
          <w:hyperlink w:anchor="_Toc21980361" w:history="1">
            <w:r w:rsidR="009536AF" w:rsidRPr="009536AF">
              <w:rPr>
                <w:rStyle w:val="Hyperlink"/>
                <w:rFonts w:ascii="Times New Roman" w:hAnsi="Times New Roman"/>
                <w:noProof/>
              </w:rPr>
              <w:t>Proposed Syste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1</w:t>
            </w:r>
            <w:r w:rsidR="009536AF" w:rsidRPr="009536AF">
              <w:rPr>
                <w:rFonts w:ascii="Times New Roman" w:hAnsi="Times New Roman"/>
                <w:noProof/>
                <w:webHidden/>
              </w:rPr>
              <w:fldChar w:fldCharType="end"/>
            </w:r>
          </w:hyperlink>
        </w:p>
        <w:p w14:paraId="11C5EF87" w14:textId="22E85965" w:rsidR="00490097" w:rsidRDefault="00490097">
          <w:r w:rsidRPr="009536AF">
            <w:rPr>
              <w:b/>
              <w:bCs/>
              <w:noProof/>
            </w:rPr>
            <w:fldChar w:fldCharType="end"/>
          </w:r>
        </w:p>
      </w:sdtContent>
    </w:sdt>
    <w:p w14:paraId="77D51FC8" w14:textId="3177C1DB" w:rsidR="008E0978" w:rsidRDefault="008E0978">
      <w:r>
        <w:br w:type="page"/>
      </w:r>
    </w:p>
    <w:p w14:paraId="18609A04" w14:textId="77777777" w:rsidR="003D3DF5" w:rsidRDefault="003D3DF5" w:rsidP="003D3DF5">
      <w:pPr>
        <w:pStyle w:val="Heading1"/>
      </w:pPr>
      <w:bookmarkStart w:id="4" w:name="_Toc21980338"/>
      <w:r>
        <w:lastRenderedPageBreak/>
        <w:t>Nomenclature</w:t>
      </w:r>
      <w:bookmarkEnd w:id="4"/>
    </w:p>
    <w:p w14:paraId="11ED3562" w14:textId="02086D95"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0B13CDD8" w:rsidR="00D75411" w:rsidRDefault="00D75411" w:rsidP="00D75411">
      <w:pPr>
        <w:pStyle w:val="Heading1"/>
      </w:pPr>
      <w:bookmarkStart w:id="5" w:name="_Toc21980339"/>
      <w:r>
        <w:lastRenderedPageBreak/>
        <w:t>Introduction</w:t>
      </w:r>
      <w:bookmarkEnd w:id="5"/>
    </w:p>
    <w:p w14:paraId="34E8036F" w14:textId="43D89B68" w:rsidR="00D75411" w:rsidRDefault="00D75411">
      <w:pPr>
        <w:spacing w:after="160" w:line="259" w:lineRule="auto"/>
        <w:rPr>
          <w:rFonts w:eastAsiaTheme="majorEastAsia" w:cstheme="majorBidi"/>
          <w:color w:val="000000" w:themeColor="text1"/>
          <w:sz w:val="44"/>
          <w:szCs w:val="32"/>
        </w:rPr>
      </w:pPr>
      <w:r>
        <w:br w:type="page"/>
      </w:r>
    </w:p>
    <w:p w14:paraId="6FBD94DC" w14:textId="5D2022E8" w:rsidR="000460BF" w:rsidRDefault="000460BF" w:rsidP="000460BF">
      <w:pPr>
        <w:pStyle w:val="Heading1"/>
      </w:pPr>
      <w:bookmarkStart w:id="6" w:name="_Toc21980340"/>
      <w:r>
        <w:lastRenderedPageBreak/>
        <w:t>Biological Background</w:t>
      </w:r>
      <w:bookmarkEnd w:id="6"/>
    </w:p>
    <w:p w14:paraId="68C90FD5" w14:textId="5FCE5AD4"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692810">
        <w:instrText xml:space="preserve"> ADDIN EN.CITE &lt;EndNote&gt;&lt;Cite&gt;&lt;Author&gt;Fye&lt;/Author&gt;&lt;Year&gt;1995&lt;/Year&gt;&lt;RecNum&gt;59&lt;/RecNum&gt;&lt;DisplayText&gt;[2]&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692810">
        <w:rPr>
          <w:noProof/>
        </w:rPr>
        <w:t>[2]</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1F6AE4">
        <w:instrText xml:space="preserve"> ADDIN EN.CITE &lt;EndNote&gt;&lt;Cite&gt;&lt;Author&gt;The Virtual Brain&lt;/Author&gt;&lt;Year&gt;n.d.&lt;/Year&gt;&lt;RecNum&gt;3&lt;/RecNum&gt;&lt;DisplayText&gt;[3]&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692810">
        <w:rPr>
          <w:noProof/>
        </w:rPr>
        <w:t>[3]</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0564ECFC" w:rsidR="0086636E" w:rsidRDefault="0086636E" w:rsidP="0086636E">
      <w:pPr>
        <w:pStyle w:val="Heading2"/>
        <w:numPr>
          <w:ilvl w:val="0"/>
          <w:numId w:val="9"/>
        </w:numPr>
      </w:pPr>
      <w:bookmarkStart w:id="7" w:name="_Toc21980341"/>
      <w:r>
        <w:t>Neurons</w:t>
      </w:r>
      <w:bookmarkEnd w:id="7"/>
    </w:p>
    <w:p w14:paraId="1CAC0991" w14:textId="76B92B88"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692810">
        <w:instrText xml:space="preserve"> ADDIN EN.CITE &lt;EndNote&gt;&lt;Cite&gt;&lt;Author&gt;Woodruff&lt;/Author&gt;&lt;Year&gt;2019&lt;/Year&gt;&lt;RecNum&gt;4&lt;/RecNum&gt;&lt;DisplayText&gt;[4]&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692810">
        <w:rPr>
          <w:noProof/>
        </w:rPr>
        <w:t>[4]</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1F6AE4">
        <w:instrText xml:space="preserve"> ADDIN EN.CITE &lt;EndNote&gt;&lt;Cite&gt;&lt;Author&gt;lumenlearning&lt;/Author&gt;&lt;Year&gt;n.d.&lt;/Year&gt;&lt;RecNum&gt;5&lt;/RecNum&gt;&lt;DisplayText&gt;[5]&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692810">
        <w:rPr>
          <w:noProof/>
        </w:rPr>
        <w:t>[5]</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1F6AE4">
        <w:instrText xml:space="preserve"> ADDIN EN.CITE &lt;EndNote&gt;&lt;Cite&gt;&lt;Author&gt;KhanAcademy&lt;/Author&gt;&lt;Year&gt;n.d.&lt;/Year&gt;&lt;RecNum&gt;6&lt;/RecNum&gt;&lt;DisplayText&gt;[6]&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692810">
        <w:rPr>
          <w:noProof/>
        </w:rPr>
        <w:t>[6]</w:t>
      </w:r>
      <w:r w:rsidR="00692810">
        <w:fldChar w:fldCharType="end"/>
      </w:r>
      <w:r w:rsidR="0036516E">
        <w:t xml:space="preserve">. </w:t>
      </w:r>
    </w:p>
    <w:p w14:paraId="526C70A3" w14:textId="77777777" w:rsidR="0036516E" w:rsidRDefault="0036516E" w:rsidP="0086636E">
      <w:pPr>
        <w:ind w:left="360"/>
      </w:pPr>
    </w:p>
    <w:p w14:paraId="00812316" w14:textId="02DDC2CA"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1F6AE4">
        <w:instrText xml:space="preserve"> ADDIN EN.CITE &lt;EndNote&gt;&lt;Cite&gt;&lt;Author&gt;Rice University&lt;/Author&gt;&lt;Year&gt;n.d.&lt;/Year&gt;&lt;RecNum&gt;7&lt;/RecNum&gt;&lt;DisplayText&gt;[7]&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692810">
        <w:rPr>
          <w:noProof/>
        </w:rPr>
        <w:t>[7]</w:t>
      </w:r>
      <w:r w:rsidR="00692810">
        <w:fldChar w:fldCharType="end"/>
      </w:r>
      <w:r w:rsidR="00DE1964">
        <w:t>.</w:t>
      </w:r>
    </w:p>
    <w:p w14:paraId="2A4E7C65" w14:textId="77777777" w:rsidR="006841FA" w:rsidRDefault="006841FA" w:rsidP="0086636E">
      <w:pPr>
        <w:ind w:left="360"/>
      </w:pPr>
    </w:p>
    <w:p w14:paraId="66697E38" w14:textId="4B3EA570"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1F6AE4">
        <w:instrText xml:space="preserve"> ADDIN EN.CITE &lt;EndNote&gt;&lt;Cite&gt;&lt;Author&gt;Queensland Brain Institute&lt;/Author&gt;&lt;Year&gt;2017&lt;/Year&gt;&lt;RecNum&gt;8&lt;/RecNum&gt;&lt;DisplayText&gt;[8]&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692810">
        <w:rPr>
          <w:noProof/>
        </w:rPr>
        <w:t>[8]</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4CCB7EC5" w:rsidR="002E50B3" w:rsidRDefault="002E50B3" w:rsidP="002E50B3">
      <w:pPr>
        <w:pStyle w:val="Heading2"/>
        <w:numPr>
          <w:ilvl w:val="0"/>
          <w:numId w:val="9"/>
        </w:numPr>
      </w:pPr>
      <w:bookmarkStart w:id="8" w:name="_Toc21980342"/>
      <w:r>
        <w:lastRenderedPageBreak/>
        <w:t>Cortical Areas for Voluntary Movement</w:t>
      </w:r>
      <w:bookmarkEnd w:id="8"/>
    </w:p>
    <w:p w14:paraId="2C91B6DA" w14:textId="671C6D2F" w:rsidR="002E50B3" w:rsidRDefault="002E50B3" w:rsidP="002E50B3">
      <w:pPr>
        <w:ind w:left="360"/>
      </w:pPr>
      <w:r w:rsidRPr="002E50B3">
        <w:rPr>
          <w:noProof/>
          <w:lang w:eastAsia="en-AU"/>
        </w:rPr>
        <w:drawing>
          <wp:anchor distT="0" distB="0" distL="114300" distR="114300" simplePos="0" relativeHeight="251661312" behindDoc="0" locked="0" layoutInCell="1" allowOverlap="1" wp14:anchorId="2377B65E" wp14:editId="7AAFFD5C">
            <wp:simplePos x="0" y="0"/>
            <wp:positionH relativeFrom="margin">
              <wp:align>center</wp:align>
            </wp:positionH>
            <wp:positionV relativeFrom="paragraph">
              <wp:posOffset>809625</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The brain has been divided into defined cortical areas, each with a specific set of connections and functions. The cortical area responsible for voluntary motor control is the motor cortex (M1) </w:t>
      </w:r>
      <w:r w:rsidR="00692810">
        <w:fldChar w:fldCharType="begin"/>
      </w:r>
      <w:r w:rsidR="00692810">
        <w:instrText xml:space="preserve"> ADDIN EN.CITE &lt;EndNote&gt;&lt;Cite&gt;&lt;Author&gt;Schwerin&lt;/Author&gt;&lt;Year&gt;2013&lt;/Year&gt;&lt;RecNum&gt;9&lt;/RecNum&gt;&lt;DisplayText&gt;[9]&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692810">
        <w:rPr>
          <w:noProof/>
        </w:rPr>
        <w:t>[9]</w:t>
      </w:r>
      <w:r w:rsidR="00692810">
        <w:fldChar w:fldCharType="end"/>
      </w:r>
      <w:r>
        <w:t>, located in the precentral gyrus, and shown in &lt;</w:t>
      </w:r>
      <w:r w:rsidRPr="002E50B3">
        <w:rPr>
          <w:highlight w:val="yellow"/>
        </w:rPr>
        <w:t>Figure</w:t>
      </w:r>
      <w:r>
        <w:t>&gt;.</w:t>
      </w:r>
    </w:p>
    <w:p w14:paraId="0E73F598" w14:textId="47E1493C" w:rsidR="002E50B3" w:rsidRDefault="002E50B3" w:rsidP="002E50B3">
      <w:pPr>
        <w:ind w:left="360"/>
      </w:pPr>
      <w:r>
        <w:t>&lt;</w:t>
      </w:r>
      <w:hyperlink r:id="rId13" w:history="1">
        <w:r>
          <w:rPr>
            <w:rStyle w:val="Hyperlink"/>
          </w:rPr>
          <w:t>https://operativeneurosurgery.com/doku.php?id=motor_cortex</w:t>
        </w:r>
      </w:hyperlink>
      <w:r>
        <w:t>&gt;</w:t>
      </w:r>
    </w:p>
    <w:p w14:paraId="7E6BD473" w14:textId="3B649640" w:rsidR="002E50B3" w:rsidRDefault="002E50B3" w:rsidP="002E50B3">
      <w:pPr>
        <w:ind w:left="360"/>
      </w:pPr>
    </w:p>
    <w:p w14:paraId="1126377F" w14:textId="3988BD2F"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3A6C23">
        <w:instrText xml:space="preserve"> ADDIN EN.CITE &lt;EndNote&gt;&lt;Cite&gt;&lt;Author&gt;Knierim&lt;/Author&gt;&lt;Year&gt;n.d.&lt;/Year&gt;&lt;RecNum&gt;11&lt;/RecNum&gt;&lt;DisplayText&gt;[10]&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3A6C23">
        <w:rPr>
          <w:noProof/>
        </w:rPr>
        <w:t>[10]</w:t>
      </w:r>
      <w:r w:rsidR="003A6C23">
        <w:fldChar w:fldCharType="end"/>
      </w:r>
      <w:r w:rsidR="00157D12">
        <w:t xml:space="preserve">. </w:t>
      </w:r>
    </w:p>
    <w:p w14:paraId="7894A1FB" w14:textId="4CC0281F" w:rsidR="00157D12" w:rsidRDefault="00157D12" w:rsidP="00157D12">
      <w:pPr>
        <w:ind w:left="360"/>
      </w:pPr>
    </w:p>
    <w:p w14:paraId="7ABA9DFC" w14:textId="66963BFA"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1F6AE4">
        <w:instrText xml:space="preserve"> ADDIN EN.CITE &lt;EndNote&gt;&lt;Cite&gt;&lt;Author&gt;Nakayashiki&lt;/Author&gt;&lt;Year&gt;2014&lt;/Year&gt;&lt;RecNum&gt;12&lt;/RecNum&gt;&lt;DisplayText&gt;[11]&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3A6C23">
        <w:rPr>
          <w:noProof/>
        </w:rPr>
        <w:t>[11]</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3A6C23">
        <w:instrText xml:space="preserve"> ADDIN EN.CITE &lt;EndNote&gt;&lt;Cite&gt;&lt;Author&gt;Pfurtscheller&lt;/Author&gt;&lt;Year&gt;2016&lt;/Year&gt;&lt;RecNum&gt;13&lt;/RecNum&gt;&lt;DisplayText&gt;[12]&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3A6C23">
        <w:rPr>
          <w:noProof/>
        </w:rPr>
        <w:t>[12]</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 </w:instrText>
      </w:r>
      <w:r w:rsidR="001F6AE4">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DATA </w:instrText>
      </w:r>
      <w:r w:rsidR="001F6AE4">
        <w:fldChar w:fldCharType="end"/>
      </w:r>
      <w:r w:rsidR="003A6C23">
        <w:fldChar w:fldCharType="separate"/>
      </w:r>
      <w:r w:rsidR="003A6C23">
        <w:rPr>
          <w:noProof/>
        </w:rPr>
        <w:t>[13-15]</w:t>
      </w:r>
      <w:r w:rsidR="003A6C23">
        <w:fldChar w:fldCharType="end"/>
      </w:r>
      <w:r>
        <w:t xml:space="preserve">. </w:t>
      </w:r>
    </w:p>
    <w:p w14:paraId="6825A30C" w14:textId="0807AC6D" w:rsidR="00876994" w:rsidRDefault="00876994" w:rsidP="00DA31CD">
      <w:pPr>
        <w:ind w:left="360"/>
      </w:pPr>
      <w:r>
        <w:rPr>
          <w:noProof/>
          <w:lang w:eastAsia="en-AU"/>
        </w:rPr>
        <w:lastRenderedPageBreak/>
        <w:drawing>
          <wp:anchor distT="0" distB="0" distL="114300" distR="114300" simplePos="0" relativeHeight="251666432" behindDoc="0" locked="0" layoutInCell="1" allowOverlap="1" wp14:anchorId="7F6CF5AB" wp14:editId="4C97A9EF">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CD20204" w:rsidR="00876994" w:rsidRDefault="00876994" w:rsidP="00DA31CD">
      <w:pPr>
        <w:ind w:left="360"/>
      </w:pPr>
      <w:r>
        <w:t>&lt;</w:t>
      </w:r>
      <w:hyperlink r:id="rId15" w:history="1">
        <w:r>
          <w:rPr>
            <w:rStyle w:val="Hyperlink"/>
          </w:rPr>
          <w:t>https://journals.plos.org/plosone/article?id=10.1371/journal.pone.0045630</w:t>
        </w:r>
      </w:hyperlink>
      <w:r>
        <w:t>&gt;</w:t>
      </w:r>
    </w:p>
    <w:p w14:paraId="7D3CE18E" w14:textId="79486225" w:rsidR="00876994" w:rsidRDefault="00876994" w:rsidP="00DA31CD">
      <w:pPr>
        <w:ind w:left="360"/>
      </w:pPr>
    </w:p>
    <w:p w14:paraId="525FB012" w14:textId="77777777" w:rsidR="006F167A" w:rsidRDefault="006F167A" w:rsidP="00692810"/>
    <w:p w14:paraId="7C230D8A" w14:textId="11207B47" w:rsidR="006F75C5" w:rsidRDefault="006F75C5" w:rsidP="006F167A">
      <w:pPr>
        <w:pStyle w:val="Heading2"/>
        <w:numPr>
          <w:ilvl w:val="0"/>
          <w:numId w:val="9"/>
        </w:numPr>
      </w:pPr>
      <w:bookmarkStart w:id="9" w:name="_Toc21980343"/>
      <w:r>
        <w:t>Electroencephalography (EEG)</w:t>
      </w:r>
      <w:bookmarkEnd w:id="9"/>
    </w:p>
    <w:p w14:paraId="370BD9F2" w14:textId="2A1A083D"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neurons firing action potentials to conduct a small voltage signal to the skin of the scalp.</w:t>
      </w:r>
      <w:r w:rsidR="002C0A6F">
        <w:t xml:space="preserve"> The signals are detected using an array of electrodes. </w:t>
      </w:r>
    </w:p>
    <w:p w14:paraId="22424546" w14:textId="77777777" w:rsidR="002C0A6F" w:rsidRDefault="002C0A6F" w:rsidP="006F75C5">
      <w:pPr>
        <w:ind w:left="360"/>
      </w:pPr>
    </w:p>
    <w:p w14:paraId="64BEF2C1" w14:textId="528768E8"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3A6C23">
        <w:instrText xml:space="preserve"> ADDIN EN.CITE &lt;EndNote&gt;&lt;Cite&gt;&lt;Author&gt;Hrishkesan&lt;/Author&gt;&lt;Year&gt;2018&lt;/Year&gt;&lt;RecNum&gt;58&lt;/RecNum&gt;&lt;DisplayText&gt;[16]&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3A6C23">
        <w:rPr>
          <w:noProof/>
        </w:rPr>
        <w:t>[16]</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A95FFA">
        <w:instrText xml:space="preserve"> ADDIN EN.CITE &lt;EndNote&gt;&lt;Cite&gt;&lt;Author&gt;Burle&lt;/Author&gt;&lt;Year&gt;2015&lt;/Year&gt;&lt;RecNum&gt;61&lt;/RecNum&gt;&lt;DisplayText&gt;[17]&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3A6C23">
        <w:rPr>
          <w:noProof/>
        </w:rPr>
        <w:t>[17]</w:t>
      </w:r>
      <w:r w:rsidR="003A6C23">
        <w:fldChar w:fldCharType="end"/>
      </w:r>
      <w:r w:rsidR="00F2632E">
        <w:t xml:space="preserve">. This makes EEG neural recording methodologies attractive in a time-frequency Brain Computer Interface environment. </w:t>
      </w:r>
    </w:p>
    <w:p w14:paraId="0581DCCA" w14:textId="29529C0C" w:rsidR="000A0FA2" w:rsidRDefault="000A0FA2" w:rsidP="006F75C5">
      <w:pPr>
        <w:ind w:left="360"/>
      </w:pPr>
    </w:p>
    <w:p w14:paraId="61393D5E" w14:textId="608FF0E5" w:rsidR="000A0FA2" w:rsidRDefault="00876994" w:rsidP="006F75C5">
      <w:pPr>
        <w:ind w:left="360"/>
      </w:pPr>
      <w:r>
        <w:rPr>
          <w:noProof/>
          <w:lang w:eastAsia="en-AU"/>
        </w:rPr>
        <w:lastRenderedPageBreak/>
        <mc:AlternateContent>
          <mc:Choice Requires="wpg">
            <w:drawing>
              <wp:anchor distT="0" distB="0" distL="114300" distR="114300" simplePos="0" relativeHeight="251665408" behindDoc="0" locked="0" layoutInCell="1" allowOverlap="1" wp14:anchorId="6FD42382" wp14:editId="715F04DF">
                <wp:simplePos x="0" y="0"/>
                <wp:positionH relativeFrom="margin">
                  <wp:align>center</wp:align>
                </wp:positionH>
                <wp:positionV relativeFrom="paragraph">
                  <wp:posOffset>2405863</wp:posOffset>
                </wp:positionV>
                <wp:extent cx="4279163" cy="2980055"/>
                <wp:effectExtent l="0" t="0" r="7620" b="0"/>
                <wp:wrapTopAndBottom/>
                <wp:docPr id="12" name="Group 12"/>
                <wp:cNvGraphicFramePr/>
                <a:graphic xmlns:a="http://schemas.openxmlformats.org/drawingml/2006/main">
                  <a:graphicData uri="http://schemas.microsoft.com/office/word/2010/wordprocessingGroup">
                    <wpg:wgp>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6E7A177" id="Group 12" o:spid="_x0000_s1026" style="position:absolute;margin-left:0;margin-top:189.45pt;width:336.95pt;height:234.65pt;z-index:251665408;mso-position-horizontal:center;mso-position-horizontal-relative:margin" coordsize="42791,298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1jSgMAALIJAAAOAAAAZHJzL2Uyb0RvYy54bWzUVl1v2jAUfZ+0/2Dl&#10;Pc0HAUJUqCjQatK2onXTno3jJFaT2LINtJr233dtB1agWrdue+gDwd8+99xzbnJ+cd/UaEOlYrwd&#10;e9FZ6CHaEp6zthx7Xz5f+amHlMZtjmve0rH3QJV3MXn75nwrMhrzitc5lQgOaVW2FWOv0lpkQaBI&#10;RRuszrigLUwWXDZYQ1eWQS7xFk5v6iAOw0Gw5TIXkhOqFIzO3aQ3secXBSX6pigU1agee4BN26e0&#10;z5V5BpNznJUSi4qRDgZ+AYoGsxYu3R81xxqjtWQnRzWMSK54oc8IbwJeFIxQGwNEE4VH0VxLvhY2&#10;ljLblmJPE1B7xNOLjyUfN0uJWA65iz3U4gZyZK9F0AdytqLMYM21FLdiKbuB0vVMvPeFbMw/RILu&#10;La0Pe1rpvUYEBpN4OIoGPQ8RmItHaRj2+454UkF2TvaRavHMzmB3cWDw7eEIRjL4dTxB64Sn5/UE&#10;u/RaUq87pPmtMxos79bCh5QKrNmK1Uw/WHlC8gyodrNkZCld5xHloEhHOUybW1FkFWm2mFVuDzYx&#10;vefkTqGWzyrclnSqBCgbcmZoDA6X2+7BhauaiStW1yZPpt2FBi44UtET7DiFzjlZN7TVznKS1hAl&#10;b1XFhPKQzGizoqAg+S6PrAkg8e+VNtcZCVgbfIvTaRiO4kt/1g9nfhIOF/50lAz9YbgYJmGSRrNo&#10;9t3sjpJsrSjEi+u5YB1WGD1B+6Tmu+rg3GRdiTbYet8wZQHt/i1EGDKUGKxKS6pJZZoFsPUJGHZ7&#10;9hOW2p9sGt4VuMLsOPJBHPUGYQ9qHyg+SuM07SrNzhJxlPSiuN9Zouu423YnCan0NeUNMg0gF+BY&#10;cvEGgLuluyWdBhwWCxKgObFB4/XYITqxgxX4ob7/mR2Q5Por09VthQVUPSfd/+yP+DX7QxLjCQR1&#10;YxCl/ZEr4Z05jCBNnk7dgVbbDzwHgvFacxv+TuG/emdEcRpGA6iPR++MfeUHGfyJQXBWt8anLTeV&#10;0NnHjTxVrPq9QQLFauBPp/OhnyTz1L+8hNZsthiBcQdJf7EvVqrCOd/erBSBAp7/fb1y2ADVYZ0y&#10;5B4b3L794MPAruw+YsyXx+M+tB9/ak1+AAAA//8DAFBLAwQUAAYACAAAACEAe8A4ksMAAAClAQAA&#10;GQAAAGRycy9fcmVscy9lMm9Eb2MueG1sLnJlbHO8kMsKwjAQRfeC/xBmb9N2ISKmbkRwK/oBQzJN&#10;o82DJIr+vQERFAR3LmeGe+5hVuubHdmVYjLeCWiqGhg56ZVxWsDxsJ0tgKWMTuHoHQm4U4J1N52s&#10;9jRiLqE0mJBYobgkYMg5LDlPciCLqfKBXLn0PlrMZYyaB5Rn1MTbup7z+M6A7oPJdkpA3KkW2OEe&#10;SvNvtu97I2nj5cWSy18quLGluwAxasoCLCmDz2VbnYIG/t2h+Y9D83LgH8/tHgAAAP//AwBQSwME&#10;FAAGAAgAAAAhAPS9ux3gAAAACAEAAA8AAABkcnMvZG93bnJldi54bWxMj0FLw0AQhe+C/2EZwZvd&#10;pNE2xkxKKeqpFGwF8TbNTpPQ7G7IbpP037ue9PaGN7z3vXw16VYM3LvGGoR4FoFgU1rVmArh8/D2&#10;kIJwnoyi1hpGuLKDVXF7k1Om7Gg+eNj7SoQQ4zJCqL3vMildWbMmN7Mdm+CdbK/Jh7OvpOppDOG6&#10;lfMoWkhNjQkNNXW8qbk87y8a4X2kcZ3Er8P2fNpcvw9Pu69tzIj3d9P6BYTnyf89wy9+QIciMB3t&#10;xSgnWoQwxCMky/QZRLAXyySII0L6mM5BFrn8P6D4AQAA//8DAFBLAwQKAAAAAAAAACEAxUt7h4QT&#10;AACEEwAAFAAAAGRycy9tZWRpYS9pbWFnZTEuanBn/9j/4AAQSkZJRgABAQAAAQABAAD/2wCEAAkG&#10;BxMTEhUTExMVFhUWFxcXGBUXGBgWGBUXFxcXGhUYFxcYHSggGBolGxcXITEhJSkrLi4uGB8zODMt&#10;NygtLisBCgoKDQ0NFQ8QFSsZFRkrKysrKy0rKystKy0rLS0rLSstKystKy0tNysrKy0tLS03LTct&#10;NysrNzctLS0rNy0rK//AABEIAOEA4QMBIgACEQEDEQH/xAAcAAEAAgIDAQAAAAAAAAAAAAAABAUD&#10;BgIHCAH/xAA9EAABAwIDBQUFBgYCAwEAAAABAAIDBBEFITEGEkFRYQcTInGBIzKRobEUQlJiwdEz&#10;Q1NygvCS4WOi8Qj/xAAVAQEBAAAAAAAAAAAAAAAAAAAAAf/EABYRAQEBAAAAAAAAAAAAAAAAAAAB&#10;Ef/aAAwDAQACEQMRAD8A7xREQEREBERAREQEREBERAREQEREBERAREQEREBERAREQEREBERAREQE&#10;REBERARFwkla3VwHmQEHNFiZUsOj2nyIWS6D6iptoNqKWjbvTSAHg0ZuPkF0/tL2wzyXbTNEbfxa&#10;uI/RB3lPVxs997W+ZA+qo6vbmgjydUM9DdecanEaifxzSveTzcfpeyQSM0kbki49ADtNw29vtA+B&#10;yVxhm1VHP/CqI3HlvAFeZ5sMDs43A9Dqq18RacwWkG19D8Qg9hNcDpmvq80bM7d1tIQBKZGXzjkJ&#10;dfyJzC7x2N22p8Qb4DuSgeKJ3vDqOYRGzIiICIiAiIgIiICIiAiIgIiICIiAqnH9ooKRoMz7E6NG&#10;bj6LX9u9u2UgMUVnT29GX4nr0XSmI4o+Z5fI4uceJQbzj/adUSktgaIm89XfFadVY1M8l0kzz5uP&#10;0VVJOc7fNRiC465nKyKnux549xzr+ZH/AGp0e2FVA3+M6/Bt7287qikLYQb2L/jZVMshcbkoJWJ4&#10;nLUPMkry5x4k/IcgordU3VxJsgs4JsrXWVzAQqyKcLO2o+CCUx7m6EhSo69rspRcc7Z+iiRyAhfH&#10;MsglyUF/FG8OH4eKwU1VJBIJI3OjkYbtcNQeR5josMT3NN23Cn/bmvylHqoPQXZ1tgzEabeNmzx+&#10;GVg4Hg4flP7hbYvNWxtc6hrI6iJ29HfdlbxMZPiy4kajqF6QpqhsjQ9jg5pzBGYKqMqIiAiIgIiI&#10;CIiAiIgIiIC0TtI2zFK3uIXe2cMyP5bf3Wx7V442jpnzOzIyY38TjoP19F5wxWufNI57jdziS48y&#10;g+VFU6RxJJJJuScySdTdYiMr8NB+byVxsxgQnMksrhHT07e8lefvfhjHVxy8upCp6mr3y47hbc+B&#10;v9NvLqbIqORew88uRXOpqQzJvvWFzyXx/gH5nf7dVNQ+51RGOSS5XwNKKdC0BvU5+X+/qiowhIXB&#10;zDmVYFoWIxIKqUHUcEiqeanSQfFQaqCwuiJMVQprKq+q14OIWeOqI1QjYiQQsczOSrIqpTIqtFc4&#10;5nN0Nlsmzm3FRSuG5IQORzaf7gfqqCJ7dTzX3aGOH2ZgOrPaDPwvvwv0UHfuzHafTT2ZPaCQ2AcT&#10;7Nx6O+75H4rfGuBFwQQdCMwV5Ew3edH1BuPLito2W24q6E7rH70QOcT7lvXd4tPl8Cg9KItR2U7Q&#10;qSssze7qY/y3kDeP5HaO8sj0W3KoIiICIiAiIgIixzyhjXOOjQXHyAuUHS/bDjveVIgafBCLHrI7&#10;3vgLBdeHL6qdilS6aZ8jsy9znH1N1EebOaT5qKuqus3KdlK0kNHt6gfjlP8ADb5NAGWl7FUTTe73&#10;aL5LJvcc3G7upOnwC4VT9GDzKDBUT2Bd945AcgeKrmN6KfOAfT6LBuKiJIFlilK5uYo8oI0RE1kq&#10;zssVVMn6qQydNVMLFGkaDkR8VmiqBldZHNBKKqKih4hQ3wkG1lsPdZc1FmhB80SqWxC5iYqRUQEe&#10;XJRCURNhqeCmNpLi5cLKnMZX0E8ygs5a3dIaw5DjzKsoaprh48r8f3VBSsBdn6rcscwumFJTPgkB&#10;leHmVt/dA0HRFVsjCw/TkVu+yfadVUtmS3niGW64+No/K8/Q39F15SVB3bO0BFuiltsRqg9PbNbV&#10;0tc28Eg3gPFG7J7fNvEdRcK7XlTGsPqsPdC4kxufG2VjmOzDXaXI0OWi7w7JNsn4hTvE38aEtDiB&#10;bfa4eF3nkboje0REBERAVTtZLu0VSf8AwyfNpCtlU7Wxb1FUgf0ZPk0lB5x4fJVlaSZt0ZjIW9OC&#10;tnNta/P/ALVdT5TudyJ+iiuOHZguPAfRQZp7vKmPcGxf3FzvS5sqcuQW+5lcaZLCY1Gpa3d8JVm2&#10;MOzB/wB4KiK9qjh3AqY9hGoWF8WdxkioU2HAi7deShukc02cFaNcRl1WR7GvHisiK2KcFSIqg81H&#10;qcPtm3NRe8IOaC/iqAdVIbC12ZOioYakKdT1R4Z9EEupwuYRd93bu6ztJY7ptrY8bKlkpt5rnC12&#10;2NuYW3DbGX7IKF7WmEXtl4hc3OfmqbDKYBkkp93NoHM/6UFBFKWm/wAuiudnsKZVyiHvooHOB3XS&#10;u3WFw0ZvcCeCr5aXWyjuiIRGx47snV0JtUQPY3hJ70Z5Wkbdvpe/RRYoHEZOsOKt9kO0esoR3e8J&#10;qfQwTeJm7yYdWeQy6Lt3YvF8CrHNLKaCCouHCN7Gjxaju3e67Phkeio6XxrAaqCnje6nlbG7xd4W&#10;O3d37vitYevNVdNNpzFl7Lc0EWIuDqDxWt4nsDhs9zJRw3OZcxvdOJ1vvR7pv1UHmvEcUnqGhsrn&#10;PI3QC77rW33WjkM13P2E4I+GGaZ7d0SljWX4hgdd3kS75LaMP7OsNhN20wJy998kgy0ye4hbS0AC&#10;wyA4IPqIiAiIgLhPEHNc06OBB8iLFc0QebsTo3QyPhdqxzmm/Q2B+C1Woks5wANzkPXX0XdHavgW&#10;7I2qaPC+zJOjgPC71At6Dmuoq6n9u0cHW+WqioWMyW3WDgLfv81VqXi8l5fIfX/4ol1RjewlfYqp&#10;8ZzU2kj+YuuZp76hBLosRa8WJseqlS01xktenw8jNq+0mJyRGxzHVBaFlrrE+O6m01fHLxAdpmuF&#10;TTEC4QQb2UWsa05aFWmH1jGStc8XDcyLdNc1Cxqdkkpexu60nIDL6IVTPaQbLNDMQpeLRANj5kG/&#10;yVeURaU+INHvMDlyqMRL8rbrRw/XzVSHL6WkILNj19EQN1HwqF0srImW35HBrd5wY25yF3OyGats&#10;bwWqopO7qoXRO4E5teObHjwu9EFY+jHBcI2OYcuPD91MZIFzBGiqtz2L7T6ultG93fxj7khNwOTJ&#10;M3N8jcdF3XsxtxSVoAY/clP8qSzXf48H+nqAvM8FDvuAbqTb1Oiz1Qlo5jFI0tfG4XGhabAgg889&#10;Qoj1si1Dsy2hdV0vtHb0kZ3S7i5hF2OPXUX5tK29AREQEREBERBExWjbNC+JwuHtII/bqugtqMCd&#10;BLZ2e74mvHEW+R6L0Quu+1LDiKZ8g4AZ+Zt+qDzzW/xHef6KOFIqx43eZWFwVVmifopzXXHVVFyD&#10;cZ9FMpKkc/TkoJwZdRp6YHUKewAgWN0LLcEFBLREZtKzUmLvZYOzHVWb4goVTRA5oMlRLFLmDY2+&#10;awQU7b+I5D5qI+lcMxmvrJj6/REcsQfvuvyyAUByl7l1xfHlc2REQLI2RYyERUlhB1Wy4JtLPCzu&#10;nBtVTZXpZ/GwdY75xOA0LbLU2lSqaWyDf4dmKTEM8Nm7mfU0NS7M6X7mb7488+ZC1bFMMnpZO7qI&#10;nxPHBwtfqDo4dRcL5HbIjI6gjUEaFbxgu3zjGKbEoW1tNzfYzRjm1x98+ZB/MqNHosQfE4Pbq0gj&#10;zBuFl2gxx9ZI6WQe1eQXECw0AGQ00XaFP2YUNaO/w6tsy+cb275jPI5tc3ycD5qzw/sXaH701TvD&#10;8Mce6T/k5xt8FBM7DKUtp5nkZFzGA89xpJ+b12aouF4dHTxNiiaGsboPPMkk6knipSAiIgIiICIi&#10;Atc7RYN/Dqkcmb3/ABId+i2NRsTpRLDJGfvsc3/kCEHkCt993mo7lYYvAWSuaRYjI+YuD8wsdPFl&#10;dFQi08lglYdQrl8OWSjFioi0+Iubror6jxJkgsSL8L5LXqikN7j4KIQWnkojcpafiM1hYAbghUdH&#10;izm5HMK4grGSDIgFFc54m5f7mseJ4HJGxsj2EMf7rrZOtwBX2d5aDcXCt6jbR09DFRSMbuwm7X57&#10;xOdr8OJ+SDUCwhu9wvbyX1pBUkC0Erjo42aeZvw+aqIpbIiVJTXGWqt8M2IqqimdUU4ZLuEiSFjr&#10;zsGVnGPUg3ytfQqtgkvxVhQ1UkMjZYnuje3R7CWkacuHTQ8VRQOhIJBBBGRBFiCNbg6LJDqu1INo&#10;qHEQI8WhDJSLCuhG4/p3oAsfgR0Gqr9oeyqphb31I5tZTkXa+K2/u55llzvebSfIKDUIXi1lIDb5&#10;j4qu3SCRmCMiCLEHkRwKkwzfsgs8MxGWmkEsMjo3j7zTnbkeDh0OS7h2O7V2SAR1gDHf1mjwH+9u&#10;rPPMeS6WpyHEAqdtFg8lLHTTb49vF3gA+4C6wDueWfx5IPVLHggEEEEXBGYIOhBXJdUdheNySxyQ&#10;vcSxrWvYDnuXcQ8DkDkbaartdAREQEREBERAREQecO1/A/s9e9wHgl9oP8z4v/YO+K1KnhuAV6K7&#10;UNlvttIdwe2iu5nNw+8z1AuOoC890cwYd1+Qva/I8ior4WLjJDkrOam48OYUR7FRXPiUaWIHVWzh&#10;dYZadDFHNRkZjMKNcjmFdSRkZrA+MO1yKDHTYq9osTcdVKimizcdeigT0RGmijZhE1MxGtLmhgAD&#10;GkkAcb8SoIWVpuc8l3Ls/wBjUNVh0cwqbVEg3w5ha+IAjKNwbqRxIORvyQdQU5VtEb+dlM2j2Hrq&#10;Akzwnux/OZ44yOZcPd/yAVLHN1VWLB7OKttl9rqugfeCTwk3dE7xRu53bwPUWKpGSZKTS03eEAan&#10;IdScgoO3qWuwjHbMqIvs9YcgQQ1zz+SQC0n9rhfpxWp7Vdk9ZS3dCPtMI4sFpGj80ep/xv5Bahju&#10;HTUVQYpPDJGWnwnQkBzS08xcG69G9mm0rq+hZLIPaMJjk5Oc0Ahw5XaQfO6I81CA3yyINiDlYjgv&#10;ssczhuvJ3Rpc3A5AdM16fx/Y2iqzvTQjf/qMJY/1c33vW6pKXsromv3nOmkaLERvc3dy5lrQSOl0&#10;FF2E4M9kclQ4ENcNxh4Os4lxA5CwF/NdrrhDE1jQ1rQ1rRYNAsABoABoFzQEREBERAREQEREBdMd&#10;q+wDmudW0zC5rrmaJouWni9oHDmu50QeRaXEHRnLxN5H9OStopY5c4z4uLDkf+12/tl2U09UXS07&#10;hTynMi14nnjdozYTzHwK6hxvs/xKku59M9zR/Mh9q2wzvZnjAFtS0IqLNTEHksNs1xosct4ZAHgZ&#10;XHvDz5qwbEyS7o3Ag8OI9FBAkivY38+iiT0h1U+ri3VHFUNCPNUVzHFuRzH0WV1MxwuFY7UtpQYj&#10;Sv3m92DJe+UnEZhQab3QgiSUFuCudkNp6rDpe8gd4TbfidcxyDjvN4Hk4ZjyuDjp5gHZ6K62lw2m&#10;+zQSU8u+9zXGWPjG5tvgDc/BEr0NsvjsVfSsqI/deLOYbEscMnsdzsfiLHitZ2o7JsPqrvYw00pz&#10;34bBpP5oj4T6WPVdVdlG2P2Gb2riKZ/hl1IYfuSWHLQ9D0C9GUlSyVjZI3texwu17SHNcDxBGqDz&#10;dtL2X4hR3c1gqIhnvw3JA/NF7w9N4dVp8Mrmuu0EOB+BH6r2OqbFNlKKocXzU0TnnV+7Z/8AybY/&#10;NF15axevnqXF8xMkhtvSO96wFs7dF6F7G8KfT4c3vGlple6UA67pDQ244XDb+oVth+wuHwuDmU7d&#10;4G4Li5+Y0ycSCtjRBERAREQEREBERAREQEREBERAREQQa3BqaY3lp4ZDzfGx5+Lgq2TYjDiSfsUD&#10;SQRvMjbG7PiCyxB6rYEQdV7S9mDrE0zt8f032Dx5P0d629V1Tj2ASxuLXscxw+64bptzz19F6qUa&#10;toIphuyxskHJ7Q4DyuMkHkOPDn38WQ43U8gMytcD5L09S7K0Ubg5lLCHDMHcBIPS+ijbTbG0laPa&#10;x2ktYSss2Qcs7WcOjgQg83iFjx4XWPVV81FIzjkb5hdg7U9ltVTEvjHfxDPeYLSNH5o9fVt/RaHL&#10;Tvsczytc8NboqBiFQ0RthZnY7z3DieAWxbDbZ1eHkGJ29Ec3wO9x3Mj8Duo9brXX0WYByWy1FHS/&#10;YRI2QfaO93e74iNrTdx83IPRuye0sNfTtnhOXuuYfejeNWu/fiCFcrpr/wDO1QbVjM7Xid0BIeD8&#10;bD4LuVIgiIgIiICIiAiIgIiICIiAiIgIiICIiAiIgIiICIiAtZ2m2HpKy7nM3JD/ADWWDifzDR/r&#10;n1WzIg6B2l7OKimud3vYs/aRgm3V7dW+eY6rr2LDnufuNBJJsA3MuvpYDMr2Ao8NFE1xc2NjXHMu&#10;DWgknW5AuUVqnZVsq6go7SgCaU77+O6PuMPkL+ritzREQREQEREBERAREQEREBERAREQEREBERAR&#10;EQEREBERAREQEREBERAREQEREBERAREQEREBERAREQEREBERAREQEREBERAREQEREBERAREQEREB&#10;ERAREQEREH//2VBLAwQKAAAAAAAAACEAnLeGJ05RAQBOUQEAFAAAAGRycy9tZWRpYS9pbWFnZTIu&#10;anBn/9j/4RFmRXhpZgAATU0AKgAAAAgAEAEAAAMAAAABAh0AAAEBAAMAAAABAbQAAAECAAMAAAAE&#10;AAAAzgEDAAMAAAABAAEAAAEGAAMAAAABAAUAAAEPAAIAAAAGAAAA1gEQAAIAAAAOAAAA3AESAAMA&#10;AAABAAEAAAEVAAMAAAABAAQAAAEaAAUAAAABAAAA6gEbAAUAAAABAAAA8gEcAAMAAAABAAEAAAEo&#10;AAMAAAABAAIAAAExAAIAAAAgAAAA+gEyAAIAAAAUAAABGodpAAQAAAABAAABMAAAA4gACAAIAAgA&#10;CENhbm9uAENhbm9uIEVPUyA3MEQAAC3GwAAAJxAALcbAAAAnEEFkb2JlIFBob3Rvc2hvcCBDUzYg&#10;KE1hY2ludG9zaCkAMjAxOTowODoxNCAxNTozMToxMgAAAAAhgpoABQAAAAEAAALCgp0ABQAAAAEA&#10;AALKiCIAAwAAAAEAAgAAiCcAAwAAAAEAZAAAiDAAAwAAAAEAAgAAiDIABAAAAAEAAABkkAAABwAA&#10;AAQwMjMwkAMAAgAAABQAAALSkAQAAgAAABQAAALmkgEACgAAAAEAAAL6kgIABQAAAAEAAAMCkgQA&#10;CgAAAAEAAAMKkgUABQAAAAEAAAMSkgcAAwAAAAEABQAAkgkAAwAAAAEAEAAAkgoABQAAAAEAAAMa&#10;kpAAAgAAAAMwMAAAkpEAAgAAAAMwMAAAkpIAAgAAAAMwMAAAoAEAAwAAAAEAAQAAoAIABAAAAAEA&#10;AAHroAMABAAAAAEAAAG0og4ABQAAAAEAAAMiog8ABQAAAAEAAAMqohAAAwAAAAEAAwAApAEAAwAA&#10;AAEAAAAApAIAAwAAAAEAAAAApAMAAwAAAAEAAAAApAYAAwAAAAEAAAAApDEAAgAAAA0AAAMypDIA&#10;BQAAAAQAAAM/pDQAAgAAAB4AAANfpDUAAgAAAAsAAAN9AAAAAAAAAAEAAAB9AAAARwAAAAoyMDE0&#10;OjEwOjIyIDEwOjM2OjQzADIwMTQ6MTA6MjIgMTA6MzY6NDMAAGpKGAAPQkAAVkxWAA9CQAAAAAEA&#10;AAABAAAPIwAAA+gAAAAYAAAAAQTKDzAAAIAABMoPMAAAgAAxMDIwMjUwMDM4NzgAAAAAEgAAAAEA&#10;AACHAAAAAQAAAAAAAAAAAAAAAAAAAABFRi1TMTgtMTM1bW0gZi8zLjUtNS42IElTIFNUTQAwMDAw&#10;MjZkMjM0AAAGAQMAAwAAAAEABgAAARoABQAAAAEAAAPWARsABQAAAAEAAAPeASgAAwAAAAEAAgAA&#10;AgEABAAAAAEAAAPmAgIABAAAAAEAAA14AAAAAAAAAEgAAAABAAAASAAAAAH/2P/tAAxBZG9iZV9D&#10;TQAB/+4ADkFkb2JlAGSAAAAAAf/bAIQADAgICAkIDAkJDBELCgsRFQ8MDA8VGBMTFRMTGBEMDAwM&#10;DAwRDAwMDAwMDAwMDAwMDAwMDAwMDAwMDAwMDAwMDAENCwsNDg0QDg4QFA4ODhQUDg4ODhQRDAwM&#10;DAwREQwMDAwMDBEMDAwMDAwMDAwMDAwMDAwMDAwMDAwMDAwMDAwM/8AAEQgAjgCgAwEiAAIRAQMR&#10;Af/dAAQACv/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9VSSSSUpJUsnqLK/bX7nKmepZk6R+H9yp5fiGDHLhszPXgHEzQ5fJIXoP72jspLNx+qP3Bt7ee4H&#10;+u5aIIcA4GQdQVNg5jHmFwO24OkorJ45QNSC6SSSmWKSQ7r66GGyw7WhYOZ9ZLi7bhsG0c2Hj/Od&#10;/wCQStIBL0SS5Fv1k6uHA7a7Gzq0FpP/AFLFu9L6zTnjYR6dw5Ye5H0v7X8hC1GJDopJJIoUkkub&#10;639csXAcacYC6waFx+jI52x9L+v/AOfElAW9IkvNn/XzrZslljGtnjY0/wDfVtdF+vHr2Mo6kxrN&#10;+jb2cT/Lakmi9ekmBBEjUHgp0kP/0PVVT6leWVFjTEtLnx+6O39tXFk9Sti29ruzKo+DnO/781V+&#10;cmYcvklHfh/6XpZMIvJEHu06DY8EBsvPA8kwZY4SS1jZIDnEAEjnb+8rHS8/F9O+kkMuqLmmdDI/&#10;NbKTOm9Jyrr357WWvbAqbY72tpDW+kamz9F35z/31j8vycckYDjEZSBMuIcXBXSuKPE2p5SDIgWI&#10;o2UuDQywhzT9FwMg/wBV38lXulZBLn0OMxLm/Iw//qmKjgVV0dOIDy4F3tLj39/tb/Vo9Pei9KZG&#10;W2DMNfPwlqfyl4uZxwieIZL27er/AJvp40ZPVikTpw19rtJJKFpcKnlv0tp2/GFutJ4z64dTyy+q&#10;rFb6jrnFtbZIAY0x/wCDP9//ABVSomnLtx63QdjtrWtbJ3OP5rY+m9zkX6wZtdV+JYR7a2V2k8+1&#10;znt/9GLYzs7D6h06tuIYc6p+5tZ97QTWzK9Pb7vX+x/adiaybU83Xhsty249eXQMtp0xxa31C79z&#10;2ezf/I9RabbHVMFjnelkVEDdwSf/ACTPpK51zo/1WPSmMxzTQdzPs76CC8w5v8yGH3u2Kn14te9t&#10;RtDcgGs2N5Jsa1vqfR/Obu32JKBt7HByhl4lWQNPUbLgOzh7Xt/svR1m/V5hZ0fHaTP0yD5F73NW&#10;knMZ3cX619UPT+m7azFuUTW0jQhsF9r/APMC82sd6klwldr9e6n2PxRMM9O4A/yoaf8AqWrjqsRo&#10;ZJcY51QXx2alWDk32ezRk/T1P9nYzc5ysZDLMalodBc76L28ED6XO1zXt/Pa5dP9Ver9H6bZa3Je&#10;Gb2gssIJIIn1Ge1pd7/Ysj6zZuJ1LqT3YLZpLt26IlwaKtzW/wDCJWnq9l9SuovzejtZad1mOdn9&#10;n8xdAuU/xfUPr6fkPcID7AB/Z3f+SXVohZLcv//R9VWV1ynaxuZBdUxpryg3U+k7X1Wx/wBx7G+r&#10;/wAX6i1UxAIg8Js4CcTGWsZCikEggjcPIPwS7LryGln2gASTrXcwfzV9bm/yVbd1TpxeKrdrnMJ2&#10;tdW4hrv5D9qsZ+BR0xhyA4fs0u/WMWwgMZv/AMNj2O2/Z/0u3czf6SyHN6PWBZ64xd3uYx+W4NMf&#10;yQ9m7/OWHzPJ5MRERLij+jX7vaTcx5Iz1+U9f/QW9lNFt9WRe4NZih3p1t0aJ5c6PaxrVqdGod6b&#10;sp7dpugVtOhDB9Fx/wCM+mqHQsHFz6W5tmQzNqDj6bayPT3NP5zGz9D81ln/ABi6FX+R5M46y5Zc&#10;WQio/wBSJ/7phzZQfREVG9f6ykkklfYHifrB0mw2+gxnqWUb30VH/D4thm/GYf8ATYzvofyFiYl1&#10;XR2HIdaLMRxAa7a4XMcDLfUDW+x9a9IzsDHzqfSvB9p3V2NO17HD6Nlbx9Fy476wYPTzZ9i6nSzM&#10;zG+6vI9T7PYaiPZZZ6Pue5rt9X82mkdV8T0aWN1/Fvtc7p1dYzX6utNPpvH8t1mzYz+spdL6a2zI&#10;+z0OORl5Li6+8zsaHEuf6e76ba/z7f8ACP8A0f76o0YHRhmU4+NlVUuve2v35Drn6n+babX+nU5/&#10;0N3pf1F6N0zpOJ0yrZQ33n6dh+k4/wDkUgLUTTapqZTSylghlbQ1vwAhTSSTljl/WLpr8/B/RCci&#10;h3qVDxj6TP7bV5vew1uIAIbP0Ty0/uuXrix+q/Vfp3Unm1003O+k9nf+u1JdGVPnuKGWPNVnuHIB&#10;7Ejd/wB8VkUPuyhj47JeX7a2tHkGwP8ApLOycnDwOqZVFd+4YtprLwxztxaYcYH0v3fprt/qFkdO&#10;zMbJuqaDmVWuba9zS1+x/wCkpPpv/mmu938278xClxkAHf6TgN6fg1Yw1c0S8ju4/SVxJJFjf//S&#10;9VSSSSU85/jBAP1Szmu+i70gfh6ta8ZtoDLzXHwXsv8AjEn/AJn9QIEw1h+6xhXkljqrc2tzTLfT&#10;BJ84SU+mf4qgG/V3IA7Zln/UULs1xn+KmT9XL3dnZtpafEBtTf8Avq7NJSkkkklKXk/+M+oWfWMn&#10;lzMSuB5brl6wvK/8Yr2M+tg9TRr8EAHxIdYkp4rHbDmPGm17CPiHAtX0SvnzGYHV47Bq+3IrYG99&#10;XsC+g0lKSSSSUpJJJJT4Z12r0+vdTriNuQ4/jK7b/Fi/dk9X8xin8MgLkfrMz/so6uPC0ldV/itM&#10;5PVf6mL/AO7CSur6Ckkkkp//0/VUkkklOf1/BZ1Doubhv4tpcPuG7+C8NawNrx7I91lbwf7Jhe+Z&#10;f9Fu/wCLd+QrwX/tPhnyu/6pJXR9e/xf4zMb6n9NDBrbWbnnxda51rv+qXRLC+o5n6odJP8A3WZ+&#10;RbqSlJJJJKUvPP8AGj09hzel5vexzsZ3w/nF6GuI/wAZ/wDM9I/8Of8AfUlPDfVTFryfrL0nHcPY&#10;3Kc8+ZpD7m/9Kpe4Lxb6mHb9cOmeeTf/AOeb17SkpSSSSSlJJJJKfF/rO9v/ADo6v/Ks2j4wuu/x&#10;WUFuN1O88vurq/7bZu/9HLjvrRp9a+pD/uwP4Lu/8WQ/yPmu7nOsH3V0JFT2CSSSSn//1PVUkkkl&#10;IczTEv8A+Lf/ANSV4Lxi4R4iu534r3nN/od//Fv/AOpK8GfYwYmNqPbRbOveUlPsv1JZs+qPSR/3&#10;VrP3jcttZf1XrFf1a6UwdsOj/wA9sWokpSSSSSlLh/8AGdq3ow/7tn/qF3C4f/GaWtHR3OIAGU7n&#10;+okp4/6lN3/W/pY5/T5D/uqvXtC8c+oID/rf0+CCWjKef8x7P/Ri9jSUpJJJJSkkkklPiv1oBH1s&#10;6jP/AHIBHzAXdf4sf+Rc3/w/Z/57x1wv1vexv1r6k5xDYuaNeZhvZd3/AIsYPQsqxv0bM2wg+MMp&#10;r0/zElPXpJJJKf/V9VSSSSUxc1r2ljhLXAgjxBXmt2BQfrkejurodQ2ytgecerftdX67muds9/7u&#10;9emLz+2s/wDjkPfH+Hp/9t0Cw8wSIwokfrIbdre/a1rGhjRDWgAAdgE6SSLMpJJJJSlifXDGrs6H&#10;k5Raw24dVl1XqMbY2Q0+11docz3LbWV9ahP1b6mB3xbf+pKRQdi4H+LrFpsovzzXUy1rvRb6dTK4&#10;BbXa73Vtb9Jz12i5P/F0ws6Vkg/6cf8AnqldYkGPliThhZs1rakkkkmVSSSSSngP8YW7CzcR1G3b&#10;ltufax9dbxurFW17PUY57N273+5dr0zGrxcCimv6LWAzAEkiT7WBrVxv+Musvyumx2qyfyVLt8b+&#10;j1f1G/kQ6lhhfv5r2rHX2G0qSSSLM//W9VSSSSUpcq/AJ+t78qNPVqM/CrauqVX7M37Wbo1JBn4C&#10;ECtlG68CD9jaSSSRXKSSSSUpUeuVet0bNq/fpe372lXkO9gspew8OaQkpx/qninGwrmERusB/wDA&#10;62/wW4gYtIpYWgRJn8IR0giI4QB2UkkkklSSSSSnmPrhgnKyMMgTsZcPvDF0lIilg8Ggfgg5eM25&#10;zCRO0OH3qw0QAPAILRGpE96/BdJJJFc//9f1VJJJJSkydJJSkkkklKSSSSUpJJJJSkkkklKSSSSU&#10;pJJJJSkkkklKSSSSU//Z/+0hclBob3Rvc2hvcCAzLjAAOEJJTQQEAAAAAAA8HAFaAAMbJUccAVoA&#10;AxslRxwBWgADGyVHHAIAAAIAABwCNwAIMjAxNDEwMjIcAjwACzEwMzY0MyswMDAwOEJJTQQlAAAA&#10;AAAQhXjjzszdW2QLlDvqFYzpnjhCSU0EOgAAAAABBQAAABAAAAABAAAAAAALcHJpbnRPdXRwdXQA&#10;AAAFAAAAAFBzdFNib29sAQAAAABJbnRlZW51bQAAAABJbnRlAAAAAENscm0AAAAPcHJpbnRTaXh0&#10;ZWVuQml0Ym9vbAAAAAALcHJpbnRlck5hbWVURVhUAAAAEQBFAFAAUwBPAE4AIABTAHQAeQBsAHUA&#10;cwAgAEMANgAwAAAAAAAPcHJpbnRQcm9vZlNldHVwT2JqYwAAAAwAUAByAG8AbwBmACAAUwBlAHQA&#10;dQBwAAAAAAAKcHJvb2ZTZXR1cAAAAAEAAAAAQmx0bmVudW0AAAAMYnVpbHRpblByb29mAAAACXBy&#10;b29mQ01ZSwA4QklNBDsAAAAAAi0AAAAQAAAAAQAAAAAAEnByaW50T3V0cHV0T3B0aW9ucwAAABcA&#10;AAAAQ3B0bmJvb2wAAAAAAENsYnJib29sAAAAAABSZ3NNYm9vbAAAAAAAQ3JuQ2Jvb2wAAAAAAENu&#10;dENib29sAAAAAABMYmxzYm9vbAAAAAAATmd0dmJvb2wAAAAAAEVtbERib29sAAAAAABJbnRyYm9v&#10;bAAAAAAAQmNrZ09iamMAAAABAAAAAAAAUkdCQwAAAAMAAAAAUmQgIGRvdWJAb+AAAAAAAAAAAABH&#10;cm4gZG91YkBv4AAAAAAAAAAAAEJsICBkb3ViQG/gAAAAAAAAAAAAQnJkVFVudEYjUmx0AAAAAAAA&#10;AAAAAAAAQmxkIFVudEYjUmx0AAAAAAAAAAAAAAAAUnNsdFVudEYjUHhsQHLAAAAAAAAAAAAKdmVj&#10;dG9yRGF0YWJvb2wBAAAAAFBnUHNlbnVtAAAAAFBnUHMAAAAAUGdQQwAAAABMZWZ0VW50RiNSbHQA&#10;AAAAAAAAAAAAAABUb3AgVW50RiNSbHQAAAAAAAAAAAAAAABTY2wgVW50RiNQcmNAWQAAAAAAAAAA&#10;ABBjcm9wV2hlblByaW50aW5nYm9vbAAAAAAOY3JvcFJlY3RCb3R0b21sb25nAAAAAAAAAAxjcm9w&#10;UmVjdExlZnRsb25nAAAAAAAAAA1jcm9wUmVjdFJpZ2h0bG9uZwAAAAAAAAALY3JvcFJlY3RUb3Bs&#10;b25nAAAAAAA4QklNA+0AAAAAABABLAAAAAEAAQEsAAAAAQABOEJJTQQmAAAAAAAOAAAAAAAAAAAA&#10;AD+AAAA4QklNBA0AAAAAAAQAAABLOEJJTQQZAAAAAAAEAAAAHjhCSU0D8wAAAAAACQAAAAAAAAAA&#10;AQA4QklNJxAAAAAAAAoAAQAAAAAAAAABOEJJTQP1AAAAAABIAC9mZgABAGxmZgAGAAAAAAABAC9m&#10;ZgABAKGZmgAGAAAAAAABADIAAAABAFoAAAAGAAAAAAABADUAAAABAC0AAAAGAAAAAAABOEJJTQP4&#10;AAAAAABwAAD/////////////////////////////A+gAAAAA////////////////////////////&#10;/wPoAAAAAP////////////////////////////8D6AAAAAD/////////////////////////////&#10;A+gAADhCSU0ECAAAAAAAFQAAAAEAAAJAAAACQAAAAAEAABDWAQA4QklNBB4AAAAAAAQAAAAAOEJJ&#10;TQQaAAAAAAN1AAAABgAAAAAAAAAAAAABtAAAAesAAAAgAEcAcgBhAHMAcwAgAFMAdABhAG0AcABl&#10;AGQAIABFAEUARwAgAEMAdQBwACAARQBsAGUAYwB0AHIAbwBkAGUAcwAAAAEAAAAAAAAAAAAAAAAA&#10;AAAAAAAAAQAAAAAAAAAAAAAB6wAAAbQAAAAAAAAAAAAAAAAAAAAAAQAAAAAAAAAAAAAAAAAAAAAA&#10;AAAQAAAAAQAAAAAAAG51bGwAAAACAAAABmJvdW5kc09iamMAAAABAAAAAAAAUmN0MQAAAAQAAAAA&#10;VG9wIGxvbmcAAAAAAAAAAExlZnRsb25nAAAAAAAAAABCdG9tbG9uZwAAAbQAAAAAUmdodGxvbmcA&#10;AAHrAAAABnNsaWNlc1ZsTHMAAAABT2JqYwAAAAEAAAAAAAVzbGljZQAAABIAAAAHc2xpY2VJRGxv&#10;bmcAAAAAAAAAB2dyb3VwSURsb25nAAAAAAAAAAZvcmlnaW5lbnVtAAAADEVTbGljZU9yaWdpbgAA&#10;AA1hdXRvR2VuZXJhdGVkAAAAAFR5cGVlbnVtAAAACkVTbGljZVR5cGUAAAAASW1nIAAAAAZib3Vu&#10;ZHNPYmpjAAAAAQAAAAAAAFJjdDEAAAAEAAAAAFRvcCBsb25nAAAAAAAAAABMZWZ0bG9uZwAAAAAA&#10;AAAAQnRvbWxvbmcAAAG0AAAAAFJnaHRsb25nAAAB6wAAAAN1cmxURVhUAAAAAQAAAAAAAG51bGxU&#10;RVhUAAAAAQAAAAAAAE1zZ2VURVhUAAAAAQAAAAAABmFsdFRhZ1RFWFQAAAABAAAAAAAOY2VsbFRl&#10;eHRJc0hUTUxib29sAQAAAAhjZWxsVGV4dFRFWFQAAAABAAAAAAAJaG9yekFsaWduZW51bQAAAA9F&#10;U2xpY2VIb3J6QWxpZ24AAAAHZGVmYXVsdAAAAAl2ZXJ0QWxpZ25lbnVtAAAAD0VTbGljZVZlcnRB&#10;bGlnbgAAAAdkZWZhdWx0AAAAC2JnQ29sb3JUeXBlZW51bQAAABFFU2xpY2VCR0NvbG9yVHlwZQAA&#10;AABOb25lAAAACXRvcE91dHNldGxvbmcAAAAAAAAACmxlZnRPdXRzZXRsb25nAAAAAAAAAAxib3R0&#10;b21PdXRzZXRsb25nAAAAAAAAAAtyaWdodE91dHNldGxvbmcAAAAAADhCSU0EKAAAAAAADAAAAAI/&#10;8AAAAAAAADhCSU0EFAAAAAAABAAAABA4QklNBAwAAAAADZQAAAABAAAAoAAAAI4AAAHgAAEKQAAA&#10;DXgAGAAB/9j/7QAMQWRvYmVfQ00AAf/uAA5BZG9iZQBkgAAAAAH/2wCEAAwICAgJCAwJCQwRCwoL&#10;ERUPDAwPFRgTExUTExgRDAwMDAwMEQwMDAwMDAwMDAwMDAwMDAwMDAwMDAwMDAwMDAwBDQsLDQ4N&#10;EA4OEBQODg4UFA4ODg4UEQwMDAwMEREMDAwMDAwRDAwMDAwMDAwMDAwMDAwMDAwMDAwMDAwMDAwM&#10;DP/AABEIAI4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VLJ6iyv21+5ypnqWZOkfh/cqeX4hgxy4bMz14BxM0O&#10;XySF6D+9o7KSzcfqj9wbe3nuB/ruWiCHAOBkHUFTYOYx5hcDtuDpKKyeOUDUgukkkplikkO6+uhh&#10;ssO1oWDmfWS4u24bBtHNh4/znf8AkErSAS9EkuRb9ZOrhwO2uxs6tBaT/wBSxbvS+s0542EencOW&#10;HuR9L+1/IQtRiQ6KSSSKFJJLm+t/XLFwHGnGAusGhcfoyOdsfS/r/wDnxJQFvSJLzZ/1862bJZYx&#10;rZ42NP8A31bXRfrx69jKOpMazfo29nE/y2pJovXpJgQRI1B4KdJD/9D1VU+pXllRY0xLS58fujt/&#10;bVxZPUrYtva7syqPg5zv+/NVfnJmHL5JR34f+l6WTCLyRB7tOg2PBAbLzwPJMGWOEktY2SA5xABI&#10;52/vKx0vPxfTvpJDLqi5pnQyPzWykzpvScq69+e1lr2wKm2O9raQ1vpGps/Rd+c/99Y/L8nHJGA4&#10;xGUgTLiHFwV0rijxNqeUgyIFiKNlLg0MsIc0/RcDIP8AVd/JV7pWQS59DjMS5vyMP/6pio4FVdHT&#10;iA8uBd7S49/f7W/1aPT3ovSmRltgzDXz8Jan8peLmccIniGS9u3q/wCb6eNGT1YpE6cNfa7SSSha&#10;XCp5b9LadvxhbrSeM+uHU8svqqxW+o65xbW2SAGNMf8Agz/f/wAVUqJpy7cet0HY7a1rWydzj+a2&#10;Ppvc5F+sGbXVfiWEe2tldpPPtc57f/Ri2M7Ow+odOrbiGHOqfubWfe0E1syvT2+71/sf2nYmsm1P&#10;N14bLctuPXl0DLadMcWt9Qu/c9ns3/yPUWm2x1TBY53pZFRA3cEn/wAkz6Sudc6P9Vj0pjMc00Hc&#10;z7O+ggvMOb/Mhh97tip9eLXvbUbQ3IBrNjeSbGtb6n0fzm7t9iSgbexwcoZeJVkDT1Gy4Ds4e17f&#10;7L0dZv1eYWdHx2kz9Mg+Re9zVpJzGd3F+tfVD0/pu2sxblE1tI0IbBfa/wDzAvNrHepJcJXa/Xup&#10;9j8UTDPTuAP8qGn/AKlq46rEaGSXGOdUF8dmpVg5N9ns0ZP09T/Z2M3OcrGQyzGpaHQXO+i9vBA+&#10;lztc17fz2uXT/VXq/R+m2WtyXhm9oLLCCSCJ9RntaXe/2LI+s2bidS6k92C2aS7duiJcGirc1v8A&#10;wiVp6vZfUrqL83o7WWndZjnZ/Z/MXQLlP8X1D6+n5D3CA+wAf2d3/kl1aIWS3L//0fVVldcp2sbm&#10;QXVMaa8oN1PpO19Vsf8Acexvq/8AF+otVMQCIPCbOAnExlrGQopBIII3DyD8Euy68hpZ9oAEk613&#10;MH81fW5v8lW3dU6cXiq3a5zCdrXVuIa7+Q/arGfgUdMYcgOH7NLv1jFsIDGb/wDDY9jtv2f9Lt3M&#10;3+kshzej1gWeuMXd7mMfluDTH8kPZu/zlh8zyeTERES4o/o1+72k3MeSM9flPX/0FvZTRbfVkXuD&#10;WYod6dbdGieXOj2sa1anRqHem7Ke3aboFbToQwfRcf8AjPpqh0LBxc+lubZkMzag4+m2sj09zT+c&#10;xs/Q/NZZ/wAYuhV/keTOOsuWXFkIqP8AUif+6Yc2UH0RFRvX+spJJJX2B4n6wdJsNvoMZ6llG99F&#10;R/w+LYZvxmH/AE2M76H8hYmJdV0dhyHWizEcQGu2uFzHAy31A1vsfWvSM7Ax86n0rwfad1djTtex&#10;w+jZW8fRcuO+sGD082fYup0szMxvuryPU+z2Goj2WWej7nua7fV/NppHVfE9Gljdfxb7XO6dXWM1&#10;+rrTT6bx/LdZs2M/rKXS+mtsyPs9DjkZeS4uvvM7GhxLn+nu+m2v8+3/AAj/ANH++qNGB0YZlOPj&#10;ZVVLr3tr9+Q65+p/m2m1/p1Of9Dd6X9RejdM6TidMq2UN95+nYfpOP8A5FIC1E02qamU0spYIZW0&#10;Nb8AIU0kk5Y5f1i6a/Pwf0QnIod6lQ8Y+kz+21eb3sNbiACGz9E8tP7rl64sfqv1X6d1J5tdNNzv&#10;pPZ3/rtSXRlT57ihljzVZ7hyAexI3f8AfFZFD7soY+OyXl+2trR5BsD/AKSzsnJw8DqmVRXfuGLa&#10;ay8Mc7cWmHGB9L936a7f6hZHTszGybqmg5lVrm2vc0tfsf8ApKT6b/5prvd/Nu/MQpcZAB3+k4De&#10;n4NWMNXNEvI7uP0lcSSRY3//0vVUkkklPOf4wQD9Us5rvou9IH4erWvGbaAy81x8F7L/AIxJ/wCZ&#10;/UCBMNYfusYV5JY6q3Nrc0y30wSfOElPpn+KoBv1dyAO2ZZ/1FC7NcZ/ipk/Vy93Z2baWnxAbU3/&#10;AL6uzSUpJJJJSl5P/jPqFn1jJ5czErgeW65esLyv/GK9jPrYPU0a/BAB8SHWJKeKx2w5jxptewj4&#10;hwLV9Er58xmB1eOwavtyK2BvfV7AvoNJSkkkklKSSSSU+Gddq9Pr3U64jbkOP4yu2/xYv3ZPV/MY&#10;p/DIC5H6zM/7KOrjwtJXVf4rTOT1X+pi/wDuwkrq+gpJJJKf/9P1VJJJJTn9fwWdQ6Lm4b+LaXD7&#10;hu/gvDWsDa8eyPdZW8H+yYXvmX/Rbv8Ai3fkK8F/7T4Z8rv+qSV0fXv8X+MzG+p/TQwa21m558XW&#10;uda7/ql0SwvqOZ+qHST/AN1mfkW6kpSSSSSlLzz/ABo9PYc3peb3sc7Gd8P5xehriP8AGf8AzPSP&#10;/Dn/AH1JTw31Uxa8n6y9Jx3D2NynPPmaQ+5v/SqXuC8W+ph2/XDpnnk3/wDnm9e0pKUkkkkpSSSS&#10;Snxf6zvb/wA6Or/yrNo+MLrv8VlBbjdTvPL7q6v+22bv/Ry4760afWvqQ/7sD+C7v/FkP8j5ru5z&#10;rB91dCRU9gkkkkp//9T1VJJJJSHM0xL/APi3/wDUleC8YuEeIrud+K95zf6Hf/xb/wDqSvBn2MGJ&#10;jaj20Wzr3lJT7L9SWbPqj0kf91az943LbWX9V6xX9WulMHbDo/8APbFqJKUkkkkpS4f/ABnat6MP&#10;+7Z/6hdwuH/xmlrR0dziABlO5/qJKeP+pTd/1v6WOf0+Q/7qr17QvHPqCA/639Pggloynn/Mez/0&#10;YvY0lKSSSSUpJJJJT4r9aAR9bOoz/wByAR8wF3X+LH/kXN/8P2f+e8dcL9b3sb9a+pOcQ2LmjXmY&#10;b2Xd/wCLGD0LKsb9GzNsIPjDKa9P8xJT16SSSSn/1fVUkkklMXNa9pY4S1wII8QV5rdgUH65Ho7q&#10;6HUNsrYHnHq37XV+u5rnbPf+7vXpi8/trP8A45D3x/h6f/bdAsPMEiMKJH6yG3a3v2taxoY0Q1oA&#10;AHYBOkkizKSSSSUpYn1wxq7Oh5OUWsNuHVZdV6jG2NkNPtdXaHM9y21lfWoT9W+pgd8W3/qSkUHY&#10;uB/i6xabKL8811Mta70W+nUyuAW12u91bW/Sc9douT/xdMLOlZIP+nH/AJ6pXWJBj5Yk4YWbNa2p&#10;JJJJlUkkkkp4D/GFuws3EdRt25bbn2sfXW8bqxVtez1GOezdu9/uXa9Mxq8XAopr+i1gMwBJIk+1&#10;ga1cb/jLrL8rpsdqsn8lS7fG/o9X9Rv5EOpYYX7+a9qx19htKkkkizP/1vVUkkklKXKvwCfre/Kj&#10;T1ajPwq2rqlV+zN+1m6NSQZ+AhArZRuvAg/Y2kkkkVykkkklKVHrlXrdGzav36Xt+9pV5DvYLKXs&#10;PDmkJKcf6p4pxsK5hEbrAf8AwOtv8FuIGLSKWFoESZ/CEdIIiOEAdlJJJJJUkkkkp5j64YJysjDI&#10;E7GXD7wxdJSIpYPBoH4IOXjNucwkTtDh96sNEADwCC0RqRPevwXSSSRXP//X9VSSSSUpMnSSUpJJ&#10;JJSkkkklKSSSSUpJJJJSkkkklKSSSSUpJJJJSkkkklP/2ThCSU0EIQAAAAAAVQAAAAEBAAAADwBB&#10;AGQAbwBiAGUAIABQAGgAbwB0AG8AcwBoAG8AcAAAABMAQQBkAG8AYgBlACAAUABoAG8AdABvAHMA&#10;aABvAHAAIABDAFMANgAAAAEAOEJJTQfQBlBhdGggMQAAAApcAAYAAAAAAAAAAAAAAAAAAAAAAAAA&#10;AAAAAAAACAAAAAAAAAAAAAAAAAAAAAAAAAAAAAAAAAAAABoAAAABAAAAAAAAAAAAAAAAAAAAAAAA&#10;AAEAEc2uADpqYQARnVwALuy2ABFQBgAciMsAAQAiCdYAEvWTADAllAASP5wANwMMABHnEQACAEO9&#10;2QAU8OEASyftAB7DAABM3GEAIZxrAAIATL11ACO+qABVIzsAI/m/AFUjOwAjG0kAAQBXLZoAI4ay&#10;AFipGgAjdEUAWiSaACNh2QABAGeHoQAjWrIAbcxVACN0RQB3w+oAI5zwAAEAeWViACYMKwB9psEA&#10;Jg+lAIHoIAAmEx4AAQCNN/oAJi/4AJUjOwAmD6UAnQ58ACXvUQACAKkkNQAl5RAArAllACYPpQCt&#10;1loAJeMnAAEArcxVACegEQCtzFUAJ6ARAK3MVQAnoBEAAQCwu+QAJ6ARALC75AAnoBEAsLvkACeg&#10;EQABALFSNAAptfcAsVI0ACm19wC7jlQAKYCUAAEAyn5vACk2DQDP2mwAKTB+ANU2aQApKu4AAgDt&#10;A+oAKNpJAPAllAAoqwQA8CWUACirBAABAPAllAAv96kA8CWUAC/3qQDUPXUAMLJ9AAIAtp6IADD3&#10;fACx6IQAMQKcALHohAAzFboAAQCw1boAM1DRAK5ipQAzGIIArMz2ADL0FAABAK57KAA0j4MArAll&#10;ADSo7gCpl6IANMJZAAEAmAnWADXxZwCOF30ANbPhAIQlIwA1dlsAAQCAa04ANZXmAHx6IQA1s+EA&#10;eIj1ADXR3AABAHS2mwA3mvsAcCWUADfJxgBrlI0AN/iTAAEAWUT+ADfhPgBW5isAN8nGAFSHVwA3&#10;slAAAgBUjOsANjlbAFSM6wA2OVsATpPRADWz4QABAEwpGgA5SJoASDheAD4LeABER6IAQs5XAAEA&#10;OjiQAEjFlAAtzFUASHj2ACNWKwBIOHEAAQAcyiEAQxo0ABpsCgBBLFEAGE2UAD9ySgAAAAQAAAAB&#10;AAAAAAAAAAAAAAAAAAAAAAAAAAEAK5MVADRECwArcxUAMQKcACtEYgAsQlUAAQAuXVwAKfxaADJ+&#10;1AAqO3EANqBLACp6hgABADi86wAsHCcAOPRCAC9yMAA5K5kAMsg3AAEANkLwADVLuwAx6IQANS5o&#10;AC2OGAA1ERQAAAAaAAAAAQAAAAAAAAAAAAAAAAAAAAAAAAABABHNrgCO4UIAEZ1cAINjlQARUAYA&#10;cP+rAAEAIgnWAGdscwAwJZQAZrZ8ADcDDABmXfEAAgBDvdkAaWfCAEsn7QBzOeAATNxhAHYTSwAC&#10;AEy9dQB4NYgAVSM7AHhwnwBVIzsAd5IpAAEAVy2aAHf9kgBYqRoAd+smAFokmgB32LkAAQBnh6EA&#10;d9GRAG3MVQB36yYAd8PqAHgT0AABAHllYgB6gwsAfabBAHqGhQCB6CAAeon/AAEAjTf6AHqm2ACV&#10;IzsAeoaFAJ0OfAB6ZjIAAgCpJDUAelvwAKwJZQB6hoUArdZaAHpaBwABAK3MVQB8FvIArcxVAHwW&#10;8gCtzFUAfBbyAAEAsLvkAHwW8gCwu+QAfBbyALC75AB8FvIAAQCxUjQAfizYALFSNAB+LNgAu45U&#10;AH33cwABAMp+bwB9rO0Az9psAH2nXgDVNmkAfaHOAAIA7QPqAH1RKgDwJZQAfSHlAPAllAB9IeUA&#10;AQDwJZQAhG6IAPAllACEbogA1D11AIUpXQACALaeiACFblwAseiEAIV5ewCx6IQAh4yaAAEAsNW6&#10;AIfHsQCuYqUAh49hAKzM9gCHavUAAQCueygAiQZjAKwJZQCJH84AqZeiAIk5OQABAJgJ1gCKaEcA&#10;jhd9AIoqwQCEJSMAie07AAEAgGtOAIoMxgB8eiEAiirBAHiI9QCKSLwAAQB0tpsAjBHcAHAllACM&#10;QKcAa5SNAIxvcwABAF598gCNFCoAVuYrAIxApwBUi0YAi/8NAAIAVIzrAIqwOgBUjOsAirA6AE6T&#10;0QCKKsEAAQBMKRoAjb97AEg4XgCSglkAREeiAJdFNwABADo4kACdPHUALcxVAJzv1gAjVisAnK9S&#10;AAEAHMohAJeREwAabAoAlaMyABhNlACT6SoAAAAEAAAAAQAAAAAAAAAAAAAAAAAAAAAAAAABACuT&#10;FQCIuuoAK3MVAIV5ewArRGIAgLk0AAEALl1cAH5zOgAyftQAfrJRADagSwB+8WcAAQA4vOsAgJMI&#10;ADj0QgCD6Q8AOSuZAIc/FwABADbZQACKzY4AMn7UAIqwOgAuJGgAipLmAAAAHgAAAAEAAAAAAAAA&#10;AAAAAAAAAAAAAAAAAQARza4A4DdJABGdXADUuZ0AEVAGAMJVswABACIEBwC5nBQAMCWUALmc8AA3&#10;Z0EAuZ1hAAIAQpE5ALzTrwBJ+04AxqXOAEuvwgDJfzkAAgBMSckAzXa0AE2BLQDPgt4ATYEtAM6k&#10;aQABAFCsCgDO+ZIAUsn8AM+C3gBTEpgAz5VEAAEAUwx2AM3GnABUjOsAzfJxAFqt6wDOpVgAAQBo&#10;xnIAzujnAG3MVQDO/WQAd8PqAM8mEAABAHu+ogDOdHEAgAAAAM536wCEQV8AzntmAAEAjc5KAM4S&#10;xQCVuYsAzfJxAJ2kzADN0h8AAgClnlYAzUJkAKiDhgDNbPgAqlB7AM1AewABAKmwJgDO/WQAqbAm&#10;AM79ZACpsCYAzv1kAAEAq0dwAM7brgCsCWUAzv1kAKy+0wDPHO8AAQCsn7UA0RNKAKyftQDRE0oA&#10;ttvVANDd5wABAMp+bwDPiG4Az9psAM+C3gDVNmkAz31PAAIA7QPqAM6nMQDwJZQAznfrAPAllADO&#10;d+sAAQDwJZQA1cSQAPAllADVxJAA1D11ANZ/ZQACALFVugDYVNAArJ+1ANhf7wCsn7UA2nMNAAEA&#10;rCM7ANsznwCpsCYA2vtPAKgadwDa1uEAAQCqXvkA2+zXAKftNgDcBkIApXtzANwfrQABAJwgXQDc&#10;boEAkjOsAN0RNQCIKEUA3bXgAAEAg1rdAN3+LQB/abAA3hwoAHt4hADeOiMAAQB0tpsA333JAHAl&#10;lADfrJQAbJzbAN/QywABAF29ogDf50oAU/abAN+slABTHO8A36d5AAEAUvm2AN2dWgBSM6wA3Zau&#10;AFGdvgDdkaIAAQBQ+K8A3qngAFBwvADeoaEAT1ECAN6QLgABAE5SyADdKAQATYEtAN0RNQBLJkkA&#10;3M+bAAIASyftAN0RNQBLJ+0A3RE1AEpHSwDdAAAAAQBJyZUA337DAEVIzwDj2GAAQMkBAOgxDgAB&#10;ADdKYADswAQALcxVAOy1cQAjVTYA7KnJAAEAHMohAOhhoQAabAoA5nO/ABhNlADkubgAAAAEAAAA&#10;AQAAAAAAAAAAAAAAAAAAAAAAAAABACijhgDcrFEAKIOGANlq4gAoVNMA1KqbAAEAK23NANLqGwAv&#10;j0QA0ykwADOwvADTaEcAAQA1zVwA1IRvADYEswDX2nYANjwKANswfgABADPpsADeOXwAL49EAN4c&#10;KAArNNgA3f7UOEJJTQQGAAAAAAAHAAgAAAABAQD/4SgYaHR0cDovL25zLmFkb2JlLmNvbS94YXAv&#10;MS4wLwA8P3hwYWNrZXQgYmVnaW49Iu+7vyIgaWQ9Ilc1TTBNcENlaGlIenJlU3pOVGN6a2M5ZCI/&#10;PiA8eDp4bXBtZXRhIHhtbG5zOng9ImFkb2JlOm5zOm1ldGEvIiB4OnhtcHRrPSJBZG9iZSBYTVAg&#10;Q29yZSA1LjMtYzAxMSA2Ni4xNDU2NjEsIDIwMTIvMDIvMDYtMTQ6NTY6MjcgICAgICAgICI+IDxy&#10;ZGY6UkRGIHhtbG5zOnJkZj0iaHR0cDovL3d3dy53My5vcmcvMTk5OS8wMi8yMi1yZGYtc3ludGF4&#10;LW5zIyI+IDxyZGY6RGVzY3JpcHRpb24gcmRmOmFib3V0PSIiIHhtbG5zOnhtcD0iaHR0cDovL25z&#10;LmFkb2JlLmNvbS94YXAvMS4wLyIgeG1sbnM6YXV4PSJodHRwOi8vbnMuYWRvYmUuY29tL2V4aWYv&#10;MS4wL2F1eC8iIHhtbG5zOnBob3Rvc2hvcD0iaHR0cDovL25zLmFkb2JlLmNvbS9waG90b3Nob3Av&#10;MS4wLyIgeG1sbnM6eG1wTU09Imh0dHA6Ly9ucy5hZG9iZS5jb20veGFwLzEuMC9tbS8iIHhtbG5z&#10;OnN0RXZ0PSJodHRwOi8vbnMuYWRvYmUuY29tL3hhcC8xLjAvc1R5cGUvUmVzb3VyY2VFdmVudCMi&#10;IHhtbG5zOnN0UmVmPSJodHRwOi8vbnMuYWRvYmUuY29tL3hhcC8xLjAvc1R5cGUvUmVzb3VyY2VS&#10;ZWYjIiB4bWxuczpkYz0iaHR0cDovL3B1cmwub3JnL2RjL2VsZW1lbnRzLzEuMS8iIHhtbG5zOmNy&#10;cz0iaHR0cDovL25zLmFkb2JlLmNvbS9jYW1lcmEtcmF3LXNldHRpbmdzLzEuMC8iIHhtcDpSYXRp&#10;bmc9IjAiIHhtcDpNb2RpZnlEYXRlPSIyMDE5LTA4LTE0VDE1OjMxOjEyLTA0OjAwIiB4bXA6Q3Jl&#10;YXRlRGF0ZT0iMjAxNC0xMC0yMlQxMDozNjo0MyIgeG1wOk1ldGFkYXRhRGF0ZT0iMjAxOS0wOC0x&#10;NFQxNTozMToxMi0wNDowMCIgeG1wOkNyZWF0b3JUb29sPSJBZG9iZSBQaG90b3Nob3AgQ1M2IChN&#10;YWNpbnRvc2gpIiBhdXg6U2VyaWFsTnVtYmVyPSIxMDIwMjUwMDM4NzgiIGF1eDpMZW5zSW5mbz0i&#10;MTgvMSAxMzUvMSAwLzAgMC8wIiBhdXg6TGVucz0iRUYtUzE4LTEzNW1tIGYvMy41LTUuNiBJUyBT&#10;VE0iIGF1eDpMZW5zSUQ9IjQxNDIiIGF1eDpMZW5zU2VyaWFsTnVtYmVyPSIwMDAwMjZkMjM0IiBh&#10;dXg6SW1hZ2VOdW1iZXI9IjAiIGF1eDpBcHByb3hpbWF0ZUZvY3VzRGlzdGFuY2U9IjQ0LzEwMCIg&#10;YXV4OkZsYXNoQ29tcGVuc2F0aW9uPSIwLzEiIGF1eDpGaXJtd2FyZT0iMS4xLjEiIHBob3Rvc2hv&#10;cDpEYXRlQ3JlYXRlZD0iMjAxNC0xMC0yMlQxMDozNjo0MyIgcGhvdG9zaG9wOkNvbG9yTW9kZT0i&#10;MyIgcGhvdG9zaG9wOklDQ1Byb2ZpbGU9InNSR0IgSUVDNjE5NjYtMi4xIiB4bXBNTTpEb2N1bWVu&#10;dElEPSJ4bXAuZGlkOjhkZGQ4MWI1LWYyODgtNGFkZS1iMzY3LTlmM2U4MjUxMmI1NSIgeG1wTU06&#10;T3JpZ2luYWxEb2N1bWVudElEPSI5ODNGQjkzNTNCN0VBRjMzMzFFRTFDMDYxRUVENTIwNiIgeG1w&#10;TU06SW5zdGFuY2VJRD0ieG1wLmlpZDowNjgwMTE3NDA3MjA2ODExODA4M0QzNkQ4NEZCM0RBMyIg&#10;ZGM6Zm9ybWF0PSJpbWFnZS9qcGVnIiBjcnM6UmF3RmlsZU5hbWU9IklNR18wMjMzLkNSMiIgY3Jz&#10;OlZlcnNpb249IjguNiIgY3JzOlByb2Nlc3NWZXJzaW9uPSI2LjciIGNyczpXaGl0ZUJhbGFuY2U9&#10;IkFzIFNob3QiIGNyczpBdXRvV2hpdGVWZXJzaW9uPSIxMzQzNDg4MDAiIGNyczpUZW1wZXJhdHVy&#10;ZT0iNTA1MCIgY3JzOlRpbnQ9IisxMiIgY3JzOlNhdHVyYXRpb249Ii04IiBjcnM6U2hhcnBuZXNz&#10;PSIwIiBjcnM6THVtaW5hbmNlU21vb3RoaW5nPSIwIiBjcnM6Q29sb3JOb2lzZVJlZHVjdGlvbj0i&#10;MjUiIGNyczpWaWduZXR0ZUFtb3VudD0iMCIgY3JzOlNoYWRvd1RpbnQ9IjAiIGNyczpSZWRIdWU9&#10;IjAiIGNyczpSZWRTYXR1cmF0aW9uPSIwIiBjcnM6R3JlZW5IdWU9IjAiIGNyczpHcmVlblNhdHVy&#10;YXRpb249IjAiIGNyczpCbHVlSHVlPSIwIiBjcnM6Qmx1ZVNhdHVyYXRpb249IjAiIGNyczpWaWJy&#10;YW5jZT0iMCIgY3JzOkh1ZUFkanVzdG1lbnRSZWQ9IjAiIGNyczpIdWVBZGp1c3RtZW50T3Jhbmdl&#10;PSIwIiBjcnM6SHVlQWRqdXN0bWVudFllbGxvdz0iMCIgY3JzOkh1ZUFkanVzdG1lbnRHcmVlbj0i&#10;MCIgY3JzOkh1ZUFkanVzdG1lbnRBcXVhPSIwIiBjcnM6SHVlQWRqdXN0bWVudEJsdWU9IjAiIGNy&#10;czpIdWVBZGp1c3RtZW50UHVycGxlPSIwIiBjcnM6SHVlQWRqdXN0bWVudE1hZ2VudGE9IjAiIGNy&#10;czpTYXR1cmF0aW9uQWRqdXN0bWVudFJlZD0iMCIgY3JzOlNhdHVyYXRpb25BZGp1c3RtZW50T3Jh&#10;bmdlPSIwIiBjcnM6U2F0dXJhdGlvbkFkanVzdG1lbnRZZWxsb3c9IjAiIGNyczpTYXR1cmF0aW9u&#10;QWRqdXN0bWVudEdyZWVuPSIwIiBjcnM6U2F0dXJhdGlvbkFkanVzdG1lbnRBcXVhPSIwIiBjcnM6&#10;U2F0dXJhdGlvbkFkanVzdG1lbnRCbHVlPSIwIiBjcnM6U2F0dXJhdGlvbkFkanVzdG1lbnRQdXJw&#10;bGU9IjAiIGNyczpTYXR1cmF0aW9uQWRqdXN0bWVudE1hZ2VudGE9IjAiIGNyczpMdW1pbmFuY2VB&#10;ZGp1c3RtZW50UmVkPSIwIiBjcnM6THVtaW5hbmNlQWRqdXN0bWVudE9yYW5nZT0iMCIgY3JzOkx1&#10;bWluYW5jZUFkanVzdG1lbnRZZWxsb3c9IjAiIGNyczpMdW1pbmFuY2VBZGp1c3RtZW50R3JlZW49&#10;IjAiIGNyczpMdW1pbmFuY2VBZGp1c3RtZW50QXF1YT0iMCIgY3JzOkx1bWluYW5jZUFkanVzdG1l&#10;bnRCbHVlPSIwIiBjcnM6THVtaW5hbmNlQWRqdXN0bWVudFB1cnBsZT0iMCIgY3JzOkx1bWluYW5j&#10;ZUFkanVzdG1lbnRNYWdlbnRhPSIwIiBjcnM6U3BsaXRUb25pbmdTaGFkb3dIdWU9IjAiIGNyczpT&#10;cGxpdFRvbmluZ1NoYWRvd1NhdHVyYXRpb249IjAiIGNyczpTcGxpdFRvbmluZ0hpZ2hsaWdodEh1&#10;ZT0iMCIgY3JzOlNwbGl0VG9uaW5nSGlnaGxpZ2h0U2F0dXJhdGlvbj0iMCIgY3JzOlNwbGl0VG9u&#10;aW5nQmFsYW5jZT0iMCIgY3JzOlBhcmFtZXRyaWNTaGFkb3dzPSIwIiBjcnM6UGFyYW1ldHJpY0Rh&#10;cmtzPSIwIiBjcnM6UGFyYW1ldHJpY0xpZ2h0cz0iMCIgY3JzOlBhcmFtZXRyaWNIaWdobGlnaHRz&#10;PSIwIiBjcnM6UGFyYW1ldHJpY1NoYWRvd1NwbGl0PSIyNSIgY3JzOlBhcmFtZXRyaWNNaWR0b25l&#10;U3BsaXQ9IjUwIiBjcnM6UGFyYW1ldHJpY0hpZ2hsaWdodFNwbGl0PSI3NSIgY3JzOlNoYXJwZW5S&#10;YWRpdXM9IisxLjAiIGNyczpTaGFycGVuRGV0YWlsPSIyNSIgY3JzOlNoYXJwZW5FZGdlTWFza2lu&#10;Zz0iMCIgY3JzOlBvc3RDcm9wVmlnbmV0dGVBbW91bnQ9IjAiIGNyczpHcmFpbkFtb3VudD0iMCIg&#10;Y3JzOkNvbG9yTm9pc2VSZWR1Y3Rpb25EZXRhaWw9IjUwIiBjcnM6Q29sb3JOb2lzZVJlZHVjdGlv&#10;blNtb290aG5lc3M9IjUwIiBjcnM6TGVuc1Byb2ZpbGVFbmFibGU9IjEiIGNyczpMZW5zTWFudWFs&#10;RGlzdG9ydGlvbkFtb3VudD0iMCIgY3JzOlBlcnNwZWN0aXZlVmVydGljYWw9IjAiIGNyczpQZXJz&#10;cGVjdGl2ZUhvcml6b250YWw9IjAiIGNyczpQZXJzcGVjdGl2ZVJvdGF0ZT0iMC4wIiBjcnM6UGVy&#10;c3BlY3RpdmVTY2FsZT0iMTAwIiBjcnM6UGVyc3BlY3RpdmVBc3BlY3Q9IjAiIGNyczpQZXJzcGVj&#10;dGl2ZVVwcmlnaHQ9IjAiIGNyczpBdXRvTGF0ZXJhbENBPSIwIiBjcnM6RXhwb3N1cmUyMDEyPSIr&#10;MC42MCIgY3JzOkNvbnRyYXN0MjAxMj0iLTI1IiBjcnM6SGlnaGxpZ2h0czIwMTI9IjAiIGNyczpT&#10;aGFkb3dzMjAxMj0iKzIzIiBjcnM6V2hpdGVzMjAxMj0iKzQ5IiBjcnM6QmxhY2tzMjAxMj0iKzgi&#10;IGNyczpDbGFyaXR5MjAxMj0iMCIgY3JzOkRlZnJpbmdlUHVycGxlQW1vdW50PSIwIiBjcnM6RGVm&#10;cmluZ2VQdXJwbGVIdWVMbz0iMzAiIGNyczpEZWZyaW5nZVB1cnBsZUh1ZUhpPSI3MCIgY3JzOkRl&#10;ZnJpbmdlR3JlZW5BbW91bnQ9IjAiIGNyczpEZWZyaW5nZUdyZWVuSHVlTG89IjQwIiBjcnM6RGVm&#10;cmluZ2VHcmVlbkh1ZUhpPSI2MCIgY3JzOkNvbnZlcnRUb0dyYXlzY2FsZT0iRmFsc2UiIGNyczpU&#10;b25lQ3VydmVOYW1lPSJNZWRpdW0gQ29udHJhc3QiIGNyczpUb25lQ3VydmVOYW1lMjAxMj0iTGlu&#10;ZWFyIiBjcnM6Q2FtZXJhUHJvZmlsZT0iQWRvYmUgU3RhbmRhcmQiIGNyczpDYW1lcmFQcm9maWxl&#10;RGlnZXN0PSI5OEJBMUFGQTExNTVEMDQ3MjA2OEJCNTdEMzY1NTk3NSIgY3JzOkxlbnNQcm9maWxl&#10;U2V0dXA9IkxlbnNEZWZhdWx0cyIgY3JzOkxlbnNQcm9maWxlTmFtZT0iQWRvYmUgKENhbm9uIEVG&#10;LVMgMTgtMTM1IG1tIGYvMy41LTUuNiBJUyBTVE0pIiBjcnM6TGVuc1Byb2ZpbGVGaWxlbmFtZT0i&#10;Q2Fub24gRU9TIDdEIChDYW5vbiBFRi1TIDE4LTEzNSBtbSBmMy41LTUuNiBJUyBTVE0pIC0gUkFX&#10;LmxjcCIgY3JzOkxlbnNQcm9maWxlRGlnZXN0PSI5MTVBQjU1OTU1OUFCMDQ3NTlEREY2Nzg3NzJF&#10;RjQ3NCIgY3JzOkxlbnNQcm9maWxlRGlzdG9ydGlvblNjYWxlPSIxMDAiIGNyczpMZW5zUHJvZmls&#10;ZUNocm9tYXRpY0FiZXJyYXRpb25TY2FsZT0iMTAwIiBjcnM6TGVuc1Byb2ZpbGVWaWduZXR0aW5n&#10;U2NhbGU9IjEwMCIgY3JzOkhhc1NldHRpbmdzPSJUcnVlIiBjcnM6SGFzQ3JvcD0iRmFsc2UiIGNy&#10;czpBbHJlYWR5QXBwbGllZD0iVHJ1ZSI+IDxwaG90b3Nob3A6RG9jdW1lbnRBbmNlc3RvcnM+IDxy&#10;ZGY6QmFnPiA8cmRmOmxpPnhtcC5kaWQ6NTc3Y2RjYmMtZThlYi00ZWRhLWE5MGQtNGQyY2RhZjU0&#10;ODA2PC9yZGY6bGk+IDxyZGY6bGk+eG1wLmRpZDpkYTFmZGM5Zi1lZWI5LTQxYTktOGNkYy05ZWM1&#10;ZDFmNzIyYzc8L3JkZjpsaT4gPC9yZGY6QmFnPiA8L3Bob3Rvc2hvcDpEb2N1bWVudEFuY2VzdG9y&#10;cz4gPHhtcE1NOkhpc3Rvcnk+IDxyZGY6U2VxPiA8cmRmOmxpIHN0RXZ0OmFjdGlvbj0iZGVyaXZl&#10;ZCIgc3RFdnQ6cGFyYW1ldGVycz0iY29udmVydGVkIGZyb20gaW1hZ2UveC1jYW5vbi1jcjIgdG8g&#10;aW1hZ2UvdGlmZiIvPiA8cmRmOmxpIHN0RXZ0OmFjdGlvbj0ic2F2ZWQiIHN0RXZ0Omluc3RhbmNl&#10;SUQ9InhtcC5paWQ6OGRkZDgxYjUtZjI4OC00YWRlLWIzNjctOWYzZTgyNTEyYjU1IiBzdEV2dDp3&#10;aGVuPSIyMDE0LTEwLTIyVDEwOjQyOjQyLTA1OjAwIiBzdEV2dDpzb2Z0d2FyZUFnZW50PSJBZG9i&#10;ZSBQaG90b3Nob3AgQ2FtZXJhIFJhdyA4LjYgKE1hY2ludG9zaCkiIHN0RXZ0OmNoYW5nZWQ9Ii8i&#10;Lz4gPHJkZjpsaSBzdEV2dDphY3Rpb249InNhdmVkIiBzdEV2dDppbnN0YW5jZUlEPSJ4bXAuaWlk&#10;OkRCQzlDNUQ1MDkyMDY4MTE4MjJBQTdBMjcxOThBNjY2IiBzdEV2dDp3aGVuPSIyMDE0LTEwLTIy&#10;VDEwOjQzOjU0LTA1OjAwIiBzdEV2dDpzb2Z0d2FyZUFnZW50PSJBZG9iZSBQaG90b3Nob3AgQ1M2&#10;IChNYWNpbnRvc2gpIiBzdEV2dDpjaGFuZ2VkPSIvIi8+IDxyZGY6bGkgc3RFdnQ6YWN0aW9uPSJj&#10;b252ZXJ0ZWQiIHN0RXZ0OnBhcmFtZXRlcnM9ImZyb20gaW1hZ2UvdGlmZiB0byBhcHBsaWNhdGlv&#10;bi92bmQuYWRvYmUucGhvdG9zaG9wIi8+IDxyZGY6bGkgc3RFdnQ6YWN0aW9uPSJkZXJpdmVkIiBz&#10;dEV2dDpwYXJhbWV0ZXJzPSJjb252ZXJ0ZWQgZnJvbSBpbWFnZS90aWZmIHRvIGFwcGxpY2F0aW9u&#10;L3ZuZC5hZG9iZS5waG90b3Nob3AiLz4gPHJkZjpsaSBzdEV2dDphY3Rpb249InNhdmVkIiBzdEV2&#10;dDppbnN0YW5jZUlEPSJ4bXAuaWlkOkRDQzlDNUQ1MDkyMDY4MTE4MjJBQTdBMjcxOThBNjY2IiBz&#10;dEV2dDp3aGVuPSIyMDE0LTEwLTIyVDEwOjQzOjU0LTA1OjAwIiBzdEV2dDpzb2Z0d2FyZUFnZW50&#10;PSJBZG9iZSBQaG90b3Nob3AgQ1M2IChNYWNpbnRvc2gpIiBzdEV2dDpjaGFuZ2VkPSIvIi8+IDxy&#10;ZGY6bGkgc3RFdnQ6YWN0aW9uPSJzYXZlZCIgc3RFdnQ6aW5zdGFuY2VJRD0ieG1wLmlpZDpDQTkz&#10;QzhGRTBDMjA2ODExODIyQUVGOUZDODY0RUU0NSIgc3RFdnQ6d2hlbj0iMjAxNC0xMS0xM1QwOTo0&#10;Njo0MC0wNjowMCIgc3RFdnQ6c29mdHdhcmVBZ2VudD0iQWRvYmUgUGhvdG9zaG9wIENTNiAoTWFj&#10;aW50b3NoKSIgc3RFdnQ6Y2hhbmdlZD0iLyIvPiA8cmRmOmxpIHN0RXZ0OmFjdGlvbj0iZGVyaXZl&#10;ZCIgc3RFdnQ6cGFyYW1ldGVycz0iY29udmVydGVkIGZyb20gYXBwbGljYXRpb24vdm5kLmFkb2Jl&#10;LnBob3Rvc2hvcCB0byBpbWFnZS90aWZmIi8+IDxyZGY6bGkgc3RFdnQ6YWN0aW9uPSJzYXZlZCIg&#10;c3RFdnQ6aW5zdGFuY2VJRD0ieG1wLmlpZDpEMDkzQzhGRTBDMjA2ODExODIyQUVGOUZDODY0RUU0&#10;NSIgc3RFdnQ6d2hlbj0iMjAxNC0xMS0xM1QxMDoxMDo0MS0wNjowMCIgc3RFdnQ6c29mdHdhcmVB&#10;Z2VudD0iQWRvYmUgUGhvdG9zaG9wIENTNiAoTWFjaW50b3NoKSIgc3RFdnQ6Y2hhbmdlZD0iLyIv&#10;PiA8cmRmOmxpIHN0RXZ0OmFjdGlvbj0ic2F2ZWQiIHN0RXZ0Omluc3RhbmNlSUQ9InhtcC5paWQ6&#10;MDM4MDExNzQwNzIwNjgxMTgwODNEMzZEODRGQjNEQTMiIHN0RXZ0OndoZW49IjIwMTktMDgtMTRU&#10;MTU6MzA6MjYtMDQ6MDAiIHN0RXZ0OnNvZnR3YXJlQWdlbnQ9IkFkb2JlIFBob3Rvc2hvcCBDUzYg&#10;KE1hY2ludG9zaCkiIHN0RXZ0OmNoYW5nZWQ9Ii8iLz4gPHJkZjpsaSBzdEV2dDphY3Rpb249ImNv&#10;bnZlcnRlZCIgc3RFdnQ6cGFyYW1ldGVycz0iZnJvbSBpbWFnZS90aWZmIHRvIGltYWdlL2pwZWci&#10;Lz4gPHJkZjpsaSBzdEV2dDphY3Rpb249ImRlcml2ZWQiIHN0RXZ0OnBhcmFtZXRlcnM9ImNvbnZl&#10;cnRlZCBmcm9tIGltYWdlL3RpZmYgdG8gaW1hZ2UvanBlZyIvPiA8cmRmOmxpIHN0RXZ0OmFjdGlv&#10;bj0ic2F2ZWQiIHN0RXZ0Omluc3RhbmNlSUQ9InhtcC5paWQ6MDQ4MDExNzQwNzIwNjgxMTgwODNE&#10;MzZEODRGQjNEQTMiIHN0RXZ0OndoZW49IjIwMTktMDgtMTRUMTU6MzA6MjYtMDQ6MDAiIHN0RXZ0&#10;OnNvZnR3YXJlQWdlbnQ9IkFkb2JlIFBob3Rvc2hvcCBDUzYgKE1hY2ludG9zaCkiIHN0RXZ0OmNo&#10;YW5nZWQ9Ii8iLz4gPHJkZjpsaSBzdEV2dDphY3Rpb249InNhdmVkIiBzdEV2dDppbnN0YW5jZUlE&#10;PSJ4bXAuaWlkOjA2ODAxMTc0MDcyMDY4MTE4MDgzRDM2RDg0RkIzREEzIiBzdEV2dDp3aGVuPSIy&#10;MDE5LTA4LTE0VDE1OjMxOjEyLTA0OjAwIiBzdEV2dDpzb2Z0d2FyZUFnZW50PSJBZG9iZSBQaG90&#10;b3Nob3AgQ1M2IChNYWNpbnRvc2gpIiBzdEV2dDpjaGFuZ2VkPSIvIi8+IDwvcmRmOlNlcT4gPC94&#10;bXBNTTpIaXN0b3J5PiA8eG1wTU06RGVyaXZlZEZyb20gc3RSZWY6aW5zdGFuY2VJRD0ieG1wLmlp&#10;ZDowMzgwMTE3NDA3MjA2ODExODA4M0QzNkQ4NEZCM0RBMyIgc3RSZWY6ZG9jdW1lbnRJRD0ieG1w&#10;LmRpZDo4ZGRkODFiNS1mMjg4LTRhZGUtYjM2Ny05ZjNlODI1MTJiNTUiIHN0UmVmOm9yaWdpbmFs&#10;RG9jdW1lbnRJRD0iOTgzRkI5MzUzQjdFQUYzMzMxRUUxQzA2MUVFRDUyMDYiLz4gPGNyczpUb25l&#10;Q3VydmU+IDxyZGY6U2VxPiA8cmRmOmxpPjAsIDA8L3JkZjpsaT4gPHJkZjpsaT4zMiwgMjI8L3Jk&#10;ZjpsaT4gPHJkZjpsaT42NCwgNTY8L3JkZjpsaT4gPHJkZjpsaT4xMjgsIDEyODwvcmRmOmxpPiA8&#10;cmRmOmxpPjE5MiwgMTk2PC9yZGY6bGk+IDxyZGY6bGk+MjU1LCAyNTU8L3JkZjpsaT4gPC9yZGY6&#10;U2VxPiA8L2NyczpUb25lQ3VydmU+IDxjcnM6VG9uZUN1cnZlUmVkPiA8cmRmOlNlcT4gPHJkZjps&#10;aT4wLCAwPC9yZGY6bGk+IDxyZGY6bGk+MjU1LCAyNTU8L3JkZjpsaT4gPC9yZGY6U2VxPiA8L2Ny&#10;czpUb25lQ3VydmVSZWQ+IDxjcnM6VG9uZUN1cnZlR3JlZW4+IDxyZGY6U2VxPiA8cmRmOmxpPjAs&#10;IDA8L3JkZjpsaT4gPHJkZjpsaT4yNTUsIDI1NTwvcmRmOmxpPiA8L3JkZjpTZXE+IDwvY3JzOlRv&#10;bmVDdXJ2ZUdyZWVuPiA8Y3JzOlRvbmVDdXJ2ZUJsdWU+IDxyZGY6U2VxPiA8cmRmOmxpPjAsIDA8&#10;L3JkZjpsaT4gPHJkZjpsaT4yNTUsIDI1NTwvcmRmOmxpPiA8L3JkZjpTZXE+IDwvY3JzOlRvbmVD&#10;dXJ2ZUJsdWU+IDxjcnM6VG9uZUN1cnZlUFYyMDEyPiA8cmRmOlNlcT4gPHJkZjpsaT4wLCAwPC9y&#10;ZGY6bGk+IDxyZGY6bGk+MjU1LCAyNTU8L3JkZjpsaT4gPC9yZGY6U2VxPiA8L2NyczpUb25lQ3Vy&#10;dmVQVjIwMTI+IDxjcnM6VG9uZUN1cnZlUFYyMDEyUmVkPiA8cmRmOlNlcT4gPHJkZjpsaT4wLCAw&#10;PC9yZGY6bGk+IDxyZGY6bGk+MjU1LCAyNTU8L3JkZjpsaT4gPC9yZGY6U2VxPiA8L2NyczpUb25l&#10;Q3VydmVQVjIwMTJSZWQ+IDxjcnM6VG9uZUN1cnZlUFYyMDEyR3JlZW4+IDxyZGY6U2VxPiA8cmRm&#10;OmxpPjAsIDA8L3JkZjpsaT4gPHJkZjpsaT4yNTUsIDI1NTwvcmRmOmxpPiA8L3JkZjpTZXE+IDwv&#10;Y3JzOlRvbmVDdXJ2ZVBWMjAxMkdyZWVuPiA8Y3JzOlRvbmVDdXJ2ZVBWMjAxMkJsdWU+IDxyZGY6&#10;U2VxPiA8cmRmOmxpPjAsIDA8L3JkZjpsaT4gPHJkZjpsaT4yNTUsIDI1NTwvcmRmOmxpPiA8L3Jk&#10;ZjpTZXE+IDwvY3JzOlRvbmVDdXJ2ZVBWMjAxMkJsdWU+IDwvcmRmOkRlc2NyaXB0aW9uPiA8L3Jk&#10;ZjpSREY+IDwveDp4bXBtZXRhPi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Dw/eHBhY2tldCBlbmQ9InciPz7/4gxYSUNDX1BST0ZJTEUAAQEAAAxI&#10;TGlubwIQAABtbnRyUkdCIFhZWiAHzgACAAkABgAxAABhY3NwTVNGVAAAAABJRUMgc1JHQgAAAAAA&#10;AAAAAAAAAQAA9tYAAQAAAADTLUhQICAAAAAAAAAAAAAAAAAAAAAAAAAAAAAAAAAAAAAAAAAAAAAA&#10;AAAAAAAAAAAAAAAAABFjcHJ0AAABUAAAADNkZXNjAAABhAAAAGx3dHB0AAAB8AAAABRia3B0AAAC&#10;BAAAABRyWFlaAAACGAAAABRnWFlaAAACLAAAABRiWFlaAAACQAAAABRkbW5kAAACVAAAAHBkbWRk&#10;AAACxAAAAIh2dWVkAAADTAAAAIZ2aWV3AAAD1AAAACRsdW1pAAAD+AAAABRtZWFzAAAEDAAAACR0&#10;ZWNoAAAEMAAAAAxyVFJDAAAEPAAACAxnVFJDAAAEPAAACAxiVFJDAAAEPAAACAx0ZXh0AAAAAENv&#10;cHlyaWdodCAoYykgMTk5OCBIZXdsZXR0LVBhY2thcmQgQ29tcGFueQAAZGVzYwAAAAAAAAASc1JH&#10;QiBJRUM2MTk2Ni0yLjEAAAAAAAAAAAAAABJzUkdCIElFQzYxOTY2LTIuMQAAAAAAAAAAAAAAAAAA&#10;AAAAAAAAAAAAAAAAAAAAAAAAAAAAAAAAAAAAAAAAAAAAAAAAWFlaIAAAAAAAAPNRAAEAAAABFsxY&#10;WVogAAAAAAAAAAAAAAAAAAAAAFhZWiAAAAAAAABvogAAOPUAAAOQWFlaIAAAAAAAAGKZAAC3hQAA&#10;GNpYWVogAAAAAAAAJKAAAA+EAAC2z2Rlc2MAAAAAAAAAFklFQyBodHRwOi8vd3d3LmllYy5jaAAA&#10;AAAAAAAAAAAAFklFQyBodHRwOi8vd3d3LmllYy5jaAAAAAAAAAAAAAAAAAAAAAAAAAAAAAAAAAAA&#10;AAAAAAAAAAAAAAAAAAAAAAAAAABkZXNjAAAAAAAAAC5JRUMgNjE5NjYtMi4xIERlZmF1bHQgUkdC&#10;IGNvbG91ciBzcGFjZSAtIHNSR0IAAAAAAAAAAAAAAC5JRUMgNjE5NjYtMi4xIERlZmF1bHQgUkdC&#10;IGNvbG91ciBzcGFjZSAtIHNSR0IAAAAAAAAAAAAAAAAAAAAAAAAAAAAAZGVzYwAAAAAAAAAsUmVm&#10;ZXJlbmNlIFZpZXdpbmcgQ29uZGl0aW9uIGluIElFQzYxOTY2LTIuMQAAAAAAAAAAAAAALFJlZmVy&#10;ZW5jZSBWaWV3aW5nIENvbmRpdGlvbiBpbiBJRUM2MTk2Ni0yLjEAAAAAAAAAAAAAAAAAAAAAAAAA&#10;AAAAAAAAAHZpZXcAAAAAABOk/gAUXy4AEM8UAAPtzAAEEwsAA1yeAAAAAVhZWiAAAAAAAEwJVgBQ&#10;AAAAVx/nbWVhcwAAAAAAAAABAAAAAAAAAAAAAAAAAAAAAAAAAo8AAAACc2lnIAAAAABDUlQgY3Vy&#10;dgAAAAAAAAQAAAAABQAKAA8AFAAZAB4AIwAoAC0AMgA3ADsAQABFAEoATwBUAFkAXgBjAGgAbQBy&#10;AHcAfACBAIYAiwCQAJUAmgCfAKQAqQCuALIAtwC8AMEAxgDLANAA1QDbAOAA5QDrAPAA9gD7AQEB&#10;BwENARMBGQEfASUBKwEyATgBPgFFAUwBUgFZAWABZwFuAXUBfAGDAYsBkgGaAaEBqQGxAbkBwQHJ&#10;AdEB2QHhAekB8gH6AgMCDAIUAh0CJgIvAjgCQQJLAlQCXQJnAnECegKEAo4CmAKiAqwCtgLBAssC&#10;1QLgAusC9QMAAwsDFgMhAy0DOANDA08DWgNmA3IDfgOKA5YDogOuA7oDxwPTA+AD7AP5BAYEEwQg&#10;BC0EOwRIBFUEYwRxBH4EjASaBKgEtgTEBNME4QTwBP4FDQUcBSsFOgVJBVgFZwV3BYYFlgWmBbUF&#10;xQXVBeUF9gYGBhYGJwY3BkgGWQZqBnsGjAadBq8GwAbRBuMG9QcHBxkHKwc9B08HYQd0B4YHmQes&#10;B78H0gflB/gICwgfCDIIRghaCG4IggiWCKoIvgjSCOcI+wkQCSUJOglPCWQJeQmPCaQJugnPCeUJ&#10;+woRCicKPQpUCmoKgQqYCq4KxQrcCvMLCwsiCzkLUQtpC4ALmAuwC8gL4Qv5DBIMKgxDDFwMdQyO&#10;DKcMwAzZDPMNDQ0mDUANWg10DY4NqQ3DDd4N+A4TDi4OSQ5kDn8Omw62DtIO7g8JDyUPQQ9eD3oP&#10;lg+zD88P7BAJECYQQxBhEH4QmxC5ENcQ9RETETERTxFtEYwRqhHJEegSBxImEkUSZBKEEqMSwxLj&#10;EwMTIxNDE2MTgxOkE8UT5RQGFCcUSRRqFIsUrRTOFPAVEhU0FVYVeBWbFb0V4BYDFiYWSRZsFo8W&#10;shbWFvoXHRdBF2UXiReuF9IX9xgbGEAYZRiKGK8Y1Rj6GSAZRRlrGZEZtxndGgQaKhpRGncanhrF&#10;GuwbFBs7G2MbihuyG9ocAhwqHFIcexyjHMwc9R0eHUcdcB2ZHcMd7B4WHkAeah6UHr4e6R8THz4f&#10;aR+UH78f6iAVIEEgbCCYIMQg8CEcIUghdSGhIc4h+yInIlUigiKvIt0jCiM4I2YjlCPCI/AkHyRN&#10;JHwkqyTaJQklOCVoJZclxyX3JicmVyaHJrcm6CcYJ0kneierJ9woDSg/KHEooijUKQYpOClrKZ0p&#10;0CoCKjUqaCqbKs8rAis2K2krnSvRLAUsOSxuLKIs1y0MLUEtdi2rLeEuFi5MLoIuty7uLyQvWi+R&#10;L8cv/jA1MGwwpDDbMRIxSjGCMbox8jIqMmMymzLUMw0zRjN/M7gz8TQrNGU0njTYNRM1TTWHNcI1&#10;/TY3NnI2rjbpNyQ3YDecN9c4FDhQOIw4yDkFOUI5fzm8Ofk6Njp0OrI67zstO2s7qjvoPCc8ZTyk&#10;POM9Ij1hPaE94D4gPmA+oD7gPyE/YT+iP+JAI0BkQKZA50EpQWpBrEHuQjBCckK1QvdDOkN9Q8BE&#10;A0RHRIpEzkUSRVVFmkXeRiJGZ0arRvBHNUd7R8BIBUhLSJFI10kdSWNJqUnwSjdKfUrESwxLU0ua&#10;S+JMKkxyTLpNAk1KTZNN3E4lTm5Ot08AT0lPk0/dUCdQcVC7UQZRUFGbUeZSMVJ8UsdTE1NfU6pT&#10;9lRCVI9U21UoVXVVwlYPVlxWqVb3V0RXklfgWC9YfVjLWRpZaVm4WgdaVlqmWvVbRVuVW+VcNVyG&#10;XNZdJ114XcleGl5sXr1fD19hX7NgBWBXYKpg/GFPYaJh9WJJYpxi8GNDY5dj62RAZJRk6WU9ZZJl&#10;52Y9ZpJm6Gc9Z5Nn6Wg/aJZo7GlDaZpp8WpIap9q92tPa6dr/2xXbK9tCG1gbbluEm5rbsRvHm94&#10;b9FwK3CGcOBxOnGVcfByS3KmcwFzXXO4dBR0cHTMdSh1hXXhdj52m3b4d1Z3s3gReG54zHkqeYl5&#10;53pGeqV7BHtje8J8IXyBfOF9QX2hfgF+Yn7CfyN/hH/lgEeAqIEKgWuBzYIwgpKC9INXg7qEHYSA&#10;hOOFR4Wrhg6GcobXhzuHn4gEiGmIzokziZmJ/opkisqLMIuWi/yMY4zKjTGNmI3/jmaOzo82j56Q&#10;BpBukNaRP5GokhGSepLjk02TtpQglIqU9JVflcmWNJaflwqXdZfgmEyYuJkkmZCZ/JpomtWbQpuv&#10;nByciZz3nWSd0p5Anq6fHZ+Ln/qgaaDYoUehtqImopajBqN2o+akVqTHpTilqaYapoum/adup+Co&#10;UqjEqTepqaocqo+rAqt1q+msXKzQrUStuK4trqGvFq+LsACwdbDqsWCx1rJLssKzOLOutCW0nLUT&#10;tYq2AbZ5tvC3aLfguFm40blKucK6O7q1uy67p7whvJu9Fb2Pvgq+hL7/v3q/9cBwwOzBZ8Hjwl/C&#10;28NYw9TEUcTOxUvFyMZGxsPHQce/yD3IvMk6ybnKOMq3yzbLtsw1zLXNNc21zjbOts83z7jQOdC6&#10;0TzRvtI/0sHTRNPG1EnUy9VO1dHWVdbY11zX4Nhk2OjZbNnx2nba+9uA3AXcit0Q3ZbeHN6i3ynf&#10;r+A24L3hROHM4lPi2+Nj4+vkc+T85YTmDeaW5x/nqegy6LzpRunQ6lvq5etw6/vshu0R7ZzuKO60&#10;70DvzPBY8OXxcvH/8ozzGfOn9DT0wvVQ9d72bfb794r4Gfio+Tj5x/pX+uf7d/wH/Jj9Kf26/kv+&#10;3P9t////7gAOQWRvYmUAZEAAAAAB/9sAhAABAQEBAQEBAQEBAQEBAQEBAQEBAQEBAQEBAQEBAQEB&#10;AQEBAQEBAQEBAQEBAgICAgICAgICAgIDAwMDAwMDAwMDAQEBAQEBAQEBAQECAgECAgMDAwMDAwMD&#10;AwMDAwMDAwMDAwMDAwMDAwMDAwMDAwMDAwMDAwMDAwMDAwMDAwMDAwP/wAARCAG0AesDAREAAhEB&#10;AxEB/90ABAA+/8QBogAAAAYCAwEAAAAAAAAAAAAABwgGBQQJAwoCAQALAQAABgMBAQEAAAAAAAAA&#10;AAAGBQQDBwIIAQkACgsQAAIBAwQBAwMCAwMDAgYJdQECAwQRBRIGIQcTIgAIMRRBMiMVCVFCFmEk&#10;MxdScYEYYpElQ6Gx8CY0cgoZwdE1J+FTNoLxkqJEVHNFRjdHYyhVVlcassLS4vJkg3SThGWjs8PT&#10;4yk4ZvN1Kjk6SElKWFlaZ2hpanZ3eHl6hYaHiImKlJWWl5iZmqSlpqeoqaq0tba3uLm6xMXGx8jJ&#10;ytTV1tfY2drk5ebn6Onq9PX29/j5+hEAAgEDAgQEAwUEBAQGBgVtAQIDEQQhEgUxBgAiE0FRBzJh&#10;FHEIQoEjkRVSoWIWMwmxJMHRQ3LwF+GCNCWSUxhjRPGisiY1GVQ2RWQnCnODk0Z0wtLi8lVldVY3&#10;hIWjs8PT4/MpGpSktMTU5PSVpbXF1eX1KEdXZjh2hpamtsbW5vZnd4eXp7fH1+f3SFhoeIiYqLjI&#10;2Oj4OUlZaXmJmam5ydnp+So6SlpqeoqaqrrK2ur6/9oADAMBAAIRAxEAPwD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9D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9H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9Lf49+691737r3X&#10;vfuvde9+691737r3Xvfuvde9+691737r3XvfuvdRKqvoaFdVbWUtIv4NTURQg3+lvI639o7zcbDb&#10;4zLf3sUMXq7qg/axHT0NvcXDaYIHdvRVJ/wDpMVHYWy6Vis248ddTYiOR5+f6fsJJf2ELv3O9v7E&#10;kXPN1iD8pA3/AB2vRzDytzFcCsWzXBHzUj/DTrBF2VsWVlVNyUGpjYB/PHz/AEJkhUD/AGPtPB7s&#10;+3Fw6xxc4WWsnFX0/wDHgOrycpcyRBi+zTgDj21/wdKCi3FgckStBmcZVuDYpDW07yAn6XjEmsf7&#10;b2K7DmDYt1/5Ju8W0/8ApJEY/sBJ6KJ7C+tc3NnLGP6Skf4R08+zjpJ1737r3Xvfuvde9+691737&#10;r3Xvfuvde9+691737r3Xvfuvde9+691737r3Xvfuvde9+691737r3Xvfuvde9+691Hqaqlo42mq6&#10;mnpYVBLS1M0cEagfUtJKyqAP9f3okDJOOtgE4Az0g8j211pimZK7e23onUXZI6+OqYAf7TS+Yn/Y&#10;e6GaIcXHTot5m4RHpPD5B9Oaip33ilINmLx1yqv9SXakC2H+v7r9RD/GOr/SXH++j0qcX2j11mnj&#10;ixm9ttVU0oBihXLUkc0gP00QzSRyt9f6e7CaI4DivTbQTLkxNT7OlzHJHKgkidJEYAq8bK6MDyCG&#10;UkEEe3OPDprrn7917r3v3Xuve/de697917r3v3Xuve/de697917r3v3Xuve/de697917r3v3Xuve&#10;/de697917r3v3Xuve/de6RW4+yevtoA/3o3rtfAstrx5TOY6knub2Ap5ahZ2J0mwCk8e22ljXDOK&#10;9WCO3wqT0D1X8w/jRRSSxTdubad4SqyGlXJ1qBnKhVElJj5o3JLD6E+2Te2ymhkz9h/zdXWCZq6Y&#10;zjqfifll8cc3IkWP7e2i0kh0oKmrmoAW/I119PTICPzc8f7A+/C9tj/ov7QR/hHVSjitVPQzYLdu&#10;1dzxmbbe5MFnowAWfD5ahyIUH6a/tJ5Sl/8AG3t5JY5PgkB+w9UoR5dKH2517r3v3Xuve/de6979&#10;17r3v3Xuve/de697917r3v3Xuve/de6//9Pf49+691737r3Xvfuvde9+691737r3Xvfuvde9+690&#10;kNxb3wW3EYVNSs9UBdaOnZXlJtcayCRGCP8AXP8Ah7CPNfO/L/J1o9zu96qyU7YxQu32D/KejraN&#10;g3LepAlnAfD83OFH59F23b3HnKhZftauLBY8hlDrdaoggDUGPrBt+OBc+8Kfcf70u8B57TZJYrGz&#10;BpqrqmI+2nb+XUxcv+2u3RNG14rXV1/CMIPt9R0WzK79pHmkmrayuy1SXd4hVVTspYn6gA6bEfQe&#10;8HuYvdjmPfL65a93W5uoiSayOxHH7f8AJ1NNjyuYI0itbeG2iAAOhBX9vHpJz9nQwfWmhRWuXCx8&#10;8XCoXJIWw/PsJT857wWb6dFA9M8PX5/Po7XlTWaCV2I4Z/aaf5Om0drAftxU9Mw1krqQOw1MNTPY&#10;A+sDj+ntOOcN9iRiyoV41IP+r/B0qbk8GrtI4NPWnTpSb2EsgmaBqOWV/IZqSRoyqWuGFmGvVx9f&#10;p7WWXuvvVrcIFldEBqfCZlNfnny6L59gj0GGQLLGBSjgMD+0dDrtHtrdmJeAYzMR5ahATyY+vl8h&#10;RPo3j1nUCLWspH095P8Atp97Dm3b7iOBt4N1YIBWK4yaDyVj3A/Yeos33235dvg7tata3GaMg7T9&#10;o6NZsntbCbsK0VQP4XlwAGpZ2/ZlYmw8EptYsforcn8En30E9tffPlH3ESO1im+l3umYJDQk/wBA&#10;8DXyHHqCuZOSt05fdpCvi2HlIvp8x5f4OhU9zX0Deve/de697917r3v3Xuve/de697917r3v3Xuv&#10;e/de697917r3v3Xuve/de697917pg3BujB7YpGrM1Xw0kYBKRlgZ5iLeiGK4Z2N/8B/j7qzKgqxx&#10;1dEZzRR0UDsj5N5Gnhkj2uKHCUgLiXJ5VlM/iX6yQ6v2UZgCRYEj+vtHJdH8GB0YQ2Q/0SpPy6rP&#10;7U+TUFXl3OS3nl8+rftzU8FY7UWo38ihvKCgDC9+Bx7QvNqOWr0bxWmlcIB0XDNfJ6moF1Y7CQel&#10;nSBnE08rgDl/IAQ2pTb/AF/p7b8QdKBberdB/L8uMj5TPT4bHSBv25Y6iKYvGVNtCjnVc8nj/be/&#10;a/l1f6YcNXUCH5dVLyo1Tt6jXSPFHPjJpaerXXJ6tAmCkEXPC+9Fq+WOvfTr5N0bvqT5c5ehnpaf&#10;ZW/K/EZFZoteC3BUMtLVNIo/akgqddO4a31tf6W97WaSM1jc/Z0mltI3r4kYI9R1af1R8x8Jnami&#10;2/2JTJgsvU+OKDMUiFsRWTFNTXUM7RLYX1rdRe1h7Xw36khJRQ+vRRPtrKC8Bqvp59HcpqmnrIIa&#10;qlmiqKaojSaCeF1kimikAZJI5EJV0ZTcEezAEEVBx0VkEEgjPWb3vrXXvfuvde9+691737r3Xvfu&#10;vde9+691737r3Xvfuvde9+691737r3XiQASTYDkk8AAfUk+/de6Kb3z8vutOkYpsfJUruXdtgIdv&#10;42ZHeJnICS18yaxT0973P1NuPaSW7RGEcY1SfyH29KILWa4NEXqmTvv+Yz2HkjX/AMb3bHsrCq00&#10;Me29qT6KqSCQvGorK6J/uZ52TkKrWF+fp7L5ZJpiVJLfZgfn69G8O3wwn9U1f+XVWXYHzBnjqqib&#10;A0f3csk0ckOSyM0lcSZRIdchkkdmlk1Xa5/bIt/X35I5MKSFHRmsaKAUpXorme+UW+6rzvDloadg&#10;zu8VFCIzGUZoYtHlj1uClrnk35JF/ahLFGNSxr01IDRmLUb5dN2L+TG+43SdchTztGQZFqKVmZTE&#10;7i90RLoQv1BBF7X597fbo3BGs56RUoTmvQ99ffM3c+EydHV1kOUx1dTOAmZ21k6+kmjYSBllBimS&#10;TVEjekXuLcf19pjtkin9OQGnCv8Ak6ZmiWZFRk7QfLj1cx8aP5sG66OOioN3V/8ApIwMan7lck8V&#10;NurH0yNYtFW6Fkq5Y0Bsk4fVYAMPdY7i6tXEcuV+f+f/AD9JpbPVqaGgA/CeP5dXz9SdzbA7s2zT&#10;7o2HmochTOiGsoJCsWUxUzjmnyNFqLwuGBAYXRrelj7NoLiO4WqHPmPMdF2QSCKEdCp7f691737r&#10;3Xvfuvde9+691737r3Xvfuvde9+691//1N/j37r3Xvfuvde9+691737r3XvfuvddEgAkkAAEkk2A&#10;A5JJPAAHv3XugN3/ANpwY55cPhKiNqsgxzVAP+bP+7NDfRdA+rfi/uAPeP3x2f25gO3Wsqyb64+1&#10;YgfNv6XoPzPp0PeUuS7rfGF7dRsm2KeNMufReijbj35DBWVElE7ZKuawmqZmYrCRyywXNyeTcnk3&#10;98yPcD3jv973G9mTcHmuHJ7n4CvkvyHWR+ycqhLWG3kjENqOCLxPzY9BBXZWpzlcYZZppZpwW8SB&#10;lCBrlVbWbcj6fm4/w9wdf7jfXqPcS99eLN5/n0P7awTb7cOiKI1pnGf2dR5cNFEioGId7DWTqkjY&#10;i36bBSQQbHn/AFvaC2iSEtLcsp86Dh/qPT63jMxYLgeXkeolThMVKypPTSBSADIpNmkH5ZeSGfg3&#10;/p7OINxsnpqRdPqR/q4cPLra7rcwBnWRa14eg/1fz65HbmEijUGl+3WQqBNrVnurBhrBIbW1gf6W&#10;Psye4tpNCwtHQD0BBHTS73eSOSswZhXFMU4dZa3blO0axUs8gqAFVDH9Ls1wjAalA5Fgb/X2RPtm&#10;3mVpWRR5mh+XHyz1WDd28RnmiBj8+mv+D53DTLNFLMwDLKbMwuBZdNvywJ5H+v7e+it44luLcAsn&#10;CgoR59KWvdvv42WihqED/V/q8uhO29vXySx0c0woMhchayQclgy/53kDj8f09yFybzTeW9xaIJzF&#10;dxuCJAaN8gT8vLPQO3XYQ8ElU8SAj4eI/Lo7PUPZ0+XMm2NySacpRqn2VZK9zXU5Hpu5/wA6VFvU&#10;Pp9D/h1K9k/edOaI4eWeY5gu+oo8Nyf7Vaef9Onn+L7esZed+TDtDfvPb1J29yaj+A/5v8HRhPeS&#10;/Ua9e9+691737r3Xvfuvde9+691737r3Xvfuvde9+691737r3XvfuvdBJ2j2vievMe3KVeYlU/b0&#10;anUI/wACWotfREG+v5P0HPtqWURjPHp+CBpmoPh6q57n+QmMpKinyGczEmVz1UjPFikOrHwDUSpe&#10;x/ycKGsFv9f6n2Uzz1ILHu9Oj22tWoQq0T18+iBdgdmbp3pMTPJOqySSw09BAfJHFEfSGBjIhZir&#10;AAn+n5/KVnZvPoxjiWMYHQYU+xDJIcjlPDBfUFgdyzuCAf3bW0aQOVH9Rf3sKBnpwvXA65VK7Woq&#10;c01VRGqNOxkklkjAYxv6izW03QA8fU+/Y693evWGKLr5qVpaDHUTeRlKVR8QlSW3JZXABRQbm/Pv&#10;dR5da7/M9NuY2dsrNJHNVLTSyM9qeWkVYpS4sJtEUelDHe12H1/Pu1QR8+vAsOmSDq9ZFklxNU7S&#10;RgCGKUEVCMoBQw1HCjQR/rA+9Fa8OreJTj0JnX3beX2tMcBvCOeohOikx9ZUWkqKB43CJJSsCNWo&#10;j1f4f4e2zioPVWiDDUvVsfxn+TOT2ZksLtXeOSGW2VuE6cXmC5aPGVT6WEcZ1FIkN7NHexNyLH2p&#10;tbswsschrGeB9Oim9sVmV5YlpKvEevVtNPUQVcENTTSpPTzxpLDNGwaOSNwGR1YcEEH2eAgio4dB&#10;0gg0PHrN7317r3v3Xuve/de697917r3v3Xuve/de697917r3v3XuuEkiQxvLK6pHGpZ3Y2VVAuST&#10;7917qqb5q/N6fZFJkevepp6Sv3lUUkpqJxOgGLpP0PWzm+kKG/Qt7va/6f1I7iQn9NTQeZ/zdGu3&#10;bebltclREP59a3nc3yJm2/kcwaLJ1Gf3jmTI2e3FUztMPMYtJSm8rWSIXIRfoOfz7SlCRpjWg9fP&#10;oReEkWlIk7R1XxuPsrJZzIGsqqx6ieed0/y1w2pSZZJbg2byXsA3H149rraJUTTp6o6FjXg3QYZL&#10;eVU0sC0cjJHUpPNMVT9uN42ZhESuq30FrHn8/X26Yc56dYAALTPSfOVqJ464sVJl03ClkawlIX9x&#10;/QB9bL/W/vYXT0llTifPqZR5VoaiRo5ElKSeOOBo1fyO1P60jYaFHitckkj8j+vu3Hj0nYeg6WmI&#10;y8lSUaoTxyJdomp3KqQdeoyoCX8isWPN+Ba9vbZNKjy6qEPHoVsLkq3EVkVfQ1ElHXRy62ekmsqx&#10;qqyRKdJu6AOEPBuWtb6+2mVXBVlB6cMQIIIyerQfh38x91dXbwx1dR5Cair1aJqig1O1DlqJpgtV&#10;HVQ61WRHTkoQSCCUIb2VSwSW0gmiND/q4/LouuLMyAgnvHA/5D1tu9I9z7W7w2TRbs23UxeYLFBm&#10;sYJVknxWRMSyPBIOGMMgbXE5A1IR+b+za3nWdKjDjiPTooKspKsKEdDD7Uda697917r3v3Xuve/d&#10;e697917r3v3Xuv/V3+Pfuvde9+691737r3Xvfuvde9+690Afc3ZSbZo/4JjpW/ilcNEpjsHp4WsC&#10;ynk63vZeOTf+nuHfer3QtvbDlKfcEo+8z1SBPPUeMhH8KDPzNB69DPknlWbmjdkg0kWUfdI3yHl9&#10;p/wdEPy+4aybVCKkmYzO8z6ryeo+tNdz6FY/7E/T3xO9wOf77dNzv3v7+WZ5Zi7MzVqTmlfPPHrM&#10;jbdls7CCJYoAsCoFUUxQcDT1PScpoTWVYSWUBi+pntw3JNna9gNRPq/HuMpb970gRKaH+Xqf9jo3&#10;Z1ihLpHinD/N/m6WQpoqJk0iK/KySjkrINIAjZdJkVFF7/T+nswlunhskV5qClaDJI8wa8K+nRIZ&#10;2nVtRIHkPUfMGtCfT9vSUyarO5Z6gRi9kMbEFtHFwzWIVU+v9oH/AGHtCN1meiWtuaHjX5/ZwP8A&#10;LoxhuliXSiVNM/Kv+zw6bJ5tcYjSr0qvAcyhrc2sQfUDa5BHHtiHxTI7OHDVyM5/yU6RuyGRmMfe&#10;fl03T1CLx5mlCIPWSWC8f4i+qMAe18bzx1YAg/Py+dK+fTS9upqaa/l+f59MdFu6ekyv28iRyLC9&#10;mfyBSwcX1KDqJP0ubkX4/wAPakNeaBIlwwcmv5/P5dJJpXYPEAPtz/g6F772PKU8UtORqjhJkidQ&#10;7CS3AD+m4IBAt+D/AF9rLbmJonMV3pMzEY4A/Mj9nXrFWhJWYDuOCDj/AFf6uHSRyuGlq2SsoEK1&#10;EI1zqpZkfSB9GB9Oi/0Jtf8A3mRtiSyvEUyppkJqCBT/AGc8PXoQx3EcStDcMCjHHqPy/wBjpZ7S&#10;3PW1Wigkqft83RKsuLrlLCRzDy1EzDT6GItce5v5W3G526e08CVlvImDI/mCM0r59AjfdpikEyNH&#10;W1etRjz8+rBeney6XsHAuskqDN4gilylPq/c1J6PMVPJBYaSfyefz76d+1HPsXPPLkU8rAbrBRJh&#10;6nyf7Gp+3rFHmzYJNg3SSHSfpn7kPyPl0MHuUegv1737r3Xvfuvde9+691737r3Xvfuvde9+6917&#10;37r3QadrdjYzrPaWR3DXtqlhhf7KlH+cq6kjTDTxci7ySEDi9hc/j3SRxGpY9ORRNK6ovn1R53N3&#10;5k6aDKbuzddUxZHO0Ug/h88y+KjDs/gdELDxLGtxHf62v9T7J5ZGYliePQlt7ZQAijA8+q3K7sw7&#10;oqo2eWeqnmcxxPK+uV0d7Kzv9CxY/wC8W9pGXV5Z6M1XT9nQz7fnjwGIlMtZSawLnyMpku3rLRau&#10;AyO3P+t7sFCjppu49BvuzsyFo5qagXyVMen/ACosPqSAzn6j1Hi/N/ficU6uqefRec3nqutnkSpq&#10;6uCWeMkSRzvIKdS15LafSSBc8/639fdenAKdJSStmpfEi1dZU6WeVVEjxpI1jZCCFC3FiTx/r8+9&#10;jr3SFzfaW58FkYRSZBpoZxalu/hNMiMRLDrGoGx/HBIPvYHWjjy6N11b3RJXQ0UObnhRvQqfQmdH&#10;0qyMV4BQ8/63J92DUND1RkB4dGjbAYXfVBK81BTR1aqPs6ikjcOl1OhnPKq35JFvqPdyoYHpnU0Z&#10;GcdYNrZiq2RWrtvMu0+BqpvBBrDL9lMwKw5KEkXjIk/H59pmXTgjt/1Z6uQHow+L/D8urhPhn8hG&#10;rK09L7wya1GVo4RPtWunkOuvomVpUpgzFtTOhugv9QeefZjt90am2kPcOHRHudnQfVRDtPHqyP2b&#10;9EnXvfuvde9+691737r3Xvfuvde9+691737r3XvfuvdV9fOv5QUvSHXGUXFSrNn60fwzG0qSeqpy&#10;NWPFTQhU9WjW4LHmyAn+l2JmIWinPS6xtTcSgU7Rx61PO1ez8zDX505XKGs3luOaStz9esjtJE9Q&#10;oZaKCX6xwIrkKo/p/X2jUanIPDoYKVhQIq0FMDonGapf4paKUqx9Pqm1SiYyamDsLeRCjvdRfkc/&#10;X2+oofl1YKG+zoIM1jalZKmWPR54ppZInVREEPqKNLLNcqwCG5PAUe1aFePThQEAEZ6QtfE1EWkS&#10;pWpqYo2WeFIkhEulo21NMzqrSiMkAKCL/kj6PBqmhHTLUGCek7VZGSKknemh8iAxMsmvyUw1VDOr&#10;CNnBNgvqHJXT9R+fDSTk9MFNWD11Q56Vp0hkWJZWV1dVdXhkJbUZGKusiRxxkkWsWHHPtpxShBx0&#10;wUpXobNl0qzIq1LmOONZKpZIR9wlQHCrLBdVAKKagm5AJQj8g+2Cys1K562qgAU49CxTxxQRU7RK&#10;ukpK4OoyJIoEUkUdlJsQWUfX6qf6e3Ao68w9cDrK25p8BVxyrPJDUwOWheDXDVKodZCQxIaNFnkA&#10;uqgcMPbU6Iy06a4juHV0f8uf5l5fYe88Jl6jIy1G2Ms9Lht9YfVpplp3Yq+VgBjAaamv54yOWKsv&#10;9q3ssVmt5Q5X8/Uf7HRVe2xkBkUEOv8AMdba1HWU2QpKWvo5o6ikrKeGqpp4mV45oJ41likR1JVl&#10;dGBBB9nQIIBHA9FHUn3vr3Xvfuvde9+691737r3Xvfuvdf/W3+Pfuvde9+691737r3XvfuvdJ7dO&#10;eptt4PIZeqcIlLBIy3NtThSQBYg3/wCJ91d1jRndqIBUn0A6sis7BVFWPDqubceSrsjLkdz5iZo2&#10;yDE06SFi1PTsnkBINwscMFubfqb+vvjt95j3JvObed76TxXXaLVzDAoONK1q59NRqT9vWW/t5sce&#10;1bZZ2EcVb6T9SU+pOFWv+T0HRWMvuZ1yNVUU0hMOv0RXvqbUfHYqeB/U2/P9b+8ItxuUvZnmeHzN&#10;P8HDqa5kCRpAyVZB/Pz6W20soa4eSSMwyRqTKhvpYEMSwB+iC9uLj2XWviRXkSLlG/P0xjz6Ibib&#10;TG0ZU1Hr0ocxlmjjKxh2YNcKF1HUQNZC/wC08H6E29yJZ7A24NHIYcEYPl0HTdIrEkgL/qp0ha/K&#10;1ZukqSAh0VP0lbn1cWAYX/P+8exOOTBDCZ9A4068t9GGOlqMa+uadYEarqCvpI02uYwoR7g+kg39&#10;S/7a3tM+wlCok+Lyp59bO4q61FSB/q/Z1yNDVK0xmJIRQYwzBQzHVZiU50Aj8j2W/ulWlasq664B&#10;4dX+rBKUOSc/Z0mafE1zVEsyojBZfQ1wUIJLAuSpbgC9iefa5tpQRKvgtXhXPHzoOnhAGcFyVr5A&#10;cehTwk02qNZXXQUViyakIjRQpBDgliwPFyQPYI3Xbvp310/UU4x/hI9OlqQCNCAp1DHQl0UcbQO8&#10;KKjSmKNxKv7bxyMASiBrXCn6/T8+1XLnMk1pfRR3C1irg1OoEeuM9IblmLqspJUAkU4gj5/6vTpI&#10;bvwhw89PXY11NnR2kibT4zcs2gjm2ng/1v7yj2u88exju46CXSCSPL/Z6tY3H7xiniukowGKjj5d&#10;CD1tvh9rb+wO4qONafEZzx4vPICUhFQqrH5GUFQWf9QJ/Puf/ZbnyTl7mna5mlAsbmQQzCtBRsav&#10;tBoeoz5/5XG4bPcnQTfW41IacVFcdWdxSJNGksbBo5EV0YEEFWFwbgke+koIYAg4PWLhBBIPHrJ7&#10;317r3v3Xuve/de697917r3v3Xuve/de6xyypBFJNIwWOJGd2PACqCSef8B7917qo35O79y++97SU&#10;kEjw7N2ms8tQ6yNpyGQhADRQLf1NEWVF/oxYcey+5fUwUfCOjqwiCIXPxtw+zrXi+evycw+K3XSb&#10;Gx8+tsdTJXbinGosrTaytDIEGt5ItOhUF/Ve9vr7LpXRFaSRqRqMn/V/qPDo9gQjSiirtwHRGeqP&#10;kNLufdUWPelkxjVFVHBjGeoZ1qlRm+2jKBFjjqAiFigLcjgn2htr6K5LBVKkHFaZ/YTw9PTgeNFT&#10;xPHTVQj5eXVkc+YmyeNhg+3LWjRJfGW/VxbXq0ks17mxsQf9h7VnpqlDXpOvjaySASS00qwmN5Sb&#10;KhsnASWNm1cD9I/H1+nvXVq9JyTGVtTTvTKJFjkNlaO4npolHDyS3LMWIuSLHn/D3rPXumjIbKqq&#10;iej81ZLBSMg8iOUAawBIaRCp80luLfgjge/Vp5de6Slf1xUV2VkaKjjqIBEH1Uo1LCqACNSxB0sw&#10;A1Hixv8A63vdSPLr3z6XuB2XW49YI6lNCXCLEsJEqyuQY5El40C31t9SfevPPXujm9Z7kqscYKVY&#10;/uY6RVikSadhTv8AthXCH+xzzbkE39uK5HSeRQft6MJuDb1LuvbC5Wlo4fu4VmKobEllTWdY/UF1&#10;W0G9gPdmGoE9Mo2h6E46D7aW9crgXxGaxupN2bDyUeQiq1Zlnnx/3C+WGR76pIqfRYD+l/aWpUh1&#10;/tFPShkVwyN/ZuP59bKHVm+KPsbYO2N4UbxuuZxVLUVCxsGEVX4wtVHe5NknVgL/AF9iaKQSxo48&#10;x0DJ4zDK8Z8j0IHtzprr3v3Xuve/de697917r3v3Xuve/de6Sm9dx021tuZPMVLhFpqaZkv/AKoI&#10;T+QR70etgVI61KfmZ8kH7V7T3QtNUCXa/WaTL9wXjeCs3XVB47qHADx45WKqvN2BP9LJ5UDHjgdD&#10;DbYBBEpPxnJ6qGy+brcjUy1E1VJWVldUh9U+gB1VpmUO2q6KGP8AXgD3RVAFQMdKwS7Esa+nSdlq&#10;IGq3hq1KOpEyKr6xEioXQCQcsRKCvBvyPdjUUpw6fUgDC56bKqfyxpAqReGVI/JJKshZX0lQA2kS&#10;3dV0yeokjnm590LUPHrbN69AXunFVIinEMKnwqImkIOtjK6KssaszJqCy2I5IHJH19uLJq4nPScn&#10;uycjoLamRoqSanenUmKMyJJEsaXkMkg8bsl4wwXU30F7j3YyEde1Ak16n7ew+SzjkYvG1WTipzTq&#10;fDETUrUN5oXiKRKvkiZmLHm9h9bC3txQ7g060I5JK6Rw6GXa0OQxdd9llaOqo5444l8NWKnHUzQK&#10;JEmMQkQRsIp7qeRwQfp7bltriMLOU/TJ4jOemyhTBXo0GGiEuEWaeOELDTeRApgnKtEzDXTsob0m&#10;J7c8G1z7TCbvwcdX0h0yM9F+3nk563Kz1FTWeErUxusia9bU0dOyxgyqLRobgCxW+nkG9/aoOoJF&#10;Kjpl4WYEjgOha+Pu/Xw26qChNewoso60zSB5tBDsj0sqBSSrrUoGY2KsvFufaK6RlAZFqP8AJ0lK&#10;vqrTI4/Z1vDfy3+2a3sb4+YrCZuuSuz/AF/UybdmmEgd5cOoE+ElYHS+iKlkNOCVGowE+1No1Yyv&#10;p/gPQamTw5ZE8gerAvarprr3v3Xuve/de697917r3v3Xuv/X3+Pfuvde9+691737r3XvfuvdFa+Q&#10;Gcnrq7b+yKGT118/3tcvkKD7Sj/fl1H6WJCqbc8nn3F/vFzDLy37fcwXts4W7eLwkJ8i+CfyXV0K&#10;OULFL3fLPxRWGM62+xc/zNOis9wVcON2rV0oDNWVhhxcFQnEaB/8oq5FtYl7gDj6D3xU9xr2QRyX&#10;EhBmZwlaYNals/PhU+WOsv8AkGCW83mOcMBBGrSFTx/hQf5c8T0UyGknjngo1Uu6IpeXQdWtpL3d&#10;zyztp0/Ti/uD5lDXBjRgcAkDzr5D7OpYkt43l1Bh4YFT+f8Aqx0J+DpmopoTOxjka5EYuVC6QdIA&#10;AI/wHP1/w9iLlnZ1vL9VkTur5DNa/wCqvQL5ilSOGcRr2nzxX/iuhapNj1OVhWrUMvnu0bMOGH1V&#10;WBDGNT+OP8T/AI5IbfyrJ4UYgt2bGaD+XUatfRoV1kYGa/4ekNvbb42zSxyVLI9VLIBTw066qmSU&#10;8R00EZtrZjx/rn3q8tY9vhInekhNKHj9lD59ORymdC6AEf6v8Pl0+bZ6yzT0MGc3fXptWgkVZUx3&#10;jSSpkjazIahyLxOyn6f7z7C2+xWO2bfJe7tKYbalRQ9xr8vLpN9XFLc/T2MLz3PAqpoAfSvy+X7O&#10;lbFP1Hg0kSqpVyReQBpqmcuxtYFkVW9N/wDiT7hW993OW9knUWm2tMi8WdhXPoPPo0NjzZMUMEiw&#10;0XgFB/Ikjp6x6dPbhk+yipv4PVTuIqeSKUiNnkX0sodVBXjngW/J9yRy/wC4/Lm8BLS7297bxKaG&#10;NCKn5g0AqfXh0SXd/wA4bNonuyssQJ4r6Z4ihFf2dNu4+uKzZ7felkr8TO6rFOqXaO9yq8EhV/w/&#10;5F7E3M3IFzd2bX1pGrRsagqQQQRxJHl6U/PoQbPzPacwD6eIGLcEBJUnj1GopFkUlURj+n0kppGn&#10;T6VsRqJIP04tb3BF7sd1t95DoBBjPp51yT/qz0tkYg6Hcgj88/P/AFZ6ZN0VcMNNHHLJGz2DIusF&#10;xxIoWTmyHg2/1h+Pcwcu81w7Xb+FeE1IoPT7fn0ssIJZJC6IQlc+nlw9f+L6QdPJfAbpgj4moqWH&#10;OUyqx1qaSTySeI8twv1t7HXLm+xXEjRwTUYd9a5GnNRT/VjpTu8OoxLTtkVk+WR5/wCrz6tC6O3Z&#10;FvLrPbGYjm85fHQRPJxdniQIdX51XXm/vsL7b75/WPkblneCSXltUDVNTqQaGJPzKk/n1hDzBYPt&#10;m87jZOtCkp/Ycj+R6Fv2N+ibr3v3Xuve/de697917r3v3Xuve/de6CDu/dx2fsLLVsTH7ueF6alR&#10;Ws7zSqUjQcgAvIwAv7qxoCerxrqYDqqLck8u3dnZXKbm0Vz4nGZbP1y051hWoIZqpPKxH6WrpSWF&#10;/URbm3sqkJoWb16EEQBKqhoOHWqT3ViMznqKq3g9TSVu4u8d/wAsFHTmnZ6nGYIVMskatM7RzQwG&#10;kjBYp9GdgpH19ldw5KJFmsracU4GpY5/oBvU14Do+ijALOKdi1zXiMKMf0iPQU6GfqvoL+5dJjcl&#10;l8XDQedon8ieepkaTUCapY5iQsvqIXTbj/Y+3Ioo4F0xg0+fVS5c1PHqzfY3Vy7iw9PUUkE0op0C&#10;B3Ugk20rINS6ZCQeR+D7eCluA6TPIFOT04bn6qfbOLyGUys1PTUlLTmRVqwYwF0kmYuQqAn8D+v+&#10;396ZCoqRTrSyhzQceg9636a3l2rBPuCFm2lsSJ5VTdlXCPucpBFJ6pMZSHSJaZlFlc8WF/ekjdxX&#10;gvr1eWdIzp4v6dcdx9jfD3o+WRNxZ5t+5vHloKqKfICsZKtBdlnx1EZGp7k35j9PBNuPaW53HbLE&#10;stzcoJQAdNavQmgIQVcgn0B4H0PV47e/uBqjjIStK0x+046fNh/Mz4SbxyVDi22xFh/4i1RSrXNT&#10;tTxIaaOOSUBDpkCL5QfIFKm9ibggOWu5bfd08Fq1JGQVNQAThgDwPp01LaXsYJMlaZ8j/MdGrzvQ&#10;e2t0YOHefXVbTZPCS0LVsEayJOfCwLqwMZa5VBbnkW9rmhDDUhx0lW5ZG0TCjV6LxJh6nCiSi8cU&#10;czTCUho7F0jIEURcKupSwsRe4J/p7YpT7elVa5r0MkO7ht7bDVeVKQ0/hC1EEbfRdQBSM3Un8f8A&#10;Ee7VoM9MldT46Aqi3ficjvijq6eanWnzkkuJZGkUQEzwvABINRAcE8X5Le2GoWr5npTpIQg+XVyP&#10;8sHsY5zYO+uuqqrlqK3r/dtXRiOV9Zhpqks8aKWs/j1RMR+PV7NdsesTx1yrdB/eYtM0coGHXq0j&#10;2ZdE3Xvfuvde9+691737r3Xvfuvde9+691XJ/Ma7f/0a9N7glgqVgmixFfUlzJoVGipZZFZyCLBS&#10;o/1zx9SPdHNMnpbYxeLOi+Va9ab9bkKqPr7Fz19XNWZTd9bk9z5KaUt5Klqqqd4TNyLNGF4+osef&#10;z7SmQkHPHoYxqunuOOgGauMUtQ0azA+dVVZIrRRrcL+3JcqpJuxPAPt5D29eEaginCvXOCVDIkxV&#10;mqZHYXYXiXS4ChQ2nWVS5JBuSwBv7pJjgMdXIoDTrhl43jmkqHlVoapU+5j8TRxxk2WKExFdMtyp&#10;9angKRfke0xPTbMRwPSXejkrvIVZJIZ3V1hiMk63Y2cC4ZmOghiWvcm1uLe61p02TWuelHsvoKm3&#10;vka6aRXo9uQ1EU+VyM8Ty/ulHjaljjU+NCyabnTf1cAe3DKAo8z1cAYZuA6OBtHa9PtCko6HZWxa&#10;WSmpFjvkTTNDPWFCQDNJ4pp5WYEn6BQCP8fejHcSU7qL9vSCTc4Y2IWp+zoRqfJ0eZLbe7H2Xjar&#10;F1+qnhnmoqdJaYzFFv8AfMkMsZBZrG2m5F/6+9Bby3oySEqPQ/5Otw7lCzBcj7eHRfe2utZeodeY&#10;xRhr+vstHM2Klp3vUY6vEZ/yPIa2kdzOfqAfVY+kW9unRdIZYxSYfEPX5jozGgrrQcOI6I9naTJR&#10;U8GWqKamWLIQCopadXGkR63TU/hqWlEqMlwr25H09tow4dO8VBA49P2y5/FPDWwKkNVj3pjrVv2y&#10;6yssKx2s5a4Acn/X5497kYFNNMHqngqasR1t3fyjuyxUbxmwqyKtFvPY8eQEUYPgbJYaqp1UoxAK&#10;voyU1xb1f7D3SxJ1kV7aU6D28W8axRzJxrTrYK9mnQd697917r3v3Xuve/de697917r/0N/j37r3&#10;Xvfuvde9+6914kAEk2A5JPAAH5Pv3XuiFZnKxZ/tveldUB5kwGLoMfR3JHjqclWSeVrAsAUgp145&#10;A94tfem3dLPk60sGOJ5Gx9gAB/LP7epH9voZGvLl0oO2hPyFSR+eOg173VJarrzABEjimOQyk7CP&#10;UyK7wx+RiPSzSGIn+vvkx7jAw7Jy+LiSjMHlPlhnKrXzOFr6CvWTXtYSkPNu6lizr4caiuDQE0/K&#10;tOi94ZScxVtJCwLVZVVdD9EcIG5/EgFwLe4YcFblZ4pVK1r/AJh+Xn1Kt8wW2TS4+AcD6j/J0bvY&#10;nUEW7RQ1lVIkRaRZCqpdiikfpNrH6G4495lfd/8AbpOb7q0iHdezNVgPwgf6q9QBzfz6uyG5tlg1&#10;hRQV4V+f+o9G7xPXeEwNDN5kFQkFPKweUBmXTGSTZVAsAPoBf30e2L2R2Xliz3O73BhLEsLMF/pA&#10;VrX/AAdY/wB/zhue63MQibQWcCgwOPRQcVt3H7q3nn9+7kiU4HZT1EeHiey0klXTBpJqsqbBvGoK&#10;rf8APvAvfNot7zmTft93NQNps9TBfwl/wqfTqbtxln2uw2fZtvbVut6qg+bKGx+Rqfy6q773+THa&#10;vbm98vszpjET/Y0FW9DNmpoZpooWjJTx0lOpWJ3QG+pyVH9G+gOPZb7qU/vS0/P/ALmbrcR8lzSN&#10;9LZwsUaZFYgs7mpSPGkae5qHuA4uc2c2W/teqcs7NDFPzIIwZ5WFVjZgDpA82oc5oBTz6Advj/8A&#10;Mh0bMNu/eAmZfME+6tTj82Wj8X2gA+ltF/eaVv8AdC+7fb2i2Y9pdreMCmpldnPzL69VfnXqG5fc&#10;vnWSUynmCUNWtAFA/Zp649ddk9kbX3XUbD7dqKoZKSGWTAZV0kpKuorIDealkaEJCsyUiyTRuFX/&#10;ADZB5sfeHH3m/uncme3m22nP/t3aSWu3LMsU9pUyxKX+CSPVVkWo0sCSKleA6ln2+9w9x5kkn2Df&#10;ykshjLI9AGIHxA0wTmoP216uK+KfZsnZeCr+vd5CqqKqhpmlxVfkVCy5TF6zDHNG9z5ZKViAWBvY&#10;X9gT2Yuhc378o7tKDYzoxgY50PSpjNeGcj0GOijmqyuuXb2HdrDUuag+orkeh/w06f8ALYcYrKVd&#10;E0BQ0lXLErKxWTxINCsdPJAXkH/D2Qe4vKL7RdXaSRIXDEA/KuMevn0PrTcfrbS0vBISJYwT6AnP&#10;+founYGYlp8mKRI5PGlw8pT9Z1lg0ZLC5JLD+tgfePm+W8MMNuEJ8VSSM+XnXqVdl29ZdtNwXGs8&#10;B6Y8/Ty6iY13qqpIoRaTJ4Wuo/GLkMkkDgccEtxf2f8AJu4k3VqiPRpAyn7fPprcbUJaLPUEK44+&#10;vR7PhVkvuesfsA1hQVU0SoSDbxTPExAFwAW/3v8A1vfZ77tN6bz2m2Spr4UkifsYH/L1hb7oxLHz&#10;juLKtA4Vv2in+To5XufOo8697917r3v3Xuve/de697917r3v3XuiUfKDORS7g2VtmUl6WbIrV1ce&#10;qytBQ081c4Ok/QvEoPF7/wCt7ZmPaelNutXHRFO9WMXxz7fyNNHZ85RUeDo1taUNkqgtLEjkAqI4&#10;2N7fUX9lsv8AZMejuD/cmJT5V6oI7p2XQ0HYPVlJiZaCpotm7LhkC+BFQT5FomqFdnJtJEIwAbXJ&#10;JHtAU/VSXW3ahFB8J1FTUj1GmgPkC3r0dKxKMpQZYGvngEUB9DWpHyHp1aD8euraXtigo5sxFCsN&#10;LDBSY5Cgl8hkVE8hQ8AMt7G3tTEvikDh0huJvB4cerjusfiDgttU+GlnKilSCJ56ZwtyjAMVRFBs&#10;7f1J/PsyjtgtOiKa/LagOiO/Kbqmi7T7rxPUWOgam2RRVK5PdBpLRmfF0TrroZLAHRWy3Dc20D/H&#10;2lnTxJVQfB59GFpKYrdpmPeeHVWfzX7b7B3h2pTfEz4ySS7dwuzcVTQ74z2GjcrjKeoj8NFiMe9P&#10;IWirZolLsF0PYrZwokBKrtJ7+c7bZymOMKPEcHKg8AtODNmh4qMihIYGMJisbQbhdrqlduxT5kcS&#10;a/hFR8ifsIIFbf8A5UG6c7RLkstt/O52rqLzzVmWyWSWaWWX1yOY6OelQa2/qD/rn2rt+XdsgBrC&#10;XkJqWYmpJ4knFSTknj0WT73fTNXxdKjgAMCnAD7Oi9d6/wAvLcXXNHNX0GGyGDrqON5KeN5Kmoxt&#10;WUBJgm+4eSWIy2sHV/SeSPae95dtZIy1mPDnGR5io9a/6vl0/ab3OjhbijwnBxw6GL+WH8t9wbI7&#10;Lx/VGfymWyexdxOMFk8VmHgB2JuWkl+2jpKVGkapbB1yjQhkuUaIBnYsQu7Gdz8R4YYGg0nAoBTK&#10;8SCSTihJOAsuoFkQlckCqn16vR7t67ocVmJa2gpIKjFZCkGSpSG02lkAOqEqp1afpYcC/wBPa+aM&#10;A1Ax0ht5iy0J7h0RfviqTGde5eVUmSeogXSNQAgeIEJFFcgDyC9/r7Svwz0viqW6Ih15uw1OCSpm&#10;eSCs2/uOhZZ5LtIWedJFR9VwdIJ9sgg1+R6VkeXkR1eL/Kzzc9D3j3Rg53VXyiYjMyBdQVmr4FeN&#10;dBvchZeCf6/7H2Zbf2yzD1z0Rb0AYbdh5VHV+Ps26DnXvfuvde9+691737r3Xvfuvde9+691rcfz&#10;td61Muzsltimn8T5WSmxEY85jAatqoYbE8DTouOfyfaeY0XHR1tAAlZmGAv+HrX/AO5ZUwFHicfS&#10;rDFFjNs4unijRgfG0dLD5SoYkl5JFuSDax9pY01Z4joTMVoopQDoqLbprDUOWVmIijpxSMyHXHMx&#10;ZJtOkaisgFx9ePaxRRaDrSnIJHSmo52mSNqgaSA7looyGp1Au58YAIBY31DgauTb201c149bY+fT&#10;mBPPGgWEJGSFYVA858TEBQmpSqgqwIvcBbcX59pz0wan9nT7jcFJTl50pHeGmV6tqaHUsLJCf9V6&#10;h+5rAUD8kce2zxp1sDPVuvw+6NHZ56/2BSNen3JRVu7dxSpCVepghnxtOschsqjxS1ES25vY/wCP&#10;ty3XU5JHDpBuUxjtiBxJp1sb7D+BPUe3cPS01diqWaoWCMO4po5SW0qb6mI+tyD7MdPQZMhrjh0X&#10;n5WfATYVXsrKZfa+Ohp6qkp5pU8MKo10UsLqnIvb8XHvRHVlkJIB61zt6baravrftrYdS1RPNhnk&#10;eRWDSLDU4oxz0kfCP4xUU0is1hcqTfg+y2NQl2VrRSf5HoYbXJ4qQlsk4/ydVBy0shkammfTLDIG&#10;WPQrorvLIyRFXVVisqcgD9fvRKqxKnA6X6SrFPn0+bdE0IYxpHKrqkaTyLpdtM0Tys6X4RgCRq5D&#10;W90aT16dVaggnrZP/lNZWeh7G6imlmkL1NJujFkoSkZRaCasRdI1cL4DY/1/r7taEielPP8AydEe&#10;8RqtmQOIYdbXfs36CHXvfuvde9+691737r3Xvfuvdf/R3+Pfuvde9+691737r3UasfxUdVKPrHTT&#10;uL3t6Imb8c/j37r3VdHXWUkyWb7reM071NNvHDxSLLbz/bDGiSMxknUEWTV9PeGn3uYrhtj25o2X&#10;RpPHjWp+H5jqS+QjD48qSFgflw4Uz0j+88rKN27LJZEigwch9IOqRXllUhltY8jgj6e+VPPt8N1g&#10;2eOeMqEtI4l+eh27h/gPr1lD7X2UY2HmPBLvdfsIA4f7PRfzvUUmQjEdEH/yyFKgSssdozJp86MA&#10;B+f6/W1/YE2jlNnndnmNFqQBn5j/AFfbTo25hvGsIrnw2qYxwr5Efs6sy6Xz+NWkpIwwDBCjaiNQ&#10;8gADW/1P+t76C/dV5s2rlLmOzg3WMIsyaFc0xqFK/wCz1izzmJd3Wa6iOa1I+w9GMytRDDichUyE&#10;GFKKockEeoeFrAH6XY8e+mvMm52Fnyzu253EqmyW2dq1waqaD8zQdRhYQyS7haQoP1DKo/mOiA9p&#10;Vk23vj1nZaF/DUZOaVZCDZz91O7SXLckMEsf8Pp+PfJjnTcoDyLvNzHxutyZT51UcBX09PLHWWPJ&#10;cEe6+7W3LdLqhgQEenaoA/ZWo6lfCzobaWH65w+76vG09VkdwU8eWmmnjVpHlrx90xLEagoMlrX/&#10;AMPfVL22tLaz9v8Akq3tEVbddrtqAcMwox4epJP29Y3893M1xznzVLMxMh3C4GeNBKwA/IADo+n8&#10;GxJi8P8ADaHx206ftYf0n8X0arf7H2N6DoJVPr1SL8/+k6So7P65qMDTw0OQy+8cJQxywrJBZa+r&#10;SGW5gdJCrU0rAgEXBsTY+4D+85LHa+xnuFdyQ+IYbRXVcVZ1lj0gV4EnFfKvUh+2EoTnTZC7UjLP&#10;q/0vhvX9n+To2+zeoaPrHefWk1DeGSpw8lFMgI1NIKVGqDILliZmQsfxc++cvLfJl5ypuPIE9wui&#10;6u/CmYaicPX9hPkPMdTTu/M0HNHLHMkJhWlnKNDAU7SaAdL/ALYRE3FI8Q0lqaKSWwsbqikLf6m4&#10;5NvY199Lc/vC+NvHpYoH+w04fb0U8glpNmRZDUByB+3/AFU6JPvumrJ8jLUiIMI1aRtKqFQEm2kq&#10;ADw3vAbdZpGupo5ZKvXj5/s8usk+XfpvoY4fEoTj5n7evYCnrP4hgqmEnyw0tVIWK2VIxDIrcEcA&#10;KTf2a8nC4/e23tbmqtISKitF/ET/AJOk+9KibfuEQIprAp8zw/nTo4fwdpzBtLOENqjmyeQnUg+k&#10;iSuJUoD9FKAf7f33J+7TZCy9pdhI4TPLJ6fE1P8An3rB/wBz7gXHN19QfAqIftC5/mej1+586j3r&#10;3v3Xuve/de697917r3v3Xuve/de6rn7syzT/ACFweLLwKV21ut4BUn9kzR0CxoOSPUyubf4+083w&#10;9K7biD0UX5E5mXF/HncdJV6II03RiJKqpifxCEMCPGkhsi3CAKPx7LpT+iR8+jq2UG5Uj+HqhXvn&#10;L+bfmOr8aXmFft/HGmqZB445mhDeWBwgtHJHYAH6MSb+0nH7OjdcLTq1/wCA3ZVNHhMRUZiOxing&#10;VYmljKxmmkA8aMQb/wBSP6e37dwjd3RffRl1OnrY/wBu7hxm5MRS5bGzxyU88MbsqkXgZkDGNx/Z&#10;C/g/QgeztWDAEdBZ0ZGKtx6rL3NmMXUdtd27ooLEYvCzxUkuosT9pSOWdR9FLyrcj829oWI8SUjy&#10;HRwisILdD5nomf8AKk6f232juLvftrcdDDXZqXt7KYypnqY1eRocZg8DPSX1amsRXuy/4sfxf3Xb&#10;1UpI1O8tk+fAf5+rbyzLJDHXsCY/af8AN1sDUe38JQQpT0uLoY4kUKq/bRNwP8WU/W/sxoOiOpPn&#10;0Wj5O9JbU3715nGmxVItVDSSurpBGCG0NZhYX+v4HJP9feiPPq6Ma0PWrh1j8SYsFme9+ypNuChp&#10;cLv/ABa4Hc4p4YRV1UksM2YxsTmGOol+1qI45ns0kY1gizah7Df0hivL2WnazAg+lQKj7MA/z6F1&#10;vcq1rZxV79JBH2HB/wAnV4HY8fl6x2HO6F61qGOEuwN5C8AJkDH+wpYezKX+yTosh/tpPSvVUXyJ&#10;wuYyOMXGgmZZJnpYadVDfpDNq9IOoAAkH6n2gepwT0bwkceiB7b2rk4MTuKkSeo+6hzmMpJYTFdW&#10;qmqSIESPSH1BSLk/j/be2dJIcBs1/wAx/wAHSyoBXGKH/V+3q8j+WbjK1vkb2NmK1h97DgdoYuuR&#10;BpSOYUglMbgAAyrHEoPA9mtiP1JCfQdB/eGHgwqPUnrYP9mnQd697917r3v3Xuve/de697917r3v&#10;3XutVH+cc71GZWaojlnpsbnMLLPEh4aOTJCnGpbWIM0iL/hf2zIutHzmnR3tbBWepxQdVG/IHbsN&#10;fV4p/s9E1TjMdUThfRSsk9JDoQlrN+pTfTcjg/T2ismZFOs1B6FLRB41fip6Ks2wKxa372cuJqiJ&#10;IoIUi/ZhQuXu2mzXsAb8Dg+zJQrVC9MBNLULAjoVcVsuql0RQ0cMMbyJQhQpi0uixqzE2dj5Prc+&#10;r6Wt7TTKyGoPWnBbh0+jZ0sbQnWrzo7LJGzatKUruJZCF0fvKLc8gi3tHqpUHqgweh0606/oMy9X&#10;i6zMS08GQpBO9PDCrmWopTG1PB5JRdSJDdrEfpHBHtlmyCOPW6+Y4dW0/wAsrc+DwvfOxNu1jRwy&#10;x47cuwgsriPTWwSU+apEdbACWaDDOqG95CeOTb2qtaiYgjJHRbusbNakgYBB/wAn+XrZ69mXQX6Q&#10;/ZEVPLsjcQqioiXHTOS5UKLLYkluBZSfejw6svEdaTPyW39Fspu490YWshek3xvCsxOLhjVHjlpK&#10;PThKjIK3HlpqhacurLqDIRb2UTd0zsOHQx26NooIicNx/b1U3S0f38gqrMFctNMsnq1aWDM3rOoM&#10;zy3Vlt6bf09sk8ejQZqT04USGlKkxtKQHSPycsqhw0bSgBdIZrjnnj/D3WhJx0oqPXrY+/lVYJ5N&#10;9dTmCOoP2OJ3BlpWcW1tIyYuI+M8JGY6wafqD9faqyDFzVfXoP73IPpgo4lv8HW1p7Nugh1737r3&#10;Xvfuvde9+691737r3X//0t/j37r3Xvfuvde9+691GrY/LR1cX/HSmnj5+nridebc/n37r3VS+wci&#10;23vkL2/tacjVncfiMvQwyEhT9nWT0lfMNTc+OKeP6c294w/ek2iW+5Fjv4EBa3kINfRx/nHUichM&#10;hv7iFmoTHqFOJK+XSc7ozuQx++KGkq4Y6laGlkoomILKIzO8gVFIFxqk/P0J98ZebrCQoGlkZfCq&#10;Fz86gfLzx6dZj8l21qvKVzfWzFTI+sj1OkDP7P5dFM+SG6pOvsXiMzHEkVLlzBE06ctSzzMGAf8A&#10;wXR9fqPZ17YWn77nmiZzrTP208+gXzfdSPb1VgEcFST69DF8d/kOZ58VU5Kt1ilSmiOmUKKhJE0O&#10;JFJsXNrg3+vuW5IptguYLqAM3hmo/o0Pl1CrIUVrSUAtXiPOo4Hq1r/Snt/cGzahsdl6KZWo34WZ&#10;DUAhPVE8TMH1hj9LXPvLCX3xPMftweW/FVJ9CrXiSB5H8+g9Y7D4O9QXOk6NdfT8/wDVivQCmnh7&#10;S6h3VtKMxnNUYlenhJCk+KoaWKRVuWVZFBH+Bt7gbatvh3nlPmnYpG1XsMvix19Dk0HnTqUtq3n+&#10;q/uBtO8TMRbk9/8ApWFK/MDHSt+H3Y2Ij2k3U2arIMduzZ1XVU1NQ1kiwTZPEvI0lNNSCQqJnpF/&#10;adFuyhQSOfee/wB2z3IseZOR9r5X3G7ROZ9siELRsQGkjTEcig8QForU4EVPEdBX3u5IvNp5huOa&#10;7C3MnLm5N4qyKKqkjZeNiOBLVZa4IOOB6OuWVVLMwVQNRYkBQBySSeAAPeStRxrjqC6HhTPVWnyI&#10;3DguyO+NlY7F10NXiOvcpHnM/k6WUPSDJ0MTRUWKjnUtFJNCWMs4B9BQKebgYB/fM939lTYIvavZ&#10;79ZdzvbiNrwoQwhgjcP4bEVo8jKMcVAzxHU/e1HJO4iG95rvbRkt1gdLcMCC8kg06gD+FQTQ8CTj&#10;h0OnXGbqOzt71W40hb+6e0oTjMPWSfSvrnA+6lhv+pKZEC6hxc29wL7XQbzzvzlY73uUzHlzboQE&#10;DeYQdpr8vIcf29GHNENrypyyu0Qyht4vX1zU4Ko4L+dfzNacOmXs3cWPqNy1sCVcVRJSqBLHEyMY&#10;/QP27p/bQDkHkew57081x3O4bjIkgK6yMHyBpQfOnRlyVbPBt1rCUKu+c1/bn18vXouOd3Liaiiz&#10;NNFCklZWIsdM1raVV+WAtcAn/A394TXe4vJuN3KYqB3AX5KPl6nqb9q2i9iudtmaalvGasPUkYHU&#10;TFZKj2/iMpW1oUyUm3amCJgpdlqa5PFGg+tnBcAe5R9ulii3VgyE6YCqgD8choo+3qu/pLdNGY30&#10;wm4Dt/pY8n9tOjsfELDvjuuUndSpqZAfV9WuWJN/oeV+v+PHvvR7abKOXuQ+VNo0kNFZR1B4hmGt&#10;gfmGY9YKc2X43TmLeb8fDJcOR6UrQfyHRs/Y56DvXvfuvde9+691737r3Xvfuvde9+691VP8r3bb&#10;nf3WeelIWkq8xUYqoZiRGy5ijnp4I2J4s9SyD+l/bEwJVulduaEdEq+b9TmqTpfcNOIUOPq6jH5O&#10;rhDFYkTH1P7spsSfTF6if9v+fZTOT4ZHl0ILIKZQfMDqgveW7KnM9fVO8IaFBPgq2WkkiMgZnx1L&#10;qZZolI41f0/tD2kRtQBHDoyeqg4yOpnxr+QuQxoooWy0hx0uR+7KxzNC9OqFXKNfgpG62N/rf6+3&#10;SKdNqVcZ62fvjF8zttZPZcuIizWPp8jNQaKmiq6iNamCR4THFUQq7DXG1+P6E2Nifa+3uQF0Mc9E&#10;t3YsXDgY6D7rfsDFZPvTd+1svWQzUG8cbLDQzFkjiqqqJZY3g1D0SySB7j68f63tuNwZ3DcG6fmj&#10;K20bKO5T0x/B/d2K+IHyJ7T6l7HyNJt/ZXb2WizO085XMKXD43dlOzUxpKurkCw0sG4ccYI45ZGW&#10;NaimVL3lUe628n0k7xyYibJPoRwP2EYJ8qDyqR6/hN/bRTQgmVBSnqOJ/MHgKZqflW/CKWKeNJYJ&#10;Y5opAGSWJ1kjdSLhkdCVYEfkH2dAg8OgzSnHot/yg7v636Y6zzeS3zuPH4+orqSemw2EFRDJm85W&#10;lNKUmMxgf7ioYyMoZ7COIHU7KoJ9sTTxQijMNZ4Dzx/k+fSq1tZrlqRoSvmfIf6vTqhrbW98125u&#10;DaPS+yY5Hx2Q3BPvbsWqB10eHgqq370Ywup0GoqyUiF+dK3t7KzI0zhR5noRLClrG0jcQKDo6XyS&#10;3ngto43AbYXI0tPLSUcdNSUyyoZC6KpeV4zdxEri1+Bf/W9vXDBQqdJbSNnLSU6rd3f3tsXAZ7EH&#10;PRpLT4ukrpJhIAyT5OaMx08Yla5bSSSLcKP8ePZbPcwWyGa4lVIhQVYgCpIAyaCpJAHqSB0bRW0s&#10;tUjUlz5AVNBk8PQcegD69loK3NU2drII0pd170TMNTFGMhosfIXaotcK8ZVBY2HA492j0/EB8Rr9&#10;uP8AMB+XTj1oVrwFOrq/5aGLp89uTsnsSkhZKPcu6a6aglePxiSgxiCipSoHKp+0wA/1vZtZL2u/&#10;q3+DoObs9HiiJ+Ff8PVzXtf0Tde9+691737r3Xvfuvde9+691737r3Wtx/Ns2EchJuKE0rzmuwte&#10;9MgDsTWYuWPLQFNB9UoWkbRb+1Y+3LcK0uhuDAj/ADfz6NNvYeOing2Oqkew48VmNgYvKSK0kyUd&#10;DBBUsWSSOOGnjRqV9TlZkSOY6W5K2Fxe3skj1xSSRt69DCNmWLQBROi2YbECq8zVU+llmiKetWcJ&#10;GsbxDklSWsRqB5Q/Qe10bUpQ9NhK8ePQlJjMgwi8LxUxKamEbywiUPKpUuQSpZFYA/mxuOPfpGDV&#10;9etlSa56i5B6fHxyzFleWWB0jkIEyRyzeNHEpPqGlgR6jzwfaGQZ6ZZSAT000PaEm0sxS10NOGFP&#10;ImmOE3heWMBpLc6gsyXA/Nl459tFCemyx6FTCfImPbm78d2PtvJfw+tgyNHV1tBRfsZPG5OjnWXH&#10;5yiULrqGRgNdrkDj6XvpTIhBGGHDrzUYaSKqcHq6nYv867PU2zqD+OdcbZ7F3HFHBTvJjN1y7Nq6&#10;0CEFa2qo58Nn4lmlCEyCFQuo8KBwDGO8Q0EqkH5Z6KZNniZi0cpUelK/5R0Vn5S/zae3e3cI20cN&#10;T7R602VlIWgz+H23m6vNbuyf7nhqcNW7jngoIqWhlVh5DTUkErLceSxILc12rJpjBDevTtvtcMLB&#10;3bWw/wBXDqivtHe9Vviqx+KgdpMRi5ZRTRBiGNmVooFQcNdZXF7HT/W/tHnz6OBWgAPSeo9sVELQ&#10;LB64qkaokezaI11POZFC/wCb/bsb/U/T37TXpSpp0qaLZczzU8qUzkV1TFCySDxo9Q88USaFYa2J&#10;Mr+lf8D9D7vpCgnzp1fWowetpb+Vf12sW5Js0aeMrt/CYbbaTJEY9LxxR19da6izOZISeSCy+1Vm&#10;KqWpg9BbfZtUqRDgo/w9X++1/Qe697917r3v3Xuve/de697917r/09/j37r3Xvfuvde9+6914gEE&#10;EXB4IPIIP1BHv3XuqcPk2X6j+Sewt/ktBh8nkH2zm51UKi4/OOsKSSSGypHDW+JyxtZVJ9gT3I5c&#10;/rVyZv2zhazPCSn+nXuH5mlPz6EXLd+Nv3WzuGP6eqjf6VsH/D1i+TuLWlGP3fjA9T9ylO0kSEuF&#10;JAVpFZef1C4/wI98QOcNkke+3K3uUMYiYjPqpNf83WcHtde/XbVuOyXBAEYLK3qOI/l0XzeW1qbu&#10;frHI4bJrE9ZQ033NEVILI6r+ysQXkO30IFySePYD5Rv/AOre+W5tK0YnV9hOaj5eRxTz6Jd/2+C7&#10;QWWhtdSR/s/5/LqqTBbk3b1pujKberpxTwUtY1NSLUSsGC69IEaki8hK+n/D3l3DaWW9WUVypGop&#10;UkefUQ3VmLe/FrcQEEmgYj0+fVgfS+7+wNzVlFTUtbqpwqySmNjGHj8i3MyX9UmtgD9T9PYT3Q7X&#10;skUjCuvy+R8ujFtmMSx0lqxFa+Q6sr2bR7h2nWU+5cXUrUNLGI8rQEECenJBcpe3qj/H+wt7KIdy&#10;mkWLfdluAL2LigOJF8w3+Q9O3e2xbhbLBOtJVwrH/AfPPp079j9R7e7Tpo9y7SqoMPuW5qpUVnpp&#10;pJlsWaNoikkVQrqLEcXsR+PZna7zab1LFum2bkbLf4sldRjYN/RZSK59OPQn5U55veVdWw8zWv1W&#10;yMNIDAOAPRg1QVz9o6ARdjd30s/8GyO4Oz8riHdoWoardmeq8RMgAVkNM9a1N4LG1rWt7rvPuB75&#10;TW0lnFzjuxs27SPGcgqcfxcOh+svtHKhvrbZNojuBRqiJAw8xgjj0Je0PjpuPJSKmbnj2lt8D96K&#10;mAOTqYiSZY0RSscQlUWLtyL+yrlv2tE0v7z5p3PTr7nLkliPzJNf9VegrzN7n7TBB9NtMX1FyBRd&#10;OIx9v+YDoUe5+4dt/G/qTIwbMooZ6zDYqVMbQRspCSaCv3VU/wDafyNqa/1PuZo+bdo2TbE5R5KA&#10;AfDOct3YJqPOmeobtdrvOYd1bdd8J0k1pwFBwUeg/meqgOj/AJA7z3dvPJV+RjfKQ5uonmrIS8jG&#10;GaYlneJv0r49fHPP0/PuB/d7Zbe12VJVuSLtc/afOv2/y6kaBbj6y2mgbVGDp0jyA6OrTUMktS+S&#10;C/5JApnlL3ub+qOJfwDe1xf6A294z7XZx3Qee5bQiCor5keVfU9TTDcL9PDExIncAAenqT9nTfuS&#10;erT+B4FQTkNzVMeTenK6mWiEopqFShbWqz1Uimx/sKSPeZH3XPbqbmTnXZorq2EltIwuJ6j4IIiC&#10;lfQuwovUe+5W/R7Ry1ud1bSAMn+LofWRx3fbpHGnDPp1b51Jt0bZ2HgsbpKOtHC7qfrcooBNwDcg&#10;fn32iUBVCgYHWDjmrE9CV7t1Xr3v3Xuve/de697917r3v3Xuve/de6rb/mG7QrK3Y9NunFJ/uRwF&#10;RSZeldE1GOpxs6zxPe3+riF/+N+6MK9PREg9Ek7Zosf3r0THUUUjs2QwP3ZRn1FpKugkM1NOEOlS&#10;lQCCv9kgi1/ZVMlQU9Oj+0k0OH8iOtdPYxoTNuzrHOwiOOor6rDCnmYWp6yOR9fqdRqUKALm/wDh&#10;fn2XRFAGRPwGn2YBp+wjo6cN+L8Wft/1U6Jhu/bO4uoewmx8FocQ1VLP5J2dYkUPqifmwZOPUL/p&#10;HtUDqFOkTAxtj4ejYdU9gbpmqqT+GZYTGoqabQsE3idGk9PonU2anbVfgn3Qin29KFYkU49W19X7&#10;Y3RubHY3LU2cOO3XgngyGJrBIS/3ETa4kYsbyRzKArAXuDz70oJpnI6bkZVqCtVPHo6eQG0/kTtO&#10;TZ/Z9PR7e7Ax8JoDVVKL9vNUKoCy085Yiankk5tfUpP+t7UalnULJ2yDz6RUe2fXF3RHy6J1u7oj&#10;5b9dOcP1f2p3dQ7cgi8dNS7A7R3diNupTo4Ajp8PQZqCGLypf6KAL2/p7SSWjaq1kH+kd1B8+CsB&#10;X5kV6Xx3kDDuSItX8caMf2spNMcK06bdv/DvvHsrMUm4N75XKUdXOYVyu5d55etzGXmSG5DGWsqK&#10;iuqZBqJGtiNX459uJbOSzKgWpyTjPz9em3vIY1ChqgcAPL/N0fDaOM6f+HGy8xVYmpXKbmrY3qs1&#10;lqoo+TzGRip9Kqq+poIgsYWNb2Vfp7VL4dupoav0hfxr1wCKJ1rsd5/MTsLtrtfcG6q+RqGSlyE1&#10;JjMLHO5p4cVTSlIoWWLhpHAu1/qSfaViXq7HJ6MIwsQEaDA6XPWmDzPfmZxwqqWqxrRFHyhLNNSU&#10;qxCNjVGaVEYU4jUeqynX/h7KYSN1tHS9sGRGLI0cgBqASM8VZTSoIwR0v1tasskUveKEFT5/I+RH&#10;Rumws+OkyWaw6RSY7Dz0PWux4UYPDk89kkSnnljW2qVKWLW8jKTbSQf6+16nvJX4R2gfP/Y6TlgF&#10;oxyQWPyHWyF8E+uY9jdUYy0AhMtLAqhU8asWQMz6SL+v9R+vJ9iSFPDjVPQdAu6lMszufM9Hl9u9&#10;Juve/de697917r3v3Xuve/de697917qqX+ZT1vPmdnpuiipTLLjWWqN1YrIsQBnjayn0SLdW/wAD&#10;71Uqwb0PSiByrKw4g9a1dBAtbj91bTrKZkjxNa81CqLIY3xfgtSSCMNp+4kpjE7C3Jjbj+iW/ga2&#10;nWZR+hINQ/P/ADcPy6HNpJ4sUble0jj0WPIzz4nJZekMEciU0vil1JJTxy3mTwuFFgTYj8AXPPtr&#10;iAQenGohK9PEWcq3jokjn8dTCzrHDO7tDUW9To7OQQulitjfT+D7sWx1QjAoe7pKZHMSVTK7RzRx&#10;yMwq4opA8ckqMJEWNg11RGay3HII9tlCKmuemGJPHpPV0cUanJLepET+R6eSQjyIrN4mYC3IuVJA&#10;J4/w91pxHVGHSkyO0tuV2OwG6cLWVEU+XhmH2opWeenaFGV0qpfTFLpk1XFhwASAfdBqbUhHDp6J&#10;Ay/PplrNp5byosVPHDrZ1gnZApmPpmjVTAiuqqwNtVuGP196CNWlOq+Ecio6Vm2Ol8vm61Gr7hWM&#10;iotNCQqI4kkOqouvkYX5JP8AvHugXjXA68kVW456dE61x9aMpnqKjgTH4TIS7eo2Vin3U9MsUlbW&#10;6WBXQkp+o/Ibk+9MaYr06Bpann1I2ziadKiSaKMRxRVDxgvG0jNFKJBIhQcLTqs31/Nv8PfiaDpQ&#10;oH59DP17gKHO7vpq+opS2M28xqljjiLLPk/R9qgUqT5jNcIpFuB72qGSoHn1WZkiUyOMDrbG+AfV&#10;z7F6vpMhV0/iyGXV6+rdo/WamtPllTyEAkRhgqnk6FAv7Nok0KF9OgFdzGeZ5D5no/8A7d6S9e9+&#10;691737r3Xvfuvde9+691/9Tf49+691737r3Xvfuvde9+690RL509RL2H1lkqimg8lZSU7yxsietJ&#10;IV1IystyDcXv/X3VhXp2M0NOig9Bb5o+6eoK/au6pI23pswtgcykun7l6mkh8NPWeIqD4snTKsgY&#10;CwkDDkqffK/71Htq3KXM0u/W0R/cW4M0i0Bosn448ehOpR6EenWSHtrzXNG23zwSH6iCiSr6rXtf&#10;54wegJwVfWdd7ymwWTX0U9W5pGlLGKsppnbVCUYqQ0an0n8/7D3grvW2XkN29xbwlbfSGVvWtajh&#10;jy/b8j1kPzFt5v1i3SwJW3mWtQMA+an5n06Qnya+MuG7Hw397tpUQGYQLkIEp7LPJLF69LhbAi/0&#10;BuQR7lj2353uCYre8Gi0A0nzC/8AF9R9uOzpvDQB3CTxn4ugS6f3ZuDY2cocfX4mspctQJ9vPNPE&#10;YY5ooQNWpAAjM7KAHH1I/r7EPOVvBuVvM9rcAxHhQ16C17bXccjq5YKpoMcQMV+zq23aW/IdzbYh&#10;qcayrkVWIVdA2tJ41cWf0EKGiVieQT7gnbtwuuXtxuLW4udMTg6ST2nPr5Ejj0s2NEuZv8cBC0rW&#10;nAj1xT7OlkuRmpkjqIiYZv2/IIdStqXgqVPJ4/N/pf3Tdt2W5eO4klRJRwKEggetR59GrWMNw7xy&#10;KGTNCacD516U8W/66CmKh2kEY4TX69HNpFZjdyjcFT/tvfrfnje7ZRDHujmKvnWmPLHrxqOiNuUb&#10;V5VxSvmc59D9vr/PpI7g7Py8tFIlNM8bXCHXdWAFi4bSL8r9P6n2qk523e5rBLfMxI/iJ4+dfID0&#10;6Odv5O26CcPNECKf8VTokvfOWqd1YCsxcNBJm8nkY2pzTQyGRdE2kMZACCpQfQm59iflPe5Lfcor&#10;ia70xDi3nX/V6dev9kjM0awnsB4AH9uP9WemL459Ff3Hw5nz9LHStXu1SmgkPFHpYwwEkE6h/aH0&#10;A5PsR86XY5gja7NyNKkDSaZ9Wp5D/ih0ebRYNt8TEKDdVGMH7a/6sn8ujMyzY2VpKaOVaXbeDifI&#10;ZSYlUEywerwpY6TJUEaVH5Jvb3F9hYW28bpb2iIw2yEa5fVgD8P+mY4Hy6EUk0ljA1zNQ7jL2r6I&#10;D5n7OJ/Z1z+PuFqu6e25d2T0jphcNOsdIJAumNYAY6WmQ3CBaOm/APEjsPqPfY/7rXtpLynypPzV&#10;utr4e97sFZVIoYrVR+jHTyLDuP5dYm+6fM67nuEWyWc2rbrMmpBw8x+Nz6muK/b1cPDEsEMUKABI&#10;o0jUAWFkUKOPx9PeVPUR9Zffuvde9+691737r3Xvfuvde9+691737r3QV9x7Ng3vsTN4eWJZWkop&#10;wilQxOqMqQPzx70eHVlND1Qx1Vk/9Hm+N7dJ7rb7ejeTI123GqAVh+zq5m+9po2OgCSmnl8q3N9M&#10;hAHp9obhKd/l59G1rJXs/FxHVSXz86TyXWnZcXZ+06Oen2/n50jy1RRwFabF5SlZXjrJ41jLGCvj&#10;/wBcekgEah7Bu5tdbfudnfW8JaxlPhz0qdGf05KcAq1YSMchKenQysXjvbCW2kcC5jOpK/ir8S18&#10;zgaV8zX16D/JbDwPyQ64aJqKnn3Vj6NIchMijyV2qCyTQfR9DR2NwSDb/H2fqeBXovdQQQ3RKqTC&#10;bg6VqY9sZDF5Nhj6oHHz+OZTCwmHgBlHBjU2Yof6W92Pd00tY6Dy6s/+M3f9p4cfuSuXH1Suq0s7&#10;rIIZW0WBuQQljwBwRYfj6U+E9OOuteGej5ybnjy2PM9RPjrpKZ4atJdVRI/Nj542PpsBwSPeyag1&#10;6aC0OK9KjbPdOYwEa0VNnKiqQRsCKh3l0yC90EsnKpyALj/W49+V3XCseqPAj5K9N+5vkznqalkj&#10;+6ERs0IX1G0g/CpZhdjyDYix/Pu3itmrdeW2TjTquPuzurIZWKcZGuGRrg7vFRR1DSzhm1WhRBc+&#10;oMA4H0/Htupbj0qVVQUHQB/G74wbs7X3zU7tyGHOEwcjy1MjVasjBnYuxiSYguZPwQTY+7ULCnTZ&#10;IQl2HVl2axW2et8RRdWddwR/373ZUUlBlMnFpU0lHMbSzSVH1SmhjDNJq4A9pLqQxqsMJ/Wc0+z1&#10;J8qAZ/l07ApkYzSj9FBWnr8vz6ETpDZlJ2t2ptPYu2KWar2R1Y70MWROl6fcG7alwdybljaMESxK&#10;GMEBa9lclfp7U7ZCssuoKfAhNAT+J/NvyrSvqT0g3WdoYSpak82SB+FfJf5cOtnDZe34NsbbxeHg&#10;RUWlpYkIUAchFFrgm4FvYjHDoJk1NelT731rr3v3Xuve/de697917r3v3Xuve/de6CruTY9Nv3Y2&#10;YwtREspkpJwisAbloyPyfwfp9efej1ZTQ9aknd2xMz1B2dmMa8EcNM9RNrarRVp3xyzNUFm1FTJ9&#10;oGcst/VDI3I0W9ulfq7U29CZkqyfZTuX+VR+fy6Em03NT9M0lFOVr6+n5+Xz6J52bteGuikzeKg8&#10;izwI0jR6ikaTsJZEEg1AmnY/tG5upH+p9lMLqwKHDjoRNSVP6Q6LxU1xd0TwqrRw2ZTcM5iJMoVQ&#10;CVkCKCTx+Rz7tlT0lLeoz1Eeo+1hCot/LYFiuk2Zwocg+sBAQBa17H3vVXjx6qfTpslgkrCUiDoo&#10;jYFC91ZZZrlH9Pp5JNj9R/rn3U8emyKg9LvalZUR7brqCkpw1Tt7J0mapC7PIslNWgJVwtGGiumh&#10;BxwRfnj3XSzMaeY62hYVAPRssTTQZXEY3JJSxSmSlpqkIPG0kPnji8pWC4JazEhgLaWtz7qCwJUm&#10;nT6gcCM9KzcuQO1NlZeuWc/cNREQfcG0VO5UxtM6xtJp8WvTwSCwW31t7sEAJZsr0pSB2ZdIJB6A&#10;DAzyJsejo9TM1VNJUPHZhD5nKicszaCfLJKSL8j/AFh7RvTxGpw6aZdLkefTXSpOKqloMXEs9XUy&#10;AhV8gjp0uqM0kihiyxKrfUern3ulcnpxe0Ak46s++F3Rs++d4YDEUsMk+KxlZBkM7VCxhyOSWRJY&#10;VJREUx0l725Ae1v03JjBHQBiOiHebsYhRs0z8h1tYbS2/TbY2/jcPSxrHHSU0SEKoX1Kig8WFrW+&#10;n9b+1g6CxNTXpSe99a697917r3v3Xuve/de697917r//1d/j37r3Xvfuvde9+691737r3TVm8TTZ&#10;zF1mMq0EkNVC8ZDAEXKkA2JA/Nv9j79x62DQ161+++dsbn+JHeidqYHH1VTtHL1C0u78TAjBKzEy&#10;y63miQft/e0DN5Im/PqS4Dn2Buf+SNs5+5bvdg3FF1MNUTkVMcgB0sK/sI8wT0Idh3ibZr6K8iNV&#10;4MvkyniP8o+fRjOw9m7V712VhOxdh1tNXS1NDDW0tRjyH1waARIQNMizwyXR0I1xvcEe+R3uTyDu&#10;fJ13ebFv1uUlWRgppRWU5DKeBUjP2dZde3fPNs1q+13s2vZrj4WJyj/wn0I+eD0Cm2tw5XAyx4PP&#10;StFUeRo5XdPTMgAQsytZVewH0A949Kt1sF1I0S6h6HAenDP+H9nUiXWzLbgzQjxY2HawxXzr8iPP&#10;oRk2ltjN5Bci9HRz1DiPUainR+V9IcMRr/s/W/sbDmCzudphtnk8GYmrU4gkfD6Uz0QXwCQiO4tg&#10;aZr51/1eX59J7fvZe1OoqahnmbTkULSQ0tNTFlkhjLKFlKhAgvytzwfYD3LYTvLTRQtWEDuPHT9h&#10;4n/J+R6Dl3BoVngtu0+Q4HoAsh8+dqiRZWpYoI2kdD9wZ0fXG1jcoDCur+tubfT2mt/b3cY41hhZ&#10;3VRXgpFD+dT0SxbrdRAJ9IDQ0pmvSvw/zf62y1ODI5iZmCppZHimK28j35dYlLfUn8fT2nn5F3SK&#10;SJFnBkr5gjJ8vSv8j0aG+YRLKLSTX6Dj+zHRgsfuCh31gYtwYauikxtWpXVGrROWNyI7MurS54Uk&#10;f6/sPvtMVtfSWlwWFwpFRWtPnjyGa56NLGWO9/TZHBFMV/meHDqZS4XGUQkr6iGCMQIHZVA8rMoN&#10;7sLs+q/Nz7OLK9sdteMGUvMxouTn554fI9HKW4Zo4oEJlY0r5dJ7N7pkrsfJSY9RBBHraepkZo4q&#10;SIXZmlNwiyBBe31t+PZh9Tf7vuDLAx8EUrT4VHCrHoxjjttvuWeR9UoGaUoPz/1evQIZ3N5DeWYw&#10;3X+yzNPNkFhNR4gWMzSMBJm68AELTIhb7aJv1v6rFQfeff3afu/xczX9jzZvVgy8qWzB1Dihu5h5&#10;0OfDU/tGPM9Qx7p89Q7ZDJtlhOH3WYZI/wBBQ+v9I+Q/P06ue+OvUlD1XsfHY+KJRWS00bVMhVvK&#10;8pF5XdyBqLMTz+ffT+NFjVURQEAoAMAAeQ6xUkcuxYmpJ49GF9udN9e9+691737r3Xvfuvde9+69&#10;1737r3XvfuvdcWVXVkYBlZSrKfoVYWIP+BB9+691S/8AzBPjxlaeqpe1NkwPFmcHUfxGKWGE2fx3&#10;aSKcRn92CdGMciHhkJB+vtt1BwRjpTE5BBBz0XvD1ezvlV07l8DuCnpRlqahkx2XxEyRfeUGSjiK&#10;NA+tC7RTFS0UllDJb6EEAtmhpqRh2+XRzb3JVlkXj59Ut7r6k338S96y1a1NVV7JFRI2MyngkabC&#10;a5tRoMhCSUkpHDW8l2VjY2B9kFnaTbaZoWuNVjWsYPGMeaavNB+CuVHaSQBQRy3Ed8ElWOlwfjpw&#10;Y/xU8mP4uNTkU4dGlwtV1j29t8ZHcuEoaXLywsIWZY6iCtUWVqqFk4Zh9WHBv/T2adrfb0iIZTjK&#10;9FL7+331L0KDQZTD7gpUracS4zK4/BtVYarcr6DFWlljWoiFw6akZbWINxdNPPHbislfyBP8+H7S&#10;OnUqRUDonUn8x5MLRPRbexs0kAIWX7xhBFLGnAZI0+40uoA4Nvre/wDVBJuagfo2zM1fMhR9tQWP&#10;8v2daNCeHSz2x/M1wlXA1PuGklpJ3Ulqiijjmp4FQFURfV5pZZ7j/dY088/n25DuMbr+uhjf82H5&#10;ECvDjUD0z1bwziiE1/LoScR8zeu+1pqDAw5DPfxabSjU2IxVXMWjcqljIqFVqH1gcGwH59qUuYJG&#10;0pIKgehH+EDr2kqASpFejj7C6S2FHLFm9yTRNEIlrPuMj5TUoCfKKeRnYulQpIUrb68c+1H2nHTb&#10;E+Qqehi3h8gtv7PoYtmddYeor9wyRGmoaLGxierm1x+qqJi9MNJEi3Zn4H19sT3SQ6Y0FZyDRRSp&#10;AoCc0wKip4Co8yOvR2xc65GogP5D/i6dBHt2PI7tpZ8VRVNTW76zOV+03buekdpBgsZUMWOzNvTk&#10;fvZeqVz9xKpKxAm5AHtiGCS8YxIaSVo7D8I81B9T/Lj6dOXNxFaJ4jfDTtX1Pr9nWxb8EPjZR9ab&#10;Uo85W4+KkraiGJ44NDfsRlf24lcgMzqOWZjqYksbkn2K4IUhjSOMUQDoF3M7zyNJIaserKPb/SXr&#10;3v3Xuve/de697917r3v3Xuve/de697917rplDKVYXVgVI/qCLEf7Ee/de6qV/mBfFKPfuCqd17fp&#10;FGUo0epRokV5LopYahpu1yDe4II+vvQLI6uhIYGo6ficgg1oetbDM4TL7RqsjhpQ1PSJJNBk8XVB&#10;ilCBYRS0/l5FIZP821rQkaD9VLLZ7KDdIGurVAu4oKugHxDzdQOP9JfLjw4C7br5ZhpbEtM/P5j/&#10;AC9F83ls+pxs0uaxE/njf1yxxlNIScgyC/NmUsOPyv8AsfZLqD1RxSQdGLxE969BZM10MxjkUary&#10;hv3BqdtJZBJGRyq8CxsV9t0IND0lYU4dc4XVKOau8epaaOeo1SKqHyRaJAU9APjT6i36dPA96rTz&#10;6a6d+u8o1Vu5YWgiKZjbZiIlaR0jMTvHHN6uC0qkXuCACD7sGKjUONevKSHB6OF1FmBV7Xp6Rgon&#10;xtdUY4J/ZWmp6g+NlZwQ/pc3+pIHHu3h1YknJz0tgYOTXj0rO1KzEw9Z7kgaBFyVQ8NMkk11+1hW&#10;oaoqDcLZ47aLH/Wvx7u1Vx8uja2dUY+pUj/V/qz0XCsrp5HpNs4SGSoMcgaaZkZqaAOQgkqpQt0a&#10;KOVrWuDxx9PaAqMnpiWMaifPoeuq+ra/dWRo9qYCmnrc7XVaQ5bLRI0qUMLyqWpKWS5RpVBsCQQn&#10;1a/Csohg1nUw7P8AD0RX98sC0BrL5D/Ketqz4WfGvGdNbJx0stGseQkgjkdmjDO0rLdizyXkLEm7&#10;E3LH6n8+zFR0EJpGkYsxqxPR8fdumOve/de697917r3v3Xuve/de697917r/1t/j37r3Xvfuvde9&#10;+691737r3XvfuvdAR3t0zg+3NpZDE5CkhlmkppVRzGGfUUIBFzYkcfi/H596I6urFeqEoMp2l8E+&#10;wa2jnxuR3F1FlchJLksGpcvjDPIBNkcIz/tw1OkXeE2jltfhufcZe5Xthy/7lbQ1hukQS9QHwpgO&#10;5D6H1U+YP5dCbY9/udnlOjutWI1J5Y8x6Ho+OIpOp/kdhabdmxcxRVcFVEklS1HIiVuPqfGGeKpo&#10;2/yimqoWezo6gg/j6e+Z/uF7IbpyjuUlpvVgzWhJ0SqKowHBgeFfUcesmOU/c17axQLKtxb1wjcR&#10;8mHl8j0FG+NqdgdaxzS0dNNnsLSxM8c1HHI9U8UXq0MoOryEXAH0v7gC+5BvAZpoA0iFqAjBA89Q&#10;8qdTDtW78vc0xF43EW4k/wBmxAz8jwI6rZ7O71OWy80mew1ZjaOFZKaSLKQSRVUSoCBKplUwN5NR&#10;4BPP+HtNDtu6bdqj+lq5GKGv2VoKDyqM/b0i3Ladyt5DGLKsYBpT09RTy6C/A9hdIf5nceMiqqXI&#10;NIGbXAmmQaiFcgMNFxqDDkH2Q/u/nBHd7aPW8YFAWZaD5fPyoegy1zZba2m4t18cnzFT8/z6XmL3&#10;98VqaupqWk2/QwSSTRIJpJgQWUhg7kyMjLfmx+v+Htm+sefpIHuWsnbSldOskV9KEfzz9nRtbbvt&#10;0/6a21KDPaej47H33hstjYKPaiyS0DIipFT05WBFAAUpLZYWUL/Tn2DrS33SeR5rizdLpfiqM186&#10;nz/I/b0fWotJENysSqP2V+30/PpWZXd9DjoZBksvAWTWYsPj5EqstWSKoCxCJG4W5szNZfybfX2c&#10;bbypuO63NvFHYSvM7UUINTEk+QAPnwpkeh6R3F3Cmrwf7QCuCOA4n5fyp69AzlOztw9gyU3XfWWC&#10;jyGRkmEeQrYYzU4nDzvI6uKmoUePLZCJSBoUmCNuGZiNPvo57CfdFndLLmP3JtvAsQQ8dkKh5OBD&#10;XBGQD/B8VOIWvWO/OvuktvNdWWwsHujVWlrVUPno8mb+lwByK9Wi/Er4qUvXVANz7oDZHc2S01Vd&#10;XVarJUS1DAX9RFgq/QAAKigAAce+jdlZWm32sFlY26RWkShURQFVVHAADAA6x7urmW5lknmkZ5nN&#10;SSakk+ZPVg6qFUKosqgKB/QAWA/2A9rOknXfv3Xuve/de697917r3v3Xuve/de697917r3v3Xuve&#10;/de6S+7tq43d+FrMPkoI5oqmGSP1qGtrUi3JA5P9feiK9bBI618vkn8e+w/jf2FU9o9WRT/ZySN/&#10;GMSqyfYZSgLmWSlrIoxYAaiY5F9cbcg8kFp0DCh6VxyEEMOPU3be6epPlFtc4nJUtJT7kgiMGa2t&#10;mBTjJwOyCKZWilCiuomZj45kGkiwbS11CCWEjiKjo0guiDUGh9Oisdu/CvcWxQ+R6ZrHqMTAs1RN&#10;teoD+WjkKkomNP5iaQn6Hj/H2laHSOzh6dGcV2r4lwfXqhj5W9tdrYesOzt3bBy2FjxNXJ5pNwY+&#10;rkpctKFMUn28phWGSBk5B1Xsef6ew/f7lcWziMWemMmmp6FTxwAppkAEVbVStUHR1FYpNF4kdwrs&#10;ADpSuocONQDjgaArWlGPVa9Tu3bH8Xqq+vxkIjkneaSiRVgiTXIZGSNY7FY1uVA4uPZaxknm8VUA&#10;QtXSDQU9KinEcSPPNOrFPAADqahaVPGvrT5VwP29Lo726IeiWNevxFXM+qSviz1WTa3qVIJI5IY2&#10;5uOCB+Qfavxk/wCjbin+/n/6B6bWQnhcH/nGvRzvjR2zs3C5Clxey9jqmQrZltUYqjmyWQcMzHSW&#10;0SzIyoeX16RYnSqi4Ubffo8zWhsjEaVBBL1px1HSCKVFCajNKg0BrNARGJvG1Z4EBf2Cua+YFD8j&#10;mlimW3zuSpinh3BlMbsjFy00X3ByVbTzZ4OB/m6LFopL1cpaw1XNwBa/s4PSPA+3pa9U4rM5eoyF&#10;PiNr5jHwZ/wUVLW5NHXf+6McF9RLEO23cHVzNfyH1yrYIGANt2ts9yXYwmOOtKmmpgPSlaD0rn1A&#10;6TXl7FbBVDh5eNBwB+fz6vW+FPwlkx743dm78VT0SUwWXHYuGDx0lDHKRI1kN3kmlIvJLIWlkP6i&#10;ePZ7DBHCoSNaL0GLm5kncvI1WP8Aqx1dVj6CmxlHBQ0kYjggQIiKAAAABwBwL2/HtR0iJrnqb791&#10;7r3v3Xuve/de697917r3v3Xuve/de697917r3v3Xum/KYyjy9FNQ10KTQToyMrqGtqFri/8AvP8A&#10;Ue/EV68DTPVHvzf+B5yb1u89k0ax1iieZ44IgVmVgfIjIFKyxyISGVgQb2IPvcckkEiSwuVlU1BH&#10;EdKoZWVgytRh59a+m8uvtz7PrqzHrE1BURSPHNhMoLUMwBdWahqakMkRGskRyMpuBpZuADIptu7M&#10;XuGFvuB4t/obn1NPgPr+Hzxw6FFjvIJWO4IX5+X+x/g6L7u/H0NLA5EdbiauKxqY5o5PtppGViZE&#10;UwEAAsCASVJII49ltztt3bFhJHqQcGGQR6gjozlEcg1xsDX06C/L5qKi2pk4taST1MMcMCAwq0gn&#10;kAcALwJNWtGH6vZbpOqoHSJlNa/LqLsGoqaTdm1RkXEEtdinWVtToscQeMRBvWgeXxgm/wBSAT72&#10;ABk46qrKuSM9HL6grA1duOj1QxwwZiMQmBg6QmoOtToA16JlN+Pp7e0laMvCnSqLBL+XQqd2mSm2&#10;rTCpSIUdVl6OD7ZFJV3ZHkl80pHqSQRoliOdPPup0tG1SdY6MIHj7i5yB59KPrjpHenam8KrH7Xx&#10;U1DiaivlgWSgV1NTTPIoJnqVuPEQpChTcoTci3vSWqUVpDqbjTyH2+vRNf78qhorPJpTV/mHWx38&#10;OvhDgep8RRZfM0UL5YJEdUkSFlcAMQOARoP9L8+1dK8eghLMzsSzEserOIYo4IkhiULHGoVFHAAH&#10;4AFgP96926T9ZPfuvde9+691737r3Xvfuvde9+691737r3X/19/j37r3Xvfuvde9+691737r3Xvf&#10;uvde9+690BncXRe0e2sHW4/L46mkqJomCSPEpOpgbkGxYEm3A/x/r70RXq6sR1RZ278Je3uhdwVm&#10;++mc/m8BPBI1Sf4RPLFFMkbPIsNZSDVS1sAZf0So6n+nsu3La9v3e1ksdzso57RxQq4BH8+B+Yz0&#10;st7uW3kWWCUpIPMGnR5/h53qPkFsPNbf7ExtJie0tgzR4/caRxeCmy9HKG+0zMcLkiL7kRskiX4k&#10;U24t7w59zvazbOU/HudpgYWU1Wj89LeaN9laqfMYPDqQdl5l3F5EdJT4gNGA/kw/y9OvZvSPSW5/&#10;LJnMbh5JJjIGutOEDgMpZgR+rm/04PvDHm2626xR3WdBODQlf8BAzx+XWQnLHPnOVnGsSkvAKfGK&#10;4/Poo2S+Ffxdyhq0qaTEeOI+Q/ZpF5oSSx58ZCyNYcXFz7jfat8tZZWmPjNHwouPt/1enQruOepp&#10;XSWfYLZ7k8SRxNOOOH8+kRU9BfFLYUsMlJsWmzEtOXammejMvqA/XLGBou1uARzb6+xQZDuqeHZW&#10;svhkgEs7cP8ADXpi45n3K9QW9taQwluIVR+ytK9AJ2n2V2BmWpNl9W7XqNrYHztSRNiscKeuNLdY&#10;41+4hVftklv+kAED8+x1sPJtkURL4CVWOrwwPxerN8R/M/l0QXO47tDHNG7UXzNafy4fb0JvW/Qu&#10;69418HXW3Zqqes/bHZG89cktTLWTiOWo2tiapmZ6eko76auRSHll1JcKrBs9/Zf2V2Llm1tuaNx2&#10;1G3uVQ0SsARCp4ED+MjNfIUAp1jnzVzvul+ZttguSloGIbTUF85BPHT8vPz6uz+P/wAV9k9PYahW&#10;DG00mQjjRnlaJC5kAB1MxFzck/7b/H3kmB1GzPXo2aIsaqiKFVRZVAsAB/T3bpvrl7917r3v3Xuv&#10;e/de697917r3v3Xuve/de697917r3v3Xuve/de697917pIbx2Tgt74ufF5qjhqYponivJGr8MpAv&#10;cfgn/be9EdbDEdUl/JX+XLkafKVG8us6irw+Tp5JKqmnxMstJURSjyMrQz05jkVuP68ge6Efs6fW&#10;T556DP4xdr71xG+p+jO+IZa6vqaWf+6W6qiHx18ktCjM+LyDBVWoJhUtHIAG9J1E/X2llQKNYGOl&#10;kcjNiuehq7a6/wCj9xU9fSdi47a1Z4UcsuQioGmaPlbt5lLkAf09oyyGuroxiecU8Mmh6qb3/wDC&#10;r+Wxu3cEkeQxG2oKtnkeakwNfU42aocqSQv8PmhQENzYcXPPPtG1pZOWrGtSakjBJ48RQ58858+j&#10;RbvcAEBYkAUAOQBwFAagAeWMeXQC7k+Hf8uPZMNT/d7rPObkqo9Rk+/yuZmVJLho4oo/ufFJEq83&#10;Clgv1PPuqWlpECEjr/pu7/j1f5dOm5vZWDO4X/SjT/x2nQVZ3ctJ1dhcntz48daY3ZEWYpVp6vJU&#10;m3oajK1KSkLopaqojkqEkWOwMoNx9OLcOJHFGCEQKpNcADPr1SRnahdizfPPQzfFP4jZncFTjd97&#10;txNXuTsPc9UW2ljM+HrkwtLBUEVO7cxT1PkjllWoulHEy6HcMzXWMqyy3gEp1MOwfz6LL27aAeGh&#10;/UPE+n+z1syfF/4Q7f2JSwbk3XB/E9wVWipqaqtAmqJJjYtd3uwPP0+gAA4Hs1VaCg4dB55CSc56&#10;sjoqGkx9OlLRwRwQRqqqkahQAoAH0/wHu/TFa9S/fuvde9+691737r3Xvfuvde9+691737r3Xvfu&#10;vde9+691737r3XvfuvdRK6gpMlTyUtbAlRBIpVo5FBBBFvz/AMi9+69w6r979+BWwu1lqq2koaem&#10;rpQ7Bo0RG1G5FgANRJH4/r/r+6lenVkpQHqobtv+VvvLECsGGp2rqK7H7SaHywuOTzFKjxElh+R+&#10;Pd45pov7OQj/AAfs4dKY7h4yGjkKn5Hqo/5E/GOq6ipchn94bbrov4TDTaaehp2AmX72nhLx04VR&#10;5ESTUzAj0ofd9fjrIHVdVCa0of5Y6ObK9nuJPDkYEUr6H+XRKpcqu6d4YuXDUc2GxeMgalljySWn&#10;qadiWh8SofLEzjUFvYlRzz7KgQ7UbiOlzoSeHn0Mu2t8bh2Vn6hMThnz1bWimm8VOdLGOEKka04I&#10;KmqGg2DDi9/akJ4i9rgH59OKTUUPQs9jdk9iZWm27XZHrmsx22MdkqKpyCV0yzVNUaSYtVzqq+NT&#10;GsLGMD+pB/x92NhKbeWQTrWnl69LZIZpbaZo1oNNOtyf4Y9fdJ5bqDY3ZvWf8PzOE3Th6bJUVfFH&#10;GJUk0+Oqo6xBd6euoapGimjb1I6kH8H3uNlkQMP9R6j6TUrMjChBp0eREWNVRFCqoAVRwAB+PbvT&#10;XXL37r3Xvfuvde9+691737r3Xvfuvde9+691737r3X//0N/j37r3Xvfuvde9+691737r3Xvfuvde&#10;9+691737r3TXmMRQ5ugqKCup4p4p4njIkQNYsrAHkHgFvfuPWwaHqi7fWDrOlfkvmW25VjB43d+C&#10;r4MqAyww1H2chmpFNyqrKKiYaeR9T7jz3KtY7nluZZAKawOA8wR+XQq5WkiXcUMvwAV/YR0CsWVy&#10;uVrqiXe8OfxZFROayoD1kuMmAndYZKaSF3jAaMgt+Cw988959vIZLie5+lHEk9uP8Hn1kZZ8x28c&#10;ccUTrpp6j06HDbEOyaX7NsflaSQzuof7ifTJUNptd1lbUCw45/4j3Hc+w7fZTxiOFKB+AGP9jq82&#10;4yPJqcUHl6Z6XFdT4mpikYHC8K5BkqqL/NJcf2ZBdgfoPb+qK3ZmUBdIyAOHTkV3CJVAuACfOvn9&#10;vQG/6SutcZuSbAU2QxVRuARSrPFDV05/h0oVjBrbXpMmsD6cj6e5E9vbad96265ljdraaRQag0AJ&#10;H+o9EfMm4E2F2I7zvCHz446t++NPVWK2PsfG1op43yeTj+9q6plVpp6iq/eqJpJOSxklck888/j3&#10;1DiRY40RAAigAfYOHWMUrlmJJ8+jN+3emuve/de697917r3v3Xuve/de697917r3v3Xuve/de697&#10;917r3v3Xuve/de697917r3v3XusckUcyNHKiyRuCrK4BBDAgix/qD7917qm/599cRbQ3NtLsra0c&#10;eMzOLzVHUQVsKIniNS/2zlrAaoyk5VuPoSPaecUhlp/CeltqQZYweFRXqoTv6j3PvHsCuqslS5rI&#10;YeaCikxudxDz1FE8ckZauWtjpJGUeGZT4wVuBf2FgTIwepPz6GMRVEKCgHQe4PY3VtDHLkIqim/i&#10;serXLXeSGVCNIZNEx1yAutzp5HtSHiAoXAPVT4lfhNOhtel249LSiL+Bsv28Qj1z0SoZJEIDuXcM&#10;CQDcEC35P49qKqQOmu6ua9AxuLePX+1s/RDM1uLNetWi4/G09TT/AOWMCplki0OyCBV4uTY+6FlB&#10;456vmnGnWwR8C+utv7j27H2cYqerSuXwY5v251p6ailkgWniYakUJULISALXJ/w9nNrQxJToK7gx&#10;FzIDxr1aCqqihVAVVFgB+Parov65e/de697917r3v3Xuve/de697917r3v3Xuve/de697917r3v3&#10;Xuve/de697917r3v3Xuve/de6xTQQ1CGOeKOZCCCsiK68/4MD7917rWF/nsdodbdP4OJc3X0cGcy&#10;MRrcRt2iGvI5GnjqI/8AKPDECsVFG8Z1O5VSVKi5Fvaa5YpE2lSWOOjba3Mc6y/hAz+Y61RNqfIf&#10;qXNVmcyOU3FW4mSKB5KWE0MsslVUwQjxUUaxqWRGmk9J+oN/ZTA13HJSS3ND0ey7hBpNRQ9LSP5m&#10;da4SPCZTbm3931mfgljFdWS0cRpSqOvliRZVZCAVYC/9fr7XNBeMhAiAU8M9IV3e3QMQpDDp73T/&#10;ADANw73xNNjRs3KR45C0fmkgiVVp10xkSBSNbu0Y1lv9UP8AH3SOw3RS/wCupHVU5geMOChMZ9Ot&#10;xz+Rp8ovjr2j8b8L1B1dnJKPsPZ2Kk3Lv7Y2XjqYs3S5LJ1cUWYzUJdWopsRPkpQkIgk/bj0B0U8&#10;l60cKWgdSJ+JrwJ8yDwp/PoOy3kd3cSkYk40pTHV5/td1rr3v3Xuve/de697917r3v3Xuve/de69&#10;7917r3v3Xuv/0d/j37r3Xvfuvde9+691737r3Xvfuvde9+691737r3Xvfuvdaa//AAox7x3h11l+&#10;sItiZ+u2+uUzuagzs2KLRV1QtHHjJaFPOuiWOBJJJGYAjUbXHA9l+47ZButu1vcisNQaevRztziG&#10;O4nIOtaU/Otf8nWvZsz+Z78ptiU32lB2hlcti451jSiy6jI0pSNSXVlqkkYSSHi+r6n2Adw9s9iu&#10;lcRSNGxHDiM9KU3poJGlBbh/qx1F7K/mr/InedMlL91Q7ZqHKrVz0FGKWqMbftrOZad10OV5BH0J&#10;59hCx9jOWobp5byNZUJqcDPSuTnS/kVVR3x8+iyy/MvvaqyBeTtHd5kMniRostWimDq+oLpWUeR5&#10;gbamFr/Q+xSntDyMsciDZ46ngSM9JpOadxkZO86B5VPWBvkP2jJVy5Rd35xK+oLffTVOSq4TpjZR&#10;J5QJfLax9Dg2b8ezW05B5dsIhHDZLQfLh0kn326lB9TxqT/g6+gp/wAJ7u+t+d5fAjHy9jboym7c&#10;5snsfd208bk81VSV2Sj25TUmByuLoZq6V5JKqGjbMyJEWYlItKf2fYr2lPCtjAHLIjECvpjH5dFc&#10;tSQxUAnq9L2adNde9+691737r3Xvfuvde9+691737r3Xvfuvde9+691737r3Xvfuvde9+691737r&#10;3Xvfuvde9+691SJ/PH7ByuwfiP2Lmds1px25sfg6aXHVyIGmpTNk6GCoeHUCPP8AZzPoYcoxBBv7&#10;alQyIyV446X7eqtcRhuGf2gEj+fWhZtD5wd/7KMcm3+1N0wWpnlnpZ6qScNqNljlhm8kbRFiTYfg&#10;+yj91xRf2blfsJ6MTuBBoSfz6e93fzH+983imosi+Hq6plKQ544emSaeR+ZPE0RUqfwT9CfaZtr1&#10;vreSo/L/ADdWG7kAqrUP2dFby/yR7MzM0VVXb53I3kAnmgosnWRQxtqKyIBHKHjij/sqpvb8W9uj&#10;abOoYxkkGvxNxpT1pT5cPPqp3GVseIeo6dq7yrHgq6nc2fraunCvRTTV9SNYkYLrjklf903tdT6g&#10;vt6Oxgi/s4wP24HoPQfZjqrXbnJc9bX/APwl9+T3Zee7p7r6P3VvLK5rZeU6+g3jh8DX5Gorsbit&#10;04bcONoKqqw0dRJIKCStoc3ItSq2E7RoeSo9qbb9Odowe0itOkd23ixCQjuB49bsHsx6Leve/de6&#10;97917r3v3Xuve/de697917r3v3Xuve/de697917r3v3Xuve/de697917r3v3Xuve/de6w1LMlPO6&#10;frWGVlt9dSoxW1ufqPfuvDiOtGD/AIUE5Cs3B2RhMhk42llpcNlsHBKVLlaWnqBWImk2GktVP+bg&#10;nj2YWYga2nMwypBH+r8ujCEOsbSJwXj+fWrfsaaGgqKrypAaqKpdmV4o5y8Wt2VR6dI06uQeVI9l&#10;kp1SApw6ZnnEi6Dx6XtRnZKqupqITr+15UWDTFHCfOpa6eMcSxHnk35/x9qlqygEdFpouqpx0aXb&#10;WDo32k9SYYzMYWcPoDksbsysTHqWNgbDi3+9+6qzrKF4jq8czLTQKg9XCf8ACcPcYwXzz37hEkkR&#10;c11TmKaSBUZIv2dy7fq7AMq6iDCQOSB/h7buFQzRyDjkdMxZnYlAGIOfz4db5/vXSvr3v3Xuve/d&#10;e697917r3v3Xuve/de697917r3v3Xuv/0t/j37r3Xvfuvde9+691737r3Xvfuvde9+691737r3Xv&#10;fuvdaMv/AApApxX706roCzA1W48zEp1Mqq/goSpMig6TrUfXgng+9p8Mn2jpdFJ4dvKfI0/y9at2&#10;59q1WAqm1zIjRI7CCIqy1ZhUy6VU8RzavyTyfbLxVOuuOkhCSrrXoFK+V6hvJUMslM8H3FTAwKzU&#10;8jSa2jlW2qRhYWtx/re2qZrTpKtdTJXIPUpULVEVNRQMkQKSxsUcIPKi3ip5Bd5xxqe4Gg+3BwPT&#10;pIBA8ulljcdNUN5pn88jhI5FmV2JSG+hdbWZAjfQ/Q+6t6H06qxw2nj1v7f8JfXUfDHsinRpNEHd&#10;+6dEcg0iMPtnYrMI1H+6y9yD+b+2LBdKzjy1n/AOni5dEJ8hTrZk9r+q9e9+691737r3Xvfuvde9&#10;+691737r3Xvfuvde9+691737r3Xvfuvde9+691737r3Xvfuvde9+691r2/8ACgF9HxS7EY6rDB0f&#10;CgsTeuxwHpHJ/wCI97T4x9h/wHpZaEq+oHIr/g6+flldlT0mHoMgJ44IJ4I6iOoWTXJGhssYkUgt&#10;NHzxf6e23j8QYwemS6ys4B7q9A5nJao1MkCuEelqI6RYpAE+5gjXUZ6eT/NhCzc/2vbBXiPTpKxK&#10;OFrx6aY/t46VBR07apXlgmbQxiVozcy1EhJan0MLIQDqPuygGnTniFR0rcdQVUxiWaRgYCJIY2WR&#10;1V3QLrCNpuTexAsffiKcet+NXA62Mf8AhNvWvgf5glNRw6ohmOrt3UlQii0EhhqcTXwn8hpValJ0&#10;ngf19o1FL9CDjSenI5y8TxNxrXr6HXs06a697917r3v3Xuve/de697917r3v3Xuve/de697917r3&#10;v3Xuve/de697917r3v3Xuve/de697917rhIuuN0H9pGXn6eoEc/7f37r3WlB/wAKAsIkWToa4BVA&#10;myqtpOhjrjhkT1jlUvFzY+1tooMF4W4gA/bx6Vqz+C6KcGlfs61LdoIkb1Y9AV6qV2KMVfWVj8ka&#10;lg2rUGPAuefp7L43Ermq0HSWegFVGOlS1GUr6V2UF0ZbgKw1DixbWjEM+rg/1/w9rVrpIXj0gejZ&#10;Jx0cDbdVJ/dpQhhEcNKokSMFSVMYIDgAeqNgDzxcH2lGXpWhr0pROxWBwOrL/wCQnkxQfzJMNEoS&#10;E5bZO6aZz9BIv+S1JItpW94Af8PepVYSLnFetIp11r69fQc976e697917r3v3Xuve/de697917r3&#10;v3Xuve/de697917r/9Pf49+691737r3Xvfuvde9+691737r3Xvfuvde9+691737r3Wjt/wAKJ6o0&#10;++er3uqsNy5e7uQI40ENEXkkJuQifXj8+3I6CKap/h/y9L0ANpceuP8AL1ri7woEycM8qIqN4xI8&#10;yp6PSoTWj2YrJPyeP7P+v7aQk9vRKspTUvl0TfPrIK676Uip2qIo2CBVZNY0yXBvIpU8Bh9fbMg0&#10;sQetRnV3AdONBTmpZKdEqkqICjU7I6pphYafDE5N9ZYnVa/Hu6AGuenZW8NK08+hbx1JLRx6WkR4&#10;iI3ZnUAsQyq6JIxLSyAt+bDg/X3ph1RZKrgZ63s/+EvzrJ8RO2ik3nC96blUyrfxsV2xscARg/QB&#10;LfTi9/bVsADKP6X+QdKI66DX162bParq3Xvfuvde9+691737r3Xvfuvde9+691737r3Xvfuvde9+&#10;691737r3Xvfuvde9+691737r3Xvfuvda+P8AP1k8fxf7Ab1G2DpCAttRb7zH6QL8AkkDn+vtyGni&#10;rXhQ/wCA9LrKniivof8AAetFGMLldtYuMxwzyimMWqNRIBrJV4pSeNMGklv6Ee2dVG49FUjmOdiP&#10;Xoq+/KOWmrKikX1Rh45ZJBHdtavynk9LIxWxFvx7rKunSfXprXrdsdJnHhHVYpElaOqLrqj0iLzg&#10;kI8pJACRAWufqfdUoSB0/kISRmnQrYLHVNPFBMZHLG6OKm0rRoxIR5ZSdMSH/AHgf4e7lc9MRyhh&#10;nq+D/hPpMo/mN7KCS6pE6+3o4ijJ0wE0ao5k/sya+CgP4PtJppcxGmaHp2Mt4o9CD19FT2u6f697&#10;917r3v3Xuve/de697917r3v3Xuve/de697917r3v3Xuve/de697917r3v3Xuve/de697917r3v3X&#10;utP/AP4UDbc14inr1j8jQZN0uTZSJY5hqYi1wCg/2/09qrSpW5A46a/z6VIhkjcA+Vf2daZO0oRT&#10;5nIwTeR0ad38DTDyozakkMRF/Q6AcEDke08aAsGA6KpNQVgCehMq6ezBvI0o8kIjVlijAQENbUoA&#10;YhX/ACBe/taAFFemVIppPHodtpVCzYYxiQkLFJG+rSCp03UX/SxAHH+HtDIyiUkLnpRA3YUPVlH8&#10;j+WSj/mUdcMrHx1WH3bBpYiwIw9TKNJBuQWj+g9+l7tJ6vG36hXy6+iZ71091737r3Xvfuvde9+6&#10;91737r3Xvfuvde9+691737r3X//U3+Pfuvde9+691737r3Xvfuvde9+691737r3Xvfuvde9+691o&#10;s/8ACkmWaDc3W8kUfkA3JmDLe5AjWHHsVsLH1W/1uPdSwEMinzp/l6MY6C0um88f5eqE8FS/3h2z&#10;LVxoBUQRJA4IvFPEVVdYQC6lEJt/X23E54kY6D7R6tRDcD0TTtTGx0GfqgsbinhkWmlgUkeRVGqK&#10;XgjxKGPP9Rx7uRUavOvV1GlKDh1L2Vj2rkhhaYCaGMS+ZSvjeJm9J1vcrKqm1gbge98FJUZ6d0eN&#10;EVH8ul3mS9Exl1RIkYjjEpcNqQkDQkAuGt/qjz+fdckV8umkQx9tcjrel/4S6KV+HPaVwvPeG5ij&#10;oCEkT+7eyLOo/AJ/3n23CCGmHlq/yDpaopDEfM/7PWzl7Uda697917r3v3Xuve/de697917r3v3X&#10;uve/de697917r3v3Xuve/de697917r3v3Xuve/de697917rXr/n+GRfiz2K0S65BgKXQv19X3eP5&#10;/wBYDn3tGCPqPAV/wdGFgAZlr6H/AAHrRT6jk/jONixcyaZI45JUkUEaJQSGWQEBn81ufaVG7scO&#10;ia4UPM+ePQU914NqQQEIsNW3nqnkjUgGRGKGLQbF7x/T2+x1+Xl03GhXV69A1tCBZ5vALrDUTJFC&#10;gOt4JFvrEocFdEl7k/j6e/KP29PRdxK+vQ3VNDLRUUEWuOQx6ndzKqKjgEh3K+p9I4Cjiw96BJrU&#10;Z6ZEPgsR69Xa/wDCdhXrf5huHrFCzLF1tuySSaNAvibVRU9nt9A/k449pytJ4yOGk9LIFqsjHiD1&#10;9Fj2r631737r3Xvfuvde9+691737r3Xvfuvde9+691737r3Xvfuvde9+691737r3Xvfuvde9+691&#10;737r3Xvfuvdarn8/zHxnr6epCksmSp3SzaAzkTAKzDnT9eL8+1lhXxZQBWqHpZCSEkK0rp60bsBL&#10;LT7gyKMilmqJwoKsGjYNcgkBi6aSTz+faFmeOQjyr0VStRTgdC3lJSlLDJGrAFhrAGu7GxBXXEGG&#10;oD6i1r+1OtqDpFwIDdCBtCrZ8TNphREqNf1ubP8AS408Em35vb3SQLIV8j04swUlacerNv5JoCfz&#10;JupnF21Um7AwLsVGjb2RYWW/BDL+PfpkICH59KITVwR19GP230q697917r3v3Xuve/de697917r3&#10;v3Xuve/de697917r/9Xf49+691737r3Xvfuvde9+691737r3Xvfuvde9+691737r3Wiv/wAKT5Cm&#10;d2DGurXJm86wVGs5MdPQsLfW+l7E2/A9tutY2+RH+XoyhXVZ3WfT/L1RN0pTw5DbtTSrUrHLOiSa&#10;pZCXmkuF8luCilL+n8H36MauiGtJJF6K33pjKiHc86Rxh4pX4ZPGogZW8YjAJHlZ7XLH6D2+aAAe&#10;fW9FFIFePXPrHFRlo3mp3jWkku8QmDQTTzEJHyQAUjHI/HvxIQIAMdaim8JqDienbsCKnxlVKkqS&#10;BKqLSsSRgazfhYpACNWsgKOCT/h7YdxqIB6uzlmLAdbzX/CW2ORfhRv55AFeTufdTNHfUYtOE2eg&#10;ic/mRAvq/wAT7pEQWkp6/wCQdKEJaNST59bOXt/rfXvfuvde9+691737r3Xvfuvde9+691737r3X&#10;vfuvde9+691737r3Xvfuvde9+691737r3Xvfuvda938/mTw/FvsOW4GnA0gBJsAzVmPVSf8AYn/e&#10;PeqVJB9D/g6MNvoZlFfI/wCA9aH/AEG0TZfRPI0Ta5qdWmcgRxyO37YWwuzKQQ3+w/HtiNfLoouR&#10;onHzJ6l/I7CzUtPTmEx1RW5ZUYL5lnu+tpGuVWJQBb6Nb2rACgg+fTYXuLDjTh0WvYeJaavWGSGS&#10;I1SraojkUMIlbXKWVSQrFeP8R+ffhRVYjj1TX4bajx6HbeNJT0mLpK5EaGKNV5VFl9IXSpci9iTa&#10;9xbj21JIuPLp95TLQgZ6us/4TR0Qr/nluOtjjKU1F1dmJ4ldrtItTnMLA09jceAs9lva/PtjVWVB&#10;50PTkJJ1CuKdfQ49qer9e9+691737r3Xvfuvde9+691737r3Xvfuvde9+691737r3Xvfuvde9+69&#10;1737r3Xvfuvde9+691737r3WsZ/P6oFHVdZPZV8eRpihJNlvIQCzjUQAGB/3v2qstXjMFNDpPShM&#10;xyLXy60QsOGbdeTXRpIq5tMvpf6sTaRjqAUg/gg+2JQvma549E0jHUUBxXoZ66DTTh0ezFFRlQ3Q&#10;ra3HFjf6W+vH197HDPTVNWK0PSz2nGY8dILBfqQqEAKrW9UgHpJv7usdakGvW0tq6mJyerLv5J9j&#10;/Mr6lA0Amm3g7WcFWMe18ubJ9PUdPI91neqRqeNelURVJFQedf8AB19Gj210r697917r3v3Xuve/&#10;de697917r3v3Xuve/de697917r//1t/j37r3Xvfuvde9+691737r3Xvfuvde9+691737r3Xvfuvd&#10;aKP/AAphp6r+I9f11NdBSbiy2uQCyoZaaleMOQbqjSQc/wBfp+fe1TUkv5dGNv8A7jXFDmg61+Pj&#10;1uumlx1XDWeBapo5C7RFfNTuvGmMGyyA3LNp5vx7ZjJTUSMdEroPGbOSPPoA+9a+GfeNTHSGWemR&#10;QJHFQsarIxDAqpIZ5OCdI5v9fagAMqsOJ9et9yjjjoRul5KVKSGWvngkiETMjFPKxst4TMF4jPk/&#10;USOPbppoBI6QMpBP+r/UOkj2xm/t552lIKRMXmQIWYzqf22gjAICWI5/2PtDcqqEMprXozhgDRqa&#10;563uf+Eu1BLR/BHOzyRvEch2vu6sUSMXLLJj9rKGDn9a6oyL/m3ulupHiE+bf5B1qCoWUH+M/wCA&#10;dbMHtT071737r3Xvfuvde9+691737r3Xvfuvde9+691737r3Xvfuvde9+691737r3Xvfuvde9+69&#10;1737r3Wvn/P5pZqv4qdkQ06lpv7uRSIFAZtUFRRTcA/WwjJHuyDVIo/1cD0usf7ZPz/wdfP86K3I&#10;KLcsdNkWppVjbwwCU+uSIyWMjSXPriBIXV9WPtgKUk4dF14tZAx4hj0vvktl6aWChFFLLNUSSMzR&#10;CWOErEn9l2PpCov5+nt9CHDV6aCsODY6BnqEq2RJeWMQrMl45WMssbEg6UUENIhU3Uji/wBePbqD&#10;tYEdJJQS1R546GbtXJxRU2iiaLweILTkIY42gVAsyOlr+Yufpb0n2nnRfD1g56UWkQdTU06vC/4S&#10;20X8Y+Yna2djgfwU3VjUcMkgKgk7qwMaqqHiJnEbengEC/tFECZlfy00/mOnghS5K1wE/wAo6+gf&#10;7XdO9e9+691737r3Xvfuvde9+691737r3Xvfuvde9+691737r3Xvfuvde9+691737r3Xvfuvde9+&#10;691737r3Wtr/AD+qEy9IZqVFU+Ooxzm9yPVURq1x9f7f+tf2os6GejHFD07QmJwvxU60JduLTxbw&#10;rYZY5oWaeRGLMHvdiFvZV02PvU6KC1OFei5ldXZSKV6HnMY4QYdfBfUQzsD4xIGIvb/VBW/pce9K&#10;opjqhQA/IdcttVLQ4qb0OhQMDp/LFbepje1z/sPdlJTz6eQ6lYefVkX8k6dk/mWdNyLGG9O81Dj9&#10;ISfa+WpnYj6FvK4UD6g8+2ZyaKf6X+fptYws8BPGp/wHr6QqsGVWF7MoYX+tiLi/+PuvS3rl7917&#10;r3v3Xuve/de697917r3v3Xuve/de697917r/19/j37r3Xvfuvde9+691737r3Xvfuvde9+691737&#10;r3XvfuvdaZ//AApA2HPkdkJlIoixxu4aWSWQxhhHT1EdVTyyMbCwWQoPoDqI9u2+TKh816MrTKTp&#10;6p/gPWmfsmtqqGdqVKhVp3lZRPTSSLIR5LrLItwyMoBvY8j2nmqE+fRJeq4AZQcdRt+tOMkax1V4&#10;0hTxSNDIfuHkIQTTxlWLIl9It6jf27Ef0wW+LqkWvwhXj0LPXEkuOpbpCkclRF5isStqSPQYyRG1&#10;7K5AsDx7s7doAPXo0/UNVyegk3jW19duOGNIlBrMktMWu8uhmbREgW4ChFFybfW349p5qFCW9Onp&#10;GeEfpiuevpZ/yE+sJusfgf1rSVFO9NU5+jrdzVaSL43eXMV7SU8pSwt5MfBCw/wI/r7rAaoD69OR&#10;hhGC/wATZ/b1dx7e6t1737r3Xvfuvde9+691737r3Xvfuvde9+691737r3Xvfuvde9+691737r3X&#10;vfuvde9+691737r3VMH85PZ8m6fjxvikijaWSp2nlkiRVDEzLjqgwqoIHqaWMAfXn3aM6ZYz5V6W&#10;WbaZozXGodfMyWOswG665YpIBIlS3mUExzQsJHLwxr+hkK/jix592mXQZB5dJ79DWVQvn0qN6vU1&#10;uLo7O9QgYGeaRXeeEFVY00btqDNIOCPoB7Zt6kNq4eXRXbeIdZYHrD1m7/cR5LwQr+4Yo2VXiMjs&#10;dKArxqkXQOQB9Pb9QAaHqzLV1Yjh049uZatkmbTEGMNPrGpiG9QvLI0S6VayoFA/J9s/EpDdKiNC&#10;kp6cOtt//hK/1ZV0x7W7Uq6ZgcnJgMBRVBjKI0Eaz5OthjY8t4T9vqvzcgX9poaF308AetQmSTXL&#10;IKYoOt1r2q6d697917r3v3Xuve/de697917r3v3Xuve/de697917r3v3Xuve/de697917r3v3Xuv&#10;e/de697917r3v3XuteD+fNAH6Fz7jhkfFNe1yAa+nX6XGqxJ9qrAqLpSwwAf8HSy1oGBI60CsJGV&#10;3/UrGB6ql1mLR6lLCUmwJOqzfn+nvcrh3Zlwteiq4keSVyvmejI7kpvtsQZWijRjGQARcaWU3VV1&#10;Eix/PtsMMmvVUjy1T5dIHBVurHVCEMgMbuAxsCBZdNz/AF491Y8GB6cA/b1bJ/Ih28+f+f8AtXKt&#10;Taf7v4bO12t72Ek0AgUhdJAbxznkfW/tPMxJjWuK9aVqzRKRnJ6+izF/mov+Waf9Cj3fpR1k9+69&#10;1737r3Xvfuvde9+691737r3Xvfuvde9+691//9Df49+691737r3Xvfuvde9+691737r3Xvfuvde9&#10;+691737r3VAn86HpFOxusNx0klM00WSxdUqaUBCVIj+5o7A+n0VMKH/W493hfw5kby4ftx0stW0u&#10;ucdfPMpsIuK3rksFNRPCTXNTOpBiFMtETEqxEjgyMp1Ackn3SdSHdCM16tfQCNnjcdKPtrbL43GY&#10;urEz1M86cRRqI6hY10mMaVClkVjyfz/X6e9NqWLIoa9FajTQLwA6y7QpkjxrTzuYnpqZnqDRszTp&#10;TmMMyMt2ZNLG2n8k+9rUxnqoYeJk1NPPpg632ZU9jd2bJ2hj4XFTuPeOEpKLSPO7CsyEUCqkI9KS&#10;ylrFvwR7T3FPDVTXj0qXUFZgKtTHX1jPiR19Sda9IbI2tRQ+GmxOAxGMp10hbQY6ghpoxYKPwnJ+&#10;hP8Are3lAAAHDrzeQ6Mz7t1Xr3v3Xuve/de697917r3v3Xuve/de697917r3v3Xuve/de697917r&#10;3v3Xuve/de697917r3v3XuiPfO/ZLbu6ezASLymKiqAVAvfSjuSeDcWsOeD7qcEHp2I0PHr5i3yx&#10;61j6o7+3RhYsc8dLDl6yro0MdkmiybCaBpTbTanhkspJsD7fumLlJSMMP59GFzGDHHORhh/xfTFm&#10;NqK2xamvWYqkCJJDA/JMrAajHNa7sbkAA/7D2zGCqtjFOiQoqlghyT0GnX1E0lo51EZaV/tkkY/d&#10;643tG4jJ9TH6AgcD3qIkk9VdsqD5n/ih02diiKpy6xRrNMl2opJag2d5zfUGjNmljRgSt/1W91bt&#10;R69KUyR6dfRV/kA9Hf6K/hj19X1EDrX7moJ9z1szxLEZXy0hSicra6qcbDDpF7ge6W6gRggcc9bq&#10;dNTxJ6vw9v8AVeve/de697917r3v3Xuve/de697917r3v3Xuve/de697917r3v3Xuve/de697917&#10;r3v3Xuve/de697917rXq/nwkf6Adxni4/hRa50+gZKkJsbf0B49qrFPEugtcUP8AgPS21TxGCE0w&#10;f8HWgdtqFJOxa6FfEYafJSsqXZZPUxZmbUeDzew+vusv6Zc+nRXKhjmonw6ujR73+3iwDmONWkWN&#10;AoALSJ6NJXVcgWb+o+h9pg9eHn06VZKuegBxpkWhkl/QkqMkqFyqLyHJBN1v/QW+vvavQ6W6oMio&#10;49bEf/CcXZP8e+Q+9N4vE7fwPBR0UEjLdFNfUgSEueD6V4H4Htp0UyoynyPSWJ3lvmLHtRP8PW96&#10;AFAUcAAAD+gAsPbvS/rv37r3Xvfuvde9+691737r3Xvfuvde9+691737r3X/0d/j37r3Xvfuvde9&#10;+691737r3Xvfuvde9+691737r3XvfuvdE1+a3X1PvXqXNF4VeWno5yDYlrrGSv4PHurdORmh6+ZX&#10;8ocDHtr5Ob5wtFH4o6He9e0cEaBAhasJbxvZVLkORo5+l+Pblw36sTtxKjpdublkhc/EYx1K+QMS&#10;0eyMPWxRRyTzwQiWtp4kaSOOPSy0sf5SYuNJ+lzz7pKSUJ6K0YFT8vPoue0MgHxFVWa542rKcWeK&#10;376k2eGTSNSlHH6iLce6x5UDqlRUlf2/5Oja/wAs/b0Gc+f/AMe6Kogdkqux9vrJFoR0/ZrFqI2J&#10;sQF8UdyQB7rKwGgfPpyj9tMior19U3a9BHjdv4ijjXSsNDTi3H5jU/QcDg/T24OHVjxPT9731rr3&#10;v3Xuve/de697917r3v3Xuve/de697917r3v3Xuve/de697917r3v3Xuve/de697917r3v3XukH2V&#10;t+Hc2zM5i5oxIJaKcqDzz42BsP6+9Hh1ZTQjr5xn85/YFNsbv6lihiWGTIY6pWUrEbzJFlKlIxIQ&#10;AVQIQNV/TYe7yEm1Ungr/wCr/D0aM5bb6HIV/wDD/qPRNsPTB+lpKqaCGpqKOlLxQuiySxy6SFqH&#10;FiHiAHpP4t7qDqUU4U6JY2qxBya9E+2bkPPlpWd5/wDcfUPH5gqrLCWGuOZFsDocngC/A/HtmImr&#10;deOksCMkf6q9d5aIV26cRMwlcHJ07CUgO8w8yiYshAJOm1gwJ59uOQEbPl1YaiCQc/Lr6s/8v7bV&#10;Ntv4n9J09PD4Vk632UdNlU3/ALt4131KoFmLPc+9RmqKaeXV86UB40HR0fd+tde9+691737r3Xvf&#10;uvde9+691737r3Xvfuvde9+691737r3Xvfuvde9+691737r3Xvfuvde9+691737r3Wun/PjyaQdK&#10;Z2EsLn7EKCNallq6diNIv6tKkf4Hn2t20E3VFGdJ/wAHS6zOhtZ4AHrQXwNQh3zmKiJ9EkddK6sd&#10;RiEbOyGP1DUWRRYf4+2bjKuinzp0TSFp5XoaHUT0O25sz91RU9MZ/G86qHGsBWRQoa4+q6SLm45B&#10;9oYEepYjh0paWihDx6TbY/xYWWoVNR8EoIj9QZ9IVS1yASGZTcf09vOtWx0mEgLEDrbP/wCEzuxY&#10;49t9k7taJhJUZujoNWghTFDC0zXYDVqLNb+g9sqP1WzmnWrQhpbo6aEEDrbz9v8ASzr3v3Xuve/d&#10;e697917r3v3Xuve/de697917r3v3Xuv/0t/j37r3Xvfuvde9+691737r3Xvfuvde9+691737r3Xv&#10;fuvdA532ofq7cykXBpJOD/ywmt/T3o8OrJ8Q6+YR860al+YnYKOgihG63lWWQCJP8qaORioNllYD&#10;i/197umBaBf6A6VbnKvgWygH4R0x/IiMw9SY+Wlki/ep0jjkIUiGmMagzgDhpwDwfrY+7SAGMgdF&#10;iFgjYr69FH2RPVLgZIftx91aOKGRI21SUqC63WSwJlN72Nzf2wgGR8+mI2Mg+derBv5WUEa/zJfj&#10;WkKM1LN2BQESaAi+VaWWW7IxuEBQhP8AUm3tmQlZUUjiel/cFQA41dfUcx3GPoR/0x03/WhPavrR&#10;6me/de697917r3v3Xuve/de697917r3v3Xuve/de697917r3v3Xuve/de697917r3v3Xuve/de69&#10;7917qFkv+LdkP+oKq/60Se/de6+ez/P9gePvLb0scJZJYMjFIdOlB4a1ZhqnB9IOv6Hg+7OwFoRT&#10;Ov8AyDoyMipt8uDq1f5B1W7sxI5OlsjURyQyNFQuzICGD1IQhYvTf9q3BH09+ip4Q6JIa6qgVr0Q&#10;zY9RUxZvKS1McdRG9XVzrIqMClYWZVjTjx6IlJA/At7TqKN02ZCZHU+nSpyaMMlt2p0SPVjJQmpC&#10;xhGWJayNoypvZpJY+b/ke6zkqtfLpXGCI2oc06+sT8PIxF8ZulkUAAddbO4AAH/HtYr8DhePx7dj&#10;yi48urny+zoy3u/Wuve/de697917r3v3Xuve/de697917r3v3Xuve/de697917r3v3Xuve/de697&#10;917r3v3Xuve/de697917rWo/nxO8nWOWg5KtPCCAwRtInVbI30DBT9T7XbcxWeWnHw2/ydKoQpVw&#10;xpVetDnBvN/e7NlTHZKmYoHkABkF0UMFVgWuCLX4v7TSYJofPpI0TxkOox0IbP8Ac5GkgkIdZiqk&#10;FrvEqprIUhAqkstr/Ujj3WukdVdBIa/i6E/ctH9rteMRFtIKGyoEXxhgyEiwYrYi/tpXq2eq+GkO&#10;kv8AF1uMf8Jr8aqfH3eFexDPNuycHTcIoipDoCH6m5Nz+PbMdfGnJ9R/g6atWDm4YcdXWzn7UdKu&#10;ve/de697917r3v3Xuve/de697917r3v3Xuve/de6/9Pf49+691737r3Xvfuvde9+691737r3Xvfu&#10;vde9+691737r3QQ96gHrHctwD/kkn1/5Yzf7z70erJx6+YR/MF8dR8wd80tQAU/vLKsbO/kRPTCd&#10;Uig61LL+n8e9TChhNfIdGG4xB7O2cCjaf8HTL8go6R+oMKKcRQ+Gmp0WKSRhDLKVRHUGzFZP7QHI&#10;PPvwepK049Eds7lJFb4eih9dskNPXrVF/EitLAsbs13UAOwY3RUiXhVFr3vYe6LUEgdaokTACnr0&#10;fL+VBWpN/M2+NDeVnWTf9JoVAGp2V6WcRoXUm0kFuAfqb+6N3spYcD08ZF1Q6uJbHX1MKP8A4CUv&#10;/UNB/wBal9qOnepPv3Xuve/de697917r3v3Xuve/de697917r3v3Xuve/de697917r3v3Xuve/de&#10;697917r3v3Xuve/de6h5Dmgrh/0x1P8Aj/ul/fjw68OI6+fP/wAKB5fF3DgoypaGSLIl1V7M1qyI&#10;ELGSNfFr/m3096cVgJ89X+To3jjEm33FRkHj1WX19TUEfR2Wp10RSSU08klRE50CNluutWP6Ebgk&#10;c2v7oJNOnGOg5EXinZBw6IXtO8W5XZyq08k8yT/bSPIviaY2CIBYvNYKSR6Qb396aofHn1eRUVme&#10;oqT0oN110J3JgEilljihy1IjLHaSWNxUxMWlA5EbINF7cAX491kqwKnh1cyr4TlsKB19Z74isG+N&#10;XSjAAButtmMFH0UNtvGGw/wF/bqCigDh095KRwoOjHe7de697917r3v3Xuve/de697917r3v3Xuv&#10;e/de697917r3v3Xuve/de697917r3v3Xuve/de697917r3v3Xutaz+fHCF6szUx+olg0kWUKz1UI&#10;UlmFuAfa/bP9yWH9Bv8AB0piIUFjwA60McW7Q57MkgE/fSNIjKxDfuEMoK6hcA3DC9/aOYMGbHn0&#10;mklNMHt6EDGvE+4KZ7sys0KeLxxyPGNX0B+pUg/Xj3QANx6T+JoOscOhq3nLo242qRDGqxIHYLGF&#10;W3KSIxJIC8X497SMAk06fkkSSBnU1brdL/4ToYqnovijX1UERiFXu3LsdXOplpaA+g2/SokP+39p&#10;oQfEnJ/i/wAnSDbQwimLech62LPajow697917r3v3Xuve/de697917r3v3Xuve/de697917r/9Tf&#10;49+691737r3Xvfuvde9+691737r3Xvfuvde9+691737r3QSd5Lq6z3Kt7XpJP+tMp/qL+9Hh1ZOP&#10;XzAP5hJhi+Y++pGRZT/eqMPGnom0nQEAkI0sXP8AZ/x96mUr4Z9QOjvcDSxszT8HUXvOgiqepsK8&#10;62kFOkNNGinxwyIoaSSX8iYfp5+vuqggr69BqMhVkqKj/Vjon3XQ1UuUBp2IEDmoljfyRK120kxE&#10;/wCdjUA8fq96bBr0luG/WQ0wV6OP/Kyn+2/mU/FuppmVoantjALUsF8cZ8rvFGpQABJwzaTb0kH3&#10;UGjVpg9WYqzWlcHWOvqqUJ1UVG3+qpac8/XmJD7f6MOpXv3Xuve/de697917r3v3Xuve/de69791&#10;7r3v3Xuve/de697917r3v3Xuve/de697917r3v3Xuve/de6h5D/gBXf9QdT/ANaX9+62OI6+fN/w&#10;oPjVe4tvljGSIcp4w6kl2+4UnSfpHpH5P9ffip8Ev5Buj22ztlz/AKYf4Oqy+uIYKzo/IGSF4qQU&#10;PmdB6pp0WMoFvwGgkk/p9B7ZANKnj0G6/rk+WQfy6I3tqD7feDwJAZXWpkEAik0OsblnfUhIDRDg&#10;Ef7G3u7jFT0mumrFqAwG/b11vMr/AHmoZaX/AIF01fGixePxtHqlR2WRrWlgsdJ+rf09tEmoYdNs&#10;ym3m1DFOvrOfCqf7n4pdAz3B8nU+wHJH0JfaeHe4/Njq/wBh7fU1FR0YRikUWfwj/B0aL3vq/Xvf&#10;uvde9+691737r3Xvfuvde9+691737r3Xvfuvde9+691737r3Xvfuvde9+691737r3Xvfuvde9+69&#10;1rgfz6KfV0xuA3W16FuQbnVW0xKqBcliDYW59rNvfRdBvRT/AIOlEaK6OrfDpPWg5jJI3z2a0xhF&#10;FZKygC3BkZRqMnGkgfW459tyOHdqimei5wyUFO3y6Wu3lds3A6uNRKyBUiv6CQAFIFkXj6g/j3QR&#10;BmOeqaVkBUtToYexRN/du2oMHiVmFiSNYtdgx/ra4P192PmB0zHVG01qOt3j/hONHLL8F8FWyszP&#10;UZ7OsWf+lK9JjGCG/rDSUha/9T7L4K6pq/xn/AOlFmpVbgHgZTT7KDrYU9qelXXvfuvde9+69173&#10;7r3Xvfuvde9+691737r3Xvfuvdf/1d/j37r3Xvfuvde9+691737r3Xvfuvde9+691737r3Xvfuvd&#10;BL3g2jrTcjf0pJP+tM39P6+9Nw6snxdfLz+fNWKv5odhUq6jJFvGZS8QVpEVJEk5jYaZdItyDcAe&#10;3JhUQZ8h0q3OdhbRRk4WMU/Pqb8gW+56jwTzVDRxTUkao9L+29YUQLrma100W5PFzf294VKn5dF0&#10;CmSEMOPROdhU8bYquiUvSsEJiqVcP5kUXaZo15YAEhfxzwPaB20s1f2dI5UrOqkdwz0bv+WPUTJ/&#10;Mf8Ai1EzIpi7T23IH8ZQSJ/FITHGAbjyMFP0+nuj1HhMDgsOrNpBtq/F4g/w06+qxjjfH0B+l6Ol&#10;P+3gT2p6X9TPfuvde9+691737r3Xvfuvde9+691737r3Xvfuvde9+691737r3Xvfuvde9+691737&#10;r3Xvfuvde9+691DyH/ACu/6g6n/rS/v3XhxHXz2P+FCuQjj7y23TnS5koa91S+g3Su0BgzAjk24b&#10;g2Hu9K275/F0ZCZo7F0/Czf4AOq6evDIvRGSgMxjWmoz5Z3iVKulEkZ/ZCgFWD34A/1/bkUQKIeP&#10;n0R2p8VpB8z0RLacECborQEmliaonLVbzDzRMWIWLV+ovJf1Acge083a3Gg6bu0oFVhgnrhu5pqX&#10;O46LyidZMtQKs5iK6ZfuVZ2dufQkYtf8j2nNWR2BoR1plVYZQ4FNPX1h/gu5f4jfHzUQxXqbr9NQ&#10;+j6doYUah9OD7dizGh+Q6VxGsMJ/oD/B0bL25051737r3Xvfuvde9+691737r3Xvfuvde9+69173&#10;7r3Xvfuvde9+691737r3Xvfuvde9+691737r3Xvfuvda4/8APolMfTWZUKWMktCgIsCLujXF+CAF&#10;PtXYf7kH00npTDqIOkVah60GKOCSmymVkMBBaoqiqrbx6Hmt6j/qHF7G3F/aSRqSMKefSCc6gq0y&#10;OlntQRHO03jLUwiYJIvEgDWYWQWuV5/wv78HK5HSehHAdDT2IxOEpodI+sDFraWddKNbTblVN/z7&#10;2HqDQeXW6aFZivW8l/wnTgiX+Xp19URMjGbKb4ErL9RLDvfNU+gr/Z0JABb6+2Y+Mn+m6VRUKEgc&#10;WJ6vx9u9X697917r3v3Xuve/de697917r3v3Xuve/de697917r//1t/j37r3Xvfuvde9+691737r&#10;3Xvfuvde9+691737r3XvfuvdBD3q2nrHcp/6ZH/61Sn/AA/p70eHVk+IdfLu+cUAl+a3YkdPIC1X&#10;vetknMv6kjWdFlWndR6B9AT/ALD269CIQOIp0u3CBXS2X+KMV6m/IySam6ixSyuquIdFLGQUgmBU&#10;KIPSAUIXn/E+39fEVwekVuqxs8OKdFF61oHpcDUVFp2dYJUkHl8gTyAlSl7loIgSdP8AZ9l1wCJD&#10;jHSSWNhMSejh/wArnHGo/mNfGx9ErLH2ptyqgaVr66eKrDGSO54hZVJH9T7amahgHkSOmVhq0bk8&#10;HH+Hr6pmM/4tuP8A+oKk/wCtEftX0u6m+/de697917r3v3Xuve/de697917r3v3Xuve/de697917&#10;r3v3Xuve/de697917r3v3Xuve/de697917qHkSBj64n6CjqSf9YQPf37r3Xzxf8AhQeEPf225Vcf&#10;cJjamKJJRqpz5Mo+kyKBcvrI0j3daeC9Tmv+bozKA7czfi8Sn8h0QHZUU9H0dklmlKQnGB5pI1JZ&#10;JmjZ3lckEuoIsPyoPt2NioQedOitIltZFIpQnPRBdh0UlZufK1TBgz1jyR+Ga0TrG5BkCnmOaROb&#10;j6/T2nuhUKR1q8iJZSDjqduimNZvDF3SYxvkYkmBv445nlHjiK8AzpEoP04H1+vtI1Vgc+fSNojI&#10;WBNMdfWD+DsJpvid0LTkWMHVuxIiP6GPaWFQj8j6j2/FmKM/IdLEFEjA4BR/g6Nb7c6t1737r3Xv&#10;fuvde9+691737r3Xvfuvde9+691737r3Xvfuvde9+691737r3Xvfuvde9+691737r3Xvfuvda3f8&#10;+6Rv9DWXKkJolpSzHnSFkEd72+pP4/x9rduUNcsCaDSelUBKgkcadaEOOlnkzOTR6gxxCrcBJXWz&#10;U+tiCpYXCm1tNvr7TyqGdiD59Frgl3ZvPpe7SSZcpT28fM6FNBuEjRHtoYeli5HH04PujaT28K9e&#10;Q5APHoaOykC4TH2If0rG0ullYlrXBP6dRIJ97AVAaHFOnrkoApBx59bxH/CcSCqg/lx7G+7i8Wvd&#10;nYbUt7FmpP77ZqNZGI41SSxMfbCcX+3qwACinA56v19ude697917r3v3Xuve/de697917r3v3Xuv&#10;e/de697917r/19/j37r3Xvfuvde9+691737r3Xvfuvde9+691737r3XvfuvdA530bdXbl/6hJB/r&#10;Xgn/AKf4+9HgerJ8Q6+Xj8y5TkPmj2NCEZVpt+5RZFQFZJQK52Z/J6tEPAv/AFsPe21I8eo8aHo2&#10;3Fk8G2ZcFYhX9nTh8lJYU6ww9NWfchFo0lDIFkWO0ahRe34vckeq/wCfb3wsMV6DtlMJJ2qeHRVN&#10;jUUVJtzIylZA5pPIjGY3UFeI7XKkuDcn6aePbciguD69KJhqdaDo7/8AKBpI8x/Md+PSKBGlLuz7&#10;iSn1NIFeioqmaARksCix+MkqCQtr+0tyh1wU/i68ylTHjBbr6kOP4oKEfS1HTcf0/ZT2o6sePUz3&#10;7r3Xvfuvde9+691737r3Xvfuvde9+691737r3Xvfuvde9+691737r3Xvfuvde9+691737r3Xvfuv&#10;dQsn/wAW3If9QVX/ANaJPfuvdfO7/wCFAdST8jsDRoul5cTLIs2guRpytYQqD8ykm4v+R7qQRHrr&#10;21p0coUO2shHf4lfyoOiJbaP2XRNZHItR45KPxFFYSOSY1Du9wbG4+h45Pt4fAG6DMk9bkR18/8A&#10;UOiKdf0VLLn6uqjEzwfe1Ma62aM6lcq5ZF4CwlbW+hP09+lGpQSOHRhc0K469VutTv7E0a/tSSbg&#10;odMrOzLMHq4opHlUnRr8S6Q/14t7TTp/i70406Y0ERFgOA6+s98TKJcd8d+paFBZaTY+2KYDkWEO&#10;BxsYFizEWC2+vu0eEUfIdOD4Vx5Doxfu/Xuve/de697917r3v3Xuve/de697917r3v3Xuve/de69&#10;7917r3v3Xuve/de697917r3v3Xuve/de697917rXB/n0UTVPTOeVGICmjkPp1amNVTqI7XW1zIP9&#10;t7etBqn0g0qD/g6Vwfi/0p60HMYr/wAazcTRq7w1k8d1sER7FwoVhwypcgD6+6NhqDh0XAk6vToS&#10;NqCRc1TLEolVSNCi1mAHDqDdgRf6fke9NkAnj027BRqHHoV+yZ5zjaVLosY1F0BTT5XA0kgEn0cj&#10;8ce9xhdDV49NiVZhprTreN/4Ti5AV38ujaEId3OK3pv/ABbaiCoaPctXVyCEix8XlrGtf839sJxf&#10;7el+nSijq/X251rr3v3Xuve/de697917r3v3Xuve/de697917r3v3Xuv/9Df49+691737r3Xvfuv&#10;de9+691737r3Xvfuvde9+691737r3QMd/m3Ve5j/ANMr/wC8wTj+o96PV0+Lr5gHy3p0HzT7Bqb+&#10;CKXeudSUI7hJh/EZNdRMx1hQGOkD6C3vUrd8IU+Q/wAHT93JqhavEKB/LrN8qUhbq/b8EJqI2jSK&#10;T7mn0+VQ6gFJYjfXGLj/AGHt92BwfXonsLZ1LTBu2mfl0VHasGnZ1aX8dROin/KFLiEBUUWqFjcB&#10;+DwD6S3HvbEEg9LZCCRny6sa/kgYA5D+Zf0m1XCPuYG3HkkKSOAPDt3LHyNELqrMq2t+L+2ZsmPH&#10;n1tpVDJGRlv8gz19O6mAWnp1F7LDEBf62Eajm359+691m9+691737r3Xvfuvde9+691737r3Xvfu&#10;vde9+691737r3Xvfuvde9+691737r3Xvfuvde9+691737r3UHJ/8W3If9QNX/wC48nvx4HrY4jr5&#10;3H8/iDz/ACPwrpeOSDGxt50J8gU5iutTKqmw8zm5NvoLe9SNS3xx1H/AOlwkPghPKpP8h0SjHCnH&#10;Q2XCq8z1FA0ZKPaRH8V9cUhtdw3BBFx7dVgI0DGuOg8lu812XQ9watPUdEC60pyMhXiaSStVjUNG&#10;jDx1yEyEG5RlIYH8/W3vdQUoOjOQ4pXNes+JxrV/Zm0UqoY2pZN24mkj8MjxkmTIxakB5aQXHLN+&#10;fdJKeEwp5dUMqxRF2FV6+uP0VQjG9S7FoVFhTbdxUNv6eKhp47D/AAsnui8B1c+XQt+99a697917&#10;r3v3Xuve/de697917r3v3Xuve/de697917r3v3Xuve/de697917r3v3Xuve/de697917r3v3Xutf&#10;/wDni41a7pHcSaQNdNTln/tKsdRA7kN9QQFv/h/vT1qf16k0AB/wdK7amrPCh/wdfPxKUlLuDKfc&#10;SKpkyc6KqhpD+2bB7qDq0vIbH8j2wGyxp216LZU0zHQ3ac9K7bBWPPoiO+oTKyIOdCs5C/00m5v7&#10;dHz4dJ5aadWmvQtb6pzLi/ufqlOAzsxVXOnkuoU3It9Lj3ULqqK9MoKalPHrdz/4TX5YZL+X3DTm&#10;mamfF9ob8o2DNG3mE9ZR5RJR47fSPIKh/wBqU+2lIJeh8+jOOQvGAR8Jp+zrYT936t1737r3Xvfu&#10;vde9+691737r3Xvfuvde9+691737r3X/0d/j37r3Xvfuvde9+691737r3Xvfuvde9+691737r3Xv&#10;fuvdAv8AIEX6r3MPp/kr/wDWmf3o8OrJx6+YV8pbT/MrfiVbiFT2RnIyI4y6vSjIyhdf+pkvyfoO&#10;fewhqK9WvKKjA8Sop9v/ABXXP5WU1TQ7Fw0VJJHJ94bSO7aXSJNJsl/o502A+nuzA8a56ZslH0tw&#10;zfhoeiz7Ux8K7DndSQXXWkjJaOS36/ORzoQg2Fvr78ta0PAdMLUlwzVGrHVo38gPGfxL+ZdsSVw8&#10;jYrAb0q2YMSgg/gFbSpKB9GDSVAsfoPbcykyRMDgV6cYEzW7D4QDX9nX0qkXSire+lVW/wBL2AF7&#10;fi/u3TvXL37r3Xvfuvde9+691737r3Xvfuvde9+691737r3Xvfuvde9+691737r3Xvfuvde9+691&#10;737r3XvfuvdQcn/xbcj/ANQNX/7jye/Hh1scR187r+fU0n+zMUMbERw/wBWWRFLyfcNmK5QSLcxh&#10;R/rgnj3oKSK+XSh6LGjnhU9EtekWl6Gmr6KVJXjxCGOOX0jzMhDMRe+nycn82HtzTRaV6QWC67sj&#10;gpr/ALHRF+q6Hy1+XmqSzTfuidolVzGzeoGEr9Q34P8AT3QVwOvOT4xo3ZQ4/wAvTx1/jzkO+usc&#10;Tfyis35t2mhWFyAZ581TRrEbi+o6rkfUn364UtCVU93VZV1W7InxVHX1vuuKcUux9tQrwqYumAFr&#10;WCoEtx/wX3ocOlLcelv731rr3v3Xuve/de697917r3v3Xuve/de697917r3v3Xuve/de697917r3&#10;v3Xuve/de697917r3v3Xuve/de6oX/nXpJJ0pupYm0yJiKiWNrBtMiRqVa1vwyg/7D27bgtKVByV&#10;b/Ael1oNT6R5qf8AB188+eNzuerPBkaWYS+TV45GRktIACAlyL2t/h7oO0Up0XzUMhAPDh0tsPI6&#10;52GUeNZJj5GAFkZljUrc+rSSeAL/AFPvzVoKdJpe1SVFTToY92QtUben0oAEpDIwZ1UD9uxCG9zo&#10;PPvwqSPTpknTJqpxHW7p/wAJw6B6P4GY+qZDGmY3xvHJRDSEDRirx9Ar2H1J+zPJ5PtlFClgDxJP&#10;S6NPDQj1Netgv251fr3v3Xuve/de697917r3v3Xuve/de697917r3v3Xuv/S3+Pfuvde9+691737&#10;r3Xvfuvde9+691737r3Xvfuvde9+690DHyA/5lXub+n2rf8AWmb3o9WTj18x/wCWMMkfzF30kY0o&#10;2/spPJZFK6BVu0iSynlTJ+B+QfbjEhjU8FFPzHVtxiNIyOJUH+XSY+Ubw1Gz8UHdkleCMhI24pm0&#10;nx+m90tYfX8n34EslfKvTVsuq3nyaU/n0X3AADYcojeR5vtgGVuIptCj7ryKPQjcNpP9fegRr9Md&#10;JEU6WJ4V6ui/4Tb4F818+c1kfBB4sF1hmJFlHrnT7vK4ikp45gbCNvHUN9OD7bkb9RUBxTpYHGtY&#10;6Z016+id7t17r3v3Xuve/de697917r3v3Xuve/de697917r3v3Xuve/de697917r3v3Xuve/de69&#10;7917r3v3Xuve/de6g5T/AItuR/6gav8A9x5Pfjw62OI6+ed/PjjYfIrGzR/rbESRXSMSyG+UqSpR&#10;W+gQtyfx72KiOMfhLH/AOlM0eq01V8yP5DogtY6jo8w1DgGLHomlG5qJPCDJIRf9xweOPdlJYso6&#10;QWKnxgCc+Z6Jh1ckMc+WDTTW+5neNo7h0ibiJFK+qRQwI5+g91NKD7emyp8dwOAr0LvxPw824fmf&#10;8e8D4KeR6/ufZMc6udTaxn6Mzywx8q6GD6j6g+/TvpXtPEjp1XEca1B4gfn19YjaEP2+2MHD9NGP&#10;gFuPoRcfQn8H3UcOnTxPSj97611737r3Xvfuvde9+691737r3Xvfuvde9+691737r3Xvfuvde9+6&#10;91737r3Xvfuvde9+691737r3XvfuvdUG/wA7rILjuk9yVDyeJVpKNZWtf/J5a+kinWxBuHhZlNvw&#10;fbts2mcMTQUP/HT0vsgDKurhQ/4Ovnv1w827a942+4RZnSNhJYMfuQGBsLorLfg8g29tA4FTnotu&#10;NCXDDND0qqaSNM5TppLRxGCIycqrxKkaCx4AYkfn3elQaHpiRsUXI6Fvc+Tp4Nt19SbtGsT08SAj&#10;WxACjSPrrLN+PehWny6qqMREQKnrfZ/kD7eOC/l3dRlw3lySbjyMjuLOWqd1ZjhgCQCqRqLfi3ti&#10;FtSlq8Sf8PStSxQahQ1PV2nt3rfXvfuvde9+691737r3Xvfuvde9+691737r3Xvfuvdf/9Pf49+6&#10;91737r3Xvfuvde9+691737r3Xvfuvde9+691737r3QM9/KW6s3MB9ftX/wBh+zNz70eHVk+Lr5k3&#10;zQx2Qwvy23zW57D5Kjxc29MpWY7IPBVQUlbFJULLHKJtCx1CGMAAgkf197VJHJYr2049KbxXZItM&#10;dU0gV6L53vvim3Hi8aKOdAUjSOOURarQ05HolUm0zORbgccD26pWOJoyfOvRaPGhJhYUBH7Ogww+&#10;W8O0zRvCwjlSWEhSwqZZ6i7H0qDpAufT9bH2lL9/Ya9et4naQrSrH062S/8AhMTsDdJ+SvaW+anb&#10;FfSbVTYUGAoNxTUk8VDksrLuLHVP2UNVJGsM88NNRyFtJOnTY2v780bCcOykdvS5o2jVdcdHA/l1&#10;vje3emOve/de697917r3v3Xuve/de697917r3v3Xuve/de697917r3v3Xuve/de697917r3v3Xuv&#10;e/de697917qDk/8Ai25D/qBq/wDrRJ78eB68OI6+fH/Pjw+ZfvjH5SLD5GtwseOkp66vpKeoaKkk&#10;TKSytE9TCjLC8kbqbG1x/sfelWRyqotQD0vIc2pEa1Ibh+XVSWc35i16zXBUsikUlNGdBBaRJZEs&#10;rCRv0Kt7kN9T7eipC7MTkinRSVngIlCUU+XRcdiZSSjbIylVlZwNdQytErQwlnJiReSxLG7Dgn2n&#10;kYD4Wz1TSxlDHzP+qvz6PZ/LI2RuffPz6+PVRt7bGSy+NxXZ+39yZ7IxUtRUR4TE0detVU1tbUrG&#10;Y6eAxQmxYqGIsPdJo3kSMlTQMD+zox8B0U+JF21wevqTYWMxYjGxkW00VOLccAxKR9P8D7e6ZPE9&#10;Ofv3Wuve/de697917r3v3Xuve/de697917r3v3Xuve/de697917r3v3Xuve/de697917r3v3Xuve&#10;/de697917qiH+dpsnM746R3Lt/b6wrlMpi4IaSSoaSKmE8bQznySxRSmMssRAa1tRF+L+6kZ+KnS&#10;u1ZVcFjRc9aINb1rvzYmTrNs7+69yVDWxNBV0ldUUc9MlbQ1KCop66krvH9tUwVMUiyI6Myyo+oX&#10;BHt54vBRDIcUx0zJau7sTICgFaj5f6v8/QBZdtxzblkWmx1dSwwVGor9vOg0KQqFFKDzsLfX6Ac+&#10;2JLiNR0VloglZJBQHy/y9C1gOu+2e0KhNn7O27lszWZOWhpKAxhUijq56undqqpnk0wU1PCikNJI&#10;VVEJYmwv71bgyhtEoC0Jz0Y2qxSxLJ9QoNfXNfs6+kf/AClOo9w9H/CPpzrXdk1JUbl23txUzMtC&#10;zyUn32UyORzE8EMskcbzrSNXCLyaQHKEgWI9+jQIukGo6tJWuePVmHtzpvr3v3Xuve/de697917r&#10;3v3Xuve/de697917r3v3Xuv/1N/j37r3Xvfuvde9+691737r3Xvfuvde9+691737r3XvfuvdJfee&#10;3k3RtzJYSQArWQsnN/qVYcD6E8/Q/wC9+9HrYND1q+/JLpvp/qjsLeVH21sGDe2B3H9u2MeqxiZG&#10;HEVMU1X9xULz5ozJHMgJjDE6bG1vdCzhWVHoDx+dP8HVbz614D9A4Ew9eB9OqZOwl/labvzclHg9&#10;s7kTcOErq3G5Ogp8RmaTDJX0NTJBOKZZYRGtpkb1KdJtceyDxt0mqsFtqFT+Jf8AKesSedPvBWPL&#10;e4XlreX0ovYZHjkGhiAyEqwBC0OQcgnh0v8AqLrD4Ebk3RQ7Uodg5STIFVrTHVw10lN45pYovJNU&#10;toIVWmX/AFh79bx7xHIrTQhK/wBIGv7CejT2g94I/cje77bdkvpDdW8PiuCrLRKqMFgATVhgV62y&#10;P5eHx22l1fsqmyu1cVT4bDsR/DcbTR+OOngJd4zZSBqlP7jHks7k88n2IQXajSGrefWUcZlEMazt&#10;WWmT1Z97t17r3v3Xuve/de697917r3v3Xuve/de697917r3v3Xuve/de697917r3v3Xuve/de697&#10;917r3v3Xuve/de6xTxiaGaE/SWKSM3uBZ0Km5HI+v49+691QN8+Ogtq7X33juxt07fXdO2/PUNnc&#10;C9LFWRV9JU0dTCI5KeYrDIiySo3J/s3HPBoCyGqGjevTpMjROImpJTB6oJ74qv5X8uXrNqbq2Rlt&#10;ubvraemy1Njtu4LL01KlNUPPDFHWPBC1M37kDcfXi/0PsmuZr4TvFbxazjNQP8JHWPPuX7rHkW8/&#10;d+9XbrcCMSIEVmUoxYAkqDTKtg5x0E209kfy+qesxtMmyM5IuZq6fGUL/b10vkeWZViUwuFEC3cX&#10;9pTFvWrW9qFQUzqXz+QPUT8r/eL23mfmnaditb+X6+7nWKMaHALkhRU6aACoyTTrY4/lvfFLp7GZ&#10;5d09XbYptu4oQU1VMyQutTWVKxFgJ2c+X/JwbBSQEZ2+ns/hado0Wc9w6zTs/rlib62UtJjia9bC&#10;MMawxRQr+mKNI1+v6UUKPqSfoPb/AE91k9+691737r3Xvfuvde9+691737r3Xvfuvde9+691737r&#10;3Xvfuvde9+691737r3Xvfuvde9+691737r3XvfuvdFd+U/UmK7N66zMNZTiepipHEK6Ax1CN9LKb&#10;Xvxb3UjpxGoadatPyP8AkXgfjrsd8V2/0fTbzwuz6nF7dpqyKLHjIVuNfIJj8fC6ZalZL00LqG/e&#10;s4XgKLAIr1pBD2N3VoKnA6APuNu8nKnLt9zIkshhhZNSLxPiOqYJIHFqmvl88dV/VHf3xA31XT7h&#10;218ZafEJUK1RU0mQo8OysQC8hAgyMoBJ+gBAH+8eyw2G83Aqk8IU04lv+gesHeYPvPR2dzJDHY3Y&#10;ShJB0Hhx/wBE/wBVerOvgbiutu38ph8pszp6l2bR5eZKZ8lFT0js1NQ10lPUxFqeMLHr8FhZmPqI&#10;PtVYWlzDqNxOGavBa0/nT/B1mH7P383NfJ2y83vO4iu1Zljb4l0uyZNSCSVJweHW2jsfbVDtTbeM&#10;xNBGIoIqSn9CgAKfCnAA/I9m4HUtManPSu97611737r3Xvfuvde9+691737r3Xvfuvde9+691737&#10;r3X/1d/j37r3Xvfuvde9+691737r3Xvfuvde9+691737r3Xvfuvde9+690Qb5mdEbK3VsHObjyNF&#10;FJXU9NM8btGpYSBHcG9vp/rW91I6djYk06+cLSQrD3D2TAvCRdi7xiUfSypuTIIv1IH0X2j274ia&#10;dcg/fMA8080L67jc/wDV9+rt/wCUn1nhu2PmWdrZ2NJaIdaZfIKrC6rPS5fAJGwve+kTH2uuP7SA&#10;fI9SP9yI05+5uYAD/dcf+rsX29bxWxNm4/Yu36XA45FSCnRFAW1rIgVVHA4Xn3oCnXTFjU16WXvf&#10;Wuve/de697917r3v3Xuve/de697917r3v3Xuve/de697917r3v3Xuve/de697917r3v3Xuve/de6&#10;97917r3v3XugW7n6q212RtnJQ5+mjnWGjlcCRFYWSJ/pcHn6fW/upHn1dGII6+dd/M52xjtnfOjc&#10;WAxSLFQ0W1ttiGNRpCiSpyzGw5sefaAf7mt+X+AdYC/e0NeaIMf8s2L/AKuT9cuj8XBmu1+hMLUq&#10;rUuV7S2Pj6gfXVBXbhx1PKCLkcpIR+PZpcn/ABd/tHWI/swAPeL2/Ap/yUYTX/m4vzP+AfP5fQ46&#10;G6V251Lt+mgwcKRpUUsTgIALeSNCxPp+vJH1/H+PtsDrtk7V6MB731Tr3v3Xuve/de697917r3v3&#10;Xuve/de697917r3v3Xuve/de697917r3v3Xuve/de697917r3v3Xuve/de697917rBU00FZBJTVM&#10;aywyqVdGFwQf+J9+691qm/8ACi7Zm3tv9CVdbisdDS1E+7tmiSVFUMwlzNOWuVUE8g+0N7/Zr/pv&#10;8h6if30JPtfzBX+KD/q/H1q89VWGFlPH/ARxz/wW/AuCTcf4+zG0+CP7euPHN1Prbs0zQjj6+fEf&#10;5fn892/+Rr19tjI/C7Y26arHRSZkZ7eSfd6E8hWHdeXjjUsVJICqP9t7Tx5Mn+mP+Hrrn93E09lu&#10;RwOHgSf9XpOrz1UKoVRZVAUD+gAsB/sB7d6mzrv37r3Xvfuvde9+691737r3Xvfuvde9+691737r&#10;3Xvfuvdf/9bf49+691737r3Xvfuvde9+691737r3Xvfuvde9+691737r3XvfuvdF0+Uv/MoNx/8A&#10;ULN/1pf3VunI+PXzHIee5+zfp/zMnevJJAP+/myX1P1t7R7dxbrkJ7555p5oFR/yUbnjw/t349X/&#10;AP8AI+N/nsbkEnqXcPN/+rxtr/Xtb2un+O3/ANKepH+5Ka8/c4Z/5Z//AFli+3/Vw63b/fuumHXv&#10;fuvde9+691737r3Xvfuvde9+691737r3Xvfuvde9+691737r3Xvfuvde9+691737r3Xvfuvde9+6&#10;91737r3XvfuvdMm5P+LBmP8AtX1P/Ws+9Hh1teI6+cL/ADZv+3gu7bfnau1xb/p/lfz7Lx/ua35f&#10;4B1gN97P/lZ4P+lbF/1cn6gfHQ/8Zw+N/K2HcPXQAU8D/f1Yv83PPPszuP8Acd/9MvWJXs1/0+D2&#10;+FR/yUYuH/NQfz9f81OvpHYL/izYv/qBpv8ArUvuvXa48enb37rXXvfuvde9+691737r3Xvfuvde&#10;9+691737r3Xvfuvde9+691737r3Xvfuvde9+691737r3Xvfuvde9+691737r3Xvfuvdatv8AwpJP&#10;/OPMv/h3bK/24y8HtBe/Av8Apv8AIeon99P+nX7/AP6aD/tIj61U+qif4JObqL0bj6m59P4A4txz&#10;9f8Ae/Zla00R/b1x55s/3NvMj4T9vHy/y/5q9b0f8if/ALIN2R/4cG9/943dmPbEfGT/AEx/w9dc&#10;Pu4/9OX5H/5oSf8AV6Tq5v251N3Xvfuvde9+691737r3Xvfuvde9+691737r3Xvfuvde9+691//X&#10;3+Pfuvde9+691737r3Xvfuvde9+691737r3Xvfuvde9+691737r3RdflJ/zKDcf/AFDTf9aX91bh&#10;1dOPXzIqSmmn7o7PWJA5HZO9SfUimx3NkebsQOR/r+0Ng6oSWOK9cjveuzuLvmzmqO3SrDcLgnIG&#10;DM/r/s09Or/P5IcEsPz1/dTQD1HnyLFWBDZnbgW2m40nQf8Abe10rBntyGqKN+3qRvuW201v7gc3&#10;CaLTXbQQKg4MsdKU8u00/n1u1+7ddKOve/de697917r3v3Xuve/de697917r3v3Xuve/de697917&#10;r3v3Xuve/de697917r3v3Xuve/de697917r3v3Xuve/de6ZNyf8AFgzH/avqf+tTe9HgetrxHXzh&#10;/wCbHG8n8wfdiIAzPtfa6qCVFz58ofqTaw/xPsurS8dvIU/wDrAr710Tzc12scYq7bbEB5f6JP5m&#10;g/b1g+PNHUQd3fG9pI9KjuTrtSdaN6jufFyEEKTYhR/rezGaRXgk0t/D/hp1in7Q7feW3u97emaD&#10;Sv7zjFaqc6w1MedB88ACvX0hMF/xZcX/ANQNN/1qX3sddoD07e/de697917r3v3Xuve/de697917&#10;r3v3Xuve/de697917r3v3Xuve/de697917r3v3Xuve/de697917r3v3Xuve/de697917rVt/4UkA&#10;n48zf+Hfsr6/0GXhJP8AsLe0N78C/wCm/wAh6ij3zqfa/f6fxQf9X4+tWDqaiqnwcrpEGV6OQJ+5&#10;GLgobkKST9P6/j2ttpUCopahBHkeuRHM+2X0tzcTRwakZTTuWv7Ca/4Mfb1vMfyKAR8DdkXFv9z+&#10;9T/sDu3LkH/Yg+6R8Zf9Of8AD11h+7mCPZfkcEf6A/8AOWQ9XM+3Opt697917r3v3Xuve/de6979&#10;17r3v3Xuve/de697917r3v3Xuv/Q3+Pfuvde9+691737r3Xvfuvde9+691737r3Xvfuvde9+6917&#10;37r3RdPlL/zKDcf/AFDTf7fwvb3Vurx8evmv4XEoO5+zpRBx/pG3iLiY253HXH9PlNiSD+L+yKGa&#10;lV1eZ65h+5m36ubua53h7DfTmteIMrHhXH7K9X0fyYKNYPnjFKsenV1LnkvrLXCZnA8aWY2ALD2Y&#10;xOzNCrGtA386dD77qVtFFz7zLNFHQPttK1OdMqeROPiHW6H7XdZ99e9+691737r3Xvfuvde9+691&#10;737r3Xvfuvde9+691737r3Xvfuvde9+691737r3Xvfuvde9+691737r3Xvfuvde9+690ybk/4sGY&#10;/wC1fU/9a296PA9bHEdfOx/ml45Kn+YDuWUw6z/dnbhLeQqfRU5PgjWoICj+n/GyaeTRdyd1MD/B&#10;1hR95Wya65w29xFqUWCVNaZEkp9RXj1J6Nx6juL47P4ReLuHrtr+Q2BO48cgNtek+ph/h7fWQ6HX&#10;Vg0p+0H7esefbyzg/wBc/kZ1ipJHucRrU4q1PWhyfy6+iVgv+LNi/wDqBpv+tS+zPrq6ePTt791r&#10;r3v3Xuve/de697917r3v3Xuve/de697917r3v3Xuve/de697917r3v3Xuve/de697917r3v3Xuve&#10;/de697917r3v3XutX7/hRrTip6CniKCT/f07OYKWKi4y0NjcMv0v/X2X350xA1/GOov96ojN7ab/&#10;ABqtWPhUHDImQ/LrWU6ixaQ7e0GCw+1fgynnUpsSwkJ5B/1x7YimJoVbPXNDebCGIFJoeI4VNf2g&#10;/wCry63X/wCRxD4Pgzs2ILoCbg3mmm97ad15YEXuSRqv7MIG1B29XP8Ah66PewUQg9o+TYQKBYXH&#10;rwlcdXG+3+ph697917r3v3Xuve/de697917r3v3Xuve/de697917r3v3Xuv/0d/j37r3Xvfuvde9&#10;+691737r3Xvfuvde9+691737r3Xvfuvde9+690X35MR+TqvOJ9QYpWI+l1SF3bn6/pU+6tw6vH8V&#10;R187TB7aZ+3eyG8TnydgbuYWdgGP94K9gf0i2oj2FYZCJZfUMf8AD1gL7ibV4++78zKSjXUx/wCN&#10;t8uryv5QeF+y+bcFR42T/jFudU3YtcDMbeW3I/BYezi1kLSqD6H/ACdCn7uO2pY84b0yIRqsSOJP&#10;+iJ1uB+zTrM7r3v3Xuve/de697917r3v3Xuve/de697917r3v3Xuve/de697917r3v3Xuve/de69&#10;7917r3v3Xuve/de697917r3v3XumTcn/ABYMx/2r6n/rW3vR4Hra8R1oBfzMsA1R88tyS+Njp21t&#10;lCVcggpJXhhwtuTc+w3evS/I8tI6xa99bI3XMEDZxZoP+NSdT+lNtmPtnoQ+Jx4u2+v2Da2YW/vH&#10;jQp+hBuD/T2pjmJ0io4j/D1AvI2zRwc/8q3AjbUt/EeJ/jHW/ngv+LNi/wDqBpv+tS+zzro+ePTt&#10;791rr3v3Xuve/de697917r3v3Xuve/de697917r3v3Xuve/de697917r3v3Xuve/de697917r3v3&#10;Xuve/de697917r3v3Xutar/hQZjzX9FzoELFt27OAAYi/jyKMRcXt+sf7b2VbsaWrH+kOgH7oRGb&#10;kfdYvUx/ykXrXI6o2zbAgmFz/kzqfWf9RdbWA4IJ/r7Q28pCilOsBN82NZJWMiEn7T1uO/yXaP7H&#10;4X7Up7FdOe3iQpJYgf3ry62uQD9VPs5tDqir8z/h6zo9movA9tuWoQCAqSD/AKqv1bf7VdSf1737&#10;r3Xvfuvde9+691737r3Xvfuvde9+691737r3Xvfuvdf/0t/j37r3Xvfuvde9+691737r3Xvfuvde&#10;9+691737r3Xvfuvde9+690BnyHjMvW2XjH9qKdf+SqaVP9t6vem4dXTj1oe7e2dL/pT37IIgFk31&#10;uhr6G41Z2tbV9D/xr2D0xNN/pz/h6xJ5y20ybpurU43En/Hj1ct/K92/JjPl/SVBj0g9cZqMkBhw&#10;2ZwJ54A50j2b2BrP/tT/AJOjz2XsTa8xbi+mlbVh/wAbTraf9nXWS/Xvfuvde9+691737r3Xvfuv&#10;de9+691737r3Xvfuvde9+691737r3Xvfuvde9+691737r3Xvfuvde9+691737r3XvfuvdMu4wWwO&#10;XA+poKkD/Yxt70eB62vEdaQH8wza0ld82dx1gi1BsBt8k6SSf3a5jb0kH6+wxuNRuB/0o/y9QP7q&#10;Wn1G7xsBwtlH826eupdpyQ9kdKz+LmLs/YTg6W+se4KAj+xxYr7vC3fF/ph/h6iTlbazHzbscmnh&#10;dxn/AI2Ot2nBcYbF/wDUDTf9al9iXrNM8enb37rXXvfuvde9+691737r3Xvfuvde9+691737r3Xv&#10;fuvde9+691737r3Xvfuvde9+691737r3Xvfuvde9+691737r3Xvfuvda93887Dtlel54ggIG69rP&#10;yCRb72HV/vKeynd/9w3/ANMP8PQU56j8Xla/j9Sn/Hx1Q11VtBhhLFF/zHH4+i82IUXAuPZRCcDr&#10;Ebd9rrJWg62sv5SFGaD4m7epSACmb3WePp690ZdjYH/E+xDY/wC4658z/h6yq9tYvA5K2aKnAP8A&#10;9XG6tE9rOh11737r3Xvfuvde9+691737r3Xvfuvde9+691737r3Xvfuvdf/T3+Pfuvde9+691737&#10;r3Xvfuvde9+691737r3Xvfuvde9+691737r3QRd2wfc7EykVrkwykC1/7IH4Nx9fdW4dXTj1p2YD&#10;r+T/AEj71k+1FpN37jcWQ86szWEWNzf6+wko/WmqPxn/AA9QBzHYeJe3zaeMr/8AHj1aj/L92s+M&#10;+TdNVtCEtsTLJq0MP+XlhWtc/wBQl/6ezWwB8c/6X/KOjL22s/p94u300/QYf8aXrYf9nXU1de9+&#10;691737r3Xvfuvde9+691737r3Xvfuvde9+691737r3Xvfuvde9+691737r3Xvfuvde9+691737r3&#10;Xvfuvde9+69015pdWKr1+uqmkW1r/UW+lxf6+9HgetjiOtR/5tbIav8AlnmqwU4YNg8GNWgn9Mlb&#10;a5/At7DW4j/Hh6aB/l6i3nu18fcA2mv6K/4W6UHXGyHh3z1RIaYAQ9hbQlN42uNOcoXuf9bTf3aE&#10;HxIvtH+HqPdj27Rv+2Po4XCH/jQ62wsOujF0Cf6mlhX6W+igfT8fT2Ixw6yUPE9OXvfWuve/de69&#10;7917r3v3Xuve/de697917r3v3Xuve/de697917r3v3Xuve/de697917r3v3Xuve/de697917r3v3&#10;Xuve/de6pN/m+bfbN9TyxLF5Cdw7dYegmxTJAAjmxsB7K91FbRx/SH+Hoi5oj8XY7lKcSv8Ax4dU&#10;9da7Akjw4BgP+ZYf5vjlP8F+pH+x9k8S9o6x+3DbC0ldP8utjD+Wtizifjfg6Yrp/wBy25WsFsLn&#10;cWSbj8f2vYgsf9x1/P8Aw9TtyXF4PLW3R+mr/j7dWD+1nQo697917r3v3Xuve/de697917r3v3Xu&#10;ve/de697917r3v3Xuv/U3+Pfuvde9+691737r3Xvfuvde9+691737r3Xvfuvde9+691737r3Qddn&#10;wfc7Vr4rE3glNh/ho+vB4596PDqy8etcrC9a6d7bnm+2Npdy5uS9v9Xk6hrjjgc+w4I6Sy4/Eeox&#10;3WzD3Fy1Pxn/AAno/PxK2j/B+74awxaLbRyURNvoWqsc4HI/qn++PswtFpKSPTpXylaC3v5mpxiP&#10;+EdXA+zTqQeve/de697917r3v3Xuve/de697917r3v3Xuve/de697917r3v3Xuve/de697917r3v&#10;3Xuve/de697917r3v3Xuve/de6gZRdVBVLz6o7cfXlgOP8ffutjj1r2/JzYH8T+QeRyH25bVisWh&#10;JHJ8ctXx/iOfZFeJW6r5aR0DeZbfxroGn+hj/L0oNm7BMG5dgTeD/M7u25NYg3/byVI9+R9Bb3uN&#10;O+P7R/h6C23beE3O0k08JVP8x1fpjhpoaZR9FiAH+wuPZ4OpbPHqb791rr3v3Xuve/de697917r3&#10;v3Xuve/de697917r3v3Xuve/de697917r3v3Xuve/de697917r3v3Xuve/de697917r3v3XuqxP5&#10;iW3BuDr6SDxGQnMYhrf8s8iPp/sB/j7Qbiuq2cfMf4ei7eE8TbZk8iR/h6rx2L1wYsbpFPYiI3uC&#10;V+hsP8fr+fZakYpw6i+62/U3Dq434WYn+DdM4qjK6CuRzzEfT9WXqH1WPNzr9nFqKQqPt/w9STsE&#10;fhbRaR04av8Ajx6N57U9HHXvfuvde9+691737r3Xvfuvde9+691737r3Xvfuvde9+691/9Xf49+6&#10;91737r3Xvfuvde9+691737r3Xvfuvde9+691737r3XvfuvdJTeMH3GGqo/qTDJb6m/qi4tcA396I&#10;r1ZTQ9VW4zr9RuHLzfbj9zK5B/8ANC/rq5X/AMPrfj2UiPvc0/Eegxd2weSQ0zqP+Hoy/S+2FxnY&#10;SVZh0EYKtjDabfqemINx9OUv7VQLR/y6d2mDwrh2pTtP+EdHm9rehB1737r3Xvfuvde9+691737r&#10;3Xvfuvde9+691737r3Xvfuvde9+691737r3Xvfuvde9+691737r3Xvfuvde9+691737r3UasUNTS&#10;qfoQo/27r/re9Hrw6q+7b2QMj2fVVv2+q9HRrfxg6tDzn6k3v6vZbcJWevy6J9ziEsoan4R/l6eM&#10;JspYcntqTwD9nN4uS/jHHjrIGFh9R9OPp72idyn5joqt7XRcwtTgw/w9WU0gAp4wPoAwH+sHYD/e&#10;PZl0LT1J9+691737r3Xvfuvde9+691737r3Xvfuvde9+691737r3Xvfuvde9+691737r3Xvfuvde&#10;9+691737r3Xvfuvde9+691737r3RP/lLgFze2DCYxJeuo3sV1W0VhbjUbfUe0t2uqIj5jpPeLrtn&#10;T7Oiw7a2IsNFp8Av4zxo0k+m9yVP+PtGqYHQXltATw6PZ0BjFxOw6KlVNFqrKMRyL6q92H1P4LH2&#10;YQCkYHQj29NFnEvpX/D0OXt7pb1737r3Xvfuvde9+691737r3Xvfuvde9+691737r3Xvfuvdf//W&#10;3+Pfuvde9+691737r3Xvfuvde9+691737r3Xvfuvde9+691737r3TNmoxNStGfo0cv8AT8aD+f8A&#10;W96PWx0Vej2qgyNW/jN3q6hibcWaVyTz6QRf6/T2j0Cp+3pBLGCzdCXtHDpR54VKoVP2Eyf4ep4r&#10;/wCv+Pb0a0Y9btUCuSPTodvb/S3r3v3Xuve/de697917r3v3Xuve/de697917r3v3Xuve/de6979&#10;17r3v3Xuve/de697917r3v3Xuve/de697917r3v3Xuo9V/mJP+Qf+h19+690V7d22kqd1T1JTUfD&#10;CB+WFi/5HH19pZFq9fl0nnTU35dONHt2NKjGHQT4q6kfggciVGtbkA3A9+Vcr0ljiAkU/PoyFL/m&#10;E/5C/wCh29qujM8epHv3Wuve/de697917r3v3Xuve/de697917r3v3Xuve/de697917r3v3Xuve/&#10;de697917r3v3Xuve/de697917r3v3Xuve/de6BntPFLk8UyFdRFXHwbWsk2r6fW5J/HtqXKEdVlG&#10;pCD8ug1xW2Eih0+Gw06f6E3HNmsDwL/7f2wFp0XPCD0OXX1EKDDQ04BAD1b/ANP11Nz/ALz7Uxii&#10;gdLoRpiUDpfe79O9e9+691737r3Xvfuvde9+691737r3Xvfuvde9+691737r3X//19/j37r3Xvfu&#10;vde9+691737r3Xvfuvde9+691737r3Xvfuvde9+691HqIFnQhi3CuBa3OoW5BBv9PfuvetOg4hwy&#10;iplOlwDK/IsPyxvyvINwL+2acemmFa9KLF4uOOrL+sDwOt/Tc3eMi3pP+p92UZ61GKHh0rfbnT3X&#10;vfuvde9+691737r3Xvfuvde9+691737r3Xvfuvde9+691737r3Xvfuvde9+691737r3Xvfuvde9+&#10;691737r3XvfuvdcJEEiFGuAbXt9eCD+QfyPfuvdB7lsOkmUd1Rm9K82H+NhfRwebj204q3Tbipz1&#10;LhxMYmpyA/pmhYHj8SKSbhfrx+fegM9NgUYGnS3jQRoEW5Ava9r8kn8Afk+3ulHXP37r3Xvfuvde&#10;9+691737r3Xvfuvde9+691737r3Xvfuvde9+691737r3Xvfuvde9+691737r3Xvfuvde9+691737&#10;r3XvfuvdJjcWOSppCbOxMwYrweSwPAC3tx/X3VhVT1pqkfLpP0uIjWMag9+Bxb6WAJHpvyfbenpg&#10;rXy6WGHpEpqWMAtceYWJBADTM4+ijn24ox08nwgdO/u3Vuve/de697917r3v3Xuve/de697917r3&#10;v3Xuve/de697917r/9Df49+691737r3Xvfuvde9+691737r3Xvfuvde9+691737r3Xvfuvde9+69&#10;02LRxo7HkklueLWuT/S/BHunVD9nUqGNVckDnTY/T/C30A597HWx1J926t1737r3Xvfuvde9+691&#10;737r3Xvfuvde9+691737r3Xvfuvde9+691737r3Xvfuvde9+691737r3Xvfuvde9+691737r3Xvf&#10;uvdQJ6WN5jI9+QLWt9V4+pH+8e6nqp65JEgK8H0sLfTghhf8e9efWhx6m+79X697917r3v3Xuve/&#10;de697917r3v3Xuve/de697917r3v3Xuve/de697917r3v3Xuve/de697917r3v3Xuve/de697917&#10;r3v3Xuo9TEJoijGw1K39fof6f7H3o9aPUZKaJfoGKj/WI+tybWtz/vHuvVepsShI1UfQXt/sWJ/4&#10;n3YcOrDh1k97631737r3Xvfuvde9+691737r3Xvfuvde9+691737r3Xvfuvdf//R3+Pfuvde9+69&#10;1737r3Xvfuvde9+691737r3Xvfuvde9+691737r3XvfuvddWH9B/tv8Aff19+69QenXrD+g9+69Q&#10;enXfv3Xuve/de697917r3v3Xuve/de697917r3v3Xuve/de697917r3v3Xuve/de697917r3v3Xu&#10;ve/de697917r3v3Xuve/de697917rqwP1AP+w9+6916w/oP9t79U9aoPTrv37rfXvfuvde9+6917&#10;37r3Xvfuvde9+691737r3Xvfuvde9+691737r3Xvfuvde9+691737r3Xvfuvde9+691737r3Xvfu&#10;vde9+69176/Xn37r3XVh/Qf7b37rVB6dd/T37rfXvfuvde9+691737r3Xvfuvde9+691737r3Xvf&#10;uvde9+691737r3X/0t/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f/09/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f/1N/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f/1d/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2VBL&#10;AQItABQABgAIAAAAIQArENvACgEAABQCAAATAAAAAAAAAAAAAAAAAAAAAABbQ29udGVudF9UeXBl&#10;c10ueG1sUEsBAi0AFAAGAAgAAAAhADj9If/WAAAAlAEAAAsAAAAAAAAAAAAAAAAAOwEAAF9yZWxz&#10;Ly5yZWxzUEsBAi0AFAAGAAgAAAAhAMuEDWNKAwAAsgkAAA4AAAAAAAAAAAAAAAAAOgIAAGRycy9l&#10;Mm9Eb2MueG1sUEsBAi0AFAAGAAgAAAAhAHvAOJLDAAAApQEAABkAAAAAAAAAAAAAAAAAsAUAAGRy&#10;cy9fcmVscy9lMm9Eb2MueG1sLnJlbHNQSwECLQAUAAYACAAAACEA9L27HeAAAAAIAQAADwAAAAAA&#10;AAAAAAAAAACqBgAAZHJzL2Rvd25yZXYueG1sUEsBAi0ACgAAAAAAAAAhAMVLe4eEEwAAhBMAABQA&#10;AAAAAAAAAAAAAAAAtwcAAGRycy9tZWRpYS9pbWFnZTEuanBnUEsBAi0ACgAAAAAAAAAhAJy3hidO&#10;UQEATlEBABQAAAAAAAAAAAAAAAAAbRsAAGRycy9tZWRpYS9pbWFnZTIuanBnUEsFBgAAAAAHAAcA&#10;vgEAAO1sAQAAAA==&#10;">
                <v:shape id="Picture 10" o:spid="_x0000_s102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gaNwwAAANsAAAAPAAAAZHJzL2Rvd25yZXYueG1sRI/dSgMx&#10;EIXvhb5DmIJ3NrFIkbVpKULrD3hh6wOMm3GzdDMJSdyub+9cCN7NcM6c8816O4VBjZRLH9nC7cKA&#10;Im6j67mz8HHa39yDKhXZ4RCZLPxQge1mdrXGxsULv9N4rJ2SEC4NWvC1pkbr0noKWBYxEYv2FXPA&#10;KmvutMt4kfAw6KUxKx2wZ2nwmOjRU3s+fgcLJR1Wb+kl3fmTKZxfjd5/Po3WXs+n3QOoSlP9N/9d&#10;PzvBF3r5RQbQm18AAAD//wMAUEsBAi0AFAAGAAgAAAAhANvh9svuAAAAhQEAABMAAAAAAAAAAAAA&#10;AAAAAAAAAFtDb250ZW50X1R5cGVzXS54bWxQSwECLQAUAAYACAAAACEAWvQsW78AAAAVAQAACwAA&#10;AAAAAAAAAAAAAAAfAQAAX3JlbHMvLnJlbHNQSwECLQAUAAYACAAAACEAHl4GjcMAAADbAAAADwAA&#10;AAAAAAAAAAAAAAAHAgAAZHJzL2Rvd25yZXYueG1sUEsFBgAAAAADAAMAtwAAAPcCAAAAAA==&#10;">
                  <v:imagedata r:id="rId18" o:title=""/>
                  <v:path arrowok="t"/>
                </v:shape>
                <v:shape id="Picture 11" o:spid="_x0000_s102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EroxAAAANsAAAAPAAAAZHJzL2Rvd25yZXYueG1sRI9PawIx&#10;EMXvQr9DmII3zfoHabdGKYLiRalWaI9DMt1d3EzWJOr67U1B8DbDe783b6bz1tbiQj5UjhUM+hkI&#10;Yu1MxYWCw/ey9wYiRGSDtWNScKMA89lLZ4q5cVfe0WUfC5FCOOSooIyxyaUMuiSLoe8a4qT9OW8x&#10;ptUX0ni8pnBby2GWTaTFitOFEhtalKSP+7NNNXa/uln96O36MDr5cLxtxl/+Xanua/v5ASJSG5/m&#10;B702iRvA/y9pADm7AwAA//8DAFBLAQItABQABgAIAAAAIQDb4fbL7gAAAIUBAAATAAAAAAAAAAAA&#10;AAAAAAAAAABbQ29udGVudF9UeXBlc10ueG1sUEsBAi0AFAAGAAgAAAAhAFr0LFu/AAAAFQEAAAsA&#10;AAAAAAAAAAAAAAAAHwEAAF9yZWxzLy5yZWxzUEsBAi0AFAAGAAgAAAAhANzwSujEAAAA2wAAAA8A&#10;AAAAAAAAAAAAAAAABwIAAGRycy9kb3ducmV2LnhtbFBLBQYAAAAAAwADALcAAAD4AgAAAAA=&#10;">
                  <v:imagedata r:id="rId19" o:title="" cropright="40540f"/>
                  <v:path arrowok="t"/>
                </v:shape>
                <w10:wrap type="topAndBottom" anchorx="margin"/>
              </v:group>
            </w:pict>
          </mc:Fallback>
        </mc:AlternateContent>
      </w:r>
      <w:r w:rsidR="002C6CAE">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A95FFA">
        <w:instrText xml:space="preserve"> ADDIN EN.CITE &lt;EndNote&gt;&lt;Cite&gt;&lt;Author&gt;Degabriele&lt;/Author&gt;&lt;Year&gt;2008&lt;/Year&gt;&lt;RecNum&gt;62&lt;/RecNum&gt;&lt;DisplayText&gt;[18]&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3A6C23">
        <w:rPr>
          <w:noProof/>
        </w:rPr>
        <w:t>[18]</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9244F2">
        <w:t>. Dry ele</w:t>
      </w:r>
      <w:r>
        <w:t>ctrodes do not require extensive preparation of the scalp, and can perform effectively through hair, due to the spiked nature of the electrode. &lt;</w:t>
      </w:r>
      <w:r w:rsidRPr="00876994">
        <w:rPr>
          <w:highlight w:val="yellow"/>
        </w:rPr>
        <w:t>FIGURE</w:t>
      </w:r>
      <w:r>
        <w:t>&gt; compares the visual characteristics of wet and dry electrodes &lt;</w:t>
      </w:r>
      <w:hyperlink r:id="rId20" w:history="1">
        <w:r>
          <w:rPr>
            <w:rStyle w:val="Hyperlink"/>
          </w:rPr>
          <w:t>https://www.fri-fl-shop.com/product/new-longer-5mm-spike-disposable-reusable-dry-eeg-electrode-tde-210/</w:t>
        </w:r>
      </w:hyperlink>
      <w:r>
        <w:t>&gt; &lt;</w:t>
      </w:r>
      <w:hyperlink r:id="rId21" w:history="1">
        <w:r>
          <w:rPr>
            <w:rStyle w:val="Hyperlink"/>
          </w:rPr>
          <w:t>https://neuro.natus.com/products-services/grass-reusable-stamped-cup-eeg-electrodes</w:t>
        </w:r>
      </w:hyperlink>
      <w:r>
        <w:t>&gt;.</w:t>
      </w:r>
    </w:p>
    <w:p w14:paraId="36EEC67A" w14:textId="213E7168" w:rsidR="00876994" w:rsidRDefault="00876994" w:rsidP="006F75C5">
      <w:pPr>
        <w:ind w:left="360"/>
      </w:pPr>
    </w:p>
    <w:p w14:paraId="3F633F22" w14:textId="3A7707EE" w:rsidR="000A0FA2" w:rsidRDefault="000A0FA2" w:rsidP="006F75C5">
      <w:pPr>
        <w:ind w:left="360"/>
      </w:pPr>
    </w:p>
    <w:p w14:paraId="50AD0D39" w14:textId="69E071B1" w:rsidR="00F2632E" w:rsidRDefault="00F2632E" w:rsidP="006F75C5">
      <w:pPr>
        <w:ind w:left="360"/>
      </w:pPr>
    </w:p>
    <w:p w14:paraId="33AE7CBB" w14:textId="05DD1228" w:rsidR="000F06E2" w:rsidRDefault="00F2632E" w:rsidP="006F75C5">
      <w:pPr>
        <w:ind w:left="360"/>
      </w:pPr>
      <w:r>
        <w:t xml:space="preserve">The international standard EEG electrode locations follow the 10-20 system, </w:t>
      </w:r>
      <w:r w:rsidR="000F06E2">
        <w:t>presented in &lt;</w:t>
      </w:r>
      <w:r w:rsidR="000F06E2" w:rsidRPr="000F06E2">
        <w:rPr>
          <w:highlight w:val="yellow"/>
        </w:rPr>
        <w:t>FIGURE</w:t>
      </w:r>
      <w:r w:rsidR="000F06E2">
        <w:t xml:space="preserve">&gt;.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lt;</w:t>
      </w:r>
      <w:r w:rsidR="000F06E2" w:rsidRPr="000F06E2">
        <w:t xml:space="preserve"> </w:t>
      </w:r>
      <w:hyperlink r:id="rId22" w:history="1">
        <w:r w:rsidR="000F06E2">
          <w:rPr>
            <w:rStyle w:val="Hyperlink"/>
          </w:rPr>
          <w:t>https://www.researchgate.net/publication/227176331_Practical_Designs_of_Brain-Computer_Interfaces_Based_on_the_Modulation_of_EEG_Rhythms</w:t>
        </w:r>
      </w:hyperlink>
      <w:r w:rsidR="000F06E2">
        <w:t xml:space="preserve">&gt;. </w:t>
      </w:r>
    </w:p>
    <w:p w14:paraId="2561A888" w14:textId="5A63E37E" w:rsidR="006925A1" w:rsidRDefault="006925A1" w:rsidP="006F75C5">
      <w:pPr>
        <w:ind w:left="360"/>
      </w:pPr>
      <w:r>
        <w:rPr>
          <w:noProof/>
          <w:lang w:eastAsia="en-AU"/>
        </w:rPr>
        <w:lastRenderedPageBreak/>
        <w:drawing>
          <wp:anchor distT="0" distB="0" distL="114300" distR="114300" simplePos="0" relativeHeight="251674624" behindDoc="0" locked="0" layoutInCell="1" allowOverlap="1" wp14:anchorId="451B4D49" wp14:editId="654AD10D">
            <wp:simplePos x="0" y="0"/>
            <wp:positionH relativeFrom="margin">
              <wp:posOffset>0</wp:posOffset>
            </wp:positionH>
            <wp:positionV relativeFrom="paragraph">
              <wp:posOffset>180975</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3">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p>
    <w:p w14:paraId="1F0CEFD4" w14:textId="5193E6BF" w:rsidR="006925A1" w:rsidRDefault="006925A1" w:rsidP="006F75C5">
      <w:pPr>
        <w:ind w:left="360"/>
      </w:pPr>
    </w:p>
    <w:p w14:paraId="3642D5D3" w14:textId="6E4DF1D9" w:rsidR="000460BF" w:rsidRDefault="000460BF" w:rsidP="006F75C5">
      <w:pPr>
        <w:ind w:left="360"/>
        <w:rPr>
          <w:rFonts w:eastAsiaTheme="majorEastAsia"/>
          <w:sz w:val="44"/>
          <w:szCs w:val="32"/>
        </w:rPr>
      </w:pPr>
      <w:r>
        <w:br w:type="page"/>
      </w:r>
    </w:p>
    <w:p w14:paraId="5A54CB78" w14:textId="787B701B" w:rsidR="0037199B" w:rsidRDefault="008E0978" w:rsidP="008E0978">
      <w:pPr>
        <w:pStyle w:val="Heading1"/>
      </w:pPr>
      <w:bookmarkStart w:id="10" w:name="_Toc21980344"/>
      <w:r>
        <w:lastRenderedPageBreak/>
        <w:t>Literature Review</w:t>
      </w:r>
      <w:bookmarkEnd w:id="10"/>
    </w:p>
    <w:p w14:paraId="661ED093" w14:textId="27FBB39E" w:rsidR="008E0978" w:rsidRDefault="006F7942" w:rsidP="008E0978">
      <w:r>
        <w:rPr>
          <w:noProof/>
          <w:lang w:eastAsia="en-AU"/>
        </w:rPr>
        <w:drawing>
          <wp:anchor distT="0" distB="0" distL="114300" distR="114300" simplePos="0" relativeHeight="251667456" behindDoc="0" locked="0" layoutInCell="1" allowOverlap="1" wp14:anchorId="050A944A" wp14:editId="0242CB40">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lt;</w:t>
      </w:r>
      <w:r w:rsidR="00106E28" w:rsidRPr="00106E28">
        <w:rPr>
          <w:highlight w:val="yellow"/>
        </w:rPr>
        <w:t>FIGURE</w:t>
      </w:r>
      <w:r w:rsidR="00106E28">
        <w:t>&gt;.</w:t>
      </w:r>
    </w:p>
    <w:p w14:paraId="407D36B0" w14:textId="107D0A2A" w:rsidR="00106E28" w:rsidRDefault="00106E28" w:rsidP="00106E28"/>
    <w:p w14:paraId="40AF2236" w14:textId="25C48B48" w:rsidR="00106E28" w:rsidRDefault="00106E28" w:rsidP="00106E28"/>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226E7975" w:rsidR="008E0978" w:rsidRDefault="008E0978" w:rsidP="00EB4C3E">
      <w:pPr>
        <w:pStyle w:val="Heading2"/>
        <w:numPr>
          <w:ilvl w:val="0"/>
          <w:numId w:val="5"/>
        </w:numPr>
      </w:pPr>
      <w:bookmarkStart w:id="11" w:name="_Toc21980345"/>
      <w:r>
        <w:t xml:space="preserve">Data Acquisition and </w:t>
      </w:r>
      <w:r w:rsidR="00047F00">
        <w:t>Pre-processing</w:t>
      </w:r>
      <w:bookmarkEnd w:id="11"/>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265E45C" w:rsidR="00047F00" w:rsidRDefault="00047F00" w:rsidP="00047F00">
      <w:pPr>
        <w:pStyle w:val="Heading3"/>
        <w:numPr>
          <w:ilvl w:val="1"/>
          <w:numId w:val="5"/>
        </w:numPr>
      </w:pPr>
      <w:bookmarkStart w:id="12" w:name="_Toc21980346"/>
      <w:r>
        <w:t xml:space="preserve">Signal Recording </w:t>
      </w:r>
      <w:r w:rsidR="00074D83">
        <w:t>Methods</w:t>
      </w:r>
      <w:bookmarkEnd w:id="12"/>
    </w:p>
    <w:p w14:paraId="12E9418B" w14:textId="0EE69F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1F6AE4">
        <w:instrText xml:space="preserve"> ADDIN EN.CITE &lt;EndNote&gt;&lt;Cite&gt;&lt;Author&gt;Shenoy&lt;/Author&gt;&lt;Year&gt;2008&lt;/Year&gt;&lt;RecNum&gt;17&lt;/RecNum&gt;&lt;DisplayText&gt;[22]&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6925A1">
        <w:rPr>
          <w:noProof/>
        </w:rPr>
        <w:t>[22]</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1F6AE4">
        <w:instrText xml:space="preserve"> ADDIN EN.CITE &lt;EndNote&gt;&lt;Cite&gt;&lt;Author&gt;New York University&lt;/Author&gt;&lt;Year&gt;n.d.&lt;/Year&gt;&lt;RecNum&gt;18&lt;/RecNum&gt;&lt;DisplayText&gt;[23]&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6925A1">
        <w:rPr>
          <w:noProof/>
        </w:rPr>
        <w:t>[23]</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1F6AE4">
        <w:instrText xml:space="preserve"> ADDIN EN.CITE &lt;EndNote&gt;&lt;Cite&gt;&lt;Author&gt;Engdahl&lt;/Author&gt;&lt;Year&gt;2015&lt;/Year&gt;&lt;RecNum&gt;19&lt;/RecNum&gt;&lt;DisplayText&gt;[24]&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6925A1">
        <w:rPr>
          <w:noProof/>
        </w:rPr>
        <w:t>[24]</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83141D9" w:rsidR="00074D83" w:rsidRDefault="00074D83" w:rsidP="00047F00">
      <w:pPr>
        <w:ind w:left="720"/>
      </w:pPr>
      <w:r>
        <w:t xml:space="preserve">Scalp-based electroencephalography (EEG) is a common low-cost, portable recording method </w:t>
      </w:r>
      <w:r w:rsidR="006925A1">
        <w:fldChar w:fldCharType="begin"/>
      </w:r>
      <w:r w:rsidR="006925A1">
        <w:instrText xml:space="preserve"> ADDIN EN.CITE &lt;EndNote&gt;&lt;Cite&gt;&lt;Author&gt;Farnsworth&lt;/Author&gt;&lt;Year&gt;2019&lt;/Year&gt;&lt;RecNum&gt;20&lt;/RecNum&gt;&lt;DisplayText&gt;[25]&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6925A1">
        <w:rPr>
          <w:noProof/>
        </w:rPr>
        <w:t>[25]</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1F6AE4">
        <w:instrText xml:space="preserve"> ADDIN EN.CITE &lt;EndNote&gt;&lt;Cite&gt;&lt;Author&gt;Lopez-Gordo&lt;/Author&gt;&lt;Year&gt;2014&lt;/Year&gt;&lt;RecNum&gt;21&lt;/RecNum&gt;&lt;DisplayText&gt;[19]&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6925A1">
        <w:rPr>
          <w:noProof/>
        </w:rPr>
        <w:t>[19]</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1F6AE4">
        <w:instrText xml:space="preserve"> ADDIN EN.CITE &lt;EndNote&gt;&lt;Cite&gt;&lt;Author&gt;Kama&lt;/Author&gt;&lt;Year&gt;2019&lt;/Year&gt;&lt;RecNum&gt;22&lt;/RecNum&gt;&lt;DisplayText&gt;[20]&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6925A1">
        <w:rPr>
          <w:noProof/>
        </w:rPr>
        <w:t>[20]</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571061F0" w14:textId="20BE58D2" w:rsidR="009D702C" w:rsidRDefault="009D702C" w:rsidP="009D702C">
      <w:pPr>
        <w:pStyle w:val="Heading3"/>
        <w:numPr>
          <w:ilvl w:val="1"/>
          <w:numId w:val="5"/>
        </w:numPr>
      </w:pPr>
      <w:bookmarkStart w:id="13" w:name="_Toc21980347"/>
      <w:r>
        <w:t>Digitalisation Methods</w:t>
      </w:r>
      <w:bookmarkEnd w:id="13"/>
    </w:p>
    <w:p w14:paraId="04D981E9" w14:textId="2759847D" w:rsidR="00474EED" w:rsidRDefault="00474EED" w:rsidP="00047F00">
      <w:pPr>
        <w:ind w:left="720"/>
      </w:pPr>
    </w:p>
    <w:p w14:paraId="7E879EE8" w14:textId="529972FA"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 </w:instrText>
      </w:r>
      <w:r w:rsidR="00B624E9">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DATA </w:instrText>
      </w:r>
      <w:r w:rsidR="00B624E9">
        <w:fldChar w:fldCharType="end"/>
      </w:r>
      <w:r w:rsidR="006925A1">
        <w:fldChar w:fldCharType="separate"/>
      </w:r>
      <w:r w:rsidR="006925A1">
        <w:rPr>
          <w:noProof/>
        </w:rPr>
        <w:t>[26, 27]</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6925A1">
        <w:rPr>
          <w:noProof/>
        </w:rPr>
        <w:t>[28]</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1F6AE4">
        <w:instrText xml:space="preserve"> ADDIN EN.CITE &lt;EndNote&gt;&lt;Cite&gt;&lt;Author&gt;Maxim Integrated&lt;/Author&gt;&lt;Year&gt;1996&lt;/Year&gt;&lt;RecNum&gt;27&lt;/RecNum&gt;&lt;DisplayText&gt;[29]&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6925A1">
        <w:rPr>
          <w:noProof/>
        </w:rPr>
        <w:t>[29]</w:t>
      </w:r>
      <w:r w:rsidR="006925A1">
        <w:fldChar w:fldCharType="end"/>
      </w:r>
      <w:r w:rsidR="00DE0A57">
        <w:t xml:space="preserve">. </w:t>
      </w:r>
    </w:p>
    <w:p w14:paraId="715CD612" w14:textId="118D5612" w:rsidR="004B1A98" w:rsidRDefault="004B1A98" w:rsidP="00DE0A57">
      <w:pPr>
        <w:ind w:left="720"/>
      </w:pPr>
    </w:p>
    <w:p w14:paraId="762BA8CF" w14:textId="70657ED7" w:rsidR="004B1A98" w:rsidRDefault="004B1A98" w:rsidP="00DE0A57">
      <w:pPr>
        <w:ind w:left="720"/>
      </w:pPr>
      <w:r>
        <w:t xml:space="preserve">Published literature appreciates that designing an AFE from scratch is a non-trivial task </w:t>
      </w:r>
      <w:r w:rsidR="006925A1">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6925A1">
        <w:rPr>
          <w:noProof/>
        </w:rPr>
        <w:t>[30]</w:t>
      </w:r>
      <w:r w:rsidR="006925A1">
        <w:fldChar w:fldCharType="end"/>
      </w:r>
      <w:r>
        <w:t xml:space="preserve">, and many papers suggest using an off the shelf component </w:t>
      </w:r>
      <w:r w:rsidR="006925A1">
        <w:fldChar w:fldCharType="begin"/>
      </w:r>
      <w:r w:rsidR="001F6AE4">
        <w:instrText xml:space="preserve"> ADDIN EN.CITE &lt;EndNote&gt;&lt;Cite&gt;&lt;Author&gt;Uktveris&lt;/Author&gt;&lt;Year&gt;2018&lt;/Year&gt;&lt;RecNum&gt;29&lt;/RecNum&gt;&lt;DisplayText&gt;[31]&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6925A1">
        <w:rPr>
          <w:noProof/>
        </w:rPr>
        <w:t>[31]</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 </w:instrText>
      </w:r>
      <w:r w:rsidR="001F6AE4">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DATA </w:instrText>
      </w:r>
      <w:r w:rsidR="001F6AE4">
        <w:fldChar w:fldCharType="end"/>
      </w:r>
      <w:r w:rsidR="006925A1">
        <w:fldChar w:fldCharType="separate"/>
      </w:r>
      <w:r w:rsidR="0028050A">
        <w:rPr>
          <w:noProof/>
        </w:rPr>
        <w:t>[30-35]</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1F6AE4">
        <w:instrText xml:space="preserve"> ADDIN EN.CITE &lt;EndNote&gt;&lt;Cite&gt;&lt;Author&gt;Texas Instruments&lt;/Author&gt;&lt;Year&gt;n.d.&lt;/Year&gt;&lt;RecNum&gt;34&lt;/RecNum&gt;&lt;DisplayText&gt;[36]&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28050A">
        <w:rPr>
          <w:noProof/>
        </w:rPr>
        <w:t>[36]</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28050A">
        <w:rPr>
          <w:noProof/>
        </w:rPr>
        <w:t>[30]</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1F6AE4">
        <w:instrText xml:space="preserve"> ADDIN EN.CITE &lt;EndNote&gt;&lt;Cite&gt;&lt;Author&gt;Texas Instruments&lt;/Author&gt;&lt;Year&gt;2017&lt;/Year&gt;&lt;RecNum&gt;35&lt;/RecNum&gt;&lt;DisplayText&gt;[3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28050A">
        <w:rPr>
          <w:noProof/>
        </w:rPr>
        <w:t>[37]</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28050A">
        <w:rPr>
          <w:noProof/>
        </w:rPr>
        <w:t>[28]</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4E98B46" w14:textId="38E12ABB" w:rsidR="004B1A98" w:rsidRDefault="004B1A98" w:rsidP="000441E5"/>
    <w:p w14:paraId="025B40D1" w14:textId="01D255E4" w:rsidR="009D702C" w:rsidRDefault="009D702C" w:rsidP="00DE0A57">
      <w:pPr>
        <w:ind w:left="720"/>
      </w:pPr>
    </w:p>
    <w:p w14:paraId="7D35B5A3" w14:textId="77777777" w:rsidR="009D702C" w:rsidRDefault="009D702C" w:rsidP="00DE0A57">
      <w:pPr>
        <w:ind w:left="720"/>
      </w:pPr>
    </w:p>
    <w:p w14:paraId="195D7CA0" w14:textId="3282BC13" w:rsidR="008E0978" w:rsidRDefault="008E0978" w:rsidP="008E0978">
      <w:pPr>
        <w:pStyle w:val="ListParagraph"/>
      </w:pPr>
    </w:p>
    <w:p w14:paraId="5C75F659" w14:textId="0760FF7C" w:rsidR="008E0978" w:rsidRDefault="0099017D" w:rsidP="00EB4C3E">
      <w:pPr>
        <w:pStyle w:val="Heading2"/>
        <w:numPr>
          <w:ilvl w:val="0"/>
          <w:numId w:val="5"/>
        </w:numPr>
      </w:pPr>
      <w:bookmarkStart w:id="14" w:name="_Ref17121520"/>
      <w:bookmarkStart w:id="15" w:name="_Toc21980348"/>
      <w:r>
        <w:lastRenderedPageBreak/>
        <w:t>Feature Extraction</w:t>
      </w:r>
      <w:bookmarkEnd w:id="14"/>
      <w:bookmarkEnd w:id="15"/>
    </w:p>
    <w:p w14:paraId="536BF74E" w14:textId="69B2E7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Additionally, a hybrid approach consisting of an amalgamation of Multivariate Empirical Mode Decomposition (MEMD) and STFT is considered.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65902DBA" w:rsidR="000944B1" w:rsidRDefault="00427968" w:rsidP="00EB4C3E">
      <w:pPr>
        <w:pStyle w:val="Heading3"/>
        <w:numPr>
          <w:ilvl w:val="1"/>
          <w:numId w:val="5"/>
        </w:numPr>
      </w:pPr>
      <w:bookmarkStart w:id="16" w:name="_Toc21980349"/>
      <w:r>
        <w:t xml:space="preserve">Adaptive </w:t>
      </w:r>
      <w:r w:rsidR="000944B1">
        <w:t>Auto</w:t>
      </w:r>
      <w:r>
        <w:t>r</w:t>
      </w:r>
      <w:r w:rsidR="000944B1">
        <w:t>egressive Model (</w:t>
      </w:r>
      <w:r>
        <w:t>A</w:t>
      </w:r>
      <w:r w:rsidR="000944B1">
        <w:t>AR)</w:t>
      </w:r>
      <w:bookmarkEnd w:id="16"/>
    </w:p>
    <w:p w14:paraId="426A5482" w14:textId="7087D003" w:rsidR="000944B1" w:rsidRDefault="00427968" w:rsidP="000944B1">
      <w:pPr>
        <w:ind w:left="720"/>
        <w:rPr>
          <w:rFonts w:eastAsiaTheme="minorEastAsia"/>
        </w:rPr>
      </w:pPr>
      <w:r>
        <w:t>An Adaptive Autoregressive Model (AAR) is a variation on an Autoregressive Model</w:t>
      </w:r>
      <w:r w:rsidR="00796BF9">
        <w:t xml:space="preserve"> (AR)</w:t>
      </w:r>
      <w:r>
        <w:t>, which allows the parameters of the model to adjust over time. This feature is beneficial when applied to an EEG signal, as the signal is non-stationary &lt;</w:t>
      </w:r>
      <w:r w:rsidRPr="00427968">
        <w:rPr>
          <w:highlight w:val="yellow"/>
        </w:rPr>
        <w:t>REFERENCE NEEDED</w:t>
      </w:r>
      <w:r>
        <w:t xml:space="preserve">&gt;. An AAR model of order </w:t>
      </w:r>
      <m:oMath>
        <m:r>
          <w:rPr>
            <w:rFonts w:ascii="Cambria Math" w:hAnsi="Cambria Math"/>
          </w:rPr>
          <m:t>ρ</m:t>
        </m:r>
      </m:oMath>
      <w:r w:rsidR="00796BF9">
        <w:rPr>
          <w:rFonts w:eastAsiaTheme="minorEastAsia"/>
        </w:rPr>
        <w:t xml:space="preserve"> is described by:</w:t>
      </w:r>
    </w:p>
    <w:p w14:paraId="2544094A" w14:textId="77777777" w:rsidR="00EB4C3E" w:rsidRDefault="00EB4C3E" w:rsidP="000944B1">
      <w:pPr>
        <w:ind w:left="720"/>
        <w:rPr>
          <w:rFonts w:eastAsiaTheme="minorEastAsia"/>
        </w:rPr>
      </w:pPr>
    </w:p>
    <w:p w14:paraId="1F74E8CE" w14:textId="0F4C946B"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77777777" w:rsidR="00EB4C3E" w:rsidRDefault="00EB4C3E" w:rsidP="00796BF9">
      <w:pPr>
        <w:ind w:left="720"/>
        <w:jc w:val="center"/>
        <w:rPr>
          <w:rFonts w:eastAsiaTheme="minorEastAsia"/>
        </w:rPr>
      </w:pPr>
    </w:p>
    <w:p w14:paraId="32012567" w14:textId="28866905"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B26BD6"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1F6AE4">
        <w:rPr>
          <w:rFonts w:eastAsiaTheme="minorEastAsia"/>
        </w:rPr>
        <w:instrText xml:space="preserve"> ADDIN EN.CITE &lt;EndNote&gt;&lt;Cite&gt;&lt;Author&gt;Pal&lt;/Author&gt;&lt;Year&gt;2014&lt;/Year&gt;&lt;RecNum&gt;37&lt;/RecNum&gt;&lt;DisplayText&gt;[38]&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28050A">
        <w:rPr>
          <w:rFonts w:eastAsiaTheme="minorEastAsia"/>
          <w:noProof/>
        </w:rPr>
        <w:t>[38]</w:t>
      </w:r>
      <w:r w:rsidR="0028050A">
        <w:rPr>
          <w:rFonts w:eastAsiaTheme="minorEastAsia"/>
        </w:rPr>
        <w:fldChar w:fldCharType="end"/>
      </w:r>
      <w:r>
        <w:rPr>
          <w:rFonts w:eastAsiaTheme="minorEastAsia"/>
        </w:rPr>
        <w:t>.</w:t>
      </w:r>
    </w:p>
    <w:p w14:paraId="4C4CC068" w14:textId="015E17B2" w:rsidR="00993D6D" w:rsidRDefault="00993D6D" w:rsidP="00993D6D"/>
    <w:p w14:paraId="3E484D11" w14:textId="3F08B677" w:rsidR="005E4F44" w:rsidRDefault="005E4F44" w:rsidP="004E26B5">
      <w:pPr>
        <w:ind w:left="720"/>
      </w:pPr>
      <w:r>
        <w:t xml:space="preserve">In some models, it is not beneficial to apply any equal weighting to all historical values. In this case, a “forgetting factor” </w:t>
      </w:r>
      <m:oMath>
        <m:r>
          <w:rPr>
            <w:rFonts w:ascii="Cambria Math" w:hAnsi="Cambria Math"/>
          </w:rPr>
          <m:t>β(n, i)</m:t>
        </m:r>
      </m:oMath>
      <w:r>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43BCF45B" w:rsidR="005E4F44" w:rsidRDefault="00C549EF" w:rsidP="004E26B5">
      <w:pPr>
        <w:ind w:left="720"/>
      </w:pPr>
      <w:r>
        <w:t xml:space="preserve">As proven by </w:t>
      </w:r>
      <w:proofErr w:type="spellStart"/>
      <w:r>
        <w:t>Haykin</w:t>
      </w:r>
      <w:proofErr w:type="spellEnd"/>
      <w:r>
        <w:t xml:space="preserve"> in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proofErr w:type="gramStart"/>
      <w:r>
        <w:t>where</w:t>
      </w:r>
      <w:proofErr w:type="gramEnd"/>
      <w:r>
        <w:t xml:space="preserv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0245AEFC" w:rsidR="00993D6D" w:rsidRDefault="00993D6D" w:rsidP="004E26B5">
      <w:pPr>
        <w:ind w:left="720"/>
      </w:pPr>
      <w:r>
        <w:t>Applying the following variable changes:</w:t>
      </w:r>
    </w:p>
    <w:p w14:paraId="031E4D51" w14:textId="2D31C7E5" w:rsidR="00993D6D" w:rsidRPr="00993D6D" w:rsidRDefault="00D948C1"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4ABB033E" w:rsidR="00993D6D" w:rsidRDefault="00993D6D" w:rsidP="004E26B5">
      <w:pPr>
        <w:ind w:left="720"/>
      </w:pPr>
      <w:proofErr w:type="gramStart"/>
      <w:r>
        <w:t>enables</w:t>
      </w:r>
      <w:proofErr w:type="gramEnd"/>
      <w:r>
        <w:t xml:space="preserve"> the criterion presented in &lt;</w:t>
      </w:r>
      <w:r w:rsidRPr="00993D6D">
        <w:rPr>
          <w:highlight w:val="yellow"/>
        </w:rPr>
        <w:t>EQUATION</w:t>
      </w:r>
      <w:r>
        <w:t>&gt; to be rewritten as the standard least squares criterion:</w:t>
      </w:r>
    </w:p>
    <w:p w14:paraId="03784DA6" w14:textId="06B8E2EA" w:rsidR="00993D6D" w:rsidRPr="00940A2B" w:rsidRDefault="00993D6D" w:rsidP="004E26B5">
      <w:pPr>
        <w:ind w:left="720"/>
      </w:pPr>
      <m:oMathPara>
        <m:oMath>
          <m:r>
            <w:rPr>
              <w:rFonts w:ascii="Cambria Math" w:hAnsi="Cambria Math"/>
            </w:rPr>
            <w:lastRenderedPageBreak/>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7544B19" w:rsidR="00940A2B" w:rsidRDefault="00940A2B" w:rsidP="004E26B5">
      <w:pPr>
        <w:ind w:left="720"/>
      </w:pPr>
      <w:r>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7CF4C525" w:rsidR="00993D6D" w:rsidRDefault="00940A2B" w:rsidP="004E26B5">
      <w:pPr>
        <w:ind w:left="720"/>
      </w:pPr>
      <w:r>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77777777" w:rsidR="008773F7" w:rsidRDefault="00C549EF" w:rsidP="00EB4C3E">
      <w:pPr>
        <w:ind w:left="720"/>
      </w:pPr>
      <w:r>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6F698446" w:rsidR="00C549EF" w:rsidRDefault="00C549EF" w:rsidP="00EB4C3E">
      <w:pPr>
        <w:ind w:left="720"/>
      </w:pPr>
      <w:r>
        <w:t>can be written as:</w:t>
      </w:r>
    </w:p>
    <w:p w14:paraId="1DCA632A" w14:textId="3C13D0F6" w:rsidR="008773F7" w:rsidRDefault="00D948C1"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77777777" w:rsidR="008773F7" w:rsidRDefault="008773F7" w:rsidP="00EB4C3E">
      <w:pPr>
        <w:ind w:left="720"/>
      </w:pPr>
      <w:r>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59FF880D" w:rsidR="008773F7" w:rsidRDefault="008773F7" w:rsidP="008773F7">
      <w:r>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6538A73C" w:rsidR="00DA61A7" w:rsidRDefault="00DA61A7" w:rsidP="00DA61A7">
      <w:pPr>
        <w:ind w:left="720"/>
      </w:pPr>
      <w:r>
        <w:t xml:space="preserve">Thus, it is now possible to derive a time-update equation for </w:t>
      </w:r>
      <m:oMath>
        <m:r>
          <w:rPr>
            <w:rFonts w:ascii="Cambria Math" w:hAnsi="Cambria Math"/>
          </w:rPr>
          <m:t>a(n)</m:t>
        </m:r>
      </m:oMath>
      <w:r>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70D65266"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3DD8F1CB" w:rsidR="00DA61A7" w:rsidRDefault="00DA61A7" w:rsidP="00DA61A7">
      <w:pPr>
        <w:ind w:left="720"/>
      </w:pPr>
      <w:r>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137BD266"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F02DAF">
        <w:t>.</w:t>
      </w:r>
    </w:p>
    <w:p w14:paraId="3DC0E265" w14:textId="77777777" w:rsidR="00C549EF" w:rsidRDefault="00C549EF" w:rsidP="00EB4C3E">
      <w:pPr>
        <w:ind w:left="720"/>
      </w:pPr>
    </w:p>
    <w:p w14:paraId="1422DB24" w14:textId="58EC108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w:t>
      </w:r>
      <w:r w:rsidR="00C63F78">
        <w:lastRenderedPageBreak/>
        <w:t>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w:t>
      </w:r>
      <w:proofErr w:type="spellStart"/>
      <w:r w:rsidR="00C63F78" w:rsidRPr="00C63F78">
        <w:t>García-Laencina</w:t>
      </w:r>
      <w:proofErr w:type="spellEnd"/>
      <w:r w:rsidR="00C63F78" w:rsidRPr="00C63F78">
        <w:t xml:space="preserve">, 2012 </w:t>
      </w:r>
      <w:r w:rsidR="00C63F78">
        <w:t xml:space="preserve">reporting a 62.2% accuracy </w:t>
      </w:r>
      <w:r w:rsidR="0028050A">
        <w:fldChar w:fldCharType="begin"/>
      </w:r>
      <w:r w:rsidR="001F6AE4">
        <w:instrText xml:space="preserve"> ADDIN EN.CITE &lt;EndNote&gt;&lt;Cite&gt;&lt;Author&gt;Rodríguez-Bermúdez&lt;/Author&gt;&lt;Year&gt;2012&lt;/Year&gt;&lt;RecNum&gt;39&lt;/RecNum&gt;&lt;DisplayText&gt;[40]&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28050A">
        <w:rPr>
          <w:noProof/>
        </w:rPr>
        <w:t>[40]</w:t>
      </w:r>
      <w:r w:rsidR="0028050A">
        <w:fldChar w:fldCharType="end"/>
      </w:r>
      <w:r w:rsidR="00C63F78">
        <w:t xml:space="preserve">. </w:t>
      </w:r>
    </w:p>
    <w:p w14:paraId="0D3AD7F1" w14:textId="257AF266" w:rsidR="00C63F78" w:rsidRDefault="00C63F78" w:rsidP="0004104B"/>
    <w:p w14:paraId="78B1EF38" w14:textId="74F9F23C" w:rsidR="00C63F78" w:rsidRDefault="00C63F78" w:rsidP="00EB4C3E">
      <w:pPr>
        <w:pStyle w:val="Heading3"/>
        <w:numPr>
          <w:ilvl w:val="1"/>
          <w:numId w:val="5"/>
        </w:numPr>
      </w:pPr>
      <w:bookmarkStart w:id="17" w:name="_Toc21980350"/>
      <w:r>
        <w:t>Discrete Wavelet Transform (DWT)</w:t>
      </w:r>
      <w:bookmarkEnd w:id="17"/>
    </w:p>
    <w:p w14:paraId="250B7BE7" w14:textId="510AAC57"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w:t>
      </w:r>
      <w:proofErr w:type="spellStart"/>
      <w:r w:rsidR="008F335D">
        <w:t>lowpass</w:t>
      </w:r>
      <w:proofErr w:type="spellEnd"/>
      <w:r w:rsidR="008F335D">
        <w:t xml:space="preserve">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The lowpass filtered signal is then passed to the next level of the filter bank, as shown in &lt;</w:t>
      </w:r>
      <w:r w:rsidR="00510E08" w:rsidRPr="00510E08">
        <w:rPr>
          <w:highlight w:val="yellow"/>
        </w:rPr>
        <w:t>FIGURE</w:t>
      </w:r>
      <w:r w:rsidR="00510E08">
        <w:t xml:space="preserve">&gt;.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50B1CDEF" w:rsidR="00A76B6F" w:rsidRDefault="00A76B6F" w:rsidP="00EB4C3E">
      <w:pPr>
        <w:pStyle w:val="ListParagraph"/>
      </w:pPr>
      <w:r>
        <w:t xml:space="preserve">When paired with a </w:t>
      </w:r>
      <w:r w:rsidR="00502EF9">
        <w:t>Long</w:t>
      </w:r>
      <w:r w:rsidR="00A62371">
        <w:t>-Term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1F6AE4">
        <w:instrText xml:space="preserve"> ADDIN EN.CITE &lt;EndNote&gt;&lt;Cite&gt;&lt;Author&gt;Zhou&lt;/Author&gt;&lt;Year&gt;2018&lt;/Year&gt;&lt;RecNum&gt;40&lt;/RecNum&gt;&lt;DisplayText&gt;[41]&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28050A">
        <w:rPr>
          <w:noProof/>
        </w:rPr>
        <w:t>[41]</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577BFC76">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5">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A56FDF2" w14:textId="2676C723" w:rsidR="000944B1" w:rsidRDefault="00510E08" w:rsidP="00EB4C3E">
      <w:pPr>
        <w:ind w:left="720"/>
      </w:pPr>
      <w:r>
        <w:t>&lt;</w:t>
      </w:r>
      <w:r w:rsidRPr="00510E08">
        <w:t xml:space="preserve"> </w:t>
      </w:r>
      <w:hyperlink r:id="rId26" w:history="1">
        <w:r>
          <w:rPr>
            <w:rStyle w:val="Hyperlink"/>
          </w:rPr>
          <w:t>https://www.sciencedirect.com/science/article/pii/S2314717214000075</w:t>
        </w:r>
      </w:hyperlink>
      <w:r>
        <w:t>&gt;</w:t>
      </w:r>
    </w:p>
    <w:p w14:paraId="35C251F2" w14:textId="7ACE8EA5" w:rsidR="005F53DD" w:rsidRDefault="005F53DD" w:rsidP="00EB4C3E">
      <w:pPr>
        <w:ind w:left="720"/>
      </w:pPr>
    </w:p>
    <w:p w14:paraId="6143590F" w14:textId="77777777" w:rsidR="005F53DD" w:rsidRDefault="005F53DD" w:rsidP="00EB4C3E">
      <w:pPr>
        <w:ind w:left="720"/>
      </w:pPr>
    </w:p>
    <w:p w14:paraId="372C453C" w14:textId="3868DF92" w:rsidR="003D3DF5" w:rsidRDefault="003D3DF5" w:rsidP="00EB4C3E">
      <w:pPr>
        <w:ind w:left="720"/>
      </w:pPr>
    </w:p>
    <w:p w14:paraId="2A55B689" w14:textId="6B401321" w:rsidR="003D3DF5" w:rsidRDefault="003D3DF5" w:rsidP="003D3DF5">
      <w:pPr>
        <w:pStyle w:val="Heading3"/>
        <w:numPr>
          <w:ilvl w:val="1"/>
          <w:numId w:val="5"/>
        </w:numPr>
      </w:pPr>
      <w:bookmarkStart w:id="18" w:name="_Toc21980351"/>
      <w:r>
        <w:t>Short Time Fourier Transform (STFT)</w:t>
      </w:r>
      <w:bookmarkEnd w:id="18"/>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w:t>
      </w:r>
      <w:r w:rsidR="00815022">
        <w:lastRenderedPageBreak/>
        <w:t xml:space="preserve">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692CB9E7"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1F6AE4">
        <w:instrText xml:space="preserve"> ADDIN EN.CITE &lt;EndNote&gt;&lt;Cite&gt;&lt;Author&gt;Huang&lt;/Author&gt;&lt;Year&gt;2011&lt;/Year&gt;&lt;RecNum&gt;42&lt;/RecNum&gt;&lt;DisplayText&gt;[42]&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28050A">
        <w:rPr>
          <w:noProof/>
        </w:rPr>
        <w:t>[42]</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472A624D"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1F6AE4">
        <w:instrText xml:space="preserve"> ADDIN EN.CITE &lt;EndNote&gt;&lt;Cite&gt;&lt;Author&gt;Coyle&lt;/Author&gt;&lt;Year&gt;2004&lt;/Year&gt;&lt;RecNum&gt;43&lt;/RecNum&gt;&lt;DisplayText&gt;[43]&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28050A">
        <w:rPr>
          <w:noProof/>
        </w:rPr>
        <w:t>[43]</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60B99FC2" w:rsidR="000A0FA2" w:rsidRDefault="000A0FA2" w:rsidP="000A0FA2">
      <w:pPr>
        <w:pStyle w:val="Heading3"/>
        <w:numPr>
          <w:ilvl w:val="1"/>
          <w:numId w:val="5"/>
        </w:numPr>
      </w:pPr>
      <w:bookmarkStart w:id="19" w:name="_Toc21980352"/>
      <w:r>
        <w:t>Discrete Cosine Transform (DCT)</w:t>
      </w:r>
      <w:bookmarkEnd w:id="19"/>
    </w:p>
    <w:p w14:paraId="19095F67" w14:textId="246BDAFE" w:rsidR="00096A50" w:rsidRDefault="002C5DDA" w:rsidP="002C5DDA">
      <w:pPr>
        <w:ind w:left="720"/>
      </w:pPr>
      <w:r>
        <w:t xml:space="preserve">The Discrete Cosine Transform (DCT) </w:t>
      </w:r>
      <w:r w:rsidR="00DD41C9">
        <w:t xml:space="preserve">was developed by Chen and Pratt in 1984, and </w:t>
      </w:r>
      <w:r>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28050A">
        <w:instrText xml:space="preserve"> ADDIN EN.CITE &lt;EndNote&gt;&lt;Cite&gt;&lt;Author&gt;Roy&lt;/Author&gt;&lt;Year&gt;2018&lt;/Year&gt;&lt;RecNum&gt;0&lt;/RecNum&gt;&lt;IDText&gt;Comparison of FFT, DCT, DWT, WHT Compression&lt;/IDText&gt;&lt;DisplayText&gt;[44]&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28050A">
        <w:rPr>
          <w:noProof/>
        </w:rPr>
        <w:t>[44]</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can be computed by &lt;</w:t>
      </w:r>
      <w:r w:rsidR="00096A50" w:rsidRPr="00096A50">
        <w:rPr>
          <w:highlight w:val="yellow"/>
        </w:rPr>
        <w:t>EQUATION</w:t>
      </w:r>
      <w:r w:rsidR="00096A50">
        <w:t>&gt;</w:t>
      </w:r>
      <w:r w:rsidR="00692810">
        <w:fldChar w:fldCharType="begin"/>
      </w:r>
      <w:r w:rsidR="0028050A">
        <w:instrText xml:space="preserve"> ADDIN EN.CITE &lt;EndNote&gt;&lt;Cite&gt;&lt;Year&gt;2000&lt;/Year&gt;&lt;RecNum&gt;0&lt;/RecNum&gt;&lt;IDText&gt;DCT/IDCT Customer Tutorial&lt;/IDText&gt;&lt;DisplayText&gt;[45]&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28050A">
        <w:rPr>
          <w:noProof/>
        </w:rPr>
        <w:t>[45]</w:t>
      </w:r>
      <w:r w:rsidR="00692810">
        <w:fldChar w:fldCharType="end"/>
      </w:r>
      <w:r w:rsidR="00096A50">
        <w:t xml:space="preserve">. </w:t>
      </w:r>
    </w:p>
    <w:p w14:paraId="1FA84653" w14:textId="77777777" w:rsidR="00E927B6" w:rsidRDefault="00D948C1"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39C0A3E" w:rsidR="000A0FA2" w:rsidRDefault="00DD41C9" w:rsidP="002C5DDA">
      <w:pPr>
        <w:ind w:left="720"/>
      </w:pPr>
      <w:r>
        <w:t>Additionally, through applying a zonal coding strategy, the coefficients obtained by applying</w:t>
      </w:r>
      <w:r w:rsidR="00096A50">
        <w:t xml:space="preserve"> &lt;</w:t>
      </w:r>
      <w:r w:rsidR="00096A50" w:rsidRPr="00096A50">
        <w:rPr>
          <w:highlight w:val="yellow"/>
        </w:rPr>
        <w:t>EQUATION</w:t>
      </w:r>
      <w:r w:rsidR="00096A50">
        <w:t xml:space="preserve">&gt; 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D948C1"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686B545D"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28050A">
        <w:instrText xml:space="preserve"> ADDIN EN.CITE &lt;EndNote&gt;&lt;Cite&gt;&lt;Author&gt;Chen&lt;/Author&gt;&lt;Year&gt;1984&lt;/Year&gt;&lt;RecNum&gt;0&lt;/RecNum&gt;&lt;IDText&gt;Scene Adaptive Coder&lt;/IDText&gt;&lt;DisplayText&gt;[46]&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28050A">
        <w:rPr>
          <w:noProof/>
        </w:rPr>
        <w:t>[46]</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28050A">
        <w:instrText xml:space="preserve"> ADDIN EN.CITE &lt;EndNote&gt;&lt;Cite&gt;&lt;Author&gt;Roberts&lt;/Author&gt;&lt;Year&gt;n.d.&lt;/Year&gt;&lt;RecNum&gt;0&lt;/RecNum&gt;&lt;IDText&gt;Lossy Data Compression: JPEG&lt;/IDText&gt;&lt;DisplayText&gt;[47]&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28050A">
        <w:rPr>
          <w:noProof/>
        </w:rPr>
        <w:t>[47]</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3374E3F2"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28050A">
        <w:instrText xml:space="preserve"> ADDIN EN.CITE &lt;EndNote&gt;&lt;Cite&gt;&lt;Author&gt;Princen&lt;/Author&gt;&lt;Year&gt;1986&lt;/Year&gt;&lt;RecNum&gt;0&lt;/RecNum&gt;&lt;IDText&gt;Analysis/Synthesis filter bank design based on time domain aliasing cancellation&lt;/IDText&gt;&lt;DisplayText&gt;[48]&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28050A">
        <w:rPr>
          <w:noProof/>
        </w:rPr>
        <w:t>[48]</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28050A">
        <w:instrText xml:space="preserve"> ADDIN EN.CITE &lt;EndNote&gt;&lt;Cite&gt;&lt;Author&gt;Lincoln&lt;/Author&gt;&lt;Year&gt;1998&lt;/Year&gt;&lt;RecNum&gt;0&lt;/RecNum&gt;&lt;IDText&gt;Modified Discrete Cosine Transform (MDCT)&lt;/IDText&gt;&lt;DisplayText&gt;[49]&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28050A">
        <w:rPr>
          <w:noProof/>
        </w:rPr>
        <w:t>[49]</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77777777" w:rsidR="007B4F16" w:rsidRDefault="007B4F16" w:rsidP="007B4F16">
      <w:pPr>
        <w:pStyle w:val="Heading2"/>
        <w:numPr>
          <w:ilvl w:val="0"/>
          <w:numId w:val="8"/>
        </w:numPr>
      </w:pPr>
      <w:bookmarkStart w:id="20" w:name="_Toc21980353"/>
      <w:r>
        <w:t>Classification</w:t>
      </w:r>
      <w:bookmarkEnd w:id="20"/>
    </w:p>
    <w:p w14:paraId="0C6AF76C" w14:textId="08422DFD"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proofErr w:type="spellStart"/>
      <w:r w:rsidR="001A2ED7">
        <w:t>k</w:t>
      </w:r>
      <w:r w:rsidR="006969F2">
        <w:t>NN</w:t>
      </w:r>
      <w:proofErr w:type="spellEnd"/>
      <w:r w:rsidR="006969F2">
        <w:t xml:space="preserve">) algorithm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32F6FB4E" w:rsidR="006969F2" w:rsidRDefault="006969F2" w:rsidP="006969F2">
      <w:pPr>
        <w:pStyle w:val="Heading3"/>
        <w:numPr>
          <w:ilvl w:val="1"/>
          <w:numId w:val="8"/>
        </w:numPr>
      </w:pPr>
      <w:bookmarkStart w:id="21" w:name="_Ref17120884"/>
      <w:bookmarkStart w:id="22" w:name="_Toc21980354"/>
      <w:r>
        <w:t>Linear Discriminant Analysis (LDA)</w:t>
      </w:r>
      <w:bookmarkEnd w:id="21"/>
      <w:bookmarkEnd w:id="22"/>
    </w:p>
    <w:p w14:paraId="4813A3D2" w14:textId="791EC1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1F6AE4">
        <w:instrText xml:space="preserve"> ADDIN EN.CITE &lt;EndNote&gt;&lt;Cite&gt;&lt;Author&gt;Szuflitowska&lt;/Author&gt;&lt;Year&gt;2017&lt;/Year&gt;&lt;RecNum&gt;46&lt;/RecNum&gt;&lt;DisplayText&gt;[51]&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28050A">
        <w:rPr>
          <w:noProof/>
        </w:rPr>
        <w:t>[51]</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1F6AE4">
        <w:instrText xml:space="preserve"> ADDIN EN.CITE &lt;EndNote&gt;&lt;Cite&gt;&lt;Author&gt;Bhardwaj&lt;/Author&gt;&lt;Year&gt;2015&lt;/Year&gt;&lt;RecNum&gt;47&lt;/RecNum&gt;&lt;DisplayText&gt;[52]&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28050A">
        <w:rPr>
          <w:noProof/>
        </w:rPr>
        <w:t>[52]</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w:t>
      </w:r>
      <w:r w:rsidR="00FD68AF">
        <w:lastRenderedPageBreak/>
        <w:t>can reduce the likelihood of overf</w:t>
      </w:r>
      <w:r w:rsidR="0028050A">
        <w:t xml:space="preserve">itting </w:t>
      </w:r>
      <w:r w:rsidR="0028050A">
        <w:fldChar w:fldCharType="begin"/>
      </w:r>
      <w:r w:rsidR="001F6AE4">
        <w:instrText xml:space="preserve"> ADDIN EN.CITE &lt;EndNote&gt;&lt;Cite&gt;&lt;Author&gt;Pang&lt;/Author&gt;&lt;Year&gt;2014&lt;/Year&gt;&lt;RecNum&gt;48&lt;/RecNum&gt;&lt;DisplayText&gt;[5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28050A">
        <w:rPr>
          <w:noProof/>
        </w:rPr>
        <w:t>[53]</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1F6AE4">
        <w:instrText xml:space="preserve"> ADDIN EN.CITE &lt;EndNote&gt;&lt;Cite&gt;&lt;Author&gt;Misaki&lt;/Author&gt;&lt;Year&gt;2010&lt;/Year&gt;&lt;RecNum&gt;49&lt;/RecNum&gt;&lt;DisplayText&gt;[54]&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28050A">
        <w:rPr>
          <w:noProof/>
        </w:rPr>
        <w:t>[54]</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28050A">
        <w:instrText xml:space="preserve"> ADDIN EN.CITE &lt;EndNote&gt;&lt;Cite&gt;&lt;Author&gt;Lauer&lt;/Author&gt;&lt;Year&gt;2014&lt;/Year&gt;&lt;RecNum&gt;50&lt;/RecNum&gt;&lt;DisplayText&gt;[55]&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28050A">
        <w:rPr>
          <w:noProof/>
        </w:rPr>
        <w:t>[55]</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28050A">
        <w:t>.</w:t>
      </w:r>
    </w:p>
    <w:p w14:paraId="798FE5AF" w14:textId="206B74F8" w:rsidR="001773EA" w:rsidRDefault="001773EA" w:rsidP="006969F2">
      <w:pPr>
        <w:ind w:left="1440"/>
      </w:pPr>
    </w:p>
    <w:p w14:paraId="55731FFD" w14:textId="3FE55412" w:rsidR="001773EA" w:rsidRDefault="001773EA" w:rsidP="001773EA">
      <w:pPr>
        <w:pStyle w:val="Heading3"/>
        <w:numPr>
          <w:ilvl w:val="1"/>
          <w:numId w:val="6"/>
        </w:numPr>
      </w:pPr>
      <w:bookmarkStart w:id="23" w:name="_Toc21980355"/>
      <w:r>
        <w:t>Quadratic Discriminant Analysis (QDA)</w:t>
      </w:r>
      <w:bookmarkEnd w:id="23"/>
    </w:p>
    <w:p w14:paraId="5BD715C6" w14:textId="4C68E0B1"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1F6AE4">
        <w:instrText xml:space="preserve"> ADDIN EN.CITE &lt;EndNote&gt;&lt;Cite&gt;&lt;Author&gt;Penn State University&lt;/Author&gt;&lt;Year&gt;n.d.&lt;/Year&gt;&lt;RecNum&gt;51&lt;/RecNum&gt;&lt;DisplayText&gt;[56]&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28050A">
        <w:rPr>
          <w:noProof/>
        </w:rPr>
        <w:t>[56]</w:t>
      </w:r>
      <w:r w:rsidR="0028050A">
        <w:fldChar w:fldCharType="end"/>
      </w:r>
      <w:r>
        <w:t xml:space="preserve">. This removes the benefits discussed in Section </w:t>
      </w:r>
      <w:r>
        <w:fldChar w:fldCharType="begin"/>
      </w:r>
      <w:r>
        <w:instrText xml:space="preserve"> REF _Ref17120884 \r \h </w:instrText>
      </w:r>
      <w:r>
        <w:fldChar w:fldCharType="separate"/>
      </w:r>
      <w:r>
        <w:t>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3E4787D4" w:rsidR="00BD7E29" w:rsidRDefault="00BD7E29" w:rsidP="001773EA">
      <w:pPr>
        <w:pStyle w:val="Heading3"/>
        <w:numPr>
          <w:ilvl w:val="1"/>
          <w:numId w:val="6"/>
        </w:numPr>
      </w:pPr>
      <w:bookmarkStart w:id="24" w:name="_Toc21980356"/>
      <w:r>
        <w:t>Support Vector Machines (SVM)</w:t>
      </w:r>
      <w:bookmarkEnd w:id="24"/>
    </w:p>
    <w:p w14:paraId="4DF23DA5" w14:textId="054EA7E5"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A95FFA">
        <w:instrText xml:space="preserve"> ADDIN EN.CITE &lt;EndNote&gt;&lt;Cite&gt;&lt;Author&gt;Vapnik&lt;/Author&gt;&lt;Year&gt;1995&lt;/Year&gt;&lt;RecNum&gt;63&lt;/RecNum&gt;&lt;DisplayText&gt;[57, 58]&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C74C37">
        <w:rPr>
          <w:noProof/>
        </w:rPr>
        <w:t>[57, 58]</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C74C37">
        <w:instrText xml:space="preserve"> ADDIN EN.CITE &lt;EndNote&gt;&lt;Cite&gt;&lt;Author&gt;Sontage&lt;/Author&gt;&lt;Year&gt;n.d.&lt;/Year&gt;&lt;RecNum&gt;53&lt;/RecNum&gt;&lt;DisplayText&gt;[59]&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C74C37">
        <w:rPr>
          <w:noProof/>
        </w:rPr>
        <w:t>[59]</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1F6AE4">
        <w:instrText xml:space="preserve"> ADDIN EN.CITE &lt;EndNote&gt;&lt;Cite&gt;&lt;Author&gt;Berwick&lt;/Author&gt;&lt;Year&gt;n.d.&lt;/Year&gt;&lt;RecNum&gt;54&lt;/RecNum&gt;&lt;DisplayText&gt;[60]&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C74C37">
        <w:rPr>
          <w:noProof/>
        </w:rPr>
        <w:t>[60]</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01ECBF91" w:rsidR="001A2ED7" w:rsidRDefault="001A2ED7" w:rsidP="001A2ED7">
      <w:pPr>
        <w:pStyle w:val="Heading3"/>
        <w:numPr>
          <w:ilvl w:val="1"/>
          <w:numId w:val="6"/>
        </w:numPr>
      </w:pPr>
      <w:bookmarkStart w:id="25" w:name="_Toc21980357"/>
      <w:r>
        <w:rPr>
          <w:i/>
        </w:rPr>
        <w:t>k</w:t>
      </w:r>
      <w:r>
        <w:t>-Nearest Neighbours (</w:t>
      </w:r>
      <w:proofErr w:type="spellStart"/>
      <w:r>
        <w:t>kNN</w:t>
      </w:r>
      <w:proofErr w:type="spellEnd"/>
      <w:r>
        <w:t>)</w:t>
      </w:r>
      <w:bookmarkEnd w:id="25"/>
    </w:p>
    <w:p w14:paraId="727DDD96" w14:textId="556C5368" w:rsidR="001A2ED7" w:rsidRDefault="001A2ED7" w:rsidP="001A2ED7">
      <w:pPr>
        <w:ind w:left="1440"/>
      </w:pPr>
      <w:r>
        <w:t xml:space="preserve">A </w:t>
      </w:r>
      <w:r>
        <w:rPr>
          <w:i/>
        </w:rPr>
        <w:t>k</w:t>
      </w:r>
      <w:r>
        <w:t>-Nearest Neighbours (</w:t>
      </w:r>
      <w:proofErr w:type="spellStart"/>
      <w:r>
        <w:t>kNN</w:t>
      </w:r>
      <w:proofErr w:type="spellEnd"/>
      <w:r>
        <w:t xml:space="preserve">)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t>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w:t>
      </w:r>
      <w:r>
        <w:lastRenderedPageBreak/>
        <w:t xml:space="preserve">neighbours”, or </w:t>
      </w:r>
      <w:r>
        <w:rPr>
          <w:i/>
        </w:rPr>
        <w:t>k</w:t>
      </w:r>
      <w:r>
        <w:t xml:space="preserve"> closest training data points </w:t>
      </w:r>
      <w:r w:rsidR="00C74C37">
        <w:fldChar w:fldCharType="begin"/>
      </w:r>
      <w:r w:rsidR="00C74C37">
        <w:instrText xml:space="preserve"> ADDIN EN.CITE &lt;EndNote&gt;&lt;Cite&gt;&lt;Author&gt;Teknomo&lt;/Author&gt;&lt;Year&gt;n.d.&lt;/Year&gt;&lt;RecNum&gt;55&lt;/RecNum&gt;&lt;DisplayText&gt;[61]&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C74C37">
        <w:rPr>
          <w:noProof/>
        </w:rPr>
        <w:t>[61]</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471B93A" w:rsidR="00CD6B47" w:rsidRDefault="00CD6B47" w:rsidP="00CD6B47">
      <w:pPr>
        <w:ind w:left="1440"/>
      </w:pPr>
      <w:r>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t xml:space="preserve"> is the similarity of data points </w:t>
      </w:r>
      <m:oMath>
        <m:r>
          <w:rPr>
            <w:rFonts w:ascii="Cambria Math" w:hAnsi="Cambria Math"/>
          </w:rPr>
          <m:t>A</m:t>
        </m:r>
      </m:oMath>
      <w:r>
        <w:t xml:space="preserve"> and </w:t>
      </w:r>
      <m:oMath>
        <m:r>
          <w:rPr>
            <w:rFonts w:ascii="Cambria Math" w:hAnsi="Cambria Math"/>
          </w:rPr>
          <m:t>B</m:t>
        </m:r>
      </m:oMath>
      <w:r>
        <w:t xml:space="preserve">, and </w:t>
      </w:r>
      <m:oMath>
        <m:r>
          <w:rPr>
            <w:rFonts w:ascii="Cambria Math" w:hAnsi="Cambria Math"/>
          </w:rPr>
          <m:t>θ</m:t>
        </m:r>
      </m:oMath>
      <w:r>
        <w:t xml:space="preserve"> is the angle between data points </w:t>
      </w:r>
      <m:oMath>
        <m:r>
          <w:rPr>
            <w:rFonts w:ascii="Cambria Math" w:hAnsi="Cambria Math"/>
          </w:rPr>
          <m:t>A</m:t>
        </m:r>
      </m:oMath>
      <w:r>
        <w:t xml:space="preserve"> and </w:t>
      </w:r>
      <m:oMath>
        <m:r>
          <w:rPr>
            <w:rFonts w:ascii="Cambria Math" w:hAnsi="Cambria Math"/>
          </w:rPr>
          <m:t>B</m:t>
        </m:r>
      </m:oMath>
      <w:r w:rsidR="00C74C37">
        <w:t xml:space="preserve"> </w:t>
      </w:r>
      <w:r w:rsidR="00C74C37">
        <w:fldChar w:fldCharType="begin"/>
      </w:r>
      <w:r w:rsidR="00C74C37">
        <w:instrText xml:space="preserve"> ADDIN EN.CITE &lt;EndNote&gt;&lt;Cite&gt;&lt;Year&gt;n.d.&lt;/Year&gt;&lt;RecNum&gt;56&lt;/RecNum&gt;&lt;DisplayText&gt;[62]&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C74C37">
        <w:rPr>
          <w:noProof/>
        </w:rPr>
        <w:t>[62]</w:t>
      </w:r>
      <w:r w:rsidR="00C74C37">
        <w:fldChar w:fldCharType="end"/>
      </w:r>
      <w:r>
        <w:t xml:space="preserve">. </w:t>
      </w:r>
    </w:p>
    <w:p w14:paraId="63E14897" w14:textId="4BA6E90A" w:rsidR="00CD6B47" w:rsidRDefault="00CD6B47" w:rsidP="00CD6B47">
      <w:pPr>
        <w:ind w:left="1440"/>
      </w:pPr>
    </w:p>
    <w:p w14:paraId="5D470EBB" w14:textId="11E9CDBB" w:rsidR="00CD6B47" w:rsidRDefault="00CD6B47" w:rsidP="00CD6B47">
      <w:pPr>
        <w:ind w:left="1440"/>
      </w:pPr>
      <w:r>
        <w:t xml:space="preserve">This calculation is not computationally intensive in lower dimensions. However, the </w:t>
      </w:r>
      <w:proofErr w:type="spellStart"/>
      <w:r>
        <w:t>kNN</w:t>
      </w:r>
      <w:proofErr w:type="spellEnd"/>
      <w:r>
        <w:t xml:space="preserve">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C74C37">
        <w:instrText xml:space="preserve"> ADDIN EN.CITE &lt;EndNote&gt;&lt;Cite&gt;&lt;Year&gt;2018&lt;/Year&gt;&lt;RecNum&gt;57&lt;/RecNum&gt;&lt;DisplayText&gt;[63]&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C74C37">
        <w:rPr>
          <w:noProof/>
        </w:rPr>
        <w:t>[63]</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AFC0F84" w:rsidR="00F1523E" w:rsidRDefault="00F1523E" w:rsidP="00CD6B47">
      <w:pPr>
        <w:ind w:left="1440"/>
      </w:pPr>
      <w:r>
        <w:t xml:space="preserve">Wang et al. achieved a classification accuracy of 84.29% on the 2003 Gratz BCI Competition Dataset III when classifying motor imagery EEG signals using a </w:t>
      </w:r>
      <w:proofErr w:type="spellStart"/>
      <w:r>
        <w:t>kNN</w:t>
      </w:r>
      <w:proofErr w:type="spellEnd"/>
      <w:r>
        <w:t xml:space="preserve"> approach</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t xml:space="preserve">. Thus, the </w:t>
      </w:r>
      <w:proofErr w:type="spellStart"/>
      <w:r>
        <w:t>kNN</w:t>
      </w:r>
      <w:proofErr w:type="spellEnd"/>
      <w:r>
        <w:t xml:space="preserve">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569F68A9" w:rsidR="000A0FA2" w:rsidRDefault="000A0FA2" w:rsidP="000A0FA2">
      <w:pPr>
        <w:pStyle w:val="Heading2"/>
        <w:numPr>
          <w:ilvl w:val="0"/>
          <w:numId w:val="6"/>
        </w:numPr>
      </w:pPr>
      <w:bookmarkStart w:id="26" w:name="_Toc21980358"/>
      <w:r>
        <w:t>Simulation</w:t>
      </w:r>
      <w:bookmarkEnd w:id="26"/>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1E9A8E34" w:rsidR="001C7DF3" w:rsidRDefault="0090435A" w:rsidP="0090435A">
      <w:pPr>
        <w:pStyle w:val="Heading3"/>
        <w:numPr>
          <w:ilvl w:val="1"/>
          <w:numId w:val="12"/>
        </w:numPr>
      </w:pPr>
      <w:bookmarkStart w:id="27" w:name="_Toc21980359"/>
      <w:r>
        <w:t>Simulation Methodology</w:t>
      </w:r>
      <w:bookmarkEnd w:id="27"/>
      <w:r>
        <w:t xml:space="preserve"> </w:t>
      </w:r>
      <w:r w:rsidR="00490097">
        <w:t xml:space="preserve"> </w:t>
      </w:r>
    </w:p>
    <w:p w14:paraId="509F0C25" w14:textId="29D85D7F" w:rsidR="001C7DF3" w:rsidRDefault="001C7DF3" w:rsidP="0090435A">
      <w:pPr>
        <w:ind w:left="1440"/>
      </w:pPr>
      <w:r>
        <w:t>Using the dat</w:t>
      </w:r>
      <w:r w:rsidR="0062678D">
        <w:t>aset published by Kaya, et. al</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4]&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C74C37">
        <w:rPr>
          <w:noProof/>
        </w:rPr>
        <w:t>[64]</w:t>
      </w:r>
      <w:r w:rsidR="00692810">
        <w:fldChar w:fldCharType="end"/>
      </w:r>
      <w:r>
        <w:t>, classifications made by Quadratic, Gaussian, Radial Basis Function (RBF)</w:t>
      </w:r>
      <w:r w:rsidR="001404F7">
        <w:t>, Polynomial</w:t>
      </w:r>
      <w:r>
        <w:t xml:space="preserve"> and Linear SVMs, LDA, and </w:t>
      </w:r>
      <w:proofErr w:type="spellStart"/>
      <w:r>
        <w:t>kNN</w:t>
      </w:r>
      <w:proofErr w:type="spellEnd"/>
      <w:r>
        <w:t xml:space="preserve">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6FEEC6BF" w:rsidR="00B56C90" w:rsidRDefault="00B56C90" w:rsidP="0090435A">
      <w:pPr>
        <w:ind w:left="144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w:t>
      </w:r>
      <w:r w:rsidR="00F22AE3">
        <w:lastRenderedPageBreak/>
        <w:t>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5]&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C74C37">
        <w:rPr>
          <w:noProof/>
        </w:rPr>
        <w:t>[65]</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9978E5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lt;</w:t>
      </w:r>
      <w:r w:rsidRPr="001E1DD7">
        <w:rPr>
          <w:highlight w:val="yellow"/>
        </w:rPr>
        <w:t>FIGURE</w:t>
      </w:r>
      <w:r>
        <w:t>&gt; and &lt;</w:t>
      </w:r>
      <w:r w:rsidRPr="001E1DD7">
        <w:rPr>
          <w:highlight w:val="yellow"/>
        </w:rPr>
        <w:t>FIGURE</w:t>
      </w:r>
      <w:r>
        <w:t>&gt;.</w:t>
      </w:r>
    </w:p>
    <w:p w14:paraId="7D12C9DE" w14:textId="6FADF380" w:rsidR="001404F7" w:rsidRDefault="001404F7" w:rsidP="0090435A">
      <w:pPr>
        <w:ind w:left="1440"/>
      </w:pPr>
    </w:p>
    <w:p w14:paraId="014AF45E" w14:textId="30AD0559" w:rsidR="001E1DD7" w:rsidRDefault="001E1DD7" w:rsidP="0090435A">
      <w:pPr>
        <w:ind w:left="1440"/>
      </w:pPr>
    </w:p>
    <w:p w14:paraId="53AAC52F" w14:textId="363CD9CE" w:rsidR="001E1DD7" w:rsidRDefault="001271B2" w:rsidP="0090435A">
      <w:pPr>
        <w:ind w:left="1440"/>
      </w:pPr>
      <w:r>
        <w:rPr>
          <w:noProof/>
          <w:lang w:eastAsia="en-AU"/>
        </w:rPr>
        <w:lastRenderedPageBreak/>
        <mc:AlternateContent>
          <mc:Choice Requires="wpg">
            <w:drawing>
              <wp:anchor distT="0" distB="0" distL="114300" distR="114300" simplePos="0" relativeHeight="251670528" behindDoc="0" locked="0" layoutInCell="1" allowOverlap="1" wp14:anchorId="10CE12EF" wp14:editId="4A912D23">
                <wp:simplePos x="0" y="0"/>
                <wp:positionH relativeFrom="margin">
                  <wp:align>center</wp:align>
                </wp:positionH>
                <wp:positionV relativeFrom="paragraph">
                  <wp:posOffset>110490</wp:posOffset>
                </wp:positionV>
                <wp:extent cx="5565775" cy="6091555"/>
                <wp:effectExtent l="0" t="0" r="0" b="4445"/>
                <wp:wrapTopAndBottom/>
                <wp:docPr id="19" name="Group 19"/>
                <wp:cNvGraphicFramePr/>
                <a:graphic xmlns:a="http://schemas.openxmlformats.org/drawingml/2006/main">
                  <a:graphicData uri="http://schemas.microsoft.com/office/word/2010/wordprocessingGroup">
                    <wpg:wgp>
                      <wpg:cNvGrpSpPr/>
                      <wpg:grpSpPr>
                        <a:xfrm>
                          <a:off x="0" y="0"/>
                          <a:ext cx="5565775" cy="6091555"/>
                          <a:chOff x="0" y="0"/>
                          <a:chExt cx="5565775" cy="6091555"/>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3000375"/>
                            <a:ext cx="5565775" cy="3091180"/>
                          </a:xfrm>
                          <a:prstGeom prst="rect">
                            <a:avLst/>
                          </a:prstGeom>
                        </pic:spPr>
                      </pic:pic>
                    </wpg:wgp>
                  </a:graphicData>
                </a:graphic>
              </wp:anchor>
            </w:drawing>
          </mc:Choice>
          <mc:Fallback>
            <w:pict>
              <v:group w14:anchorId="3C1FF385" id="Group 19" o:spid="_x0000_s1026" style="position:absolute;margin-left:0;margin-top:8.7pt;width:438.25pt;height:479.65pt;z-index:251670528;mso-position-horizontal:center;mso-position-horizontal-relative:margin" coordsize="55657,60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cvGNyAIAAO4IAAAOAAAAZHJzL2Uyb0RvYy54bWzsVslu2zAQvRfoPxC6&#10;O6Icy4sQO0jtJCgQtEaXD6ApSiIiLiDpJSj67xmSspvEKdIG6CFAD5K4zfDNm3mkzs53okUbZixX&#10;cppkJzhBTFJVcllPk+/frnrjBFlHZElaJdk0uWM2OZ+9f3e21QXrq0a1JTMInEhbbPU0aZzTRZpa&#10;2jBB7InSTMJkpYwgDrqmTktDtuBdtGkf42G6VabURlFmLYwu4mQyC/6rilH3uaosc6idJoDNhbcJ&#10;75V/p7MzUtSG6IbTDgZ5BQpBuIRND64WxBG0NvzIleDUKKsqd0KVSFVVccpCDBBNhp9Ec23UWodY&#10;6mJb6wNNQO0Tnl7tln7aLA3iJeRukiBJBOQobIugD+RsdV3Ammujv+ql6Qbq2PPx7ioj/BciQbtA&#10;692BVrZziMJgng/z0ShPEIW5IZ5keZ5H4mkD2Tmyo83lC5bpfuPU4zvA0ZwW8HQ8QeuIp5frCazc&#10;2rCkcyL+yIcg5nate5BSTRxf8Za7u1CekDwPSm6WnC5N7DygHDiJlMO03xVlgRhv4ldFG+JjulH0&#10;1iKp5g2RNbuwGiobcuZpTB8vD91HG65arq942/o8+XYXGqjgSRU9w06s0IWia8Gki5IzrIUolbQN&#10;1zZBpmBixaCCzMcygySD3B1UkTZcuqAJqIMb6/zuviKCKn70xxcYT/ofevMcz3sDPLrsXUwGo94I&#10;X44GeDDO5tn8p7fOBsXaMgiftAvNO+gwegT+WQl0h0UUVxAp2pBwFHjiAqD9N0CEIc+Qx2qdYY42&#10;vlkBeV+A8GhzmAhM/yLXp8GCSLzFX8viFGSRjcN5dChuSLyx7popgXwDCAYMgVGyAbQRzX5JVwcR&#10;QEAGeGLBQePtSGJ4JImhL/LHNf6WJNH/L4nfS+IUY3wKVwNkOJ4OR/fFvxJGuDngUg3y734A/K39&#10;sA/th78ps3s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Mck0Q&#10;3wAAAAcBAAAPAAAAZHJzL2Rvd25yZXYueG1sTI/BTsMwEETvSPyDtUjcqBOgSQlxqqoCThUSLVLV&#10;2zbeJlHjdRS7Sfr3mBMcd2Y08zZfTqYVA/WusawgnkUgiEurG64UfO/eHxYgnEfW2FomBVdysCxu&#10;b3LMtB35i4atr0QoYZehgtr7LpPSlTUZdDPbEQfvZHuDPpx9JXWPYyg3rXyMokQabDgs1NjRuqby&#10;vL0YBR8jjqun+G3YnE/r62E3/9xvYlLq/m5avYLwNPm/MPziB3QoAtPRXlg70SoIj/igps8ggrtI&#10;kzmIo4KXNElBFrn8z1/8AAAA//8DAFBLAwQKAAAAAAAAACEA/8ZvAWftAABn7QAAFAAAAGRycy9t&#10;ZWRpYS9pbWFnZTEucG5niVBORw0KGgoAAAANSUhEUgAABpAAAAOlCAIAAADlzjMvAAAACXBIWXMA&#10;AA7EAAAOxAGVKw4bAAAAB3RJTUUH4woOCRsAUIxcCwAAACR0RVh0U29mdHdhcmUATUFUTEFCLCBU&#10;aGUgTWF0aFdvcmtzLCBJbmMuPFjdGAAAACJ0RVh0Q3JlYXRpb24gVGltZQAxNC1PY3QtMjAxOSAy&#10;MDoyNzowMP+v9wkAACAASURBVHic7N17eJXVmfj9lZ2QhJwIAYOAQcRARGtFESut9cDQwyCeRm2L&#10;1qq1nU61087YzvT3tlO1086v1VGv2re149uTnc7l29q+VYvjDA4XCkXqKIgHEAOIQAABIeeEJOTw&#10;/rF/pUz2Br7govshfj9/mcfFPj77eda6173ulTcwMBAkSZIkSZIkJUMq1y9AkiRJkiRJ0h8ZsJMk&#10;SZIkSZISxICdJEmSJEmSlCAG7CRJkiRJkqQEMWAnSZIkSZIkJYgBO0mSJEmSJClBDNhJkiRJkiRJ&#10;CWLATpIkSZIkSUoQA3aSJEmSJElSghiwkyRJkiRJkhLEgJ0kSZIkSZKUIAbsJEmSJEmSpAQxYCdJ&#10;kiRJkiQliAE7SZIkSZIkKUEM2EmSJEmSJEkJYsBOkiRJkiRJShADdpIkSZIkSVKCGLCTJEmSJEmS&#10;EsSAnSRJkiRJkpQgBuwkSZIkSZKkBDFgJ0mSJEmSJCWIATtJkiRJkiQpQQzYSZIkSZIkSQliwE6S&#10;JEmSJElKEAN2kiRJkiRJUoIYsJMkSZIkSZISxICdJEmSJEmSlCAG7CRJkiRJkqQEMWAnSZIkSZIk&#10;JYgBO0mSJEmSJClBDNhJkiRJkiRJCWLATpIkSZIkSUoQA3aSJEmSJElSghiwkyRJkiRJkhLEgJ0k&#10;SZIkSZKUIAbsJEmSJEmSpAQxYCdJkiRJkiQliAE7SZIkSZIkKUEM2EmSJEmSJEkJYsBOkiRJkiRJ&#10;ShADdpIkSZIkSVKCGLCTJEmSJEmSEsSAnSRJkiRJkpQgBuwkSZIkSZKkBDFgJ0mSJEmSJCWIATtJ&#10;kiRJkiQpQQzYSZIkSZIkSQliwE6SJEmSJElKEAN2kiRJkiRJUoIYsJMkSZIkSZISxICdJEmSJEmS&#10;lCAFuX4BkiRJCXLvvfcuXbo083h5efnPfvaza6+9ds+ePQ899FBxcXH0p77++uvb2toGHbz55ptn&#10;z54d/bmSIP1hfvWrX50+fXr6yMKFC++///7zzjvv1ltvPeKHbWhoCCHU1NTEeZWSJEm5YMBOkiTp&#10;j55//vlHHnkk8/jo0aNDCPPnz29ra+vt7T0aT/3EE0/s2rVr0MGLL774aDxXEqQ/zE996lP7jmza&#10;tOmRRx4pKio64se8//77b7311scff9yAnSRJOqa5JFaSJOmPfv7zn3d3d3d3d//gBz8IIVx99dXp&#10;P7du3RpCWLBgwZIlS45Get0+jz32WPd+brzxxqP3XEPPI4880t3dnetXIUmS9HYZsJMkSfqjgoKC&#10;wsLCwsLCYcOGhRDy8/ML/yCEcM8999x55529vb29vb1z58792te+9qtf/erd7353ZWXlTTfd1NTU&#10;9PnPf76ysvLkk0/+8Y9/vO8x29vbP//5z48ZM6aysnLevHmbNm0iLyAtlUqFEObOnXvVVVf9+Mc/&#10;rqqquuiiiw7ymF1dXV/60pfGjBlTU1Nz991333nnnXPnzn3xxRfT//fyyy+fO3fuvgzB9J9dXV0H&#10;ecCrrrrq8ssvX7FixUUXXVRRUTFz5sxnnnkm/b96e3u//vWvT5kypaKiYtq0afve8u233z537twn&#10;nngi/eebb745d+7cj3zkI4f7XRzoJb322muXX355RUVFWVnZtGnTfvrTn6aPf/3rX0+/06997Wv3&#10;3nsv/44O9ICXX375VVddtXjx4rPOOquiouLSSy89+HcnSZIUzYAkSZIy/OhHPwohfOxjH9v/YHl5&#10;eQihra0tncY1evTo0aNHX3PNNdXV1ek/zzjjjMsuuyzdy6qvr0//qwsvvDCEcM4551x55ZUhhOOP&#10;P37Xrl2Zz5hedfvlL3/5F3+wZMmS9P8KIQwbNiw/P7+0tPSGG244yGNec801IYTq6uorr7yyurp6&#10;5MiRIYT/+q//Sj9OerVpd3f3/n+2tbUd5AHLy8vz8/NHjx599dVXn3HGGen/lf7nn/jEJ0IIEyZM&#10;uPLKK9NP9K//+q8DAwMPPPBACOHiiy9ON7vvvvtCCJ/85CcHvd/0h3nxxRff8gezZs3a/zPP+pL2&#10;7t07bty4EMJll1129dVXp+Oqy5cvHxgY+NjHPpZ+R+Xl5bfccgv8jg7ygEVFRcOGDRs+fPgll1xy&#10;2mmnpd9sR0fHkZ5TkiRJlAE7SZKkLEjALoSwcuXKgYGB73//++mIUjoWlg48PfLIIwMDA4sWLQoh&#10;nHnmmelHuOOOO0II//zP/5z5jOmA3f72xbzSf953330DAwN79uw50GNu2bIlHdrbvHnzwMDA5s2b&#10;8/PzScDuIC8y/ZZ/9KMfDQwMdHR0pB+wra1t48aNIYThw4en43rz58//0Ic+lP4nHR0d6fBiY2Pj&#10;wMDA+eefH0LYF3wc9GFmSn/mB3pJjY2NDz300A9+8IP08XSA8he/+EX6z/QGHen3C7+jgzxg+vNJ&#10;/6+9e/em45UPPvggOH0kSZLeFjedkCRJOkL5+fnTpk0LIYwaNSqEMHPmzPTK2XQyVzpg9Oyzz4YQ&#10;2tvbP/3pT4cQ0nGuFStW7N69+6STTko/zqhRo9544430f3/xi19MB4ZCCCeccML+T/fRj340hFBc&#10;XHygx5wyZUr6ZaS3XKipqZkxY0a68cEd6AH3NUivwy0pKSkpKUnHK9P/d/bs2en3Pnfu3Llz56Yb&#10;l5SUXHvttQ8++OCjjz46Z86cJUuWTJw48f3vf3/Wp/6Hf/iH/XeJTYfVDvKSvvSlL1155ZWPPPLI&#10;TTfdtGrVqueee+7gb+2Q39HIkSMP/oCf/OQnQwgFBQWzZ89+6aWXli1bdv311x/yI5UkSXo7DNhJ&#10;kiQdoYKC/9GVyrq9aUtLSwhh7969u3fvDiGUl5dfccUV6RBSW1tb5j+cNWvWnDlzsj5dOuR08McM&#10;IZSWlu77J+kSeId08AcMfwhv7a+vr+8gD3jDDTc8+OCDv/rVr9JRy/Ti2axmzpy57/2mn/3gL2n3&#10;7t1nn332xo0bZ8+efemll5aUlDz99NMHeSWH/I74A6aX/fb39x/k6SRJkqIwYCdJknQUpdPHamtr&#10;f/Ob34QQXn755Q0bNkyfPn3UqFH7AnbQvtjTgR4zHR17+umnu7q6iouLd+zY8fzzz+//COn43ebN&#10;m2tra3fv3r1v0eiBHvAgL2by5MkhhEWLFqWf68UXX7zkkks+/OEP//CHPwwhXHDBBZMmTXryySeb&#10;mppCCNdee+1hvdODvKQnnnhi48aNV1999cMPPxxCeOmllzL/7WHF1A75gI899tjVV18dQvj973+/&#10;74VJkiQdVQbsJEmSjqJLLrlk3LhxCxcu/Ju/+ZszzzzzK1/5yrZt2+bPn19TU1NWVhb3MefOnXve&#10;eectXbr0ggsumDdv3o9+9KO9e/fu/w/POOOMZ5999vOf//y8efPuu+++0tLSjo6Og7/IA72GadOm&#10;nX/++UuWLDnvvPPOPffchQsXbtmyJb17Q9oNN9xw2223Pfvss+eee256rW6U95he0Pr73//+0Ucf&#10;ra+v/9WvfhVC6OnpSf+r9JYR995779q1a//yL/+SPNHBHzCE8JnPfGbt2rUbNmz493//93Si3+G+&#10;F0mSpMOFVklIkiTpyBQXFy9YsOD000+/7777brjhhpaWlnvuuWdfubfoj/nwww+fccYZzz333N/+&#10;7d/OmDFj/whaCOHee+89/vjj/+M//uOmm2664oor0tuwHvGL/PWvf/3nf/7nK1as+P73v79+/fpb&#10;brnl9ttv3/d/9y2DPbKKbwd6SVdfffUVV1yxZcuWK6644mc/+9nf/d3fhRDSO1SEEC6//PL8/PwF&#10;Cxb853/+J3yigz9gCOGOO+74xje+8ZOf/GTcuHGPPfbYmDFjjuDtSJIkHZa8gT/sOyZJkqSjp6ur&#10;q6Wl5bjjjoN15d7OY+7evbu8vLywsHD8+PHbtm37r//6r/T2qSGE/v7+t956a9SoUYOKux3xi+zp&#10;6XnrrbfGjh076J80NDScdNJJqVRqx44d6epvRybrS+rq6uro6NhX1I+8nkM+S+YDFhcXd3d3d3d3&#10;p1Kp3bt3G6qTJEl/Mi6JlSRJ+lMoLi4uLi7+0zxm1khWWiqVOkjg6QheZDosuP+R559//re//e1j&#10;jz3W19c3b968txOtO9BLOsjrzHw9R/ws+xQUFBitkyRJf0oG7CRJkoaswsLCoqKi/Pz8P+WT7tix&#10;45vf/GYI4cwzz7zrrrv+lE8dV7q8nSRJ0p+eS2IlSZIUWWdnZyqVip5RKEmS9A5hwE6SJEmSJElK&#10;EHeJlSRJkiRJkhLEgJ0kSZIkSZKUIG46oQQ56aK/KNy2OtevQpIkSZKkRNsz8t2bn/1Vrl+FjiID&#10;dkqQwm2rN/79Lw/Z7Osn/7/k0b7fdi5pdmZJA2n2WtfxpNmm7VNIMwi+09u2XHlkj3/SN65742s/&#10;H3Qwr7CL/Nvq4btJsz1rakmzfz8L7SH4obaPk2Z9y9CTFozrJM1aV1WQZv903f2o2aprBx0Z939f&#10;ve2vB99ot0z5X+TRTlj7bdIMWnjKP5Nmn+79EHzA0fntpNkzTaeSZiVbR5JmqcZhpFmm0Q9ftusj&#10;jw062No8nPzbug3bSLO16PwNJcWtpNme1tGkWdn6UtLsxN9vJs1u+OoC0uzriz5NmvWM6Rl0JOvP&#10;oad8L3m08h1oN8+8vXmk2d41JaTZ+Tc+Tppt3FtFmv2vot+TZp9fcgtp9t3zv0+a3bj5k4OOTPzf&#10;12z8ykODDpa8hq6Ex523kjRb/zi6QRf/2XrSrGnE/ybNynegZn1PjSHNKt6Ffqe9w1Cp6M6VIwYd&#10;qV36wfXnPTnoILzR3PPMdaRZF7u+hRM7SKviFrRqBz5p91k7SbP851DfrG/6W6RZZv9n4tc+vfEb&#10;Pxx0sHwNuva2TdxDmo39bRFptmMCupJ3d9HNoAvO30qa5fWg6+reZ48jzSo+uIY069s6dtCRrLeG&#10;/PFvkker+zZq9t5vbyLNfv78X5BmfU1os52Csm7SrPjd60iz/Acnk2a7L+onzcKmwafcuN/O2Xbp&#10;E4MOjr1wBXowNj7qXYZ6eiVVvaRZzwx0kpesHHy+ZTV56cuk2fF3oCddtnQ2adaya/C3MOnJD274&#10;4JODjpCH0rHLgJ2SpXDPoTt8n+x5jTzUt3tnkWYrO2tIs5HDUIc11Ys6rGdMXE6afblgMWn20OjT&#10;SbPXdqGb5fBhqIvZvOTdpFlBAeoWnD7pGdIs77G/J82KK9Fb6GeRncpx6NHubTmfNMsaesg8WHzR&#10;UvJoJ/Wj3sMb69GXNSMf9VbrN72LNAshbK7aQZrBUy4EFrArRt243vYsY6T+XjrUGaRkG+qw5nWe&#10;R5rtYQOkVBc6gdvqUFhhwxsozP1o7wbSDCrIFjvLPNhdODiul90eFAhoZaPo/u3lpFl7P/qyJg5r&#10;JM3u6LyANOur6CPNftSLbg0VW7L8FjIP9hegJ93Tj07LvB4Uxrqs6gXSbGA8CjePeA4FYdsr0G2r&#10;oBNFfjsmoXmLkXUZj7Y0jMz48T7Uhb7TUvSxhdY5baRZxXY0WBhg/Z8iGKHYgH6ApZtR36xjNPrq&#10;L3/vwkFHloTwieMG347/tW0OebThFbtIs4bKU0izgC7koaquBbWjjxcG8tEPv6gYNYPgraE3I66X&#10;Vf1kFMa6s/8bpNniJ1H4760voDOz62X02m4pf5Y0+/bwM0izzpWoqwODYlUF6BK3k3UI93wInZgF&#10;LMQ2Y+SrpNlLBdWk2c7qOtKsay/qY/SxLlxxtj5t1oMawgzYKVkKth56xFV6BeuKPodawZvlayei&#10;bKz811AX8+VRE0mztakJpBnMY8rrzjKwzDzY3YHugsUsEjdlEYrEFV5dRppN/s1a0mzdeSg+BQ07&#10;Fz1p3/KTSbOKbHfZzLHxwAaUNXBN8Suk2dfq30+a3fWumaTZ8KdQok0Ioe9cNH6D+VOpzegkgZkU&#10;73pwcE5cRwgnPf/GoIPD2lDqXP1paPw27f9Zgh5tMgr+thWhPnf+bDRsaC1H/YGXV76PNGvahYbH&#10;p74weCJ6bwjjFw6+oG35FOrBT/gdij68dhp6p+WjUfhvVx86LZ/ZNpU0m/wwCk32noo+3ldYgLg5&#10;IzRZle1gP7oHhraW8aTZ2aueIs1W7EE3wU2bp5FmjSwGVN6NQg81r6CLQ28JuqW2jRr8pKOyHWxY&#10;gwbkXR9EN2gyRRpCaB+NHq3nOfTxwszEThaVLmUDmZN+/TRptuPcLD/nHf2DD8Kp2c4ONMk0cgK6&#10;RPeuQxlbrWyKMYRQ+jLKE4QpYL0sglBWgK4je1qz3N3yMw62ZyQfZVU8Fr22roBuqWtOR6OGMwrR&#10;Je41lso94b2on9/9ftQsPDc4nzerrLH1zIMvNKK7W14nuqV+YtLgDL6sHmwfvFolq3VdKF26/FV0&#10;hrRMYcmwm9gYpAtdu0qyfQuFxajbrCHDgJ2SpXXnobMVinagPhDsKuWznmh5PQpSlLPJ3ua3JpJm&#10;11/3YdJsA7shZZ0kzzyYOU7LamAWynNcvvMi0mxhE0ooW3vimaRZazO6spWe1kyaXVXxEmn2k20o&#10;76wwI3ejKlun89ktKCzCupdh/DYUyLjtzctJs2mb0JK3EMKasWgUHd6FvohSljiZKkcBu83vP2nQ&#10;kVEPhc3vP2HQwbKXx5FH6xuL0oVef/d00qytHn2vZ2yqJ81eWYbmhE/djBZxtO9E14fe4TGnf+HF&#10;vKcIjfBHFW0nzbZtRiH41pNR5vLAcjQ23jobxTI61qKZ+anPvkiarZhydubBzPDc9LUoMfyVc9Bo&#10;9vUr0W+hD02XhKunXkqaVU1CV8KT/hP9sl6/8DTSrHcb+rIKs2XxZwbUYFrf5KnottWw+D2kWd90&#10;VDkkVYKiAPAtjJiErkibq1HKYUPlJaRZwcamQUcmhu8v2Dh4BqWQ1RkoHofeKTRsKguZs4S4EMLk&#10;3/6aNFsz5yOkGVzZAOVlmxLOPAj7Ng2V6LbVmELhGNgVWdmCktZ72cTb/IHBPZas8kahpM4Q0E81&#10;DM92LmUcrFiLHg1GnBcfjz63M19E96OXpqH7+OQudCK1F6NIfT9LaChkzeBvQUObATsly0Dhofs3&#10;97d8gDxU6Wo0xut4N7q9nfw0qh/RW4S6Bc3D0Q3p9eXnkGZdI9CFu2PL4JhjVQi7Mw5OW4cicVtm&#10;owE5+UJDCJ9ov4I06xiJejaldSgA1DM85g0vMxKX/Ulbs9zvMw8+kIeGgh19aDne5moUbi7djd7C&#10;8nfNIM1CCKe+ikZcG96Dur+tJ6NxSCVphPtAW8ehX3RZAUqMaps4eDSYVclbaMr9pYAicQO96DdY&#10;svFp0mzLmR8lzSr3oLFl/aTB8dBJ67McLH4JXW3ai9GJNLkYxTK2oy8hVLyOMuxa34NWA3X2oUvc&#10;sLPRAtuwCrXKjPx2ZDsI50tCQCkeMA8ofwUqjLW1MUvMMVN7LZpRW3MummnoPQE9Wul2NirLVgAu&#10;syocvN2X5LFV5ExfB4vEsTEkrA45YTq6WjYVoMmSvsAqVy7PUmsy8+DYnSiwvqMWvbaeVSj8l7k+&#10;+m1ace416HnL0Hnez9KFdrSj1QPl2R4t8ymqWtBa+DFbUDLsroAiSt3Z6mkcMZhw+v/tQJO4sABu&#10;dTOKT7Vkm2voyzjYUYNWYfdtRuf5HlbqrqcanW+Fe9BFadOpaElsQRcbNRTEDF5nXTkLl9NqyDBg&#10;p2QpLTt0lu9XV19PHiq/gWUfnYaarZyGxgOw9jwE+7VdLIw144VFg440Zzu44wT0TvduQD3RzMfP&#10;av1oVIC8tIkVUapGATtYNxpO9xVPQMPUqf8+uPpJ1rHxb3ahWG1dBeqtVrSheEceWJB+WLaMRLmf&#10;ZcNQFeqWFlS2v6UPjQeGZ/txZf7iSgM65XrZvGv5RjSLgBYg4RhxOAV1zcMq1EvOq0EfyJhFaPZ7&#10;6ziUgQsDAdUbnibNtvSgrvmI0WiYCn14LKpA9MzTqHQ0LNQIvTFjcO5GdUOWgx3t6EYDu5Uw0JnH&#10;vgW44HHDPFYikO1HFNiaJFhwMHO5X8hWFa53GPotvPAWyvjubUahh5EsoayJbXfQU4Q6D/WtaDU0&#10;XKld0Y1+MpO2D97kpCPbLGYPm5p9swDdUuG8Zseb6CcTatiiSHwHgaUJ+95A04elvajf1ZRxZo7O&#10;Vmnh5G50d+sYjSa3HupBH0j+m+j7gsV58/eyxUBsc5We96EnLWMJZW2NWV5b5r5eE6egDNyd3ahD&#10;mJftSpgJ7sEShqF32svCzX1s+rO0DUXT4InUUj74t1AdQsv//IGgPo2OZQbsdOwpYuspWlgYq7iZ&#10;beQ0CU1brelEC+imbmeFsTIyTbKCYaznzxq8C8fkRd/KPAhDbNX/ijqFL194MWnWsw31CAOb1yzY&#10;g27kMD9/01TUTwpsVLYhI/w3piHLwZKV6NFKLkRbKMJiZ9OXorWunRXotAwhbD8H5WW0dKPBTwkb&#10;NOaz0h4DJ2VkoDwf8jMOnvz0avJocPFvE1tZ/3ayNbM8GmkUQl4Pi+sxA4XoO83a/c082DseDULW&#10;skqCeWtj7iCUudHt2wEHvSdvQqclzPgeOCdjI5HfZDlY9twk8mhol/EQyl5GJ/nuSWwWoQzViZs0&#10;H62w3TAblWTKz7pe7EhlTdvJPFiK1nOHll1obAxv9y+cgwLrcNuBktFoSqIf7tvIVmrD61vWC1dB&#10;RlQo85adVf+L6M47cjQKOo59AaUcrp2Od4llEyHN29hvkHXPpv8nqlCW9WKeOfUINwFoHo4mv/Ne&#10;RSHRKavRW3jl/agW7SS2hQU85fawZNgtI1GUcMrTg/uELdk6RavOQEHYd7HP7cWLUbWEgQ2oN1Wx&#10;Bd1S+9gwCuqoR99CXRMaCbbvyXJRmsCSfDVkGLBTspz46s5Dtll3PZvXbmCl8TO2Lc+OTbnXsDxz&#10;mH1dWYkerTmwzdSyBTIyUxrhSHsl68FXlKGRdkEBmo8atQE9WhuL7DTDmv09KK5XsRs9WlPGk47J&#10;FlCrZEssOwdQXwSelnBIU7oLFXgKIYThqONVsQ6lzu1lObN9aNvnEKqzBBb6qzJ+I41ohN/VhfJS&#10;YSYFjMTBsv2vT0DZmhApMxoOJ6pLFO5AT5o3mQWL2A2kiQ1TKzLPmWwW7EYh3bFsKfErZ59FmhW9&#10;hVKZzip7ctCRrSGcVTZ4A5aXCk4kj9bPIuYNlWiMN/1ZFI6BoclNM1HSVvnLrAA52tIjtLACT1kH&#10;YJm3PLhIHyb7Z87YZTVhGxocwrBIJwvtdLN8PRqJ60FTjL3lWS5cmWcX3KJn2hpUYCSzdmpW7cXo&#10;qw/5dOoFBuxo8Up2UVpxFiomCDd+gT8HqHgbOoF3TroQPdxrqCPaOALd7gvY3a18I7ptdRyHuiK9&#10;2UpaZ/4cSjagwgV5hSgeClf1TlqDzvPGEagrsnUc+txgzcTu49BX//oUlA0w9ZXBFZk6Qqhq2Tbo&#10;iIY2A3Y69gywAApMXT51ye9Is9fnoEFv9U60uK/tVFasugQNt+DSrZZs22l1ZeSBwxnLMpZy2Aon&#10;wVgRX7jkrXk4SrQZKEdnSH4HOt/y9qJHy0yu3Jvt4KYz0f3+tV1oGeO01+aTZvWsPNkUvOlE2ING&#10;XGOeQwVQSlrZHgvHoWFDKduEbucpaHQBs1xhZbdBXbED2ZttbJkFywMaaEfz/BBcDZ01JSfzIMxz&#10;fOkGVF56oARdbaazbKx11Wg/uPJWFJ+q3oAynjZXoz0WWOpq2NIzOGKel+1gDyuaM1CIJhvgLAKM&#10;/MLzrfsEFLWBJWt3lKDtNc5e9TxplvlO92ZfucbykVthdQ60pS+889JlWSwdEhZLhXtqw9sWTIHP&#10;Z4Xz4MpZWI6qeThMnaMBu16WRBzYrYEGWAP66LLeKzMP5tWg4C98p0XHoRv07oDielNXosvISyei&#10;LvfI4ajLDbP4K6rRVToz2lXUkOVg78us4CvT2YXeQuMI9OOCK2eLC9AkDZyTKGODsswa4lkNa8ty&#10;Mc96UEOYATslC+l253Wj+xZMGIYzzIGtQ0FLhvASA1g+P5SjjIbT12SpLJ55EGrfi/rccJ7/1Qlo&#10;2NA7CsWnYNcc1lAftgt19WB0NXOSvCjbwe5RLGtgGRrNrmWROLjVaWcTTZ5qYjWGT971HGkGUyRg&#10;VlF3AVqA1jEBfftwrDJl9dOkGTzPX5nKYuvD0JWwc+KFpBlMEmxjGxinsnWSMwdXMGqTuaVmVvlV&#10;7ANhT9rCqoCduhntbgRzN2AMCJZe3ZRR5HtitoNwjfCYMnSzbB6OQmwweN0xEn1ZI1rQ2QtnrUJA&#10;CUrw0TIX/45bnyUZv6CXVa5kQZa8HnS1hFekgt0oxg0/EFh6FW5FlTVXKFNmtnvWFPhyNkMDs9Fb&#10;mlH/Z8IedOHq281WjWSbr3074PcFC3Rk7pQ1OdvBoi5WZBaGJlkvDsb1IJgp/2rV+0kzWE8DfiBj&#10;tgxOrmzOdrCarcuBk4IjNqDbFoydlY5F/cYWuCQLrSSmYzdYkWD5uwavZ6pd+q1BB2uXfos9p45V&#10;BuyULHXrlhyyzcoPn0oeqnrn66RZx1mo7zhmGQqgwBgQvEO/UMIqsrMtq+AsDUzbgfWP24vRAOmI&#10;cxDejszy0lltOgmtoioIRzhBNybbwZJitL/qlBfRaBaO2yvYJptb341yhUIIZzyPhivwlIMzinA8&#10;kHXnu6KywcWVOlnMsYhVMKTjXlZIGy5oymcrQGHFzIqmmNsdTNqUpcR75iwCXNUSNqGJkD3l6ASG&#10;VX5grk3JthWk2eus6Gf1oUtHHIbybFV+Mg92s/NtfCGqtPU8+53iPAJ0H4ejssZqdNsatQsFUOAm&#10;3UW9Wa4hmeNqmsfEVp/RRfosU6xnHKqBAHNeTl6LIr+vlqNoF3wLWRM/Mw/Cmv1wCy84uwyftGFl&#10;zG5SwOcSzB/vGIm+iBGjs8RZqo4ffPB4lp4PM3DzWe0FOEcOZ9TOeg5d4mBBmJbz2MwxW/uSZbOO&#10;ZrqD3LME1AAAIABJREFURyaYhtfMYuunb0fdy3VjUd49XOsKa6r2skEZ7Pqmsn1wWQ9qCDNgp2Qh&#10;+W7DCjeSh4KVTVpPQPWPS1n1EJijtHd7zB7Vu5ctRk+aeW9oznIQ5udPXYs6GYUs9LDmXFTgafJK&#10;FISFXXP42vp72c53zWxbKNIohD17UbegswL1uuA+ev1l6NV1TaQ71ve8jL4IGCoavw01g0PQrDvf&#10;ZR7M3MA3qzWno8Vx8MyEQQpY6q6gAPXsYPgPxkPhvjpwxQ1ESqCGELaXoZpimeUmsyqJumErBHOU&#10;4A8f/hY62tElriSFFlvBMwQODuGadJh8De9HcGA5ohL1MUaszdJszObB8wowrwSCGXYw3gHB7B54&#10;g4bRLvgWTmjaMehI1oXJ8NHg1RKOvc98Ed2MzmCfW8CdPVjXGCbDbh3Hwj1ZKzlkHIQTIa0TUA2B&#10;vG3o+6qahK75ZWXoSgg/3uqd6NvfPQx1ReAFM664ty0I9gpgMmzcfe3pknm2N5eGNgN2ShbSte1g&#10;NezgXRAW3CnrQs3aitFv6ohHpFnBd/ri5FMGHakquG7dSYMPwh487EwXvIm6U0UfRAts4e0N1mZu&#10;OB59C5UFKD7VwVbGVWQk4rWPuzazWeFOlFP/+hT0Tqc/jWrYLT8XdWqHsZLAAddRqqhEqUwNnejN&#10;woynzO0428ddm3kQnnKwfwbPzEI27wprgcO0384itmiIge80s2T4yD3XNWUchLPfsM/d1/U+0gwW&#10;Wdtagt4pXOsK86cgWLg9c06iY+o1mQfhreGF9pNIszr2ZcEchMps++hlwdZkFRajIrNwAumNGegD&#10;yawT1zXsnBEZB8tYFhv83OAZAsEcqxOa0C8LXnshOJm6JQyOxJWOu7YjIzwHN52Aq0S7K9DYGxb1&#10;g7/T6OImhmeu4SiY/PEsCztYPUT4RcBVF29Uo190ezvcoR2B337VbrQC9PiMwHRWmbfUruLzijMO&#10;wjFIezHLBmBzOfD68OZZqHt58uPoc4NFhOAMLhxGZf6iGydcl6ufuXLFgJ2ShdQDqnod5efDbeOK&#10;WL2Pkm2HXqsbQghnzSat4NKGvl6UPwWnrTKDoX1nfnREGHxwyqJnyKPBxIdGVrM/sOJTa1iIDd7v&#10;CyvQVw9LrcN5/iyz0Pnnhoxu4htbUY8wsL4v3JcNdmrzGnE3lG2x2tOF8lniBlAydYz/eOZBeMqV&#10;sAXRMAcBBvQzS8lklZkzkhUMscH1fVBxRnrantPmFWd8mPCCCYcNqQIUpICF9su6UAAFnkjwMtJQ&#10;id4pDMdkDizba24IGeMXWB1p2KtoiWIIKHYGy6I1sFyhapZ3D4vMtrIlb6UNR7heviBMybyswKj0&#10;C2wbdzj+jHtFgtVI156GNo+CWWxVleyr7xr8y+oYeX1ms3y2cwK89q4pYjO47MYLb5QBX1fhfTxU&#10;oYIPmdf8rCb/54KMYyPD1n8fdAieJFNWP0GawfAf3CodXn7hYiCYqNu4HY2PyorRxTyzi1xcnKWU&#10;HhyD0OsDu4+vmILWm1cVs6AYW/cNVz8UF6MOPIxxZ64a2V37CfIPNZQYsFOykFpmnZtR5wZeCrvq&#10;0Z0GFp+C4LwKzBWCg7eSXtRPgjPzcNiwJqNaalaFzaj3ADtA8OPt7UXvFG5iAL+FMVvQ/b6rC03Q&#10;wXyc0ipUcqWSFUlpa0QRzBBCHuv+wtLXcHRRXIwG221F6ElhkAKC0YfB23MeANweEaa9QHDYULUO&#10;nec7etn6HXa1gWAIHubEwUFIDYuHwpO8chw6e5t2obV2MPoAr4SNreidnsSS3XrHongoLejDYgow&#10;d3XdeWiD4CnPoTkweOeFzeDG6/CKVMamP+FIO7CAHQS/+q5mdF+Iu9AMzoLAwgtxUw4Dvq4OsF8N&#10;BBdEd7JMUhiuhRdzePmF3xdccUx3e2fgtCsEf9Gw91v9Grrmd048whp5WbXvQhPz8J3COtqwTwtj&#10;tUXFOVi/rKQxYKdkIRM1sJQDTCBnmTE0w7m3GfVFNhxfS5rBtQOBpbzAflLmytmszl6F7jQwxNbW&#10;inpdRQE9GpwE6+9E3QK4+AVGV+NudVrETt/uYvTVw/yv3V2oiG/AaZhx15PCR4NpmFur0QYFsH9G&#10;0wFYpa28GvRz2NyMLhA0v5L9BiFYhg+eSPAMgbXYTuxCtW/ga4M/LjjP1DMGDULYjnY0gjll5cOk&#10;2U6YVc0GSPBeCRdNw+EW3twzZmVxmMUGT6ROVvUc5pVA8ONtZ/k4MD2tnm0QDGv2T935ImkGs3to&#10;ChsDC+fxGRpYewEGnmCYu7ORTZXhSnwErPwIf1xxI6fw0WAHHpZUgGcmjChBcAYX3sdhF669mX28&#10;UStfn8xyUuGtASalamgzYKdkIeutqlpiVnqGd0G4j/vxi1E4BlbZLwgo9ACv5rCgBqyMAAtjwZog&#10;MErYRnsjCAwmwvoyMNkNrk6d/gKqOgfBJ4WBzl6WFRXwAKN0LPrVVC9HnaCt49BQCharDu/+EGkF&#10;v/2CsSjVcUUReguwuiKcnj1hc8zVW/AXfepmtBsyvWDCGY4u1ApWYIRbMMO1h3CA1MO2KSzqZOlC&#10;LGC34txrSDO460v1BtKKgiNtCI6jZrywiDSDW4XCITQM6cKtqGBeCVzQDUM2W0aizgOcmh2/LWbu&#10;atwIBbwDTtmEzl44d9iGw0nNw1E0HOYwwnWRMM4CeyPl3egtwCAmTDjdwCbe+NrkiOIm1MPrA3yn&#10;8NHgLtJla9GTwtIWcDU0RLfVjhqr1dBmwE7JQqJFcB+D1p2o9wDvNO3HkVZ0jFdWhtJ2YIgNZvfA&#10;baFgiI0mCbIOUB6bwoUrEWC3APZstvaiR4PFpzKr7GcFEx/gokjYRR5gi9Q4uFylpIRVz2UvD0ZG&#10;YP8M/rjgt99SidJe4ACplS3ygmEseO2CWxDCQvuF6+Ay55gzzL0FqPsLx580ShhVCasjmbcXxc7g&#10;W4D3yt2T0GkJL3HwGvIKKyd35qKHSLO1Z36UNJsCV7hHDSbSLDa48xJbywavSPC1wTsvjJ1Vv8Ym&#10;t+AuZOix6Gxfx0h09vay7Ybh9MarE2ARSToDOsCWCePCmuxkOtJdfbOCPwe4DheewDDiDH81EHxS&#10;mFAGm8FoOHynNAWBfaeBfad0eTi7jMDf4LR1r5FmHe30F60hzICdkoVEZOCKm7hbKPaxJYpxp2fh&#10;7ua9JWj8efpq1K+F46hJpBEGh4IwVgsT72HxqRBQfgTsJ22uRiu1YVIG3PmuZDXLJoMViDAaDd/N&#10;7kTsa4Uz8zCJJu7cJgzBwzpKsLcHFzRB8OMNIWbR5bjfAryuwkEIDOjj8tLo0VrWjiDNYHJlKat3&#10;BgNPLQXoq49buQmO8eCtAUYJYWVbOGsF18tD8NaQYtmm8CcTd+OaMVvQk8LbFkwzh5NbdevQLmTL&#10;WQ1feHGA1958lo8cQhi/MwcpYDCuB8FM+fZJF5JmMJX7rOeeIs1oSUcGTqvQMUjUVb3whw8XJnd3&#10;of7PSS1vkGYwtwDuWg4jmHChEvzhw/lgDW0G7HTswfd7NEyF/VpYdwNWKIPjz7hrNpefeylpdvaz&#10;vyXNYOwMgj346p1ogAQnyekEftSMejhJvunUatIM5n/RbH9YBh5HT2BIdHP1LNIMxohh1iGsEwfz&#10;UmFPFD4anMCH6yngEBSCcRZY3ivuDEfc6yoEv1P4TuHHS3ZnCrjSVvEE9Bbirt+BYxV49taXxAz/&#10;xV3LFjeXkO68VIwWTZ/4KirUCNNv4WgWpplTUa8h8M6b/ybK/4LTxlDcmrABh+BhoBDOMubkxxV3&#10;xyoobjIsBKOE8GJOt3ti9TfjbpoM7yDwSSH4udF6juwMIdkALeSBdCwzYKdkIckg8H4P+yJbu1Af&#10;iI7xoq6zK2X13WH9LFrUj2UNwArZMGQDd2ygESX2Foaxjj7cXwyeb3DkU1iM6sWfuuR3pBnsSVex&#10;vgis7x7wAAMGMWHIAxb6gY8G43pw+WTcnQfgk8YtfA47rLQ4HYuuxs2wg/FQOI6CjwZ/CxA8Q6De&#10;YejyCwdvdP0Ou5iXst/p6bkoUQ+3/IYnOexjwPHnq+XoWzh520LSDIZFetj4E95B6PQn20cYloV9&#10;46oLSbOBMnRFymNL/uNuqhO94hWMAcFfDTyBYXX/uFlscGIeTqvEjcTFBatSnh11f3Z4B5nKHg12&#10;4WCXG15tINg3g5kKZ6+KOeeqY5QBOyULKZVSvZbdQth4oG5DzKLL8DIN0fIce9g6FLabLBwK0l23&#10;WM+GLv6FkTi6ag+BJZmqn41Z07ppF/p44/ZWYSwGfvUBh4pgvY+z2eIXuBiBfnTsMjImapYHBD9e&#10;OGxoL44Zc4RaWVgB7uUN4/5xw6ZwkhzeQWBCWdzMxAJW6g6u76PxdxYDgr9T+GXByEj3cegD2bsd&#10;fafw0U5eu500g+PPaSxUBNPT9rI7LzzJYS1aeIbAJW9TYACIRbvyWBZb3Bs0BHtTIfbGxBA8SWD8&#10;GtZchmBiVNzKbjA0ubv3ZNIsbkW8uGCgk5aTgwF99qQwGgJf26tnoVUjsGZF3Nu9jlEG7DR0sWQ3&#10;2P2tiVrCuTBqGfgSVt8A7q4L7w1x+0mwc0a75nCnCzYegGuLYGQHLteF5cmguB3HjpG0Rwhr51Wd&#10;gwpywV80HA3CPncB/Frhfh1Ryy2dvQpV0gksSAHHUTCr6HnWYYXRVai/BzWLm54Gr9KBfbxxS1/D&#10;62qqEe0SW1GNPt/SVegtwLwzWCwMPhq+bR1PGsEZjrjgDRp27mFF4LghG/y5xQw9wM+tI+pOPvAu&#10;A8H7+HQ4pY0rOMNrfmDdM7hEBiYfbQjoSeHkN92kmwXF4K0BPmlv72TSDPbiIBhii5vFD0UO6LO1&#10;FPDOCzs2cP8rKRiwU9KQuUHYyYi7exS8IdU0k1ahIcTsxsFOYdy8s7iPBrt6cLUjrQXOejb9vTko&#10;QA6bQe0s8bOa9S/hlggBfyYwW4GOVGHsLO6kZRV6p/CnCiMjMEpYAtd6sIgSzFEaORqleYx9oYk0&#10;g4WlRm1AmyfAEwkmlMGcODhMpQtz2Fd/AhtYvn4cik/F3Q8X5p0NbEI/GfhoBavhdRWNjaGeVjQq&#10;o0u3oiZt7ZhQSppVvYIeDU4hwGsIjOvBkTYE15OO2dxBmsG3AHuhNGyKd3s/oQldH+BFCRZhrFuH&#10;stgaKtHlN664a5NLtqEvooNtY1rENr6DXcep7MyE0S5YF6IqajARVnqBYN8MJqXCXsEWthUy6YrU&#10;Lv0WeSgduwzYKVkGCg/d7a5sRvcGOtHEbr3wwgr7jjDZLe4tZEzU3TPptNXqJ0gzGF3dEtC3AHvJ&#10;tDPNdvaE30J11Oy/nMx/8i2rYN+xtz3mtpIwlDwAN+Jg4E8VnnJ0LxE2dIdFGOmWvuyC2dmONp2I&#10;W9IRnudx9yeFHwjdkxouFGVnL8zX62V7I8IRY9yIUtwcJXhdjYvuPADjLOyrh1FpWACXXlRZZAf2&#10;pmg6ZCO6ywywORUYlYY/ZxhTyEmCEgcn3mA+L7z8xt0aCILVOeCq/04WiYv8c2DobhLstUFxl8jA&#10;HMyKNlRQA87fw58q7NhMYc1WTosZmtQxyoCdkoUs6Y+7OoPsvxNCaGDb7cFeMtzuIO7AEnamYeAJ&#10;zqbGHSDFnUuHqZpwF0h4I49buYlGCdlJDh3Go7GxJdxR9MXJp5BmZy9B63B7x8b8ccEBbUE3+lpP&#10;ZmlA8FyC/Vq4CpvOML+yjjSjS5C60JpNOEkDhw1wkpwWR4epc+wnQxd0o6ekRa/giDFuiA2CwURa&#10;w46FseIm2uTkq4ezLzCZN4+9Bdh5iLt0Hdb2iptGGrezSuG5KBgqqmRVkmGaVdyvtWMkOpcKt6Mn&#10;hTuzlTyL+hjLz72UNIO/Qfi50R4mux/BLje8KDUPR3feuKsf6FCFPSkNdDKwnw/HIBraDNjp2APv&#10;W/AWApvBwlhwPAAv+nBgSctz5CK5AIL1s6ZvfBo9HLsLwvUgsFMLx+0wCAtTsWiUkPVFYO8h+oAc&#10;dlhh4AmKexmh2Li3kD0pvNrErRMHy3RWb2BBR3ZR6mhHATv4ncIefNyuOSzbD99C3EEvDE1CcSu7&#10;wVA4TMqg1SGf/S1pBnNXoZxs+kwTP1kMKPKWnbBSGMuwg+CS2Ljp3nGnZlew2WWuLeovunoDuglW&#10;7mF3txo024drjKBkf9iXLi1D5Y/LNsfcFL56w9OkGR0ORK2YCUO6sAMP+41wk7S4u5DBpFQ4xCNT&#10;ZWiJvo5lBuyULLAyCAG7SnFLX/cUxdwlFg4sYfY17BTStR4TLiDNILj8AU7gw1svrRYfdVEAHM3S&#10;jVNXPU+awYU5MHUOdjIC/tVU08UIbFTDlj7B0WDcTQBg8b+4hWPgjytunCVuHUmKdabhB0Jz4uCQ&#10;Jup4gCbRwCqHLOTROfFC9KQMzGKLOwcGv/q4qTHwDIEDSxpiY3KS+JmT1Y4lbJPxnuNRSDfuhStu&#10;ReCKahR1CiGMf3kXaQbnU1N093gEJifCvVN51iEB+9IwWxMm6m4dBydx0Tpc2vuFqbXosWKvjnpt&#10;PmoWtb5wiFr8BHrpxEPfBGsbIj6hksiAnZIFzQ5FvfXC9DQY8ojbmY4rbpG14mJUGAKC3wLeoSkH&#10;K47JPTXgVE243TvsZMDcNBoRw+D3BWNntNRL1KEUHNDujFqrCG6uMoWdS4HNzMOPF5a6gzFHGNKN&#10;Cy7tpDkIUVMV4j4aTOuLGy+AucYw8ROOZtHWCfir3zz5BNKsuQ2FKNCGKTz9hKGROCZurY8T2G2L&#10;xhRgKJz1G2EwMe7CZJoCz77TfLivPQ5ilrNbQ0cJCsHDLwKGPArZm4V9DJhfCcO1sPzx+C4UNi0r&#10;Q7mEcbtJ8BcNz0wa5qZlOmPeK+HOv3HB+xGfI9cQZsBOCQOu1LBzA5WwVZbtp6B5VwhmDcAZy7jb&#10;5tK5dNazycmwAYI9QprnWMVK277A9mHojZmqCcGR9gloY88Q8CIOmFoCwU4hLaPOnhS+BdgMhmth&#10;tXVYfxNebSax5ZObq1HBQXh9gMEdGGKDy6PotiRRc+JoIICd5HAWoaYZjVXi5kfAyEjcFaDwV59X&#10;EHPwBhPDc1PvjIm7XgzGiSD4q69n3SSI7vTFZnDjLrCFu66HQC9KMJTcWo7mBWHsDOqvQgE72Lfp&#10;ijpnOX5bzA0KQhhNGsH+KhS3hAvMg6YJjFFXp8KZIQhezOEvehJo45LYIc+AnZKFjPAjZ7GxfGk4&#10;bIi7KzzMqO8+DiWkl2zKxXiAhdho9W42vIebc8F+0gBbnQq/LDi6qNsQ834/YWfM8QDcOSGEsOZ4&#10;FCoie0OHEGa8sAg9GjtJaE2xN2OOLWFneqCLLTFh1y4YiRsxOmaXL27hPFhkLW7ObNyQLt1eg41m&#10;4WuDswhbS1hdwtfQb2Enm9yiE0gMvPPSHULYdBQUt7IbfbSo2c3wXgnHxjTZn1Xjgl89jDrhSqks&#10;uTLqhCX86geG0Wtv3AqtcIU43ukCJpzGvNHA7XfgHHncfV0HGlDnIYU2VKdTPnGjq3GvhHGrcsed&#10;GYIRTNiXjrvAVscoA3ZKFpKBUp2LniisKUaL2jA9rWjYUDluD2kWt3MGM+xgTAFmHpWxSBwtAMe2&#10;+sovQD3CuMWqYad2CssPhcXpom86AZdPwuIstBIfq2wC+0DDoi7Ah4En+O3H/UXDvAy4OoOuLGMj&#10;fHiVhtd8OD0ASyvC8j2Rt/xmyQVFZWjTw64u1BWENezgz/n0NXB6AH0Ly981gzSDRT8PI0eJPBqL&#10;1TayfGS46wv8AcIphOk0CQiBQbHqnejaS3/O7CbYUInuMnHXL8P4O93juITGsOCPC8YyYDQcJl/D&#10;kGhBaxdpBmPE8FcDa1b0NMW8QcMNW9eMnRbxSWlHlL02CMenYmb/wbMXortJsCclr40ug9cxy4Cd&#10;koXMuudk30a4SA0mQsPew/S1KJfw9XGnkWYQfG0wPhX3y4LFj2GILW4xRDjohV3zvjNRKeW8dewt&#10;sBEjjIjxqUg4Rtox4SzSDI5Ux7CvlebasCBm3I1HUQEtPovLog/97ASGY5WKNpTbFXGXtICH7nB6&#10;oAqGdNmP65WpaLB95ossfxymKgxHt62+XhR1hIM3eL7FBa/5tFgYy1GCvwUInpYwYbYtxFwZFzc/&#10;FIKdB3iXgWCRWdpNilpEEl7fijpx0hlczh817be0DPVt2nrQj6ukHVV2KwtoVhuCVxvYX4X9fJjW&#10;V1AQc0eXjpHsMrKanUhMO5u6qIKVBNmvBj4aja2z233BJtaXhr9TDWkG7JQspKJc71iUZkXLJcCV&#10;cWwQAqsjNbNhKixW3do8nDSDr62M9ZL7euHKEQTPV6PBChyrwHwcWIgEL6VBiitR/zJ6TlxksMgI&#10;C/7GXRcZt9A+HEXD5bowmBg3tt68DV1G8qIuQYoLhjxgnKVxD6vsRhqFUFbWg9rBXfmirgaC65fh&#10;VXprb8yrDUydm7AtZm573l4UwSwtQ2kN8IoE1wivKUKPBrObIXijgWNjGM2nohaRhN2kwK69cVfG&#10;wfnglia6SyzdCScquk1E1PFp3AWPsFpfQHtO8HBMzCKMMAQfd3O5uHPksAsHRzQw2zRuVW4Ixf1j&#10;pvwqiQzYKVnIohsYiYNdTDjohZ0MOI6CIx8YZ4F1N+Brg8EC2OeG91Q66O1CHwic2IRgzcSt4y4i&#10;zWAWG0zxgGcIHDbAVIXDKGvCOoXwBIalyuF5DjteMEWiggVY4w6Q4PitoRJN9p696inSDJ7AEBxH&#10;wVF0G9tjAeZH0HX67KIEdwyMa6BtGGrGikjCOYlTN2wlzaARlWhV75gXYlb372VpO3QaL2ruRg1c&#10;AcoqA8DpT3ijgUnQMIsNfm4rzkI1E+H1Dc7gxt0hJO5WM7DYWQi0YgkEbw1wghlGnHdXoUejCx7Z&#10;jytuhVYYxoJp5ptOmvD2Xs1RBM9z2CuAdSG2TD6fNIPLGuD+aKVNKM8xbolADW0G7HQY1q9fv3Hj&#10;xqqqqrPO+uMStoaGhvr6+pqamrq6uoMfPMjxfcgMLdx5oJd1zeGobFgxCirA8QDs7cUtNQojmLBT&#10;GHc1EE53YtHVCjSOam9mO1uRRjyDhoEpHnHPEDjpyrfTgp0b2DWne4nALQhhwgX7OaTgRDQbIMGv&#10;Fe5wHVgYC4o7UqUbO0SdmYdxFpjxBH8OdK1rVHBsDCOYMLAetxgQLDXw/FmzSLNTN6NgInzSuOkn&#10;cTsPMBIXt8ATLAEWN7sZ3u7j7ncJq2rCWyp8bXB4zwuKxY0XxA3ow1Nuaxe6u8GvNe6G9bSQK3tt&#10;MLeAdkVyIfq2ZgRc1du+J2bhPJiTATsPcfNDdYwyYCfqm9/85qJFi6ZPn7527drS0tKf/vSnRUVF&#10;8+fP//a3v/3e9753xYoVl1122Re+8IUQQtaDBzm+v4gXJjjSphdWtqwsbm8PPhrMj4B9x7hgmWQa&#10;ZGHggJxm0LC3kGKlQ+AZ3taF9vqKe7+HId3ovYe4MSCYYbeD1UmBiSoDvVNJs8jbRLAwFoyHxg3o&#10;02U+7Msiu4cHnLmz5vTJpFncpAz41cOKePDLgvP8fWNRwG7ymtdJM7oHKMvn7e5Cwy1at5SB2z0V&#10;F6NHi5sHDU9LWB0SqluHvqxK9tXD1Bg4vQHPEIjuhwuDLOzCFfeWynt6tLxX1Bs0PIFhVnVpEzrP&#10;Yf1NuiydreGIuzMJjIdW9aKEBrrCIO5+2XA9Ke08xKzhC8WtkwvPELKN3uSYOxIriQzYCVmzZs0v&#10;f/nL3/3ud5WVlSGESy65ZP78+VdcccXtt9/+8MMP19bWNjY2zpo167LLLqupqck8OHHixL6+vqzH&#10;Bz0RupdHzbao3vA0abZ1HFp20TsSdeEro/aT4o5V4FAQpipAMHkKdvVgfkQ/WvZEu3r5AWXYwfFA&#10;CChgB5cgTd2OPjc4COHRVRhRomWDmAE2XIE9qmo2aOzrQmsPIdgpLGE/VbhrZ1VLzLACrFMOfw70&#10;y9oATyQUsIu7IcaLk9HeiGc/i94CzB+HyQVlBejaFXdPSXi1gavP+ll+M9xAHN7d3hyHrtJx86Bh&#10;PBRugwOTgCJjF1VYZX/autdIs4I3WUUFds+C22vgNcLoMggTlPiG1LQiAdwvm/1UX2IZ39NZrwCG&#10;2OAPv5QFpstZnxDOScS9ErbsgmtCEBrtgjFi9sPvLWKFxdkZAgP68LcA+2ZwBRKspBJ3iKdjlAE7&#10;IZWVlQ888EA6WhdCOOmkk7Zt27ZkyZLKysra2toQQlVV1fnnn7906dLx48dnHpw4cWLWxpkBu46G&#10;vz7ki0lVXZ5fdfkhm9HC7WwKFO48APtnHSNhTbGY86402Y0NoeFyPNj9hQuaZrywiDSDk65Jlsf6&#10;SXA1UNj+tl7MYHgCn+7owjpesJwcfLS4dSRhjBjGgGBvD4bY4MI9OCqD8QIYJTzzxailoNgZEhf8&#10;3OL2uWnsjK3Th9nB8LcAi8zWs9JCcKsZOK3SV4W+BfgWQjiXNUPiZnRCMN4BOw9x91+Gl0G60yKb&#10;3oATlhCMh9LidCzzqId9WeEwpg8R+GZhPm/cmssQLMMHOw8wMRyGimD+eE6qTMRFc7RZCB4G9CG8&#10;2RNKhyRffV/jo5NWPUqfVkOXATshY8eOHTv2/1zfN23a9NRTT332s5997bXXTjnlj1kDZWVl6dWy&#10;mQdDCM3NzVmPD1JZ+X8d8sV0VMUsWkEHlkvRyrjm0+aQZnDYQEsRs+AOTdvZFnO5ChykwtEszKiH&#10;3am49Up6WI5V3EWRMBZDF6HAvi8e0tDUEhZnoTvuoaeMXTWcrRzpLker1+PqbGQfSSPbRZqllpSV&#10;ofzVuOv04RmCdyVGAyT4FuJuDUQXFYZ3k0b9vSgHgaYckkYYnBk6IVxImr1+3PGkGfx4O9neFHTh&#10;YdQExvJudHeDIRsYeoi7/3Lc0v70l8UeDX6nMB5K94aOHmRh13z4vDCpsyTELLJGOy1M3F1TYC7q&#10;az2AAAAgAElEQVQhXAABZyLhLCm8mPf2sh4L6xPGvd3D0zJuXmrcADG6/Bacs/Nd1x2yVdGqKyO8&#10;ICWYATsdnh07dtxwww0333zz1KlTV69enUr9ceSTSqX6+/v7+voyD4YQDnR8EHLRjHvFpCnf7N4A&#10;y/2+ctxZh26E+yJw/ElXKkW938MOK0xghCtnIRjXgyHdvnbUs4HfaXfcbQqjrjnlGXZwVNPAKsJM&#10;X4vK9sOBGf1M2A+/j/Vr4d7KdJjHwNFF3B0Dobj5LBD8suAaOjjCh+kncUvjw8RPqHckK+TahF4b&#10;XEoMT0taFraVhYrgukhW6i7JJcPhBBJc3Le5egZpFjcsAqMAcLYPzqjQRfrsc4N3mb3syzqMXaFy&#10;cfmFE0jwSgjv4zD4m4o5h0uv+XFHNDBKCN9pfyt7VnYCw3tl3JrL8PpAR1vsN0gT6lmknsyS7kXP&#10;p2OYATsdhldeeeUzn/nMpz/96RtvvDGEUFRU1Nf3xxtSf39/YWFh1oMHapz5FOSiSfPOoka7VkxB&#10;qfLTX0CJeLCqArzTwPEnXSPM0tHhXDrcemnMFhSLWf6ui0gzWGUfgsvKxr+8K+KTdrSjfD3aLWDd&#10;KbhnHK9hB0c1cGEvHZjBQQgcv7EnheMBGNCPu7cgzUxk1wd4GWlvj7nvIQzuwGsXlYsIJpwIgcks&#10;KZbLAu8gRcUx653BeGjcbyHuBizw0eLuYxAXPN+mrH6CNIOXQbhNFjxD9rL9cOPG3+NWVIh74eJL&#10;B6qiVpmA8Sn40dHbFrtX0uW6bO0LfG3wtkWHKlELPsC53qmb1pFmtOvIroRxI5h0p4tcBK/h5Df5&#10;QAzYDXkG7EQtW7bsC1/4wj/90z998IMfTB+prq5etWrVvgZNTU1z5szJevBAjY/sleAKuKgZ3Eev&#10;+zg288qedMJONG8Fhw0wbQfC6QDRajQEfk9l4paPhQWe4paDgd8pDJvC7hSsA1W3i9bxgF3zlmKU&#10;TgjXqeXBVwdXSLHfYNza7fDnAIcN8Gudwk5guMAE1pGEv8Fqti4ysHEv/HHF3dwThthgLAPeQRoC&#10;u4N0s6sN6zHS4RaMxMFfPfs5w4XwsPNA06xIo9iL+0JAv3qKTfnAgoNwk83IK0DpRA76FuLuJwDB&#10;jg1MYAy8WFjUsrCRE07Z1wqT1rfWjEbPGXWjW/jjihvVhZkK8HbfOAIlNJTAfD2GLrBltwaYvgqv&#10;0nTlFjt74begoc2AnZCGhobPfe5z99xzz3nnnbd3794QQiqVmjFjRghh8eLFF1xwwbp165YtW/aN&#10;b3yjqqoq82AIIWvjzCci/Zu4/Vo4dbxm9p+jh4s6SwN7e7CfBD83eG/IY31uOnhjt16Y0QCftJkF&#10;MrrZWlcIxs7gd9pajsKmccEC5AEPj1vCSejhYNVwWN6LblgWMxxDJ6JJIxyJg+hrY7EzmFxAqxyy&#10;LwsOBek6NQbmKMFrFxxsw7fQPBztswmvNic05WBt0bCoCx4hGKaH8yV0TQAb3sP9SWGEAkbM4dgY&#10;3nlhXC9uBjGslEqDLOwuA4dY8MIFJwXhHqYhdsQ57kRp3NXE8KPr6kI1LuPWGIHXB/hlwbWudRti&#10;xoDixq/j7sHSyzJw4y5EgPFQiTNgJ+Shhx7q6Oj4q7/6q31Hrr322ttuu+3uu+++9dZba2trV69e&#10;feedd44ePTqEkPVgKpXKevzogX3unWxbKAjO80N0XoXNvMUt9QL73PQtsF4XDADBWy8cbuW1xtwh&#10;BPZW426IAcdRUzahj3ftiSgKEEKYshqtQurtPRk+IBK1sgkcHsPEKPhFxI0SwlJQMPBUtwv9VGOn&#10;C8UUd211x0j0LUxiF8yyrlwszGHoWvioiVFxozZw3A6D1znZFQGCX1ZJ1C8r7qQg/OojYx8IvYaw&#10;mAK92bNHO6EpF58b31uZTfitnIZ65qevibl3atFbMWuMQDB1Dobg60fGLGxCN5Nlu5cURM2qhj09&#10;GtCPCq7coidS1M06dIwyYCfky1/+8pe//OXM4+95z3ueeeYZcvAgx/eHOnzwas4uhTsmlJJm3e1w&#10;QRO6N+RkoSh9tKhz6VBOas9DMBYDuwVxV7XAESPsrcIzpK2IxrjjDkEj91rYa4u8xQ2bmYfVamDS&#10;Fvz2K9mwIe4oOm59Ayju1Sbyxi9RCxVBdMdk9i30FrFUpqjBa7jK8mwWU4DTKnDWCoKnJb0iRY0p&#10;wKxqGA+FNxp4hsA7L70JwjxueA2BndWYHb3DqM4Bf1x0g132mcCXN2L0CNKMZmOxUw4GxeCmyXEX&#10;/8LPra93fMQnheDqdby5eUxxu3DwJxN337C4I0EdowzYKVnIwAxOatO9gdhw6+TN29nTIrRHxe6C&#10;sFtAe13sc4sbA4q7lBh3WFHPBpZap2VNWDO4qiVutwCeIbxeGwzuwB024ha9igvWFIsbwYTrUOBv&#10;kEZtmMijaPidsrBC3ArZcPEL/OrjJh/B60PcdMi4a4vogJxNq8Qd+cCUIvhl0ag0+3jhSQ5vW7i8&#10;KcuxgpfBuGF6WiohZoI23T0T7oAEu3CkUQjhMH5c6DOhi9zjFuSKeruHPwe4r/3U7TkohQkrtNKu&#10;SNTfYNz+T9y4f+Q9zaTYDNjp2EN7LbDAARtuwa553HlXmGgDOxm0Uwi7mHFnmEPUdXawTjlLTyso&#10;Yxk0UV8bXNVCF6FExaOEcOh+6uatpBmc1h4TtYsJv1YYO4NDd3ousXUocQsbwx8+XOaD0psDfQsw&#10;xAZPpNJd6FsYvy25y1XiXh/ijlXiDu9zsvNS3BEjFPfR4layp/FQmP3H7pUwHbIkaqmEJOe85GS7&#10;4RA7Ete0md0c6M4DMZdPwjlLePk9gTTCXyusHksv5qyPEXnUwMDa0jHLFoTIxStpUT/SCNWh1THM&#10;gJ2SBXWDYG+vEPWoaNGKuNhbgF1zOJce99ce807DRY1QwF5XNywfC0OTcPPiuCPtqKOL6Ctu8BA0&#10;F6V54ubrRR1KRd5FMReSPO6F4mYmwiFN3LLc8ESKvMKdgR8InUWI+pOJO3cI887o0gH0lDQ0GXdx&#10;H70vsNt93AQlKhdVpeDqhx68K1TkwiZR8wTPXvUUetKom//C4C8NirEPJG5hzZxM0uB6O1EzSaOG&#10;4OlkatT9RmCAGDXb+XZfjBLOgJ0SBl1bY44u6tYtIc1yc29g3SkeQCHgrZeue3p7L2Yw+C2wrx72&#10;ul4Zybq/UWd64bcAczBpJwO+hUbcy2f7c0Fxz/PI4Cg6wZUf49aJi4y9trwe9MOPG2KD6GgWPlrU&#10;stw5EbeGXdztXCInrdNiFFGD1zBYwB6M5p2xR4t7GaSxWvgWos4HRxa7vnDcLyJunCVurerD6LQA&#10;cTtU8LYFxU2di1yHJOplJG5fOsnIL3rvn+B1KKcM2OnYk5M1C3HHUQVJXp3BnpRGT6K+U1r7hoG9&#10;1X6Yah43esLeaW7Cpljk8UDcnwMdmMHRBWqVkzopdO0hHV3kICUnriTvYBu36GduQkX6n+JGKOjq&#10;M/idsieFuV3wte2Ft62oC+FzI+o0HnQY17e4+eNRu2dxC/bBM5PetnKxCVLcdMgkz+VQUaOEOems&#10;Rv5ONaQZsNOxJyfJBZHHUcd+nZSclPbPSRAW7sWZE/B+H3e/Ef7LihufirvNcdy9LOOuFox8fWDD&#10;41ytm06s3Fx+o0ZGYlcaRehmHVFr2EWuDsnELdwOQw9xL4M5GbfHvagOwFwhJm4uYW5E75tF/Uxg&#10;vwuK28dI8m0ryfNMuRF3TUDU8B8MXsctHKyhzYCdjkFRi1ZEflImN33uuB9ITsYDcSc2WbOc5Arl&#10;pJw5hb8FGgFkG/PFlZO9w+JG4uJuPBo5XJuLgH5O0I836pPmZPdtKG6RtZzIzYxa3C8rcg5m1AsX&#10;aZQjuflOk1yOIEdyMjsLxb2Y56QYRaIjzu+Yn0OS7+NKmiR3maTsIu9t/465N8TtO9IUj6j1tnMC&#10;TrpGLkDOwOonOesWJPjHRcfkdJ0aelJcITvmWCXJmWJx5eQ8T/THm4uXlpOoDY5KwzMkZupckmet&#10;It95aVwvF59b3NjZ0BhC52ISl1YJjLqSJsmrVZJcChNPXSS3p5douahyqGOUATsde5J8681NhCIX&#10;XUycpA1L5CQ4VQFW+Yn5lFROyhcexseb4GysuB9d5C0F4pZ0zMlFKcHD49ysekvyrSEXT5rkjzc3&#10;6SdJjnFDOQlj5SSuB72jwn9Moi+/OfkiEhwUS3QiHpSL60OiR6k6Nhmw09CV5Dv0sS9yryvJE3Rx&#10;T6QhsEYm+mvzN3hEhkKnMBc/hySHiiLzavOONQS+eiZybvsQ+NyS/Nqie+e82SSXvhkCElyAaCj0&#10;9PS2GbDTMeidcwuJ651zCxkCK5WS/KTRDYF3keSsgSRL8q/GOLIOzjPkqHrnXFTfSVekRHcdoSEQ&#10;1dWR8TtVjhiw0zue1993LL/6d7IkD8ySbAi8BWgIvNMkv4Ukv7a43jmXmnfOVFlODI13OgTexRB4&#10;C+8cQ+DLGgJvQW+bATtJR8RbiCTpHcub4JHxc5MkCTNgJ0mSJEl6p0pyKDnJr03SUWbATpIkSQoh&#10;ODaWJElJkcr1C5AkSZIkSZL0RwbsJEmSJEmSpAQxYCdJkiRJkiQliAE7SZIkSZIkKUEM2EmSJEmS&#10;JEkJYsBOkiRJkiRJShADdpIkSZIkSVKCGLCTJEmSJEmSEsSAnSRJkiRJkpQgBuwkSZIkSZKkBDFg&#10;J0mSJEmSJCWIATtJkiRJkiQpQQzYSZIkSZIkSQliwE6H7aWXXnrrrbf2/dnQ0LBw4cL6+vr922Q9&#10;eJDjkiRJkiRJSjNgp8Ozfv36j3/84y+99FL6z/nz53/sYx9bsGDBZz/72fvuu+8gBw9yXJIkSZIk&#10;SfsU5PoF6Fiyd+/eL37xi6NHj07/2dfXd/vttz/88MO1tbWNjY2zZs267LLLampqMg9OnDgxa+OJ&#10;Eyfm9A1JkiRJkiQljhl2Ogz33nvvn/3Zn02ZMiX955IlSyorK2tra0MIVVVV559//tKlS7MePFDj&#10;3L0VSZIkSZKkhDLDTtRzzz333//937/5zW8+85nPpI80Nzefcsop+xqUlZWtXbu2tLQ08+CBGmc+&#10;S0vvg4d8JUWpacWpaUf6PiRJkiRJSqiu/he7+1/M9atQ7hmwE9La2nrbbbf9y7/8y/4H+/r6Uqk/&#10;JmmmUqn+/v6sBw/UOPOJRhTcEP3FS5IkSZJ0TChmGSok2UXHNAN2Qu66665TTz1106ZNmzZtamxs&#10;XL16dU1NTVFRUV9f3742/f39hYWFWQ+GEA50XJIkSZIkSfszYCfkuOOOe/XVVx966KEQwtatWxcv&#10;XlxRUXHqqaeuWrVqX5umpqY5c+ZUV1dnHgwhHOi4JEmSJEmS9uemE0K+8IUvPPAHp59++s0333zj&#10;jTfOmDEjhLB48eIQwrp165YtWzZz5sysB0MIBzouSZIkSZKk/ZlhpyOXSqXuvvvuW2+9tba2dvXq&#10;1Xfeeefo0aNDCFkPHqixJEmSJEmS9pc3MDCQ69cg/R91dXVuOiFJkiRJ0sG19D5YX1+f61eho8gl&#10;sZIkSZIkSVKCGLCTJEmSJEmSEsSAnSRJkiRJkpQgBuwkSZIkSZKkBDFgJ0mSJEmSJCWIATtJkiRJ&#10;kiQpQQzYSZIkSZIkSQliwE6SJEmSJElKEAN2kiRJkiRJUoIYsJMkSZIkSZISxICdJEmSJEmSlCAG&#10;7CRJkiRJkqQEMWAnSZIkSZIkJYgBO0mSJEmSJClBDNhJkiRJkiRJCWLATpIkSZIkSUoQA3aSJEmS&#10;JElSghiwkyRJkiRJkhLEgJ0kSZIkSZKUIAbsJEmSJEmSpAQxYCdJkiRJkiQliAE7SZIkSZIkKUEM&#10;2EmSJEmSJEkJYsBOkiRJkiRJShADdpIkSZIkSVKCFOT6Beio6+zsfOutt/r6+vY/OGnSpFy9HkmS&#10;JEmSJB2EAbsh7vHHH//iF7846GB+fv6rr76ak9cjSZIkSZKkgzNgN8R961vfmjdv3le/+tVhw4bl&#10;+rVIkiRJkiTp0KxhN8S1t7d/7nOfM1onSZIkSZJ0rDBgN8SNHTt29erVsR6tsbFx0aJF//3f/73/&#10;wYaGhoULF9bX1x/y4EGOS5IkSZIkKS3/jjvuyPVr0FH04Q9/+IorrigpKamsrGzaz8iRIw/3oRYv&#10;XnzTTTd1dXX9x3/8x29/+9vLL788Ly9v/vz5f/M3f9PT0/PDH/6wubn53HPPDSFkPXiQ4/t873vf&#10;K05Ne/vvWpIkSZKkIay7/8W//uu/zvWr0FGUNzAwkOvXoKPoggsu2L59+6CDR7DpRF9f3/vf//7v&#10;fOc755xzTghh7ty5n/vc5z7wgQ/MmDHj4Ycfrq2tbWxsnDVr1qOPPlpTU5N5cOLEiX19fVmP7/8s&#10;dXV1IwpueFtvWJIkSZKkoa6l90HXrg1tbjoxxC1evDjW44wfPz4drQshPP744yGEp556qrKysra2&#10;NoRQVVV1/vnnL126dPz48ZkHJ06cuGTJkqzHo7w8SZIkSZKkIcOA3dC0YcOGEMKkSZPS/5Fp0qRJ&#10;h/WATU1NNTU1t91222OPPZafn3/LLbfcdNNNzc3Np5xyyr42ZWVla9euLS0tzTwYQsjaOPOJWnof&#10;POSLKUpNc+WsJEmSJGno6ep/sbv/xVy/CuWeAbuh6a/+6q/6+/sXLlx400037dixY9D/zcvLO9yd&#10;KNavX79gwYLbbrvtH//xH+vr6z/+8Y/X1dX19fWlUn/ctySVSvX392c9GEI40PFBXBIrSZIkSXrH&#10;KmYZKiTZRcc0A3ZD05NPPpn+j6eeeirKA06YMOHEE0/86Ec/GkKoq6v7wAc+8MQTT8ycObOvr29f&#10;m/7+/sLCwqKiosyDIYQDHZckSZIkSdL+UoduoqGisbGxtbX1yP7tqFGj9v8zlUqlUqnq6upVq1bt&#10;O9jU1DR9+vSsB0MIBzouSZIkSZKk/RmwG7J27dp13XXXXXPNNekg3ezZs2fOnDljxoxLLrnkCB7t&#10;oosuamxsTOfrNTY2/u53v7vkkktmzJgR/rCvxbp165YtW5Z+isyDIYQDHZckSZIkSdL+XBI7NDU2&#10;Nr7vfe8bNWpUcXHxjBkzLr744u7u7gULFjQ2Ns6bN+9LX/rS3XfffVgPOGzYsO9973t/93d/98AD&#10;D6xfv/6Tn/zke97znhDC3Xfffeutt9bW1q5evfrOO+8cPXr0gQ6mUqmsxyVJkiRJkrS/vIGBgVy/&#10;BsV33XXXbd26ddGiRSGE+++//7777nvmmWfSAbInnnjitttuW758ea5fYxZ1dXVuOiFJkiRJ0sG1&#10;9D5YX1+f61eho8glsUPTm2++efzxx6f/+/LLLw8hjBgxIv3n6aef3tnZmbNXJkmSJEmSpIMyYDdk&#10;5efnp/8jLy8vhJBKpQYdlyRJkiRJUgIZsJMkSZIkSZISxE0nhqznnnvuuuuu2/fnDTfckLvXIkmS&#10;JEmSJMqA3dBUXl5eXl6+Zs2afX/u++8QQmlpaY5elyRJkiRJkg7BgN3Q9Mgjj+T6JUiSJEmSJOlI&#10;WMNOkiRJkiRJShADdpIkSZIkSVKCGLCTJEmSJEmSEsSAnSRJkiRJkpQgBuyGuG3btuX6JUiSJEmS&#10;JOkwGLAb4ubNm3f22Wfffffdra2tuX4tkiRJkiRJOjQDdkPcwoULb7/99vnz58+YMWPWrFkLFy7M&#10;9SuSJEmSJEnSwRiwG+KGDRt2ySWXLF68+Pe///2cOXNuu+22urq6a665xqWykiRJkiRJyWTA7p2i&#10;qqrquuuumzNnTkFBwYoVK2bPnn3uuefW19fn+nVJkiRJkiTpfyjI9QvQUdfe3v7ggw/+27/9W1NT&#10;0/jx43/4wx++973vDSH84Ac/uPTSS43ZSZIkSZIkJYoBuyHummuuWbFiRWlp6fXXX3/jjTdWVFTs&#10;+1/z5s37zne+09nZWVJSksNXKEmSJEmSpP0ZsBviRo8evXDhwpqamsz/VVlZuXLlSqN1kiRJkiRJ&#10;iWINuyHuu9/9bk1NTWtra/rPjRs37v9/jdZJkiRJkiQljQG7Ia6vr++ss866/vrr039ef/31p512&#10;2qCwnSRJkiRJkpLDgN0Qd9VVV5155pk///nP038uXrz4lltuueqqq3L7qiRJkiRJknQgBuyGuDfe&#10;eOOee+4pKyvbd+Tmm2/u7u5ub2/P4auSJEmSJEnSgRiwG+IKCgo6OzsHHezp6Uml/OolSZIkSZKS&#10;yKjNEPfhD3/40ksvfeutt9J/tre333zzzePGjXO7CUmSJEmSpGQqyPUL0NH1zW9+c/369eedd15B&#10;QUEIobe3t7y8fPny5bl+XZIkSZIkScrOgN3Q94tf/KKxsbGxsbGvr6+iomLs2LG5fkWSJEmSJEk6&#10;IAN2Q19nZ2dbW1sqlUqlUnv27NmwYUMIYdKkSbl+XZIkSZIkScrCgN0Q9/jjj3/xi18cdDA/P//V&#10;V1/NyeuRJEmSJEnSwRmwG+K+9a1vzZs376tf/eqwYcNy/VokSZIkSZJ0aAbshrj29vbPfe5zsaJ1&#10;GzduXL9+/fjx46dOnbrvYENDQ319fU1NTV1d3cEPHuS4JEmSJEmS0lK5fgE6usaOHbt69eooD/XT&#10;n/702muvXbBgwd/+7d/+wz/8Q/rg/PnzP/axjy1YsOCzn/3sfffdd5CDBzkuSZIkSZKkffIGBgZy&#10;/Rp0FO3atet973vf3//931900UX7Hz/cTSf6+/tPP/30Rx99dPLkya2trTNnzvz1r389ZcqUGTNm&#10;PPzww7W1tY2NjbNmzXr00UdramoyD06cOLGvry/r8f2fpa6ubkTBDW/7TUuSJEmSNJS19D5YX1+f&#10;61eho8glsUPclVdeGUK466677rrrrn0Hj2zTiYGBgeLi4hDC8OHDU6lUT0/PkiVLKisra2trQwhV&#10;VVXnn3/+0qVLx48fn3lw4sSJWRsPCtiFEFp6HzzkKylKTStOTTvc1y9JkiRJUsJ19b/Y3f9irl+F&#10;cs+A3RC3ePHiKI+TSqVuv/32m2++efbs2cuWLfvoRz96xhlnPPLII6eccsq+NmVlZWvXri0tLc08&#10;GEJobm7OenwQM+wkSZIkSe9YxSxDhSS76JhmDbuhr7+//7vf/e6cOXNWrlxZX1//wgsvHNnjLF++&#10;vKSk5LjjjqusrHz99dc7Ozv7+vpSqT+eQqlUqr+/P+vBEMKBjkuSJEmSJGl/BuyGuM7OzqlTp/7y&#10;l798/fXXQwhbt26dN2/e9773vcN9nEWLFq1cufKhhx665pprHnjggRDCT37yk6Kior6+vn1t+vv7&#10;CwoKsh4MIRzouCRJkiRJkvZnwG6I+4u/+ItPfepTzzzzTHo56qxZs3784x/ff//9h/s4TU1NU6ZM&#10;yc/PT/954oknNjQ0VFdXr1q1av8206dPz3owhHCg45IkSZIkSdqfAbshbvv27Z/+9Kf3P3Leeefl&#10;5+e3trYe1uOceuqpzzzzzIYNG0IIra2ty5cvP+ecc2bMmBH+UCZv3bp1y5YtmzlzZtaDIYQDHZck&#10;SZIkSdL+XJM4xBUUFOzZs6eysnLfkf7+/p6ensNdjjp16tSvfOUrH/nIR0477bTVq1dfeeWV6f1n&#10;77777ltvvbW2tnb16tV33nnn6NGjD3QwlUplPS5JkiRJkqT95Q0MDOT6NegouuOOOx5//PEnn3zy&#10;xhtvvOOOO+rq6j71qU9t37590aJFuX5pWdTV1blLrCRJkiRJB9fS+2B9fX2uX4WOIjPshrg77rjj&#10;jTfeSC8+vfHGG/fs2TN8+PDnn38+169LkiRJkiRJ2RmwG/p+9rOfvfnmm7t27erv76+srDzxxBNz&#10;/YokSZIkSZJ0QAbs3hHGjh07duzYXL8KSZIkSZIkHZoBuyFu27ZtWY+PGzfuT/xKJEmSJEmSRBiw&#10;G+LmzZu3ffv2QQcrKiosY6f/n717jY+6PPPHfzMJBo2laQQUWCpqMBxE5diqKIWK61rQFa14QKp4&#10;ADRqq/XsK2CLWNRaQGRlLVVbFgtaqdIXilJsDKYVjxSDBhDFVCCKIYIcw0z+D6abf34hHNzKzJfw&#10;fj+a+5p7MldySWA+fg8AAABANAnsGrl6d4PduHHjzTff3K1bt3T1AwAAAMDuNampqUl3D6RUdXX1&#10;cccdF83bP+fn538z87J0dwEAAACR9sWOx6P5uZ6vSyzdDZBqTZs2DSFUVVWluxEAAAAAGuCU2EZu&#10;1apV9Srjxo076KCDcnJy0tIPAAAAALsnsGvkhg0bVu+mE9/4xjemTp2arn4AAAAA2D2BXSNX76YT&#10;GRkZ6eoEAAAAgL0hsGvkKioqdr+hTZs2qekEAAAAgL0hsGvkhg8f/uGHH4YQDjrooFgstnXr1rrP&#10;ZmRkLF26NE2tAQAAANAAgV0j9+Mf/3jMmDFz5sxp2bJlCGHz5s2FhYVNmzYdO3ZsulsDAAAAoAFN&#10;ampq0t0D+1DPnj1ffPHF3NzcusXOnTu//fbbWVlZ6epqV/Lz87+ZeVm6uwAAAIBI+2LH42VlZenu&#10;gn0olu4G2LcSiURmZgPHUcbj8dQ3AwAAAMAeCewauW7duo0cOfLLL79MLrdt21ZQUNCyZctDDjkk&#10;vY0BAAAA0CDXsGvkpk2bduaZZ/bo0SM7OzuEsGnTpsMOO6ykpCTdfQEAAADQMIFd4/fCCy+sWbNm&#10;3bp1IYTDDjusTZs26e4IAAAAgF1ySmzjl0gknnrqqVtvvXXHjh0bN25866230t0RAAAAALsksGvk&#10;Nm/e3KlTp5kzZ37wwQchhE8++eSiiy6aPHlyuvsCAAAAoGECu0Zu8ODBV1555auvvtqxY8cQQv/+&#10;/adNmzZlypR09wUAAABAwwR2jdzatWuvuuqqupU+ffpkZGRs2LAhXS0BAAAAsBsCu0YuMzNzy5Yt&#10;dSuJRGL79u2Zme43AgAAABBFArtGbuDAgYMGDaqsrEwuN2/ePHTo0LZt2x5yyCHpbQwAALJ6La0A&#10;ACAASURBVACABjnMqpEbM2bMhx9+eNJJJ4UQLr/88i1bthx88MGvv/56uvsCAAAAoGECu0ausrLy&#10;iSeeWLNmzbp16xKJRE5OzpFHHpnupgAAAADYJYFdI3fWWWcNHTq0oKCgdevW6e4FAAAAgD1zDbtG&#10;bseOHQ6pAwAAANiPOMKukXv44YeHDRu2evXqAQMGZGRk1Nb3JsUrLi4+9dRTa5fl5eVlZWXt2rXL&#10;z8/fffGrbgYAAACgVpOampp098A+1Ldv37Vr19YrZmRkLF26dPcvnDJlypNPPllcXJxczpkz5xe/&#10;+MXJJ5/85ptvnnPOOTfccMOuil91c135+fnfzLzsX/uOAQAAoJH7YsfjZWVl6e6CfUhgR31VVVXj&#10;x4+fN29ednZ2MrCLx+O9evWaNWtWXl5eZWVl//79//jHP7Zr127nYvv27b/S5npvLbADAACAPRLY&#10;NXpOiaW+CRMm5Obmjhs37p577klWXnnllZycnLy8vBBCbm7uaaedtnDhwrZt2+5cbN++/VfavPO7&#10;f7Hj8T12mBU7sVnsxK/tGwYAAIBo2Jp4Z1vinXR3QfoJ7BqnN954I4TQs2fP/8NrCwsLY7FYUVFR&#10;baWqqqpjx461y0MPPXTZsmXZ2dk7F7/q5p05wg4AAIADVrO9O0Jlbw52Yb/mLrGN02233TZx4sTk&#10;4w0bNpx55pmbN2/ey9fGYvX/q4jH43WLsVgskUg0WPyqmwEAAACoR2B3QPjwww//lZdnZWXF4/Ha&#10;ZSKRyMzMbLD4VTcDAAAAUI/Ajj1r1arVu+++W7tcv359jx49Gix+1c0AAAAA1COwY8969eoVQkhe&#10;1W758uUlJSUnnXRSg8WvuhkAAACAepyWyJ7FYrEHHnjgxhtvzMvLKy0tHT9+fIsWLUIIDRa/0mYA&#10;AAAA6mlSU1OT7h74+p1++unl5eUdOnRILpcvX177OITQpEmTOXPmpKm13cnPz3eXWAAAANi9L3Y8&#10;XlZWlu4u2IccYdc4tW3bNpFI1N4Ztm3btnXvErvzfWABAAAAiAiBXeP0xBNPpLsFAAAAAP4vHGkF&#10;AAAAABEisAMAAACACBHYAQAAAECECOwAAAAAIEIEdgAAAAAQIQI7AAAAAIgQgR0AAAAARIjADgAA&#10;AAAiRGAHAAAAABEisAMAAACACBHYAQAAAECECOwAAAAAIEIEdgAAAAAQIQI7AAAAAIgQgR0AAAAA&#10;RIjADgAAAAAiRGAHAAAAABEisAMAAACACBHYAQAAAECECOwAAAAAIEIEdgAAAAAQIQI7AAAAAIgQ&#10;gR0AAAAARIjADgAAAAAiRGAHAAAAABEisAMAAACACBHYsUvFxcV1lytWrJg/f/5bb71Vt1heXj5/&#10;/vyysrJ6r22wvqvNAAAAANQS2NGwKVOm3HHHHbXLsWPHXn311fPmzbv77rsvvvjibdu2hRDmzJlz&#10;4YUXzps3b9SoURMnTqzd3GB9V5sBAAAAqCsz3Q0QOVVVVePHj583b152dnay8t57782cObO4uDgn&#10;JyeEMGjQoDlz5px77rmjR4+eNWtWXl5eZWVl//79zznnnPbt28fj8Z3r7dq1a3BzOr9PAAAAgEhy&#10;hB31TZgwITc3d9y4cbWVnJycqVOnJtO6EMJRRx21evXqV155JScnJy8vL4SQm5t72mmnLVy4MITQ&#10;YH1XmwEAAACoxxF21FdYWBiLxYqKimorrVu3bt26dfLxqlWrXn755VGjRr3//vsdO3as3XPooYcu&#10;W7YshFBVVbVzPTs7u8HNO/tix+N77DArdmKz2Ilf7bsCAACAyNuaeGdb4p10d0H6CeyoLxbb5XGX&#10;FRUVl1122TXXXNOpU6fS0tK6O2OxWCKRCCHE4/Gd6w0WG3yLb2Ze9q9/CwAAALA/arZ3R6jszcEu&#10;7NecEsveWrJkybnnnjts2LBRo0aFELKysuLxeO2ziUQiMzNzV/VdbQYAAACgHoEde6WkpGT48OFj&#10;xoy5/PLLk5VWrVq9++67tRvWr1/fo0ePXdV3tRkAAACAegR27Fl5eXlBQcF9993Xr1+/6urq6urq&#10;eDzeq1evEELyUnfLly8vKSk56aSTQggN1ne1GQAAAIB6nJbIns2YMWPTpk0jR46srVxyySWFhYUP&#10;PPDAjTfemJeXV1paOn78+BYtWoQQYrFYg/UGiwAAAADU06SmpibdPcA/5efnu+kEAAAA7N4XOx4v&#10;KytLdxfsQ06JBQAAAIAIEdgBAAAAQIQI7AAAAAAgQgR2AAAAABAhAjsAAAAAiBCBHQAAAABEiMAO&#10;AAAAACJEYAcAAAAAESKwAwAAAIAIEdgBAAAAQIQI7AAAAAAgQgR2AAAAABAhAjsAAAAAiBCBHQAA&#10;AABEiMAOAAAAACJEYAcAAAAAESKwAwAAAIAIEdgBAAAAQIQI7AAAAAAgQgR2AAAAABAhAjsAAAAA&#10;iBCBHQAAAABEiMAOAAAAACJEYAcAAAAAESKwAwAAAIAIEdgBAAAAQIQI7AAAAAAgQgR2AAAAABAh&#10;AjsAAAAAiBCBHbtUXFy8c3Hx4sWfffZZ7bK8vHz+/PllZWX1tjVY39VmAAAAAGoJ7GjYlClT7rjj&#10;jnrFFStWDB06dPHixcnlnDlzLrzwwnnz5o0aNWrixIm12xqs72ozAAAAAHVlprsBIqeqqmr8+PHz&#10;5s3Lzs6uW6+urr7ppptatGiRXMbj8dGjR8+aNSsvL6+ysrJ///7nnHNO+/btG6y3a9euwc1p+PYA&#10;AAAAos0RdtQ3YcKE3NzccePG1as/+OCD3//+94899tjk8pVXXsnJycnLywsh5ObmnnbaaQsXLtxV&#10;fVebAQAAAKjHEXbUV1hYGIvFioqK6hYXLVr02muvPfPMMyNGjEhWqqqqOnbsWLvh0EMPXbZs2a7q&#10;2dnZDW7e2Rc7Ht9jh1mxE5vFTvwK3xIAAADsD7Ym3tmWeCfdXZB+Ajvqi8XqH3e5YcOGwsLCRx55&#10;pG4xHo/X3RmLxRKJxK7qu9q8s29mXvYvfwcAAACwX2q2d0eo7M3BLuzXBHbs2X333de5c+dVq1at&#10;WrWqsrKytLS0Xbt2WVlZ8Xi8dk8ikTjooINCCA3Wd7UZAAAAgHoEduxZy5Ytly5dOmPGjBDCJ598&#10;UlRU1Lx5886dO7/77ru1e9avX3/WWWeFEFq1arVzvcFiCr8DAAAAgP2Gm06wZzfccMPU/9W1a9dr&#10;rrnm8ssv79WrVwgheam75cuXl5SUnHTSSSGEBuu72gwAAABAPY6w4/8oFos98MADN954Y15eXmlp&#10;6fjx41u0aLGbeoNFAAAAAOppUlNTk+4e4J/y8/PddAIAAAB274sdj5eVlaW7C/Yhp8QCAAAAQIQI&#10;7AAAAAAgQgR2AAAAABAhAjsAAAAAiBCBHQAAAABEiMAOAAAAACJEYAcAAAAAESKwAwAAAIAIEdgB&#10;AAAAQIQI7AAAAAAgQgR2AAAAABAhAjsAAAAAiBCBHQAAAABEiMAOAAAAACJEYAcAAAAAESKwAwAA&#10;AIAIEdgBAAAAQIQI7AAAAAAgQgR2AAAAABAhAjs4cG1NvJPuFjCFqDCIKDCFKDCFKDCFKDCFiDCI&#10;KDCFKDCFA5DADg5c2/zSjwBTiAiDiAJTiAJTiAJTiAJTiAiDiAJTiAJTOAAJ7AAAAAAgQgR2AAAA&#10;ABAhAjsAAAAAiBCBHQAAAABEiMAOAAAAACJEYAcAAAAAESKwAwAAAIAIEdgBAAAAQIQI7Nil4uLi&#10;usvKysoFCxa89tprdYvl5eXz588vKyur99oG67vaDAAAAEAtgR0NmzJlyh133FG7LCoqGjhw4Ny5&#10;cx944IGhQ4cmEokQwpw5cy688MJ58+aNGjVq4sSJtZsbrO9qMwAAAAB1Zaa7ASKnqqpq/Pjx8+bN&#10;y87OTlbi8fjtt98+YcKE3r17hxAGDhz44osvDhgwYPTo0bNmzcrLy6usrOzfv/8555zTvn37eDy+&#10;c71du3YNbk7n9wkAAAAQSQI76pswYUJubu64cePuueeeZKWoqKht27bJtC6E8Kc//SmE8PLLL+fk&#10;5OTl5YUQcnNzTzvttIULF7Zv3/6VV17Zud62bdsGN9d768wmR3yx4/EUfZ+EEELwA48CU4gIg4gC&#10;U4gCU4gCU4gCU4gIg4gCU4iCelPIbHJEmhohRQR21FdYWBiLxYqKimor69evb9euXWFh4bPPPpuR&#10;kXHttddeccUVVVVVHTt2rN1z6KGHLlu2LITQYD07O7vBzfWUvl+0cxEAAADggOIadtQXi9X/r2LF&#10;ihXz5s3r0qXL4sWLn3zyyUceeWThwoXxeLzuzlgslrywXYP1XW0GAAAAoB6BHXv27W9/+8gjjxwy&#10;ZEgIIT8/f8CAAXPnzs3KyorH47V7EolEZmZmCKHB+q42AwAAAFCPwI49O+yww+ouY7FYLBZr1arV&#10;u+++W1tcv359jx49QggN1ne1GQAAAIB6BHbsWb9+/SorK19++eUQQmVlZXFx8aBBg3r16hVCSF7q&#10;bvny5SUlJSeddFIIocH6rjYDAAAAUI/TEtmzpk2bTp48+eabb546deqKFSuGDx/+ne98J4TwwAMP&#10;3HjjjXl5eaWlpePHj2/RokUIIRaLNVhvsAgAAABAPU1qamrS3QMAAAAA8E9OiQUAAACACBHYAQAA&#10;AECEZIwZMybdPQCpVlxcfOSRR9Yuy8vLX3/99erqatcWTI0VK1a89dZbVVVVrVu3ri2aQoqVlZW9&#10;8847sVgsJyentmgKabF48eKMjIzs7Ozk0hRSqbKysrS0dPX/OvTQQ7OysoIppENlZeVf//rXTz/9&#10;9N/+7d9qiwaRMvX+LKxevXr79u3JvyBMIcU++uijN954Y9u2bS1btqwtmkKKJf+xmpGR4Z9JabE3&#10;H9aM40AgsIMDzpQpUyZOnDh8+PDkcs6cOT/+8Y+3b9/+6KOPVlVVffe7301ve43e2LFjJ02atHnz&#10;5meeeWbOnDkDBw7MzMw0hRT71a9+NWnSpK1btz7yyCNbtmzp2bNn8GchTVasWDFkyJATTzzx6KOP&#10;DqaQcjNmzLj11luff/75OXPmzJkzp3v37t/+9rdNIfWKioquuOKKrVu3Pv/8888999x//ud/NmnS&#10;xCBSqbi4+IYbbpjzv5566qnq6urvfe97ppBijz322F133bV9+/bf/va377//fv/+/YO/GlLu/vvv&#10;v/fee7dv3z5t2rSqqqrevXsHU0ihvfmwZhwHihrggLF+/frbbrutW7duffr0SVZ27NjRrVu35cuX&#10;19TUfP755yeccMKHH36YzhYbu6VLlx533HHr169PLgcOHPjUU0+ZQootW7asdgqffvppp06dPv/8&#10;c1NIi+3bt5999tnf+973XnrppRq/kdLhJz/5yf/8z//UrZhC6u3YseOkk0567bXXkssf/OAHzz//&#10;vEGkUXFx8WmnnbZ+/XpTSLF4PN65c+dly5bV1NR88cUXnTt3Xrp0qSmk2N///vfjjjtu9erVNTU1&#10;W7du7dev39///ndTSI29/LBmHAcO17CDA8iECRNyc3PHjRtXW3nllVdycnLy8vJCCLm5uaeddtrC&#10;hQvT12Djl5OTM3Xq1NqTC4466qjVq1ebQoodc8wxs2fPTk6hadOm8Xi8urraFNLiwQcf/P73v3/s&#10;sccml6aQekuXLj3mmGMqKyurq6uTFVNIvaKiorZt2yaPYQkh/OlPfzrzzDMNIl02b958++23jx07&#10;NicnxxRSr6amplmzZiGEgw8+OBaLbd++3RRSbMWKFaeeemrysi1ZWVk9evSYN2+eKaTGXn5YM44D&#10;h8AODiCFhYU333zzwQcfXFupqqrq2LFj7fLQQw9dtmxZOlo7ULRu3frkk09OPl61atXLL788YMAA&#10;U0ixWCyWl5cXj8dnzpz5ox/96Nprrz388MNNIfUWLVr02muvXX/99bUVU0ixeDz+8ccf//znPx84&#10;cOAJJ5xw1113BVNIh/Xr17dr166wsPCEE07o3r37tGnTgkGkz6OPPtqxY8dTTz01mELKxWKx0aNH&#10;X3PNNRMnThw6dOiQIUNOOOEEU0ixrKysTz75pHa5YcOGzz77zBRSYy8/rBnHgUNgBweQWKz+H/l4&#10;PF63GIvFEolEaps6QFVUVFx22WXXXHNNp06dTCEtKisrt23b1qpVq1dffbWqqsoUUmzDhg2FhYUP&#10;Pvhg3aIppFhFRcXpp5/+3//93yUlJS+//HJxcfGTTz5pCqm3YsWKefPmdenSZfHixU8++eQjjzyy&#10;cOFCg0iLbdu2PfbYY7X/I8EUUu+NN9445JBDWrZsmZOT88EHH2zevNkUUuzkk0+uqKi4//77Fy1a&#10;9MQTT7z77ruJRMIUUmMvP6wZx4FDYAcHtKysrHg8XrtMJBKZmZlp7OcAsWTJknPPPXfYsGGjRo0K&#10;ppAmLVu2HDZs2KOPPtqsWbMnnnjCFFLsvvvu69y586pVq4qKipI3ZywrKzOFFGvTps2kSZPatGkT&#10;Qjj88MMHDBjw5ptvmkLqffvb3z7yyCOHDBkSQsjPzx8wYMDcuXMNIi1eeOGFdu3ade3aNbk0hRRb&#10;sGDB22+/PWPGjIsvvnjq1KkhhN/85jemkGI5OTnTp09ftWrVpEmTNm7cePbZZ2dlZZlCujT4kzeO&#10;A4fADg5orVq1evfdd2uX69ev79GjRxr7ORCUlJQMHz58zJgxl19+ebJiCim2cuXK6dOn1y6POOKI&#10;tWvXmkKKtWzZctOmTTNmzJgxY8Ynn3xSVFRUUlJiCim2atWqp59+una5ffv2jIwMU0i9ww47rO4y&#10;FovFYjGDSIuioqIBAwbULk0hxdavX3/sscdmZGQkl0ceeWR5ebkppNiXX365adOmyZMnT58+vaCg&#10;4KOPPurWrZsppEuDP3njOHAI7OCA1qtXrxBCUVFRCGH58uUlJSUnnXRSuptqzMrLywsKCu67775+&#10;/fpVV1dXV1fH43FTSLF4PH7vvfeuXLkyhLBu3bqFCxcOGDDAFFLshhtumPq/unbtes0111x++eWm&#10;kGJbt24dPXr0ihUrQggVFRV//vOfBw0aZAqp169fv8rKypdffjmEUFlZWVxcbBDp8re//e2EE06o&#10;XZpCinXu3PnVV19N/gW9YcOGN954o3fv3qaQYhs3brz44osrKipCCG+//fYbb7zhn0lp1OBP3jgO&#10;HI6chANaLBZ74IEHbrzxxry8vNLS0vHjx7do0SLdTTVmM2bM2LRp08iRI2srl1xySWFhoSmkUocO&#10;He66667Bgwf36NHjzTffHDVqVP/+/UMIppB2fiOlWH5+/p133nnBBRd07dp1yZIl1113XZ8+fYI/&#10;CynXtGnTyZMn33zzzVOnTl2xYsXw4cO/853vBINIuUQi8fnnn3fu3Lm24pdSinXq1OmOO+644IIL&#10;unTpUlpaet5555133nnBn4XUat269a233vof//EfXbp0+cc//jF58uTmzZsHU0iTXf0WMo4DRJOa&#10;mpp09wCk3+bNm5s1a7bzhU5JJVNIpUQiUVlZ+a1vfav21JskU4gCU0ilRCKxdevWnX/gppB6W7Zs&#10;Oeigg/xSiiBTSKXkL6WsrCx/FtIoHo9v27btkEMOqVc3hXRp8CdvHI2ewA4AAAAAIkQWCwAAAAAR&#10;IrADAAAAgAgR2AEAAABAhAjsAAAAACBCBHYAAAAAECECOwAAAACIEIEdAAAAAESIwA4AAAAAIkRg&#10;BwCwn3n22WevuOKKnj17nnLKKT/96U9LS0trnyooKKi7TJdEIlHbRkFBweLFi9PbDwDA/kVgBwCw&#10;30gkEqNGjSosLOzUqdO4cePuvPPOrVu3Dh48eMaMGckNL7300rp169LbZAjhlltu+cMf/pB8XF1d&#10;nUgk0tsPAMD+JTPdDQAAsLemTJny17/+ddasWfn5+cnKWWedNW3atLvvvrtHjx61xbTbuHFj8+bN&#10;k4+nTp2a3mYAAPY7jrADANg/JBKJ6dOn/+hHP6oXzF1xxRVHHXXUb37zm+RyxYoVQ4cO7d69+6WX&#10;XrpkyZLabQsWLPjhD3/YvXv3M844Y8qUKcnitm3b7r///r59+/bs2fOaa65ZtWpVsj5ixIiSkpL+&#10;/fsPGjToD3/4Q+3+EMKaNWtGjBhRUVERQli9evWtt9763e9+t3v37ueee+6zzz4bQviv//qvJUuW&#10;/OUvf7nxxhuTX+rtt99OvvbLL7+85557TjnllOTbrVy5svbtFixYcPnll3fv3n3QoEHz58/fBz8/&#10;AID9hsAOAGD/sHz58vXr13fv3n3np3r37l1UVJR8/PDDD1944YXPP//8Mccc86Mf/SiZrK1atWrU&#10;qFFDhgx55ZVXbr/99l//+tdPP/10COGmm24qKir65S9/+dxzz7Vq1eqiiy6qrKwMIfzlL38ZN27c&#10;ZZdddvbZZ3/rW996+OGHt2zZkvz6f/zjH1evXn344YcnEolhw4Zt2bLlsccee+aZZ3r27HnLLbeU&#10;l5efdtppbdu27dChw/nnn5/8Up9//nnytVdeeeWbb745ceLE3//+99/85jeHDBmyZs2a5J7Ro0cP&#10;HDhw0qRJxx133PXXX//ZZ5/t8x8oAEBUCewAAPYPa9euDSEcfPDBOz/VpUuXjRs3Jh9fe+21AwcO&#10;PPzww8eMGdOiRYuZM2eGED766KOMjIyTTz750EMP7dev37Rp07p27free++99NJLEyZM6NmzZ5s2&#10;bcaMGZObm5vcH0IYNGjQsGHDrrrqqu9973s5OTlz585N1mfPnj148OAQwpdffjlgwIAxY8Z06tSp&#10;ffv2t99+ewhh5cqVXbp0yc3Nbdu27cknn1y3yddee+3tt9+ePHlyz5498/Ly7r333sMPP/zxxx9P&#10;PnvZZZedd955ffr0GTNmTDweX7p06T74EQIA7B9cww4AYP+QnZ0dQtixY8fOT5WXl2dm/vPfdZ06&#10;daqtH3fccStWrAgh9OnTp2PHjqeffvrxxx9/8sknDxgwID8/P3kG66OPPlq7f9OmTe+//37ycYcO&#10;HZIPYrHYueee+9xzz5133nmLFy/+xz/+cc4554QQmjdvfuutty5cuHDlypXvvfde7fmtu/KPf/yj&#10;efPmbdq0qa0cf/zxH3/8cfLxkUcemXyQlZUVQqiurt7bnwsAQKMjsAMA2D9069YtMzNz5cqV9Y5c&#10;CyG89957PXv2TD6uTe5CCBkZGcmALyMj4+mnny4qKnrppZf++Mc/Pvzww7fccktOTs5BBx3Uq1ev&#10;2v29evWqDdQyMjJq64MHD3700UcrKiqeffbZvn375ubmhhC2bNly8cUXV1ZW9u7du3Pnzuedd94l&#10;l1yym/63b99e92sCALArAjsAgP1DRkbGkCFDpk2bdvbZZ9fegzWE8NZbby1cuPBXv/pVcrlu3bra&#10;pz744INkHrdy5cr333//rLPO6tevXwjh3nvvffTRR++9997t27f37du3ZcuWyf1FRUUNnnJ79NFH&#10;d+vWbe7cuXPnzh0/fnyyOH/+/LKyspKSkpycnBBC8mJ5u3HYYYdt2LDhyy+/PPTQQ5OVjz/++Nvf&#10;/vb/6YcBANCYuYYdAMB+4/rrr2/atOnFF1+8cOHCRCKxefPmJ5988uqrr/73f//3s846K7lnypQp&#10;ycxu+vTpZWVlQ4YMCSGsW7fupz/96WuvvRZCSCQSH3/8cYcOHfr27duuXbu77rpr8+bNIYQFCxZc&#10;ffXV69evb/Ctzz333ClTpsRisVNPPTVZSR4ul3yvL7/88u677w4hxOPx5FPl5eUbNmyo+xW+//3v&#10;H3744YWFhdu2bQshzJw58/XXX9/9QXkAAAcmR9gBAOw3cnJyZs2a9eCDD44YMSJ5rmuLFi2uuuqq&#10;ESNG1O45/vjjTz/99Jqamuzs7MmTJx999NEhhN69e19zzTXDhw9v2rRpPB7v0KHDww8/HIvFHnvs&#10;sRtvvLFXr15NmzYNIdxyyy39+/dv8K3PPvvsn/3sZ5dddlks9s//4ztgwIC+ffsmD/fLyMgYMWLE&#10;xx9//MEHH/Tv379///6FhYWnnHLKkiVLar9CRkbGtGnTbrrppu7du2dmZubk5EycOLFLly777scF&#10;ALCfalJTU5PuHgAA+GoSicRHH33UvHnzFi1a7PxsPB5fv359bm5ubbhW+6rPPvssJycneWOHWtXV&#10;1ZWVlS1btqy3f29UV1dv3LgxeVW7eu9VU1PT4EXrtm3btmXLluSJtAAA7ExgBwAAAAAR4hp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QI7AAAAAAgie4gsAAAIABJ&#10;REFUQgR2AAAAABAhAjsAAAAAiBCBHQAAAABEiMAOAAAAACJEYAcAAAAAESKwAwAAAIAIyUx3AxxA&#10;ysrKysvL8/Ly2rdvn+5eAAAAACKqSU1NTbp74IDwq1/96vnnn+/Ro8frr7/+wx/+cMSIEenuCAAA&#10;ACCKBHakwvLlywcPHlxcXJyTk/PZZ5/17dt34cKFubm56e4LAAAAIHJcw45UOOaYY2bPnp2TkxNC&#10;aNq0aTwer66uTndTAAAAAFHkGnakQiwWy8vLi8fjTz/99IwZM6699trDDz98522XXnrpokWLUt8e&#10;AAAA7Ed69+79u9/9Lt1dsA8J7EidysrKbdu2tWrV6tVXXx02bFjygLu6Fi1aVFZWlpbeqJWfn28K&#10;aWcKUWAKUWAKUWAKEWEQUWAKUWAKUWAKUZCfn5/uFti3nBJL6rRs2XLYsGGPPvpos2bNnnjiiXS3&#10;AwAAABBFAjtSYeXKldOnT69dHnHEEWvXrk1jPwAAAACRJbAjFeLx+L333rty5coQwrp16xYuXDhg&#10;wIB0NwUAAAAQRa5hRyp06NDhrrvuGjx4cI8ePd58881Ro0b1798/3U0BAAAARJHAjhS56KKLLrro&#10;onR3AQAAABB1TokFAAAAgAgR2AEAAABAhAjsAAAAACBCBHYAAAAAECECOwAAAACIEIEdAAAAAESI&#10;wA74fxQUFKS7BUwhEkwhCkwhCkwhIgwiCkwhCkwhCkwBUqBJTU1NunuAf8rPzy8rK0t3FwAAABBp&#10;Pj43eo6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QAAAABEiMAOAAAAACJEYAcAAAAAESKwAwAAAIAIEdgBAAAAQIRkprsBGo8VK1Z89NFH&#10;ubm53bt33/nZysrKlStX1i6PPfbY5s2bp7A7AAAAgP2DwI6vx9ixYxcsWNCjR49ly5ZlZ2c/9thj&#10;WVlZdTfMnj37wQcfrC1OmjSpT58+6egUAAAAINIEdnwN3nvvvZkzZxYXF+fk5IQQBg0aNGfOnPPP&#10;P7/untLS0jvvvPPiiy9OU48AAAAA+wfXsONrkJOTM3Xq1GRaF0I46qijVq9eXW/P0qVLjznmmMrK&#10;yurq6pQ3CAAAALDfaFJTU5PuHmhUVq1aNXDgwFmzZnXq1Km2GI/Hu3btevTRR1dWVlZVVQ0ePHjs&#10;2LE7vzY/P39v3qKgoOC666772joGAACAaHjooYcmT568NzvLysr2dTOkkcCOr1NFRcWFF154wQUX&#10;jBo1qm599erVv/jFL2677bY2bdpUVFRccMEFI0eOvOiii+q9PD8/328cAAAA2D0fnxs9p8TytVmy&#10;ZMm55547bNiwemldCKFNmzaTJk1q06ZNCOHwww8fMGDAm2++mY4eAQAAAKJOYMfXo6SkZPjw4WPG&#10;jLn88st3fnbVqlVPP/107XL79u0ZGRkp7A4AAABgvyGw42tQXl5eUFBw33339evXr7q6urq6Oh6P&#10;hxAWL168Zs2aEMLWrVtHjx69YsWKEEJFRcWf//znQYMGpblpAAAAgEjKTHcDNAYzZszYtGnTyJEj&#10;ayuXXHJJYWHhhAkTfvCDH5x//vn5+fl33nnnBRdc0LVr1yVLllx33XV9+vRJY8MAAAAAkeWmE0SI&#10;q2YCAADAHvn43Og5JRY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IrADAAAA&#10;gAgR2AEAAABAhAjsAAAAACBCBHYAAAAAECECOwAAAACIEIEdAAAAAESIwA4AAAAAIkRgBwAAAAAR&#10;kpnuBjiArFix4qOPPsrNze3evXu6ewEAAACIKIEdKTJ27NgFCxb06NFj2bJl2dnZjz32WFZWVrqb&#10;AgAAAIgcgR2p8N57782cObO4uDgnJyeEMGjQoDlz5px//vnp7gsAAAAgcgR2pEJOTs7UqVOTaV0I&#10;4aijjlq9enWDO/Pz8/f41QoKCq677rqvsz8AAACIgIceemjy5Mnp7oL0a1JTU5PuHjiwrFq1auDA&#10;gbNmzerUqVO9p/Lz88vKytLSFQAAAOwvfHxu9NwllpSqqKi47LLLrrnmmp3TOgAAAACCwI5UWrJk&#10;ybnnnjts2LBRo0aluxcAAACAiHINO1KkpKTkhhtuuOeee84444x09wIAAAAQXQI7UqG8vLygoOCX&#10;v/xlnz59qqurQwixWCwjIyPdfQEAAABEjsCusdnV3VdrtWnTJjWd1DVjxoxNmzaNHDmytnLJJZcU&#10;FhamvhMAAACAiHOX2Mbm9NNPLy8vr1s56KCDYrHY1q1bQwjNmjVbvHhxmlrbM7e5AQAAgD3y8bnR&#10;c4RdYzNv3rzkg7lz5959993PP/98y5YtQwhbtmy56aabvvnNb6a1OwAAAAD2wBF2jVavXr2ee+65&#10;1q1b1y127tz57bffzsrKSldXu+d/EQAAAMAe+fjc6MXS3QD7SnV1ddOmTXeub9u2LfXNAAAAALCX&#10;BHaNVteuXYcNG7Zhw4bksrq6+vrrr//Wt77VvHnz9DYGAAAAwG64hl2j9bvf/e6MM87o1atXdnZ2&#10;CGHTpk3NmzcvKSlJd18AAAAA7I7ArjF78cUXV69e/dlnnyUSiRYtWrRr1y7dHQEAAACwBwK7xmzz&#10;5s3V1dXf+MY3QgjV1dUrV64MIRx99NHp7gsAAACAXRLYNVp/+tOfbrrppnrFjIyMpUuXpqUfAAAA&#10;APaGwK7Ruvfeey+66KI777yzwXvFAgAAABBN7hLbaH355ZcFBQXSOgAAAID9i8Cu0WrdunVpaWm6&#10;uwAAAADgq3FKbKM1ffr0U0455ZZbbunXr1/duptOAAAAAERZk5qamnT3wD7Rt2/ftWvX1itG/KYT&#10;+fn5ZWVl6e4CAAAAIs3H50bPEXaNVlFRUbpbAAAAAOArcw07AAAAAIgQR9g1Zhs2bPjiiy8SiURy&#10;WV1d/cILLxQUFKS3KwAAAAB2Q2DXaM2ePfu2226rV2zRooXADgAAACDKnBLbaD344IMjR45cunRp&#10;q1atXnzxxddff713794jRoxId18AAAAA7I7ArtHasGHDpZdempGRccQRR7z66qvNmzd//PHH77//&#10;/nT3BQAAAMDuCOwaraZNm8ZisRDCsGHDZs6cGULIyMjIzs7esGFDulsDAAAAYJcEdo1WXl7e3Xff&#10;vXnz5uOPP37lypXxeHzVqlXr16/Pysra42sHDhy4Zs2aupUNGzZ07tx527Zt+6xfAAAAAEJw04lG&#10;bMaMGb179/7FL37xs5/9rGXLlp07dw4h9OrVazeB3aJFiyZMmBBCWL58+U033VT3qS1btsTj8cxM&#10;/8EAAAAA7Fvyl0YrFou98cYbyccLFiwoLS096KCDOnTosJuX9O7de+vWrVVVVSGEtWvX1n0qMzPz&#10;tttuy8jI2HcNAwAAABAEdgeOLl267M22Z555JoQwdOjQ+++/v3Xr1vu4KQAAAADqE9g1NgUFBeXl&#10;5bt6NhaLzZ49e49fZPr06V9rUwAAAADsLYFdY1NVVZU8pzVp7dq1RxxxRO0yed/YvTF37twTTzyx&#10;TZs2EydO/N3vfte8efMFCxZ8zb0CAAAAsJMmNTU16e6BfWXlypWDBw9+5513vuoLJ06cOGXKlOee&#10;ey43N7dPnz7XXnvt3/72t/Ly8uLi4n3RZ638/PyysrJ9+hYAAACwv/PxudHb2+OtOKA8+eSTTz/9&#10;dH5+/q9//etvfOMb119//YwZMz799NMtW7akuzUAAACARk5gRwO2bNly1FFHhRDmzp1be7eKgw46&#10;qLq6Oq19AQAAADR+rmFHA5o3b/7mm2+ecMIJn3766RNPPBFCWLRo0fbt25s3b57u1gAAAAAaOYEd&#10;Dbj77ruvvvrqEEKHDh2OPvroP/zhD3fcccfw4cPT3RcAAABA4+emE41NQUFBeXl57fL999/v2LFj&#10;7TIWi82ePXtvvk5VVdXGjRvbtWsXQti2bdunn36afLxPuWomAAAA7JGPz42eI+wam6qqqqqqqtrl&#10;EUccUXcZi+3tVQubN2/+29/+9oUXXrjnnnsOOeSQTZs2pSCwAwAAAEBg19hMnz79X/8imzdv7tat&#10;W4sWLdatWxdC+OSTT0aNGnXdddcVFBT8618cAAAAgN1wl1gaMHjw4CuvvPLVV19Nnk7bv3//adOm&#10;TZkyJd19AQAAADR+AjsasHbt2quuuqpupU+fPhkZGRs2bEhXSwAAAAAHCIEdDcjMzNyyZUvdSiKR&#10;2L59e2amc6gBAAAA9i2BHQ0YOHDgoEGDKisrk8vNmzcPHTq0bdu2hxxySHobAwAAAGj0BHaN1sCB&#10;A9esWVO3smHDhs6dO2/btm2Prx0zZkyXLl1OOumk999///LLL+/WrdvSpUvnzZu3z5oFAAAA4J+c&#10;4djYLFq0aMKECSGE5cuX33TTTXWf2rJlSzwe38vTWp944ok1a9asW7cukUjk5OQceeSR+6RdAAAA&#10;AP5fArvGpnfv3lu3bq2qqgohrF27tu5TmZmZt912W0ZGxl5+qdatW7du3bp2WVJScvLJJ3+NrQIA&#10;AACwM4FdI/TMM8+EEIYOHXr//ffXTdz2xqpVq0aNGrV9+/YrrrjioosuSharq6uvvPLK119/fenS&#10;pV9/uwAAAADUIbBrtKZPn75hw4aPPvookUjUrR999NG7eklFRcUZZ5zRokWLrKysMWPGfP755wUF&#10;BfPnz7/22mtDCHfeeefevG9xcfGpp566c72ysnLlypW1y2OPPbZ58+Z7+80AAAAAHDAEdo3Wyy+/&#10;PHLkyBBC3XNgmzRpUlpauquXXH/99W3btl2wYEEIYe7cubfeemvLli0LCwu7dev22GOPHXzwwXt8&#10;0ylTpjz55JPFxcU7PzV79uwHH3wwKysruZw0aVKfPn2+6jcFAAAA0OgJ7Bqt22+//dJLL7399tv3&#10;/qJ1n3/++VVXXZV8fOaZZ/7kJz8pLCwcN27ceeedt8fXVlVVjR8/ft68ednZ2Q1uKC0tvfPOOy++&#10;+OK9bAYAAADgwBRLdwPsK1u2bBkxYsTep3VJHTt2TD6IxWIhhNGjR+9NWhdCmDBhQm5u7rhx43a1&#10;YenSpcccc0xlZWV1dfVXagkAAADggOIIu0ardevWS5Ys6d+//7/yRfr167eXOwsLC2OxWFFRUYPP&#10;xuPxjz/++Oc//3llZWVVVdXgwYPHjh3b4M78/Pw9vldBQcF11123l40BAADA/uKhhx6aPHlyursg&#10;/QR2jU3tjR0eeuihgQMH/vjHPx4wYEDycLmk3dx04l9R9y12VlFRcfrpp992221t2rSpqKi44IIL&#10;nnzyydq70NZVVla2L9oDAACA6Lvuuuv25giVvTnYhf1ak5qamnT3wNfp9NNPLy8v39WzGRkZS5cu&#10;3c1r6965tbS0tEuXLnVf+9RTT+3+3YuKiu66664GbzpR19ixY6uqqh544IF69fz8fIEdAAAA7J6P&#10;z42eI+wam/nz5/+fX9uiRYu6YV+LFi0qKipql7s/hm73Vq1a9frrr59//vnJ5fbt27/qxfUAAAAA&#10;DhACO/5/v//977/eL7h48eJWrVq1bt1669ato0ePPvHEE/Py8ioqKv785z+PHz/+630vAAAAgMZB&#10;YNdoLV++fOdiRkZGs2bN2vx/7d17fFXVmf/xZQIlUX9MCCAVa4kGQVCLImi1KIGCtRbtKFbUtuKl&#10;rQUvndp6qfoCrFTH6lhRpHUci8zLkbbS2paODtVCUpBWEbyiogQTsUBayUlRSSAm/P7Ycjzm3Nbe&#10;+9lrrb3P5/2XCXGfk5zkPGt917PWHjzYzHO46667vvSlL5199tnDhw+/4YYbzjnnnKOOOuqll166&#10;4oorxo0bZ+Y5AAAAAAAAxAtn2CXWl7/85ddee00pVVlZqZRqb29XSpWXl3d1dZWXl69YsWLQoEGW&#10;n2IWNuEDAAAAAFAU0+fEC34qGRx3/vnnf/KTn3z66aeff/75559/fu3atSNHjrzuuutefvnlc889&#10;N32cHAAAAAAAAJxCh11ijRkz5n//938z2+ja2trq6uqef/757u7uESNGvPjii3369LH4DLOxRAAA&#10;AAAAQFFMnxOPDrvE+uCDD3rcibWsrKyzs1Ptvd+r99+F3XHHHVdffXVEzxAAAAAAAADZCOwS68gj&#10;j5wxY4Z3dJ1SateuXTNnzhw2bJhSasWKFZ/4xCf233//ohdZt27d2rVro32iAAAAAAAAyMBdYhPr&#10;oYceOuWUU44++ui+ffsqpXbs2DFgwICnnnpqy5Yt3/72t6+//nrbTxAAAAAAAAA5ENgl2R//+Mct&#10;W7Zs3rx527Zto0aNqqmpUUoNHjx47dq1Ou11AAAAAAAAMI/ALmk2bdqklDr00EO9/1BKDRw4cODA&#10;gd3d3el/0k/rjj/++G3btkX0VAEAAAAAAJCNu8QmzSmnnNLd3f3kk09OmDChpaWlx7/us88+69ev&#10;t/LEdHCbGwAAAAAAimL6nHh02CXNH//4R+8/VqxYYfeZAAAAAAAAIADuEltaVq9ebfspAAAAAAAA&#10;oBACuwRqbm4+7bTTJk2atHjx4vQnOzs7p0+f/o1vfMPiEwMAAAAAAEBRBHZJ09LScsopp/zzn//s&#10;7u6eM2fO/PnzlVJPPvnkkUce+de//vW6666z/QQBAAAAAABQCGfYJc2VV1550EEHLV++XCn12GOP&#10;XXvttQMHDpw1a9YxxxyzcOHCysrKoldobW197LHHli5dunv37n322efoo4+ePn36kCFDon/uAAAA&#10;AAAA4C6xiTNp0qRLLrnkvPPOU0p1d3ePGDFCKXXLLbdMnTpV53+fOXPmn/70p//3//5f3759vc90&#10;dHRs3759v/32+8Mf/jB48ODonrniNjcAAAAAAGhg+px4dNgl0OGHH+79R1lZmVJq9uzZmmnd/Pnz&#10;6+vrn3rqqQEDBmR+vqur66abbpoyZcq6devEny0AAAAAAAAycYZd8k2YMEHzK3/zm98sXry4R1qn&#10;lCovL//hD3+4a9euHTt2SD87AAAAAAAAfAyBHT5SVla2devWnP/U2dn5wQcf9OpFSyYAAAAAAEC0&#10;yF8S6Oabb8788LLLLkv/d3l5+SOPPJLvf7zuuusuu+yya665ZurUqX379vV21La3t//9738/++yz&#10;jz766H333Te6pw0AAAAAAABFYJc8AwYM2Lx5c+aHLS0t6Q+9DC6fSZMm/fu///ucOXN+/OMfK6XK&#10;y8u7urq8fzr11FPnzZsXzVMGAAAAAADAR7hLLHJ455133nvvvc7OzvLy8oqKikGDBpWXlxt4XG5z&#10;AwAAAABAUUyfE48OO+QwYMCA7FtPAAAAAAAAwABuOgEAAAAAAAA4hMAOAAAAAAAAcAiBHQAAAAAA&#10;AOAQArvku+OOO66++mrbzwIAAAAAAABauOlE8q1bt27btm22nwUAAAAAAAC00GEHAAAAAAAAOITA&#10;DgAAAAAAAHAIW2KT7/jjj2dLLAAAAAAAQFwQ2CXfd77zHdtPAQAAAAAAALrYEgsAAAAAAAA4hMAO&#10;AAAAAAAAcAiBHQAAAAAAAOAQAjsAAAAAAADAIQR2AAAAAAAAgEMI7AAAAAAAAACH9LL9BCBs5syZ&#10;27Zty/ev5eXljzzyiMnnAwAAAAAAAF8I7JLmpJNOmjNnjlLq4IMPzv7XsjJ6KgEAAAAAAJxGYJc0&#10;55133sEHH3zJJZcsXrx44MCBtp8OAAAAAAAA/KHfKoHGjRv3la985ZxzzrH9RAAAAAAAAOAbHXbJ&#10;NHfuXNtPAQAAAAAAAEHQYQcAAAAAAAA4hMAOpq1cudL2UwAAAAAAAHAXgR2MWrBgwfXXX2/7WQAA&#10;AAAAALiLM+xgSFtb22233bZs2bL99tvP9nMBAAAAAABwF4EdDLnrrruqq6tvueWWH/3oRyEvNWfZ&#10;m1pf9oVDQj5QXB5U1oVjD6yprjD/uM56cM3WptaOol9m5eem+dzqhlbV1fYz8HwQU02tHQ+u2Wr4&#10;QWuqKy4ce6DgBWXfMBNQQQBEweVRAXqob0zVb2yz/Sxyky2CmnVcvPKiB8o9xLElFobMmjXr6quv&#10;rqysLPxlwzU888wzRR+uoTF10S9eFXruas6yNxsaU0W/rDnVMWHBOqkHfXDNVp0HldWc6rjoF69I&#10;Xe3BNVtlfyCH/Gi11NU01TembvqjVumd8FOx71RTU2uH5i/5hAXPRf1ksu3zveWyV9OZIFm5mqZD&#10;frS63vhftCbzv71KqZv++KbgD2TCgnXNKbHXtKExJRj/XfSLV3Wem+yDyrroF68KPrc5y94ULND6&#10;DypbjwSv5viDWqm85h9Uk4/KK/q+Kl5SBa/mMvNvNfqEi6De75t45TW/2idbj8SvJlju77nnHp15&#10;scQTh9PosIMhZWVa6fCGDRtEHq6+seomufff5lTH9LEHFl2Sqm9MCT5oQ2ObzoPKamrtkB1iNslN&#10;oa1oau2oq+2nsw6mmesJqm9M1dVW6Ty3Rc9ubWrtMLnU7w0H6xtTIp19XrjWlGoX/BZkr6b1iMYj&#10;Qn1NrR1WFnvrN7ZJ9X42pToWnjtS6jWds0zkMh+qb0ytmDG66HN7cE1FQ6OjnSBKqYbGlFIyvyTN&#10;qY6m1naRS/l6UMGrNTS2ma9uTa0dcS+pmppaO5x9w6xvTF049kDDldcrqbJXkyrQjrNV3XQ0pzqa&#10;WjtUrczVmlo7NJs6ZSuv+T/V+sbU9DFikyPZP4Sm1vbZXzik6AX3zlKL/GZeccUVV1xxRdEHJbNL&#10;PDrskEw1/SoFx7WaUwvZB7WiprpCsPQ2NLYJXs0bwRseGTS1dgzppzU+rqutMt8/VVNdpGX1wy/r&#10;V9GUMjo9ln2ZZH+w6ZmP4DWL8h7O2Y05tghmKLKRdN3QKvMNzjXVFeZjLE31jSnZkmqlVsa9QDfb&#10;mBt7ddzKG6azmZ0mwcqbXrUSvFop8NY1bT+LvIb0kxxyK6XMb8Fuau2QXQvRfFDZAi1YeZtSHTX9&#10;tEbmgD4CO6C4plSHzvKLbNpla/FT9rtQcmmLNyYwHDw1p4w2pvmiHybWVFdaGaDL5lNSV7MyFXR2&#10;M6yyN6WpG1rlbD4lSzNMTMCSjyYr32Z9Y0q2QNuIsdqVpbTFfOU1/6Ca9CuvknuxoihbpbCA1NTa&#10;obmuaUVNdYVU2qVfxwWXo/b+Wrr4d6pPtnOZco8oENghmby3S8GhkmZqY6XNSpbgmnB9Y0ow7XL8&#10;B1tTXWl4+KsfJoqv4hbV0NgmuX21tUNwXOtdzUr/lPkH1WFrSiM4YBXPHAWfm+Hd6BGRDaeshOZN&#10;rR2yBbqm2njncqrD/IPK1nFNTa3t4muHUvQr7/jaflLfgvegUleTLdAITLCrWr+OS1a3VHtNdYXh&#10;4Ml7RxIs0CLX8cvZ9ze4icAOiWV+G6AsW9M82W6smn4VgjHWhWMPNByK6fc56i+5S/GmNDpfKZh2&#10;6aur7SeVTzWnOupq+0mNa5v1GmZleYchurmgmoBRo3jmKDiY1n8PkV1nEuQVI6m0y7taEgq0hfd8&#10;753Qwpu54crblLLznerQTzBlK29NP8klH8EC7bKGxrbxDm+JjXubVQLeBr0jKZVQ5fW1dkhmB30E&#10;djBq/PjxK1eutP0s/PH5/iuTdllsyhDsxmpq7RgveZKrj30ogg+q21xp/NAr/ZMyzJ+NVd+YEhwl&#10;N7W2j6+tEhzXDulnek24OWXht1dTc6rDypRGMJ+K4s3BzqmUTsZYsucz1DemzM/xvDouW6DHG4+x&#10;lI12aVuVd3xtlfl1Jk3mK299Y2q63C3IZAs0ApPtmtR8TQUfND3It7GKINouLVR5fa0dulnu4SYC&#10;OySW1GDa1/uv1GDa4t27pNaEvVVoqRjrwxYPGyfBO0s/TLSyiiu5Z0H0JEFvQdX8GXbmH9R9UgPW&#10;ZJw16TjBfKqmutJw2uXV8VgX6L2Zo9F2aYuV19l7sFipvOI92uZ3Mlrh/p1wrbRZSaVdXuU1HDzJ&#10;dk3KFmhfV7N1ujTiiMAOSSYyrvX1/puARElqlOyNL8Nfx+ONugwHT/6aK80+N8cPxpLds5D+XRLs&#10;jon1KFmW+1OaoqKY2EsNpn2FiVaatoqKaIJkYZ++aIE2XO69zNFwjJV+czBfed3cLWix8so2Rjm7&#10;47jUSKVdVuq4/sEs4mQLtFTl9VXuzbdLI74I7JBYUrcgtNK7YbEpQ3aU7OaYW5O/5nazAVBTql1/&#10;W5nhs7HSUxqRfCp9NdlVXMNrwi4HrBaHjGJ90BGcSyg1mPY7pXF2G6BUPuWVVMP3CI4oczS8SDOk&#10;X4Wddmm9HaBSXL6zp69YRKryptcORYYZsgXacS5XXo+VNivBylvTz3S7tPc3aKtAF72a/hdbOV0a&#10;MUVgh8SyNa4VeVC7O7xEqqA3QZKKsT6cq1RXyN6sUFZNdYWx4a/fKY3JfErnudUTAAAgAElEQVR2&#10;pddXNFlUxszH3Cg5PWdws39K7Z1YxlcUszKx7fzaZ00quXUmWcJ/0a3tNdXWgifBAm04xkqPCoyu&#10;DGVUXvMPqpy8B4svIpU3Xe5FrpaAlmpN7qd1SnJlyE5vgbdfIb7t0l6BFryar0DfwXIPNxHYAUX4&#10;XVCVOiLH4rYL2dG5SIyVnqvU1VYZC578NmWYPEk9QA+m+ZlPTXVl+HwqPVcRSbvSVzO5GcHlCZKv&#10;fd/iEnCGQFG+5lEutyRLPTdfCaaUDw9VEC3QVrbVG37czMprbDkq/aAOHspu90hK2XUmkQLtMpcr&#10;b5pI2uU3rZOtvIaDJ9locu9dy4WqW1LKPVxDYIfEklqe9VsbpAbT5qc0GQ8tuYorEmNZPClDn8mm&#10;Lb89mOMNHliTntKITGzEjwT2/iPWa8KC7O4+ExmwRpQ5ijy3WLR4FCV77GP6asrOKoJkgTYZY2WW&#10;VJPt0hZ/gR08lD1A5Q0fiqXXDkXWmWQLNEISSbss3gZHmQ2eMs5IiX2BtrLkg5gisEOSWVmeldsB&#10;kZBRssjV0k0ZJjcV+h0DmWza8ptgmsynPmrKkMinxK82/qPDgAy9OSTmPqFuiihzFBlM1zemfK1Y&#10;OLgNMLMYhc+nMr81kwVa9ihMi7vPlPEYy2LldfBQdrtrhyJ1XLakuqyhsc39yhvfwwGsrPZ9tG4h&#10;WqClruZ37ZDMDpoI7IBCAr3/hh1MW2/KkFrF9b4L2au5zOTw1++2MpP5VBQnXqk43w4lY4eXczsg&#10;ZA/j90vqDHWRJ5NN5On5ndK4tg1Q/EhK81uwM9vEZAu0lVMpza4M2Y0mnTuU3W/lFRkVfDykiGU3&#10;li3ujxtF+I0mpSrvkL1pl4ptu3S6QIssR8W93MNZBHZIsvCD6QDvv+EH09aHU+FHyR9rygg9YJW9&#10;WrDHdY3vndrxXcUVPfHKyh/XR5kjq6lZwo+S012T4sIPphPWXCmUdn3452ws7Wpq/egg8JgW6My1&#10;Q2Mxlq3Km+bgoexWKu9HJznEdtXKCutjaR1SaZffwapI5f1oIcRU8JS5xOhagQ7wIjq46x9uIrAD&#10;hDm4JuxX+FFypPcJNTPEDNJcmfThr6bM/gjB5krZbiyTa8KZmaPJQ690xGJKY0v4wXSA+327divh&#10;zClN+LTLeoIpW6CNxViZQaexGMt+NOlYSbW4hpd+XNdKKsILHzzZWok0/Ig9yBbo8JU3wNqhg7v+&#10;4SYCOyRZ+MF0gP1i4QfT9qc0jq3ifmyuYupeHEGa200Nf4OdlKGM5FM9pjQi9whOE0m7zK8Ju9yq&#10;aV34UXJ0cxWJfCoGd8spLHNKE76kyl5N08eaMijQbj+o3dvgFNZj7VCHNyoI8zbSo7ky5DAj0gLt&#10;mhhVXhv7ScPeI7gp9VHnsrF1psxyn4ACnYAOD5hBYIcki+m4NkBThmsypzThYyzZq0XKzNMLNqUx&#10;k0/1SE9C3iNY9gag2VezkWCGHSXLitGUJp/ovoWa6oqw2/n9b+h27SR42fuEZk6QElCgjX0LVs6a&#10;tF55XbsHS7DKW1dbFaby9njQkHVctkC7LEalbXxtP/MnX4dfdbD+E5Yt0OErb4C1Qwd3/cNNBHZA&#10;IUHff2O/5qPCjZJ7ZI4hfyY9rmZmU2GwCZKZUMx6i4e+kHsWesxVQq7iZl/NRGD38aYMp1442Swm&#10;GNfyqUzhfzgBpjSubQNUGX3NAu3SokdSasqs47IFOtkxlguV16lD2V2ovLKHXiX4CK0YnfYQss0q&#10;WHAmW3nNHg7w0duv4NXCS0a5h5sI7JBktrqxwu5ZsDGl6UF8FTfcCnNstpWZGf4G68E0s2ehx5Qm&#10;5J6FSCdIZjYj9EgJncqnMg/jjynZHsweQg6mkzET7jFBEuwESUaBNhNjyZZUTTGqvGZYqbw9EkzZ&#10;ksoRWi4I2WZl/axJZSp46rlfQbRAk53BZQR2SLiQg+lgyy+h86nYdPJrCttm9fEJkpngKdgYyPHh&#10;r4F8qmdTRrh8SvZqPXs3jGxGcKEpw2Xhx9zRnXgVOtlpDxAmOrXrP7sYyT49M2lX1jQvfgXayq9E&#10;j8prZjmqR+V16h4sLiSYIdeZZEuqy2JUeeN4OICVsyZ7rluIFuiQVwu2dujarn84i8AOyCtw70aY&#10;ca0jaZ3E3kPJNisXfiY6zDRtBQsT64ZWGcmnJKc02U/Yqduh6Oi5PdylVVwrB2P14FQ+lS3M0ws8&#10;pXHnVsLZbzVh0q5I2yHzyZU5ShZoY5sKMx/XWLu0YB3Xf9Aen3HnUPZgux9ChmK5QoqS2K8QUgIO&#10;g9YULJoMf/cSwasFJlugw1TewOXeqV3/cBaBHRIuzLg28PtvmHFtgNuQRSTwKDlnU4bgmNvMmnDA&#10;5kpTTVuBGj+N7Fno0ZQRchU31fHxjWChVnSt7BzpMUFyPJ+yIswoOerMMcxgOkYtHvpCp10f+xM2&#10;EDxl/9XLFmgDMVbOoDPqGCu7yhjrxurRAubOoeyB1w7dWWeSLdAui1E0GbLNKnA0GeYewc2pjh6V&#10;18A6U3ZJTUaBZkyIogjsAHlh8ikrfebZwoySczRlhIixHGnK0JTg4a+mrJuiSjZXyqZdZjYjZDdl&#10;hBkly4rRsdy2hMmnAs+j3NkGmD2lCZV2uTFBki3QBmKsnA8adYxlZe0wu9wnoKSGXGeK9Fz8BC8g&#10;uXAYtL6QnctBx6v23419yS6psgU6zNUCrx2aufsZ4o7ADgkXZjAd+P03TD7lypRGdJQc5mrZcxUD&#10;I/gwQYaVbgsd3tA80qeXc2rhzqFXOXo/o9+MkPNBI33E2KmprgycT0WdOYbLp2LT4pFPrilNReCS&#10;mn01M2lXz6YMCrQGK5XXkQXLnEJW3mAPmnO/ggo6zDBQoN0Ro6NUwgsWTYbJp7Irr5l26R6vqWyB&#10;tnIItZmDdBB3BHaAvDDj2gScu5FzSiPYlOHy+LKmuiLqpxdmSlNXWxVpPpWzKSNwKCbbXBl4FTqM&#10;nL8Jxg69KsqRKY0LCUg+obqxgrZ4uHMSfPaUxoVfGF9yZI6iBdpAjGXlrElHKq87h7KHrLzB1ply&#10;LkgELqmyBdpljpQ2faFP7wnyzYZsl7byE87eryBYoMNU3sBrh2YO0kHcEdgh4cIMpl048cqWMKPk&#10;nE0Zgcf6ORPMqA/LaGhsCxwiRD38dWHqkk/OKU3gfCrf1YKNa5taO7L/nKNeE855n1BHbiXszpQm&#10;zCg56u8iZDeWIz/hwHJs6BYtqWbapWVvgxPpbXM1GYixclbeqL/ZnNGkI4mSI82VYcgWaJfVN6ZK&#10;pJM9TJWRXRkydTiAZLu0CwU6Abv+YQCBHRIudoNpd87dCL6KmytzdGTMrS9wIY96+Jt91q++yPOp&#10;XFOawPlUzv8rXlOmnBMkR/qnEnCAnYGuSSuDaXdG8HkmSJL7+wwU6OymDCVaoKP+LmTbrDQlo44L&#10;CrP7IXDlzbl2GPhqsgXacc7urc4p8KjASjSZb/dDpGUr94Zut07vidPoFPFCYIfkC9yNFeb9N0Ta&#10;Ffs3/TxTmoAxVu65SsShWJgsI6nDXx35mjKC7VnIGU0GHtfm7N2IOjtLQFOGAYFHyTm7Jh0RZkO3&#10;I7v+8xUjd06l1JFnmidZoBMZY8nWcU05K68j92CxtW0t599g4JIqWKBdFrvKGyYqChxNhqm8OVo1&#10;I241kF1izFmgA5e2MGuH7uz6h8sI7IDcwgdncX//DbOKm/2jC9NmJXg1A6Ie/oYZtUSfT+VqynD4&#10;hI6oW5lyT5Dc6J9yZ0rjSD6VU+DBdMjj86OOsXTku09osHzKtft9i95vOtoYK+d3YaBdOl6VN2pN&#10;qeDLA2H6p7IfNPA9gmNXoANLwGHQmsLUcdnKG6/9TPkKdE11RYDKG3LtMJFLPpBFYIfkCzaYDrmY&#10;E+xG3VamNLIKNGUIxlgGGqPCLJdFOvwNMySKOirK3ZQR9EHzbASTvFrUcv4mOJJPOTWlCTZKNnMY&#10;f7DBtDt5aGD5pzRBSqrs1TTl+6uXLdCRxlhONd2HuUewjpzfrCNnCLjzQgRvjBIt0C5z5DBofd6o&#10;IMDbSMg6Hmw0kq/yRrrOlK+kyhboEjn6ELFDYIfki9GNukM2ZcgKNkrO25QRKMZyrSlDh4Hhr7Mj&#10;0Xw/OsHmyijWhCOcbOdpynAhs7Ny29x8HB8l25hHBby5iqB8UxrZkpqAAh1pjJUvc4w0xspXeSN9&#10;x8i72hf/RCnc3kPBW6ZIFmiXuXMYtL662qpAwVOoaDJGvV0FSqpggQ62gBRy7dCRXf9wGYEdki/Y&#10;uDbMfUJV0HzKqaaMYEPMvFMaB66myeXD+EMmmJHmRPmuHOYewTkFW8XNN1cJNkoO+aCOjJLdmdJY&#10;6YPWFKwbKyQXCkH+KU2QtCtvU0aUwVPeNgrRAm0l+I60CFJ5e7BSeQvsV1D+QwpjBdoF7rRDRi1k&#10;NClbeSNdZ8oXTcoW6FLe9Q+XEdgBeZlvs3Jqk1owZjJHl8eXkZ4gG74HM7o9C02p9nxTmgD5lGxz&#10;pWvD96gPvdLh1M/E5VFysHwqZPrgwjbAfBOkGB16lTdzFC3QkcZYIdcOgykYdFpoh7T+5mCl8hZ4&#10;DwlQUmULtMus/7YEE6zNKmQdF2+XlrpUtnzRpGyBDtYunYByD8cR2CH5gg2mXV7sNSPYKLlAU4by&#10;P5Aq0Gce3SA+fOaYsOGvpgJTmgD5lOzVCvw5R7cZoUDmaD2fciqtU4E34Bv5LgJ3Yzn1Ew4g7wRJ&#10;tKRG3Clm4iirqBMlA/fq7aHA2mF0j1sgmrR+D5aYZkCZZEuqywpEkwkTvsqEOBwg136FiNulBReQ&#10;CrevGpaAXf+IGoEdki9Gty5yLSUMMEouMEGSjbGiC8Vc7nMMf8p+dPlUgaAzAYdeBVBwghTtrYSL&#10;cu2tJgBjiZiVwbQLI3jx87Nyfj7affr5mzIKPKV8CnU8RfZdFHjQCNul80+AI12OcrbyNqc6Qlbe&#10;YKtW+UpqgDpurEBb59Rh0PoCpF35zozWFyDtsnL6bYFiJFsrQ5ze4+h7F5KBwA4lIcBgWmDlKsCe&#10;hfi/6cue9VtwghTVmnD4pozSPEG2cFOG33yqQDQZZFybf64S3ZpwgQeN0aZCMwKMkl3OHMNv6HZh&#10;G2A+gXf9m2/aKjjNkyzQCeuqzne3HBVl5bXSB21MgFBMdu1QtkC7zKnDoH3xWwTDR5MBKm9Ta/43&#10;h8jWmcJHk5kKFGg7s8WI736GBCCwQ0nwO5hOQHAmItgqbr4fXbCr5fun6NaERTLHiIa/4UOKKPOp&#10;/E0ZtvOpwjOfiIaYhSZItvunXJvSJCyfEmnxqKmusLgNsHDm6Lekyl5Nk8k6HuUCkmRJDf+gCevG&#10;0mSl8hZYOwx2tXz/ZL1Ay3J5k0QBAYadInVc8M854qWXvPsVlGiB9vtdiKwdRnr3MyQAgR1Kgt/B&#10;tMj7r9/BtOwp+1YU/iEHW8UtsCYcXWNUyNFe3dCqJA1/NRVqyhDtnwp2tQLZma9LSbE76XVwSuN3&#10;lGwyc7TSPyXYUBBA0cxRdIIUSdpVuClDtkBHFGM5uHYYXTdWgW/W+qHsVl6IAmuHQRqjRAu0y8yc&#10;XCkuQNoVvo4HuEdw4YNZIlpnKlzu43LeDhAYgR1KQizWhB08d8PvKLnwWb9+V3GLNGVEMyATGZdH&#10;uC9AYKe2u89NU7BV3LwzHxuHTwUYJctycErjd5TsYOaYFv6sSWX7JPjCE6Txtf3cP5VStqQWbcqI&#10;IsYqvHYYUYxVtPJGsRzlYDQpK9jeQ9lDJJP9E06TPZjFJL+nUorUcfG0S+pSmWTLfbHM0V/lFVk7&#10;TMCuf0SKwA4lwW83lsj7r/U1YfOKTGl8Dlhlr6apvjFlt7GlAJGzfuNyD5bCs4sA3VgFrhbR2e1F&#10;vgWrq7gOTmkC9EEbm39aGUzbXWcqPEHym08VbcqIolYWruOyBTpJmwptVd4C0aTdFjCR3Q+yNUu2&#10;jgc+ldJNRJO+yO5AiqpdumA0KVug/VZel9cOkRgEdigJft9MRd5//Q4xRZoyZAWI2MxtUosseBI5&#10;fEpFMPwtcNavL1HkU0WnNL7yqaJZjK+ruTl8t94/5drPJEA+5VrmmCZzqI3DSz6y+VREv4pFMkfR&#10;Ah1RolRsI1hUDyp+zZBs9yPLtGr6+i6Krh36quOyBRoR8Rs8idRx2ZWhqNqlTd3OTvlfjkp8uYcL&#10;COxQEvwHT87tF7PC7yi5aFOG8jMZKJpgRjGIl8ocS234K777rPAAyFfaVXQ4FUX/VNEJksX+KQfT&#10;OuV/lGzyu/B9OIB7kYdfsh1PVvqnElDHi5bUKH7TmlMdhdshVTTLUYUrb0R90Cb5HRUY29CdJAk4&#10;DNow2cobUfAk+6BFj9u20i6dpHMkIY7ADiXB92YEmT5zfzfqFlmlEedrlFy0yLl/NKzLze1SPZhR&#10;9HYVnW7Z3bNgXtEJUnRntxdV+DB+W3yNkg1njgESJZePwtRh9harFpoyZAt0ZDFWkczRSoxF5Q3G&#10;V+WVLamGC7RFsY4mfQVPUtGky5VXk2yBDnR6j0C5D3kFJBuBHUqFrymBVE3ydaNuxwMIHQVuQxZA&#10;0QQzmuBJpinD5eFvFGmXznRLP5/Saa7Uv1rx3g0bmxEsHnrl5pTG1yjZzeUNj+g8ytGi4DefKlpS&#10;I2qXLpp2CRboKGIsK2dN6vxxma+8ds8QEOGr8sommLIF2mUmD2axS2yntmjljWKdSbZrUudq5meL&#10;Lpd7uIDADqVCfzBtcQXJxZUrn2vChb8F99usHDyMP00qpLCST9UNrZI99Er/alZ6N4pnjvb6p5yd&#10;0jg7YPXVjSWYh9oaxOtMaWRLaizOECj6XZjPHCNqly5ax81XXotd1VKV19fNVYo3V4rWcdkCbZHL&#10;rZpF+RoVuFnHI1t6KbJfQbBA11RX6H8XgmuHCdj1j+gQ2KFU6I9rBe8Tqp9POXvuhssnbUWxqVCs&#10;ubLETpCVXXeVvVrx3g2rew/Nc3NK42uUbH6u4qsbS4qtGEu2B1NnSiMePOmUVNkCLR5j6RQjKwXa&#10;SuVNQEn19a5r8pR9VXpF0E2+0i6pOu6rXVqn8opndjoPKlugY7GAhJJCYIdS4Wtca36/mJub1JSf&#10;UbLOlEb/alpNGdKbCgUHGVEMf8V67x1+bpr87XAvNvOJYk1YY0N3JIde6XD2MH79UbKbmaNH8H7f&#10;trYB6jyo4+3S4rfBKXo18RhLZ+1QPMbSaq6MoPI6++esLFXe4guWoldLDJdPS9Dh+KmUOpVXPO2S&#10;Lfc6BVq/8gquHdZUVzp7kA6sI7CDmM2bNz/55JMbNmzI+a+tra3PZtixY4fhp6c/mBZ8/03AmrA+&#10;rSmN9hBTqylDOnhqSrW72eeoRAfcVvbZ+V3F1Ytrxa7m+ChZlrP7vv2Mkk1njlZOpbTV4Fz4PqF+&#10;NTS26TRlyKZdWk0ZogU6ilMp3Vw7FK+8OtGkrRaw+saU+cqr82WyddziApIsoknrD2plncnWApJg&#10;mOjgBme4g8AOMpYuXXruuecuW7ZsxowZ8+bNy/6CRx99dPr06d/a68UXXzT8DPUH07KLOZpDTMGm&#10;DFn6o2Q3D9TwxeXDp2QHZ7JPT3NDt2Y+pTnglr2aOJenDc4+N/1RsrOZoxL9U7V4K+GifKVd5tul&#10;Neu4YIGWX0DS2X2WlJ2MOg2MtrpNzVdezbVDzXUm2QKNSPnq7ZKq4463S8uOfvUyR/0OD7G1w5Lq&#10;8IBfBHYQ0NXVNXv27EWLFt1+++1LlixZuHBhU1NTj69Zv379DTfcsG6vcePGGX6SfoInsfdfZ6eU&#10;+vRHyVqt8tpX0+taF14Tls0cXT5BVnZobv7EK6U9rm1KtescSSm7Jqw5QXL5VsJW+OqDNpw5ltSt&#10;hGUbnO20S2v83Bwv0LIlVZPLlbemusLZkqrJzzqT0Q3dyeDsYdD6LHZV63yZ5u4H8Xbp4pskLLVL&#10;u7x2iCQhsIOAP//5z1VVVUOHDlVKVVdXn3zyyatWrerxNa+88kptbW1ra2tnZ6eN5+iD4PuvlTsN&#10;iZMdJcvGWLLBk8sHY8mGiaWzZ0FzriI7StafIJnvn3J5SqM5SrbWNWk8TLTVP5WEnXGp4o1RsgU6&#10;ghhLa+3QSoxlpfJK3Q3MF9ndD7rrTLoJpmQdT8ACUgKiSc3gSbaOa94jWHf3g6V1JsEC7WtrUdzL&#10;PWKhl+0ngCRoa2s7/PDD0x/uv//+r7/+euYXdHV1vfXWWzfffHNra2tbW9tZZ501d+7cnJcaPnx4&#10;0Ye7/PLLr7jiCr9PMj2YLvreKjsb9PIpZ8M4HZqj5PrG1OxTDpF6UP2rNbV2qFqZB21qbZ8+9pMy&#10;19o7/JV66WVPlZLNp2SnNPrdFg2NxWcXmlerG1p107I3lRL7Bdax90GNcnlKozlg1eyalKW5iiMe&#10;JtrKzjR7u6RKqn6B1qR5KdkC7cVYYt+C3tqh7N+CbB3XpFl5P8ynhMq9FZqVV7Pca17N2RNXEJhs&#10;HdesvLq7H0SDJ+0N3RYKtOzVci4g3XPPPfPnz5d6CMQXgR0EdHV1lZV91K1ZVlbW3d2d+QUtLS2T&#10;Jk267rrrBg8e3NLScs455yxevPi8887LvlS+e1aI0BlM25odOXuqlNIeJWt+C7Ix1vjafpIdDQ43&#10;t9c3pgTDxJrqikVrtlrKp4o8qOZcpaa6YtGa4qu4skGnJs0JkpUFVc6aDEazG0v8rEnvcU1WB/3e&#10;jbraKp2SqvnkZdMuWVYKtHY/i4UYS7aOa1ZeK7sFZRNM7XUmrQRTdp3JyqqVrAREk8loszK/X0G2&#10;QGsuIImvHWYvIF1xxRU6HSo6zS6INbbEQkCfPn26urrSH3Z3d/fq9bEsePDgwXfffffgwYOVUoMG&#10;DZo8efLatWtNP0u97QPi9wnV2WUgeBuyKFgZJev33gtuKhRurpQ+9EowTJT9fZNdd9X8c9DtxtLc&#10;VpaIUbIOl/d9a24qtJU5lsithK0cSalE9/fpZ46yBVpwU6H+jyKC7fzORpMVcT+UXXfXv+jaoZXG&#10;KASjGTxJ79SWrLzpdSaR56Z/HfPn7bi8XwEJQ2AHAQcccMDLL7+c/jCVSh177LGZX9Dc3LxkyZL0&#10;h7t37y4vLzf3/PbSGddaef+VvQ2ZOJ3gyUdThsbVfDRlWDoswzzh3nu3h+aCcxXdbWXyt831sYor&#10;9bgJoDNKdjlzbGhskw0TrRw3qcnZewuKn9lvvkDrrx0KrgzpR5OCD6r/oifgft/a60yah/o5XcfN&#10;i/v5Mx4rN0SWrbyC60yymyRkC7T42qHL5R52EdhBwNixY5VSDQ0NSqk33nhj9erVJ5xwglLqhRde&#10;2Lp1q1Kqo6Nj9uzZGzduVEq1tLT86U9/Ov30080/T51uLPH33xK5UbevCVLRIaaPpgy5Aav4YfyC&#10;z02860F2ROjnKGK5uYr2mrCf8NfFUbKsBExpBG/k7YtmPiX73Mw3OFs5klKJtkv7aMoQLdCyMZbL&#10;a4eS1U07mjSfT7l8VomKoKQSFrhAZ1RgpY7rV16Xb2sm2C4tvnZo6x7BcB+BHQSUlZXdcccd119/&#10;/fTp088777zbbrttwIABSqm77rrrqaeeUkoNHz78hhtuOOecc6ZPn/7FL37xG9/4xrhx48w/T51u&#10;LCu9G46fuyE7Snb2kDjxCZLg8DeKwZnU0/MVdBbds+BrgiSbdglezeVpnsvPTemNkh0/a1L2T1V2&#10;178snXzKR1OGXLu0eFOG5tVkF2l0g86Yt1npV17ziVIUf86qWKDsq6QWvUewbIF2nOPVTZPW6T3S&#10;fwiylVcweJL9G/R1NY0OD+G1wxLp8EAABHaQcfzxxz/11FOLFi169tlnTz31VO+TCxcuPPvss73/&#10;Pv/889etW7do0aJ169ZddNFFVp6kzrhW/P037oNppTdK9jGl0biar6YMJTR2ieJgLJeHv1L5lK0T&#10;r9KPXuxq+jMfmTVhX3MG2U2FCaDZB21lVmZlMG1+17+vv0HBkmqlVjpboH0GnTLfgt86br7yJqAL&#10;rGjl9VVSi555XzrHbIlvkrBFM+1y9qxJlZR26aKV1+W1QyQMgR3wMeLvvzrjS/c3qcmOkovGWL76&#10;HKWCJ5cPxooiTHR5z4L+1Qp/C77mKlJrwi7/Obs/pYn7qZTyu9ddTZSUXru0lSmNnztdSBZo0RjL&#10;x9qhlRjLu0dw+OtYKfeaIrq/TdGy5SfBlKzjsV5ASkw0WfTmKlHU8aJpl7/dD6J1XLCk+rlruU6H&#10;RwmVe9hFYIcSotONFUXvhsttVpqKjpLFu9adzc58qamuFBn+RhEmSuVTtk68UhqruH6vZr5/ynDT&#10;lvtTmqIDVouZY9HnlowNWbLHPvq6mpJrl9Z/IWQLtFSM5SvolIqxHD8YSxlfZ4qi8hZdZ/L1oEXr&#10;uOMnriBb0Vc/ijpevLql2ou2c+pfTZO/TRLxL9AJ6CBGRAjsUFrMH/GuIw5VRHKUrBNj6c9VpNaE&#10;o5irSC3OR3HKvpWzsYrmU/66LYqt4vq9muZXFubrNmSGF1QTMBa0mDkWHUxHdNakMvjC+V0sKZx2&#10;+S1tFOhgDxrrdmlf0aThQ9kj+osWrLzO3jXFvMREk262Wdm6DY6P7eGiBbpo5Y1o7ZDMDjkR2AEf&#10;iez9t9Bg2v20TmmMkn19F0XjDPcnSJqkhr9RbCuT2rMgO6Xx120hfTsUqas5+xctexh/FIqOkiPa&#10;pKbJSru0yRhL/z6hOuobU/pNGYIP6quOyxZoK5sKpWIs9yuvy/dg0VS08lo8ZR8uKBrZRBFNFn1Q&#10;v/sVlI0FQtkCXbjyRpRgurlqBesI7FBaCg+mI3r/LTyYjsVwqvAo2e8EqXCM5XfOEOs1YU1RzKPc&#10;POJdNpr0u6Bq/gw7VlOzFR6wltpZk44rmk/5KqkiaZffOu5ggfafOQrEWLGovIbPuLRSeX3eKt3R&#10;VSvzYjGW1mTrVMoCaZffyisSPFk8ccXw1dKstEvDfQR2KDkFxrURvcD6DSUAACAASURBVP8mIFEq&#10;PEq2e59QkSFmVM2VEs/N8R5M/0cRy81VNLqx/A0x3Rsly0rAlMbuLSkKD6YjChNNNm1ZnyA5uE/f&#10;/NX8llSRGCvAm4P5ymsyUXK88nrESyphgQsKp13unzVpi2yBLlx5Iyr3hnf9Iy4I7FBaCt+o20rv&#10;RiyaMhK/ihtVc7vE8NfXWb/6RPYsBJjSFMinAlxNdvuAyNVcnua5/NzSivRBpyT3bPpVeDAd0ZTG&#10;5W2AhfMpvyW1cIHWZD1zFFmk8fWgttqlw18kQOU1eZ5jFG81hStvgLXDAsMM2QLtuFhUN00Onkrp&#10;d/eDyDqT379BkwU6orVDl8s9LCKwQ2lxcBugyzu8MhWogn4nSIVjLN9zleqKptYOZ5ekaqorQg5/&#10;ozvrN3w+JXyAnWg0GWjmE3aUHGDOYOXQq/iyOysrsp0/grMmldltgBaPpFSJKNAivwABRgUCK0OB&#10;Kq/5B01AF1iByhug3Be4WgJaqjUlKa1TxYMn18+aVE7e1sxvgS56tYgCfbvbCOAmAjvgI9EtqBY+&#10;Isf9cYb4KLnAKm6AuUpdbVXI4Cm6+4uFT6Ci68G0sopb4B7BAeYqBdKuAFcLvxnB5QlSRPu+xcX3&#10;DIGI5lEOtiSnFX5uESWYhfk+VEG0QFuJk0QKdLDKG3I5KsCDGjuUPRa7H5R0HS9QoF3mcuUNoEDa&#10;FV1aV6DyBvgFEwmeZL9Z/3ctL1jdSq/cwyICO5SWwpsRoiuEhQfT5qc0ARhbxY3FSRn6wg+mo+vB&#10;DJ9PNTS2+Z3SFPh68SOB/f4vDq4JC4quVVNWgQGr9cyxwHNLRouH7LGPAa6mbNxbULZAh4+xApRU&#10;kXbpWPwCG1tniq7yFlhnCrB2WKCOyxZoGFMg7bJzgF2q3fd+hdDBU4B3pAQU6AR0ECMKBHYoOVbu&#10;mV1sB0QsqojwKm7e2NR/U0b4TYXRjYHCh2LRJZgi+ZTvpoz8+VSQFo+CV/M78wm/JhyXpoyYsp45&#10;FhhM1zemojhrUhmMsYIVo3z5VLCrhS/QskdhxmL3mRIq0LGovMYOZY/L2mHhOi5YUl0WIJp0mWuH&#10;A1ipvE2tvvecyhbowleLbu2QzA7ZCOyAD0X8/pt7MB2XtE4VHCUH+C5krxZedNUx/PA3um1l4fMp&#10;682Vrt0OJdAOL0ND8+j2fcsqfIa64SeTrcDTi25KY2adyeUjKTUFaxOTLdBWTqWUWBmKSzRpqA86&#10;uspbYFQQpLnSsW4sW+Iylg4pwvNbClZev3mog+3SAQp0weWoeJd7xAuBHUpOvsF0pO+/+QbTMRpO&#10;5RslB2zKyDNglb2aL86O9iLcqe3aKq7oBMnOzpEAmSOrqVnyjZIDdE2KyzeYLtnmyoJpl+8/55Bp&#10;V4CmDOVYgQ62dhgyxrJYef0ydii7lcob5CQHx1atrIjRWFqHrbSrQOU13y4dLJo0U6AjfWmsnC4N&#10;xxHYASYk4Ebd+UbJLjRlhBxiRttcGc/hr6Zg/RGCzZUF7hEc7Goq3FAsWOYY/tArHQmb0tiSbzAd&#10;6f2+zTRtBZvS5Eu7YpRgyhbokDFWsKAzZIwVp2jSSEm1uPshwOOKl1S/TwDi8gVPtlYiDT9iYLIF&#10;Ol/ljXTt0Niuf8QIgR1KTr7BdKT7xfINpuM0pTGyimvrpIwIm9vDDX+jPilDhcinAk9paqorBPOp&#10;8PcIzhRyTThGm9xdlm+U7ELmmD+fiseJVwUEm9LkK6myV9MUsCmDAm3jQa0fSVlApBu6860zBW6u&#10;zDnMcKRAm5HIymtjP2nuewQ3pYJ0LodcZwpW7hNQoBPQ4QFxBHYoOU6NayNtyjAj2JQmX4wlezVH&#10;hHl6UU9pwuRTgdOTnBMh2WgyzNVsJJi5R8myEjClceFbqKmuyL2dP7ITr5SpvYey9wkNNkFKQIEO&#10;+S1YOWsyRpXXzG7BqCtvznWmwA+as47LFmiXuVAXxI2v7Wf+5Ot8bwIx+gnLFuh8lTfStUNju/4R&#10;IwR2wIeif/+N/ZqPyjVKDpw55vyZBL5amE2FUU+QwoRiMWrx0Jdzz0LguUrOVdwwVws8FQx8n1AD&#10;L7FsFhM1l+9UmO/HGOmUxliMFWBKk7ddOsoEM59gdVy2QMcxxopX5TVwKHu8Kq/soVexO0LLhc5r&#10;cTnbrKIOzmQrr8ThAEHefgWvlk8yyj1ihMAOJcdWN1buPQs2pjSBia/i5lphjk2CqS/M8DfqHsww&#10;exYCT2ly7llwZIIUcjNCsJTQQD4V7DB+p0S6PVxfzsF0jBoQCgg8QRLsBElGgQ4TY8mWVE2JrLxh&#10;WKm8gRNM2ZLKEVouyNlmFaOzJlW44Cn4fgXRAk12BkcQ2KEU5RxMRz3jypNPJWGaF0zuNqugE6Qw&#10;wVPUY6Aww18DjfGB86ngTRm58inZqwXv3QixGcGRzDEB8o+57S9v5El2IjzxKt+DygpTjGSfXpi0&#10;K8TEzJUCbSUrCVx5wyxHBa68Bu7BEq8EM+c6k2xJdVkiK687hwNYqbzB1y1EC3TOq0W9dmjrHsFw&#10;GYEdoJSR3o3scW3s0rr8ew8l26zi9TPREaZpK9hZv/rqhlaFyKckpzRhokkDt0PREXx7ePRDcysH&#10;YwUWu1MpDUxpor6VcJh1i+y0y0o7ZLjMUbJAh9xUGOxxQ7ZLC9Zx/QcN9j+qEOtMmqLe/ZAzFAsX&#10;UpTEfoWcEnAYtKaoo8l8dy8RvJoBsgU6u/IaKPcGdv0jXgjsUIqyx7UG3n+zx7VRN2VEoccoOWRT&#10;huCYO8yacOTNleGatiJu/AyxZyFwU0bOVdyg0WTO52Bl50jgCZLj+ZQV2aNkdzLH7MF0Ils89OVJ&#10;uwKW1MDBU5i/etkCHTjGChl0BiupYapMyG6swC1gUfeeu1x5Na8mW6BdlshoMmeblYFoMvsewc2p&#10;jsCVN/A6U5iSmowCzZgQmQjsAEOy8ylHdnjpyx4lh2rKyIqxYteUoSl2w19NIW6KKtlcKZt2hdmM&#10;EKYpI3uULCuRx3Lbkp1PGZhHRb0NMMyUJkfaFbcJkmyBDhxjhXzQYDGWlbXDMOWekhrp1WK3gBSv&#10;w6D15excjn686sT7dpiSKluga6ore1ReA2uHYe5+hkQisEMpyh5MG3j/zc6n4jeliXhNOMxcJfBz&#10;MxNkWOm20BE4nwo5tYj60KtQvZ9BNyOEfNBg/2NSZY+S3ckcc+VTsW/xCDelqWjIasow37QVqimj&#10;hAu0lcrr8oKlmcorugW7Zx13qkBHLZFHqeQTdTSZnXaFqbxh2qUDv6ayBdpKFZDdgYQEILADDMke&#10;1ybg3I3QEySxpgyXx5c11RXBnp6ZKU2wfKq+MRUmY+rxoLITJAOr0NlC/vqFPPSqqNhNaVzOSnJ0&#10;Y0Xf4hH1SfBhpjSO/GqFyhxFC3TgGMvKvu/YVd6oD2U3U3l7rDOFXJDILqmCBdplsStt+vKc3hPt&#10;N5uzXdrKTzjMfgXBAp1deQ2sHYY5SAeJRGCHUpQ9mI7XiVe2ZI+SQ2aOPcb6Ia8W7LCMhsY2A9FA&#10;sOGvsxGkJ8yUpkc+FXKC1KMbq6k11J06gq0JN6Xaw2SOYc5uLyqOU5rsUbI730XObixHnltgoTZ0&#10;i5ZUR9qlQyaYMYqxZOu4ppDRZKSJUuyaK3MSLNAuCxlNxoiZKiO7MhTucADJdul4Feik7vpHYAR2&#10;KEWODKbjeO5Gj1FyyMzRkVVcA4U82PA3zFm/+gLmU+GmND3yqZB/j+KTqwCbEUJmjpH2T7mzmTQw&#10;K12T+VgZTEf9oKEnSJL7+xJQoIN9F7JtVpqSUccFmdn90KPyhlw77HE12QLtOGf3VofUY1RgpY6H&#10;3/0QoGyF3dBt4vQeV0YjKBEEdihRPbqxzLz/ZqVdsX/TDz2l+ViMFXauEigUMzMGitfwV0f4pozM&#10;UCxkNNljXBuydyPY2e3JaMpwR49RcsiuyUiZuVtOpDFW+GIU9amUOkJP8yQLdIxiLNk6rilk5Y30&#10;Hiy2NqOF/BvsUVIFC7TLElx5XVgZCrv7IdAbi+ywPGSB7lHazKwdRr3rH7FDYAcYDc7i/v6bvYob&#10;5keX3WYleDWnBBv+mgkTg/V2hW3KcPiEjmCj5LATpCiH5nGc0jh+KqXKeDM3dnx+sBhLR/j7hGbm&#10;U/G937fo/aaDxFghv4vA7dJJrbzBNKVMLA/I9k/1WGdKcIHuIQGHQWsyU8dlK68L7dLhC3RNdUW6&#10;8hpbO4zRkg8MILBDicocTBvrM8+8UbeVKY0skaYMwVXcoMGTkebKQMNfU42fQaKisE0ZH3/Q0BvB&#10;JK8WTMjpTaTj2phOaTJHyVYO4y8gczAdxzy0B4kpTaXoBMl32hX+r162QAeIsWLadJ99j2AdIb/Z&#10;SM8QiOML0bMxSrRAuyx2h0Hr80YF6bcRY3U8czQSvvIGWGcKX1JlC3SJHJIIlxHYoURZWRPOzKeM&#10;NWXIyhwlCzRlZMRY8W3K0BGj4a+m8D86weZK8TVh5b/XJnxTRnSZnVMHwOlzfJRsYx5VGdE2wPBT&#10;GtmSmoACHSDGCp85BoixwlfeAL/8Aqt98S+pufYeir2NyBZol8XxMGh9dbVVGcGToWjSem+XSEkV&#10;LNCZC0jG1g4j3fWP2CGwQ4nKHNeauU+o+ng+FdOmjMwhpsCUJrKraXL5MH5jCWaAnCj8UL6muiK6&#10;Q68kZoO+B6xWHtTPxeM3pbHSB60psxvLmOhKhsSU5qO0S6Apw3/wJNBGIVqgrUTkAYoglbcHK5VX&#10;ZL+C2luaHSzQ0YljO2QwxqJJ2cobYJ0pfDQpW6CTt+sfsUNgByhlamydOa6N6Sa1TLKZo8gQ09ma&#10;GqBpy2QPpt89C02p9vBTmnQ+JTtBiu/wPdihVzpi+jNxeZScmU8ZSx+i2wYYfoJk/dArgcxRtEAH&#10;iLGMrR1mEgo6LbRDRvluabryiryHpEuqbIF2mbMFQkpmm5WxOi7eLu33fwkfTcoW6MzKm4Byjzgi&#10;sEOJyhxMu7zYa94999xT4F8zR8kiTRlq75Ar5H1Cs5+eDpN9jr6Gv4VfBetEpjTpfEr2aiJ/zt4o&#10;Wf9VEMkcI8qnYprWqb0DVu9VcO276NGN5dRzC6DoBKno34JsSQ3UKebWUVbBEqWi34J+gdYksnbo&#10;93FFosmI7sGi842UVIF21j333CMSTcaCySqTdThAocct+rcQrF1acAEppgU6Abv+IYjADiXK+q2L&#10;nE0J58+fX/gL0qNkkQmS7Cqu36s52+c4f/58k6fs+z0sQyTodP/Qq6J/C2lCEyTJe7CkOftWo2n+&#10;/PkODritDKaje9CiP2H9vwVlqV1apClDiRZov9+FzoPqF2hNIn2RAeq4a3/RaTprh77+HArIXLUK&#10;X1LTddzBAh2FvaUhfqc96EunXeHPjNaXTrt0Tr+V+ltIEyn3srUy6/QeR9+7kGAEdihd6VsQGl25&#10;Su9ZiP+bvtSBGqITJH9rwiabMpJ0gqxUU4aXT4lEkx+NayXmKn7XhEUe1PqmQtekR8kuZ44m75YT&#10;o13/Iu8PPoMnkWmeZIGOx6bC0HfLUf4rr2AfdMiL2JUOxWTXDmULtMtiehi0L14RNBlNpitvU6vE&#10;m4PP7Ew2mhQp0OnKa7jPMfMewShxBHYoXV5JSEBwZljmKm74H136aFiRsuR3Tdjw/cV8DX9NhhT+&#10;8ymJ5spo8imZuYrPIaaVB9UU3ylNLPIpwy0efmMsHVKZo5dPCV5N/4vdrOP+F5BkSqrfdunwD+p+&#10;N5Y+K5VXpKTKXi0WC0jObpKQkh6gGq7jgn/OAU6qEdmvoEQLtPddGF47zLxHMEocgR1KlzeYNvz+&#10;6w2mTTZlRESqnGeu4ooMMf02Rhkb7dUNrXJ/+KtJJOiU7Z/KvFp8R/BRTHpjPaWpqa7o3Le/m5mj&#10;lf6pKHZFCWaOohMkH2mXVFOGbIH2FWO5mTlq8tuNJfLNRnQou5UXQrakyl7NZa6dXCkunXaZrOPp&#10;ewRLHczia5++VLm3e94OIIvADqXL4ppwrM/d8EbJUmf9equ4Yk0ZfgY0hsflvvcFGN2p7e5z05S5&#10;iiswV4ng8CmdB42ipyzWU5qafhWdlf1dzhxNnjWpojkJXmqClG6XFuE/7RIrqYJNGfoxltTaoa8Y&#10;S7Dy6i9HOVg+bMnceyj4Mymdn7DhTRJWeGmX4TpuMZ+SLfdSBdqrvIbXDhOw6x9SCOxQurxuLMPv&#10;vx+mXfHfPCI2pelX2ZSSa8rwEzzVN6aMHeLr187+w4wOzqzeg0VqdpE+8kPkanW1VTv7D9P8YrFv&#10;IYJRcqynNDXVlR9U9nfzDDsrg+ko1pmkJkhePiU3QfLRLi1Vx2ULtPubCm1VXpE/5yhawAzvfpCt&#10;WbJ1vMeplG4imoyI7A4kf+3SQtGkbIH2Kq/La4dINgI7lC7vbdfw+683xNS5DZmz0hGbi5vUfA5Y&#10;DR8+pbSHvx9U9jecUOjvWRCc0tT0q3hwzVapP8CafhWx3g+rIuufiu/PZEi/is59q20/i0JMH2oT&#10;zTZAEbL5lK9fWrHMUbRA+0qU5DaC+XvQ8I9oSzT9yKZ3P9RUVzy4ZqvU2mFdbdWcZW8KFmi2AVrn&#10;BU+G67jsypC/dmnRaFIuc6xoThk/w87hcg/DCOxQuvYGTzHeL2aFN0oWbMpQSi1as1UqwdQfxJvP&#10;HJMx/JWd0jRL3KPQU1NduWjNVqmrja/t197/MJ2vFEwwxfunYp3WKe8Mu8r+bn4XiWmXlu14stI/&#10;lYA6LlhS9X8nxaJJP8tRgpXX19lYbqrpV9GcEi6p8T1xxZed/YfF/TBoZ3n5lNh+BT/Bk+yDxr1d&#10;2v1zJGEGgR1K14ebEUz3mVc0tXY8KBcrWFFXW/Xgmq1SV6vpVyFYk/RDMZeb23f2P8xwD6Z+b5fg&#10;dGt8bT/B6dYQ0V8kfYIJpt+z24uSOozflprqinaz28P1pRMll4/C1OFmHuoreJKq47IF2meMJZY5&#10;WomxklF5DR9JqZSqqa6sb0wJltQH12yVLNAOH6H1QWX/Uogm64ZW3fRHsa5JTd7tyJ39O9UhW6Az&#10;Tu8xWu6NPRYcR2AHczZv3vzkk09u2LDB9hP5iDc6N1yTvLob60LoEcwcm1ol26zMT5A0uTz81e/t&#10;EpxueX+Ass2VYr0bQ32cYSdFfBU31ve3UUrV9Kvs3Nf09nB9Ta0d5udRzvb0pfMp2fcHna8UfFDZ&#10;Aq0fY1k5a1J2h5f5yhvFGQKGeZVXdigi+Acou4Akq3PfagcPZomI6Z3a/Solh+Xa60yyh0jKFmjz&#10;s0WXyz0MI7CDIUuXLj333HOXLVs2Y8aMefPm2X46H6rpV5GA4Mw8b+gg9aMbLzob1w+eXD6Mv73/&#10;MNNn2Nk4LCOKWYr5v2jBpgzx/ik3z5pMhr2/b6bfQ2QH8bITJNmSqpl2OT6lMZ851lRXaq4MCT6o&#10;/j2CBSuv+BkC5u9vI1u26oZKrh84fteUzsr+pTCA9/5YYl3HfS69iO1XUHIFuqa6oqa6wvzaYQJ2&#10;/UMEgR1M6Orqmj179qJFi26//fYlS5YsXLiwqanJ9pNSSqma6krz+8XG1/aL+7kbUQwdzK8JW2iu&#10;TMQJsoJTGm8kKns1udaYyg8q+4tcyiKXd5/pqKmu6L1zu7NzFSvv5LJHYYr3YApOaTT7p5pS7YIv&#10;hGyB1oyxZIuRlb8XK5U3ASX1w1hBdO3QfGMUomNlJdLLpwTfSTQzO9klRtkCHevTRRB3++zZs8f2&#10;c0DyrVix4uabb16+fLn34ZVXXnncccd97Wtf6/FlX//615955hmTT2z7sC91Vvb/5Av/nfgHlbWz&#10;/7Dtw7508F9+InW1llEXHLL8RsGr9X37L4W/rLOy/46DTxj2hxkiD6qpc9/+b3/2u0Wfm1Jq+7Ap&#10;pfDcOvft/+bEuYcsv7H3zu0iF3x9yk9lr9b/9T8U/bIdnzrhU3/9idSDvjlxbuX213u3y1xtx6dO&#10;GPTCf++7/XWRq1mx+YTv/svmv+r8Zppn5bltG3VB5779pV7Tnf2H9d65XaoeyVa37cO+tLP/sKLf&#10;aWdlf6WUm9/Cjk+dsH3Yl3TqUee+/WVLqrMP2t5/mOFyr89K5X1z4lzZkip4Nc1RgRWylddlVgqN&#10;7INuPuG7vXduLzqw2dl/mOyDCl5t26gLerdv7//6/4pcTZNmEVRKvbP0TgPPB7YQ2MGERx999Ikn&#10;nliwYIH34fXXX9+rV68f/vCHdp8VkurBNVt1lvLqhlaZ72+vb0zpbFbiubnAO36+6JfVVFdcOPZA&#10;ww+qSfa5wRFzlr0pebUvHCJ4NVma3+mFYw90tpNUsx7Jfgul86CaZUtT6VQ3TbI/XllUtxixMppK&#10;Bs0i6HIdR3gEdjBhyZIl9fX18+fP9z688cYblVJz5861+qQAAAAAAABcxBl2MKFPnz5dXV3pD7u7&#10;u3v16mXx+QAAAAAAADiLwA4mHHDAAS+//HL6w1Qqdeyxx1p8PgAAAAAAAM4isIMJY8eOVUo1NDQo&#10;pd54443Vq1efcMIJtp8UAAAAAACAizjDDoY8/fTTV1111dChQ9evXz937txTTz3V9jMCAAAAAABw&#10;EYEdAAAAAAAA4BC2xAIAAAAAAAAOIbADAAAAAAAAHFI+Z84c288BUJs3b16zZk1nZ+eAAQNsP5cS&#10;tXLlyiFDhqQ/5BUxbOPGjevWrWtrazvwwAPTn+RVMG/Dhg3PP/98WVlZVVVV+pO8EFa88MIL5eXl&#10;++23n/chr4JJra2t69ev37LX/vvv36dPH8WrYFxra+tf/vKXv//975/61KfSn+RVMKbHH8KWLVt2&#10;797tVQdeBfOampqeffbZXbt2DRw4MP1JXgjDvPFqeXk5wyQrdOZrvBwJQ2AH+5YuXfpv//Zvu3fv&#10;vv/++9va2j772c/afkYlZ8GCBfPmzbv44ou9D3lFDJs7d+7dd9+9c+fO3/zmN0uXLp0yZUqvXr14&#10;Fcz7yU9+cvfdd3d0dPzsZz9rb28fM2aM4s/Bko0bN06bNu3oo48+9NBDFa+CcQ8//PC11177+OOP&#10;L126dOnSpaNHj/70pz/Nq2BYQ0PDJZdc0tHR8fjjj//+97//13/913322YdXwaSVK1d+5zvfWbrX&#10;I4880tnZWVdXx6tg3sKFC2+88cbdu3f/93//92uvvTZx4kRFaTDu9ttvv/XWW3fv3v3AAw+0tbUd&#10;d9xxilfBIJ35Gi9HAu0BrPrggw+OOeaYN954Y8+ePdu3bx81atSbb75p+0mVkFQqdd111x1zzDHj&#10;xo3zPsMrYtgrr7xy5JFHplIp78MpU6Y88sgjvArmvf766+kX4u9///uIESO2b9/OC2HF7t27zzjj&#10;jLq6uieeeGIPb0o2fPe73/2f//mfzM/wKhj2wQcfnHDCCU8//bT34Ze+9KXHH3+cV8GilStXnnzy&#10;yalUilfBvK6urpEjR77++ut79uz55z//OXLkyFdeeYUXwrAXX3zxyCOP3LJly549ezo6OiZMmPDi&#10;iy/yKpihOV/j5UgkzrCDZX/+85+rqqqGDh2qlKqurj755JNXrVpl+0mVkLvuuqu6uvqWW25Jf4ZX&#10;xLCqqqr77rsvvbPgkEMO2bJlC6+CebW1tY8++qj3QvTu3burq6uzs5MXwoo777zz85///LBhw7wP&#10;eRXMe+WVV2pra1tbWzs7O73P8CoY1tDQcNBBB3kNLEqpP/zhD6eeeiqvgi07d+78wQ9+MHfu3Kqq&#10;Kl4FK/bs2VNRUaGUqqysLCsr2717Ny+EYRs3bjzppJO8k1v69Olz7LHHLlu2jFfBDM35Gi9HIhHY&#10;wbK2trbDDz88/eH+++//+uuvW3w+pWbWrFlXX311ZWVl+jO8IoYdeOCBJ554ovffzc3NK1asmDx5&#10;Mq+CeWVlZUOHDu3q6vrlL385ffr0yy67bNCgQbwQ5j3zzDNPP/30lVdemf4Mr4JhXV1db7311s03&#10;3zxlypRRo0bdeOONilfBuFQqdfDBB8+aNWvUqFGjR49+4IEHFK+CPffff//hhx9+0kknKV4FG8rK&#10;ymbPnj1z5sx58+Z97WtfmzZt2qhRo3ghDOvTp8/f/va39Ic7duz4xz/+watghuZ8jZcjkQjsYFlX&#10;V1dZ2Ue/h2VlZd3d3RafT6nJ/OF7eEVsaWlpufDCC2fOnDlixAheBVtaW1t37dp1wAEHPPXUU21t&#10;bbwQhu3YsWPWrFl33nln5id5FQxraWmZNGnSf/7nf65evXrFihUrV65cvHgxr4JhGzduXLZs2RFH&#10;HPHCCy8sXrz4Zz/72apVq3gVrNi1a9fChQvTqwi8ClY8++yz++6778CBA6uqqhobG3fu3MkLYdiJ&#10;J57Y0tJy++23P/PMM4sWLXr55Ze7u7t5FczQnK/xciQSgR0s69OnT1dXV/rD7u7uXr16WXw+4BWx&#10;4qWXXjrzzDMvuOCCGTNmKF4FewYOHHjBBRfcf//9FRUVixYt4oUw7Mc//vHIkSObm5sbGhq8+zNu&#10;2LCBV8GwwYMH33333YMHD1ZKDRo0aPLkyWvXruVVMOzTn/70kCFDpk2bppQaPnz45MmTH3vsMV4F&#10;K/7v//7v4IMPPuqoo7wPeRXMW758+XPPPffwww+ff/759913n1Lq5z//OS+EYVVVVQ899FBzc/Pd&#10;d9/97rvvnnHGGX369OFVsCXnT56XI5EI7GDZAQcc8PLLL6c/TKVSxx57rMXnA14R81avXn3xxRfP&#10;mTPnoosu8j7Dq2Depk2bHnroofSHn/zkJ7dt28YLYdjAgQPff//9hx9++OGHH/7b3/7W0NCwevVq&#10;XgXDmpublyxZkv5w9+7d5eXlvAqG9e/fP/PDsrKysrIyXgUrGhoaJk+enP6QV8G8VCo1bNiw8vJy&#10;78MhQ4Zs3ryZF8Kw99577/33358/f/5DDz10+eWXNzU1HXPMMbwKtuT8yfNyJBKBHSwbO3asUqqh&#10;oUEp9cYbb6xevfqEE06w/aRKGq+IYZs3b7788st//OMfT5gw0KXvlwAADFRJREFUobOzs7Ozs6ur&#10;i1fBvK6urltvvXXTpk1KqXfeeWfVqlWTJ0/mhTDsO9/5zn17HXXUUTNnzrzooot4FQzr6OiYPXv2&#10;xo0blVItLS1/+tOfTj/9dF4FwyZMmNDa2rpixQqlVGtr68qVK3kVbPnrX/86atSo9Ie8CuaNHDny&#10;qaee8gr0jh07nn322eOOO44XwrB33333/PPPb2lpUUo999xzzz77LMMki3L+5Hk5EokmSVhWVlZ2&#10;xx13XHXVVUOHDl2/fv1tt902YMAA20+qpPGKGPbwww+///773/72t9Of+epXvzpr1ixeBcMOO+yw&#10;G2+88ayzzjr22GPXrl07Y8aMiRMnKqV4IazjTcmw4cOH33DDDeecc85RRx310ksvXXHFFePGjVP8&#10;LZjVu3fv+fPnX3311ffdd9/GjRsvvvji448/XvEqGNfd3b19+/aRI0emP8M7knkjRoy4/vrrzznn&#10;nCOOOGL9+vVTp06dOnWq4s/BrAMPPPDaa6/94he/eMQRR7z99tvz58/v27ev4lWwJN8bES9H8uyz&#10;Z88e288BUEqpnTt3VlRUZJ+pCVt4RVzAq2BYd3d3a2trv3790ltvPLwQLuBVMKm7u7ujoyP7B86r&#10;YFh7e/snPvEJ3pEcxKtgmPem1KdPH/4cLOrq6tq1a9e+++7b4/O8Crbk/MnzciQJgR0AAAAAAADg&#10;EGJXAAAAAAAAwCEEdgAAAAAAAIBDCOwAAAAAAAAAhxDYAQAAAAAAAA4hsAMAAAAAAAAcQmAHAAAA&#10;AAAAOITADgAAAAAAAHAIgR0AAAAAAADgEAI7AACAmPnd7353ySWXjBkz5nOf+9z3v//99evXp//p&#10;8ssvz/zQlu7u7vTTuPzyy1944QW7zwcAACBeCOwAAABio7u7e8aMGbNmzRoxYsQtt9xyww03dHR0&#10;nHXWWQ8//LD3BU888cQ777xj90kqpa655ppf//rX3n93dnZ2d3fbfT4AAADx0sv2EwAAAICuBQsW&#10;/OUvf/nVr341fPhw7zOnnXbaAw88cNNNNx177LHpT1r37rvv9u3b1/vv++67z+6TAQAAiB067AAA&#10;AOKhu7v7oYcemj59eo9g7pJLLjnkkEN+/vOfex9u3Ljxa1/72ujRo7/+9a+/9NJL6S9bvnz5V77y&#10;ldGjR59yyikLFizwPrlr167bb799/PjxY8aMmTlzZnNzs/f5Sy+9dPXq1RMnTjz99NN//etfp79e&#10;KbV169ZLL720paVFKbVly5Zrr732s5/97OjRo88888zf/e53Sqmf/vSnL730Un19/VVXXeVd6rnn&#10;nvP+3/fee+9HP/rR5z73Oe/hNm3alH645cuXX3TRRaNHjz799NOffPLJCH5+AAAAsUFgBwAAEA9v&#10;vPFGKpUaPXp09j8dd9xxDQ0N3n/fe++955577uOPP15bWzt9+nQvWWtubp4xY8a0adP+/Oc//+AH&#10;P/iv//qvJUuWKKW+973vNTQ0/Md//Mfvf//7Aw444LzzzmttbVVK1dfX33LLLRdeeOEZZ5zRr1+/&#10;e++9t7293bv+b3/72y1btgwaNKi7u/uCCy5ob29fuHDhb37zmzFjxlxzzTWbN28++eSTDzrooMMO&#10;O+zss8/2LrV9+3bv//3GN76xdu3aefPm/eIXv/iXf/mXadOmbd261fua2bNnT5ky5e677z7yyCOv&#10;vPLKf/zjH5H/QAEAAFxFYAcAABAP27ZtU0pVVlZm/9MRRxzx7rvvev992WWXTZkyZdCgQXPmzBkw&#10;YMAvf/lLpVRTU1N5efmJJ564//77T5gw4YEHHjjqqKNeffXVJ5544q677hozZszgwYPnzJlTXV3t&#10;fb1S6vTTT7/gggu++c1v1tXVVVVVPfbYY97nH3300bPOOksp9d57702ePHnOnDkjRoyoqan5wQ9+&#10;oJTatGnTEUccUV1dfdBBB5144omZT/Lpp59+7rnn5s+fP2bMmKFDh956662DBg168MEHvX+98MIL&#10;p06dOm7cuDlz5nR1db3yyisR/AgBAADigTPsAAAA4mG//fZTSn3wwQfZ/7R58+ZevT4c140YMSL9&#10;+SOPPHLjxo1KqXHjxh1++OGTJk36zGc+c+KJJ06ePHn48OHeDtb7778//fXvv//+a6+95v33YYcd&#10;5v1HWVnZmWee+fvf/37q1KkvvPDC22+//eUvf1kp1bdv32uvvXbVqlWbNm169dVX0/tb83n77bf7&#10;9u07ePDg9Gc+85nPvPXWW95/DxkyxPuPPn36KKU6Ozt1fy4AAACJQ2AHAAAQD8ccc0yvXr02bdrU&#10;o3NNKfXqq6+OGTPG++90cqeUKi8v9wK+8vLyJUuWNDQ0PPHEE7/97W/vvffea665pqqq6hOf+MTY&#10;sWPTXz927Nh0oFZeXp7+/FlnnXX//fe3tLT87ne/Gz9+fHV1tVKqvb39/PPPb21tPe6440aOHDl1&#10;6tSvfvWrBZ7/7t27M68JAACAfAjsAAAA4qG8vHzatGkPPPDAGWeckb4Hq1Jq3bp1q1at+slPfuJ9&#10;+M4776T/qbGx0cvjNm3a9Nprr5122mkTJkxQSt16663333//rbfeunv37vHjxw8cOND7+oaGhpxb&#10;bg899NBjjjnmsccee+yxx2677Tbvk08++eSGDRtWr15dVVWllPIOyyugf//+O3bseO+99/bff3/v&#10;M2+99danP/3pQD8MAACAJOMMOwAAgNi48sore/fuff75569ataq7u3vnzp2LFy/+1re+9YUvfOG0&#10;007zvmbBggVeZvfQQw9t2LBh2rRpSql33nnn+9///tNPP62U6u7ufuuttw477LDx48cffPDBN954&#10;486dO5VSy5cv/9a3vpVKpXI+9JlnnrlgwYKysrKTTjrJ+4zXLuc91nvvvXfTTTcppbq6urx/2rx5&#10;844dOzKv8PnPf37QoEGzZs3atWuXUuqXv/zlmjVrCjflAQAAlCY67AAAAGKjqqrqV7/61Z133nnp&#10;pZd6e10HDBjwzW9+89JLL01/zWc+85lJkybt2bNnv/32mz9//qGHHqqUOu6442bOnHnxxRf37t27&#10;q6vrsMMOu/fee8vKyhYuXHjVVVeNHTu2d+/eSqlrrrlm4sSJOR/6jDPO+OEPf3jhhReWlX244jt5&#10;8uTx48d77X7l5eWXXnrpW2+91djYOHHixIkTJ86aNetzn/vcSy+9lL5CeXn5Aw888L3vfW/06NG9&#10;evWqqqqaN2/eEUccEd2PCwAAIKb22bNnj+3nAAAAAH+6u7ubmpr69u07YMCA7H/t6upKpVLV1dXp&#10;cC39f/3jH/+oqqrybuyQ1tnZ2draOnDgwB5fr6Ozs/Pdd9/1TrXr8Vh79uzJeWjdrl272tvbvY20&#10;AAAAyEZgBwAAAAAAADiEM+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AI&#10;gR0AAAAAAADgEAI7AAAAAAAAwCEEdgAAAAAAAIBDCOwAAAAAAAAAhxDYAQAAAAAAAA4hsAMAAAAA&#10;AAAcQmAHAAAAAAAAOITADgAAAAAAAHAIgR0AAAAAAADgEAI7AAAAAAAAwCEEdgAAAAAAAIBDCOwA&#10;AAAAAAAAhxDYAQAAAAAAAA4hsAMAAAAAAAAcQmAHAAAAAAAAOITADgAAAAAAAHAIgR0AAAAAAADg&#10;EAI7AAAAAAAAwCEEdgAAAAAAAIBDCOwAAAAAAAAAhxDYAQAAAAAAAA4hsAMAAAAAAAAcQmAHAAAA&#10;AAAAOITADgAAAAAAAHAIgR0AAAAAAADgEAI7AAAAAAAAwCEEdgAAAAAAAIBDCOwAAAAAAAAAhxDY&#10;AQAAAAAAAA4hsAMAAAAAAAAcQmAHAAAAAAAAOITADgAAAAAAAHAIgR0AAAAAAADgEAI7AAAAAAAA&#10;wCEEdgAAAAAAAIBDCOwAAAAAAAAAhxDYAQAAAAAAAA4hsAMAAAAAAAAcQmAHAAAAAAAAOITADgAA&#10;AAAAAHDI/wewc+KW80fxMAAAAABJRU5ErkJgglBLAwQKAAAAAAAAACEAqZCz6mxGAQBsRgEAFAAA&#10;AGRycy9tZWRpYS9pbWFnZTIucG5niVBORw0KGgoAAAANSUhEUgAABpAAAAOlCAIAAADlzjMvAAAA&#10;CXBIWXMAAA7EAAAOxAGVKw4bAAAAB3RJTUUH4woOCRkOhQITjgAAACR0RVh0U29mdHdhcmUATUFU&#10;TEFCLCBUaGUgTWF0aFdvcmtzLCBJbmMuPFjdGAAAACJ0RVh0Q3JlYXRpb24gVGltZQAxNC1PY3Qt&#10;MjAxOSAyMDoyNToxM9W0X3kAACAASURBVHic7L17mGRVff676tJd1dfp7hlnhsso4ggYjwIREi8I&#10;kYdchFEgXBRIIpHcnphoRHP5hSj6YBIxSILniMmJJhrz0xz0BAmGiBIjiMojctQIGkARZgaGhun7&#10;raq6LuePSkbsqhk+9Lw9a1X1+/mLLtbsvav23mut7/u9ZRqNRjDGGGOMMcYYY4wxxqRBNvYFGGOM&#10;McYYY4wxxhhjfoQFO2OMMcYYY4wxxhhjEsKCnTHGGGOMMcYYY4wxCWHBzhhjjDHGGGOMMcaYhLBg&#10;Z4wxxhhjjDHGGGNMQliwM8YYY4wxxhhjjDEmISzYGWOMMcYYY4wxxhiTEBbsjDHGGGOMMcYYY4xJ&#10;CAt2xhhjjDHGGGOMMcYkhAU7Y4wxxhhjjDHGGGMSwoKdMcYYY4wxxhhjjDEJYcHOGGOMMcYYY4wx&#10;xpiEsGBnjDHGGGOMMcYYY0xCWLAzxhhjjDHGGGOMMSYhLNgZY4wxxhhjjDHGGJMQFuyMMcYYY4wx&#10;xhhjjEkIC3bGGGOMMcYYY4wxxiSEBTtjjDHGGGOMMcYYYxLCgp0xxhhjjDHGGGOMMQlhwc4YY4wx&#10;xhhjjDHGmISwYGeMMcYYY4wxxhhjTEJYsDPGGGOMMcYYY4wxJiEs2BljjDHGGGOMMcYYkxAW7Iwx&#10;xhhjjDHGGGOMSQgLdsYYY4wxxhhjjDHGJIQFO2OMMcYYY4wxxhhjEsKCnTHGGGOMMcYYY4wxCWHB&#10;zhhjjDHGGGOMMcaYhLBgZ4wxxhhjjDHGGGNMQliwM8YYY4wxxhhjjDEmISzYGWOMMcYYY4wxxhiT&#10;EBbsjDHGGGOMMcYYY4xJCAt2xhhjjDHGGGOMMcYkhAU7Y4wxxhhjjDHGGGMSwoKdMcYYY4wxxhhj&#10;jDEJYcHOGGOMMcYYY4wxxpiEsGBnjDHGGGOMMcYYY0xCWLAzxhhjjDHGGGOMMSYhLNgZY4wxxhhj&#10;jDHGGJMQFuyMMcYYY4wxxhhjjEkIC3bGGGOMMcYYY4wxxiSEBTtjjDHGGGOMMcYYYxLCgp0xxhhj&#10;jDHGGGOMMQlhwc4YY4wxxhhjjDHGmISwYGeMMcYYY4wxxhhjTEJYsDPGGGOMMcYYY4wxJiEs2Blj&#10;jDHGGGOMMcYYkxAW7IwxxhhjjDHGGGOMSQgLdsYYY4wxxhhjjDHGJIQFO2OMMcYYY4wxxhhjEsKC&#10;nTHGGGOMMcYYY4wxCZGPfQHGGGOMMQlx7bXX3nnnna2fDw0NfexjH7vkkkuWlpY+8YlPFItF+anf&#10;8IY3zM3Nrfjwt3/7t8844wz5uVKg+WNeccUVL3nJS5qf3Hbbbddff/0pp5xy+eWXr/qwu3btCiFs&#10;27ZNc5XGGGOMMTGwYGeMMcYY8yPuvvvuG2+8sfXzTZs2hRBuvvnmubm5arW6Fqe+5ZZb9u7du+LD&#10;s846ay3OlQLNH/PXfu3X9n3yyCOP3HjjjYVCYdXHvP766y+//PLPfvazFuyMMcYY09E4JdYYY4wx&#10;5kd8/OMfL5fL5XL5Qx/6UAjhggsuaP756KOPhhBuvfXWO+64Yy3C6/Zx0003lZ/Cr/7qr67dubqP&#10;G2+8sVwux74KY4wxxpiDxYKdMcYYY8yPyOfzvb29vb29PT09IYRcLtf7P4QQ3v/+91999dXVarVa&#10;re7YseMd73jHpz71qRe/+MUjIyOXXXbZ1NTUm9/85pGRkec973kf+chH9h1zfn7+zW9+85YtW0ZG&#10;Ri666KJHHnmEXECTbDYbQtixY8f555//kY98ZGxs7FWvetUBjlkqld7+9rdv2bJl27Zt11xzzdVX&#10;X71jx45vfetbzf97zjnn7NixY1+EYPPPUql0gAOef/7555xzzj333POqV71qeHj4ZS972Ve+8pXm&#10;/6pWq+9+97uPOeaY4eHhE044Yd9XvvLKK3fs2HHLLbc0/9yzZ8+OHTsuvPDCZ3ov9ndJ//Vf/3XO&#10;OecMDw8PDg6ecMIJf//3f9/8/N3vfnfzm77jHe+49tpr+T3a3wHPOeec888///bbb//Jn/zJ4eHh&#10;1772tQe+d8YYY4wxMhrGGGOMMaaFD3/4wyGE17/+9U/9cGhoKIQwNzfXDOPatGnTpk2bLr744s2b&#10;Nzf/PP74488+++zmLuv+++9v/quf+ZmfCSH81E/91HnnnRdC2Lp16969e1vP2My6/cM//MN/+h/u&#10;uOOO5v8KIfT09ORyuYGBgUsvvfQAx7z44otDCJs3bz7vvPM2b948OjoaQvjCF77QPE4z27RcLj/1&#10;z7m5uQMccGhoKJfLbdq06YILLjj++OOb/6v5z3/lV34lhPDsZz/7vPPOa57oH/7hHxqNxt/8zd+E&#10;EM4666zmsOuuuy6E8MY3vnHF923+mGedddab/ofTTz/9qb9520taXl4+/PDDQwhnn332BRdc0NRV&#10;v/GNbzQajde//vXNbzQ0NPSmN70J3qMDHLBQKPT09PT19b3mNa954Qtf2PyyCwsLq32mjDHGGGMo&#10;FuyMMcYYY9pABLsQwje/+c1Go/HBD36wqSg1tbCm8HTjjTc2Go0vfvGLIYQTTzyxeYR3vetdIYS/&#10;+Iu/aD1jU7B7Kvs0r+af1113XaPRWFpa2t8xd+/e3ZT2du7c2Wg0du7cmcvliGB3gItsfuUPf/jD&#10;jUZjYWGhecC5ubmHH344hNDX19fU9W6++eaf//mfb/6ThYWFprw4OTnZaDROPfXUEMI+8XHFj9lK&#10;8zff3yVNTk5+4hOf+NCHPtT8vClQ/tM//VPzz2aDjub3hffoAAds/j7N/7W8vNzUKz/60Y+Cx8cY&#10;Y4wx5qBw0wljjDHGmFWSy+VOOOGEEMLGjRtDCC972cuambPNYK6mYHTXXXeFEObn53/91389hNDU&#10;ue65556JiYnnPve5zeNs3Ljxhz/8YfO/3/a2tzWFoRDCkUce+dTTve51rwshFIvF/R3zmGOOaV5G&#10;s+XCtm3bTj755ObgA7O/A+4b0MzD7e/v7+/vb+qVzf97xhlnNL/7jh07duzY0Rzc399/ySWXfPSj&#10;H/3MZz5z5pln3nHHHUcdddQrX/nKtqf+kz/5k6d2iW3Kage4pLe//e3nnXfejTfeeNlll917771f&#10;//rXD/zVnvYejY6OHviAb3zjG0MI+Xz+jDPO+Pa3v/3Vr371DW94w9P+pMYYY4wxB4MFO2OMMcaY&#10;VZLP/9hWqm1705mZmRDC8vLyxMRECGFoaOjcc89tSkhzc3Ot//D0008/88wz256uKTkd+JghhIGB&#10;gX3/pFkC72k58AHD/8hbT6VWqx3ggJdeeulHP/rRT33qU03Vspk825aXvexl+75v8+wHvqSJiYmT&#10;Tjrp4YcfPuOMM1772tf29/d/6UtfOsCVPO094gdspv3W6/UDnM4YY4wxRoIFO2OMMcaYNaQZPrZ9&#10;+/Z//ud/DiH853/+50MPPfSSl7xk48aN+wQ7yD7taX/HbKpjX/rSl0qlUrFYHB8fv/vuu596hKZ+&#10;t3Pnzu3bt09MTOxLGt3fAQ9wMc9//vNDCF/84heb5/rWt771mte85hd+4Rf+9m//NoRw2mmnHX30&#10;0Z///OenpqZCCJdccskz+qYHuKRbbrnl4YcfvuCCC2644YYQwre//e3Wf/uMNLWnPeBNN910wQUX&#10;hBC+9rWv7bswY4wxxpg1xYKdMcYYY8wa8prXvObwww+/7bbbfu/3fu/EE0/84z/+48cee+zmm2/e&#10;tm3b4OCg9pg7duw45ZRT7rzzztNOO+2iiy768Ic/vLy8/NR/ePzxx991111vfvObL7roouuuu25g&#10;YGBhYeHAF7m/azjhhBNOPfXUO+6445RTTnnpS19622237d69u9m9ocmll176zne+86677nrpS1/a&#10;zNWVfMdmQuvXvva1z3zmM/fff/+nPvWpEEKlUmn+q2bLiGuvvfaBBx74jd/4DXKiAx8whPCbv/mb&#10;DzzwwEMPPfSv//qvzUC/Z/pdjDHGGGOeKShLwhhjjDHGrI5isXjrrbe+6EUvuu666y699NKZmZn3&#10;v//9+8q9yY95ww03HH/88V//+tff+ta3nnzyyU9V0EII11577datW//t3/7tsssuO/fcc5ttWFd9&#10;kZ/+9Kdf/epX33PPPR/84Ae///3vv+lNb7ryyiv3/d99abCrq/i2v0u64IILzj333N27d5977rkf&#10;+9jHfv/3fz+E0OxQEUI455xzcrncrbfe+rnPfQ6e6MAHDCG8613vuuqqq/7u7/7u8MMPv+mmm7Zs&#10;2bKKr2OMMcYY84zINP6n75gxxhhjjFk7SqXSzMzMs571LFhX7mCOOTExMTQ01Nvbe8QRRzz22GNf&#10;+MIXmu1TQwj1ev3JJ5/cuHHjiuJuq77ISqXy5JNPHnbYYSv+ya5du5773Odms9nx8fFm9bfV0faS&#10;SqXSwsLCvqJ+5Hqe9iytBywWi+VyuVwuZ7PZiYkJS3XGGGOMOWQ4JdYYY4wx5lBQLBaLxeKhOWZb&#10;JatJNps9gPC0iotsyoJP/eTuu+/+l3/5l5tuuqlWq1100UUHo9bt75IOcJ2t17Pqs+wjn89brTPG&#10;GGPMocSCnTHGGGNM19Lb21soFHK53KE86fj4+Hve854Qwoknnvi+973vUJ5aS7O8nTHGGGPMoccp&#10;scYYY4wxRszi4mI2m5VHFBpjjDHGrBMs2BljjDHGGGOMMcYYkxDuEmuMMcYYY4wxxhhjTEJYsDPG&#10;GGOMMcYYY4wxJiHcdMIkxNE/84s9e+6LfRXGGGOMMcYYY0zSlMZe/MjXPhX7KswaYsHOJETPnvsm&#10;Lvv00w775ZP/mRzt0/MvJsMmyhvIsNrMGBlW/9YoGZY9aS8ZtnzXs8iwn9j5KBn24BuWV3xy1Dt+&#10;/eGr/nbFh9Vbn0OO9qe/fD0Z9u77LyHDBveiaN/nnfR1Muz73z6ZDCv3owqepfvRE3Ln2X9Chr3s&#10;//3TFZ88/4s/++DpX1jx4cALp8nRfuLj/x8Z9p8vP40Mg7z97I/AkT9ZR8/5r/zb75NhtZ9+hAzr&#10;+/bhZNjU3v4Vn7S9EZkKekhe8sA3yLDvve75ZBhk8ZvoyYScdO9/kGGXvPc7ZNj//qMXkWHLQytv&#10;1sKu3x3Y9n+u+PB7F2wlRyt/a4QMO+neu8mwb/02epD+8LB/JcP+r1vfQIa9++f+mgz7o4mzyLBb&#10;Rj9Ohl04f/6KT0b/4PKp91274sO9n0P3dNMvoCdk8/+NltT54hAZ9ti5i2TYcZseIMOK/wtNv988&#10;5TVk2InfQpNDpjK34pPp6T8fGflfKz78uau/T4529e7XkmGFb28kw3J7MmjYcytk2PbP30WGvfy9&#10;aML/+B0XkGGNKtpjPOdrO1d80nZGypdX3qy2VAvo6f3ei9C6UC6hLs8n3fG/ybAQwhPHoQd4/sXo&#10;p9v69Rky7IFfIqPC8AMrV7eNnzh34uIbV3z44pffQY725X95NRmWz9fJsNpPPU6G5WYHyLD+3agJ&#10;dYZd2+B/omG9b/wuGTb5jf9jxSdt78LiC9kP8vgmMuwFH0JL6nd+7vXoaN95EB3tBceSYSfeeTMZ&#10;9sALzyTDel6Alq35vSsfpGff8gs7z/zcik/IoUznYsHOpEWtJ/YVHBxwvUeDQhgYXCmxtWX36BZ2&#10;vN1kUHaljtGehaC8VVWmnS022M5mGVkXIShb7ixllNNpeaREhi1sQpsM+FgWR5bIMM5SBhkY8PIq&#10;deUvnMu3ufutH9YCfJaUVNm7BV/VOtoTimlV4toyuWHlsMKuNh/CKbPtPW0FWtGhhp5eSK6IJnNI&#10;TfoutH2zWj+EP6+WXSPoZhWKT6z1lbQCJ67FYfQuDOy9Hw0LygcJMjuEnrfRgAQ7ODnMh8fIMEi2&#10;WCXD4Iw0NoOu7aGt28mwWMCXayyP1MkoLNbRnhDSP1gmw+DPUVxUbh6gYKelrcwNte/V08sWaIb2&#10;Hcz0DpJh5WehW9/h9q45pFiwM+ud3hza/i4W0E60yDaFi1VkCkIBZWJ+mAyDawP8CpA8My4Wx9DP&#10;C8H7iQgboEKxRj7MFOfJ0XaPHsVOiyzt+U3oB5lviLcZUMtoJCznQw0IKnF1KLDC2WYxwkLfTnRr&#10;Q6vFuL3dh/n8FDkaFFDgtWVqyHijr0Nfmxe/lf6A7mnK70IhiyZzGDrXO4zu6ZF9KJi3VEPmfR+z&#10;yiDQo3YsE+wgGSY3V9la2XbZWjUVNlvOM/8cpNGDFsGdm1cGdj0/hJ2b0RarFSh05qpSKRzrHfDl&#10;gsA3GupdbfWpVYtWtSoSUOpjSjWc2RbUbwwf4MBcjEv1dFcQLfQdlPrvBzctCI/WdpaGU7fpGizY&#10;mbSo0jVJxlAexZ8s5tCODUoPWTbVljag3cnANDppuZ2N12r4FZiPUava5AZQMgVE6wCEW71SWH00&#10;WeuHzx1EDvx7h5DzcEMe3dPKKEoE4+wNRTSOaRnaiCd4I2pMWxeTRz9IL5ttFtlC32BmHlSUYOxG&#10;W4ux9UNopUHBbroPhSZmS0prFibgU6TvQqXd0tD2w0MPjHk5rohysr65uI0MG2HvAlTMZ4YKZFgU&#10;oNU3OKj0qEEFc3MNyaZwua/0o5vVNq2h9cNdFfSEwCSJUolpCizEFQYBBfwAa6WiDNSxGDTrgpW2&#10;oJ5jOP0uoWFQhYTzMVzdeqWRiVr4A0zQvoMQ6PyGtYCMCRbsjOnLotkcbjLg0gvjzmBe5NA4WnqR&#10;3ROoejIvjebWxkfUo4gsDKgTvbAX2Z8PssCHLBOAnjOATspv/SJLE4ZaBowZSRkYOtfoRWZDZgi9&#10;Do1eljorpdGLjLe2FmPrhzCpFyqYU0PoB9nAEprg61AZQtcG9dBMGd166EWIAjQse4ro5h+fQymx&#10;d9WfR4ZVC+iewnkVhqe1VcxbP+xvsBB46SJIg6CZdjZXQNemzXaE0c0D7QTiVi/mwjw6HJyR4NGg&#10;YAddLyGEPFPD4U8H3+gQJsmgtiohlg5XMlRG7+BSHwqMyiyh4nS1Erut7CEpsW0SdA7ML/eho7Wb&#10;Rlo32DBRSRmmi4HvIHRdwJerNswi7PYqk39Nd2PBzqx3ijlkG/f1oOxUWIsN0j+AEsGyRaVBDtUT&#10;bboKjI/4rxKqPR8FWMOu7eas9cPjs0+So32Oechh+Z6X9K2st90WfusXMmjDCu0BrQkKldMykzxg&#10;khcMnYPuAfiqRik9BkUK+DrQ343pofTaZtGth68DFGH7Giy4ckkaRNyuhl3rhzCAEfrAYB0oGGb+&#10;ggZaK2EdTPg6w+dNW2UCAqP4l1n8uLZ+FlTzJ6so0Ab65+qwiGRfu2tr8WLCOSTDZPrMY2iKzhfR&#10;XaA1OvF+FSa+wOU5l0WvQ9uAstYPoRN3ZAnp/r0FNC3NzKGEGxi0NcCeTPoAM7RVULVwxZkA38Ew&#10;r4yD7i/OkmGNqrJvmOlu0n1jzfqEmO6DGeW61Z9BdlQv22QsSVN6N/eiRNEn+1FJpvZh/C0fVvrQ&#10;pnCBmal51v/heVlkbn2zjhKaohR3gA0WYGWWY+vo1sMQD8j2LEqJ/XZtMzwgzJuGO9Es81dDoGAX&#10;Re2CJg0UOqHOogWeVFuoiAY4wxQk7fPGXD70aLSvDqJtRby1LpMHw6zybD06nLVW0eb5wucNRtC0&#10;1Vm4+LICGMVfhUFbcGPDlEk4qUYps9XWC9L6IZ1DYqSVU+8RDtqCLLI3WpsfDh+SDSWkxA0X0EZ0&#10;JhxBhmk3otDlQ49WYeVKGNA+mmOvw6onvbaIi1EwYKklcZc309VYsDPrnX5WIRsW0oYLEtxMw7iz&#10;Xf3HocMxGqy9xhPM+w15IcuS+LTwlBha/QRWCmOJHofXWWoGcx7CDctzGmhT+5X6kex44fEMyhxp&#10;5JDsmF9OoqjWwQC/KQQm2PayYdpdMjRotXlPEFr7j7ncoetiUCrYwTJQtHU18+VEUX7henQYmzBh&#10;XAksnw8f1AyrwYg7JiO0ki4UnnLsGYcP0lwVpQ7UYC4bm3vb1qZrzWcfhHMIEwtgwmaZFYmDJQJD&#10;CPUi0qe0se0wfbJtWF/rh2WWN91bRnubI3vQRvSHLMAZVbThfibpCgKLKsB2B4PQPiKDsOIMpxFY&#10;jAJukyBH9KI36/vCU5pux4Kd6TwGgjLCDq40MM0HmtAV9ubBujy3SkPlA9vXwnQVyPY6CiCHm7Mo&#10;QMEOOvCfC38QZg9A4w3eBV5aaCHLCkL3op1tnlVdgbQNTtRGLLaBvVzQpFliVxtFZ4G/JMx7glAB&#10;pcpm6VllfMRIHilKNFCXvdH0aO0Eu7UuGQnzIvOsX/bWBhoGwwZhNa58QPcUJh5O9610b2x5BnXB&#10;VgIlXZiuC5Mi4VQDhy2WWKcvbUB92ypmLR9m8mgx0qYxQmDsagghx9YjKP3CN1oLTHLPM8FuSxZN&#10;I3BDpc2Fhy6ffpb8W5MWVYBA+wgrzrCkIzLxtNskGAhiDMeCnUkLMqHTostSYKk7CIwagBFPNFSe&#10;GWCwftZ0FQVPQbMBxkfAzRlEG4PwZAbt4NumMbZ+uKmHlWRi+WIhoM0ZvAuwL1vAYZgwAzRloAM/&#10;BGUUG4wZgRl5EChMw6gBGEYBvylU+vLL6Nq2TaN7Os/067E8MgUhsLo/vFntI2haPoyi/EIzdbgf&#10;hcZk9qCbBSWPYfa8wcTD8tDKm7UlhNmWD2EnH9ihEt5T7QQNT1pmOxaYeAgX+7bVils/hPMbnLhg&#10;hbXxgDZdWa7xwojvGO2e4E6pBif9+T1k1PMyqBRJnvUjykpXXujygYZKgX0F2KoOBjTAWrQLo+h5&#10;K7JpSRuZCIGBIMZwLNiZzgP20YsDLI7OQopgxBNckKo1pXoCm0zBrSOMj1iCJ4WlhdgeA/qNab22&#10;dtfW+mF9AyonB5XfahXVKxltoO3Z1DIyG0II0k7CYrTV01IGfimYh0L1Aga0yrTAiKexGWTjQaDL&#10;fW9QlhaCgl3bBgWwa8FaA83UWj/rJMyS+7SxQjCupG1lt9YPF9isqu1QGWXLhbP2WKgmO2nb4lOt&#10;H87DwljSGggQLqzX2R6okUNvTZR6r9rmCTAaoM66SdB2B8xzDF0+86xa3/ySst0BDGiA+nWUyMQa&#10;s91g5ZABVhsdOt6MCRbsTGoQI2EjkxVg+iSMj9ACe87CiCe4IM0stFmhW/OeYDre4sIoGQZTt4Z6&#10;lAlNa57Y2I7HG1jGAlRG0A8Cld+wgFSADRn0vMHSQgH7XeEjt37QlsbXtq6GekHKwPw+LdDlDvVQ&#10;KMLCo7Wtqdr6YZR5FZqC9R7WL5sZSFB6oA8S+93amqmtH0LPEOxQOTgIY2iUwAcJtkKusiKzMMV7&#10;tGflIlhu9+E0zL6XLm0wlnBwkEb3MJE7kuzIJqUya56Q6UXu6k2s7lyFqeGVo9DRhibQk7kZCnZk&#10;kLqlEuzdBx+kApuU4FeALp8JMsiYeFiwM50HjANKGdhCCH5T2BCjlelXnre6fxhCyDENCHqQYEBZ&#10;eHT1nVjbDGNiIjTexlkAY6vxNv3K81o/bBTQRh8qv+UwQob15NGDBOMcQwhL7DnXQpOVWp7MxRe+&#10;ftUOT1giB6bEwqgBaILCjDxYaB/qBatm5mUXrPrfQuu4xARnWO9/JDyEDscYb6yyZtnBHK21OMDC&#10;SRdqKwasGmgK1ntZehTsnYpG0aIKZdhUp2XiWnjBxa0fQs8QFHegmh/lYYAnhR0bllhw5abcSsVj&#10;9syXDrd8+CDswhGj2gMX1mk78ijNbluY+6k2SwNcBBu9aHXra6CfDqrhmX6WjDmBto4waAsCv0Lr&#10;/DN37CWrPinUr2vD7AFmgp22nBEEtqKCtN6Fmef/UpQKFSYiFuxM5zFaVwp2e6HOAmGbwlaHbVtg&#10;xBOMY2oNR5/6mXNCWKXvdGBGmjTE4iNgjgwEqjNwXVz1g9RWNs0Oo61eL9twaxVuGOcY0m4S0sri&#10;Cy9a9b/NVJhgB60LeFI228CMPFjocF4aYdcqoCycdGHrh7UY3XV3jaCkoaPZSaG59YM6ilyG7TXg&#10;zWo1o0rHX9j6YYS4RBxXAlcQWLmpGsMWas1OLZ14Qa6lxRY0BeswRZg9SPB3g0CfCtTfoSQG4/Va&#10;I2EHd7wEVwZbJbC1SI0l/2ZxRqE2n3StFYS5n76wzadsEVwcRt6XPpYSOzDFOg4zf2pmGYmJW5k5&#10;8B0yCAv6WsEOCsSLTLDrRz35cPQfA1YOWevMrZnn/9KaHt8kiAU7kxbEAQ5LjUJKNTSxar00cAmB&#10;EU/FWgQPUmNOabfD+AiY0ATtAViIBBbUeAaV3QDZIrqnMNofRn9BMhW6F6kUIywx8O5rU0IgNByA&#10;HQ2+DrBT4XQf6sk4Xpd6OKTAmFmYoqgtZAZ1FtinBWrm8GbB3w0+lkt1dHEZlsmohT4hDJrvCHtx&#10;sokLPiEw7qzMHqQCGiUG3izYsWGGHQ0K61D072OPCGxyAl8ZqOYnDoyvrPYwPxOLH4ccOTVOhj3B&#10;BDt4twYz6FmC3xQK+tKSqrjeDivNHFgPFm3DVvjzDjLBrs7kZmOCBTvTicAGBbCjKOx2ilIKsQkN&#10;l5BMDxrWX4kg2C3Ooz08VLtgfERR6ueHiyVMMOGV3YRAHRkmgkGyWOqqDChFMa3RCD3MMKihUWGl&#10;Y9gjB0Pn4G0tDyvnB6gXwPBV2qtuIxlFTwpLXxeKESo3PVpBEXYQ7c2CaONqoYCSXUbLvfabauU/&#10;qLNMsnsKZaw9tHyE8ufV9vYZZFX2FxaZpS2Nx4FA38DwHNom8QRWGiwfo0ssBC6CMIaxyDJO+mcf&#10;I8NG2NZxigwKYaAl2LYtu0bQcw4F/QhLYAj5IizEh9ZKbcNW+CD1slka4uxXEyzYmdQgXrWidEcF&#10;u53CUCatMhIFWPC+MgstH7bRZyXb8sy8h5YPlGyKrAIufJC0tBbcacsuZlguV1m0KZZNF0fR3dcW&#10;+tHefS20jDozo2AMQkUa5QH1AqiG55dZLjysfSONmtT2qoM5Mk8sIW0SOgfgzaKVRtk9hcY9tBi1&#10;aAU7GKMNgeIJMno58gAAIABJREFUdDFWmGEZ8lAuSFewg1SZi3GQySIwShcC6+RCEXaCR9gxJQ4G&#10;hkNgHY86uw85tghODkmt3XnUQHwsj97BSejmZ+m6UPwdmWZxqfkIwbUbCzNk2HzYttZXsmrgLB1l&#10;F2o6FAt2Ji2IXdbbx9wvMOSF6SxLBbSb1pZ6gdB4PbbrgmVNjn/kfjLsOy84lgyDwD13Xtr5Dpbl&#10;bsBuZdIYeOg8hKlbM6ycOZRNA3bgQ9MHfgto95ZLyiwk2ISuOMNCwGALwhiV4OFOFKKVPOj2l0XY&#10;aZuiLsK4szmUmAzR3iwIjG2HaWWQPGuCBNs7QmhCE1t5YTm5MtuxlJn+rrUBaNC6tKoJBFbZjwKM&#10;oIGxhOM99K3XKnFaxNnrTBKFwOW+P4u6xEKZu5+9NVECwxelPRZgjW8YhgddZXDugn7NApul4evn&#10;CDsTLNiZ1CCLdK1f2XoSFuSCaT5wkwGNt8ZyujX7e+ZQUkB9USnYwT33IBPstH30YEMMmDQN2ZJF&#10;mxb4WE5lkB76DEQWbY8FWNSmH21uYHoRBDahgz9dpsqKMLJnCQYwLjPP/EwZfdNeWNOaDMJfgTbv&#10;YyfVxgHBYLehCeZWYboTvFn9zFahWeTs4npZY2VY+y+7jE5K53w2jD5vVLAjo0KNmYK9w2wOQeek&#10;wN8tF6PIGs4JkJ6UvQvQIIevTD1Pg/1hdQtYsC+KrKBtHQZZHkItLAJrIA6lIijYaQPDodcKlgKH&#10;rwNNHCGDMHDuyrLAZRj3kK5ebtLDgp3pPGC9M0gva55QGWZN0NmkD/1RMEVRC4yKgluWbdNoi5lh&#10;ta9hVNSANu+J1eyHDxI9aQndepi/A3WiaSbY8SgVbY8FuDWv9qCt+UaWXgSpst5h2sqPUfIpYCSp&#10;VhmBEhssONhDmwUogcFutSn08+ZGUexGWFIm5sBhdWar9MztJMMoixFSkKAGlJd2c4YuRjiHLLJr&#10;09YZgFl2vBYbAW5FKNJI+VgRNLC6BWzsoAUu97AMgvYXntyAdr8jTLDTTkqtzaYPAXR1Y0vDFibY&#10;wd8NhkdA7wt8kGrSbZIj7EywYGdSgyzSsKMoBNaBWmRu7X62e4D+qFKWCXbSxDhoDzy0dTsZBvOe&#10;YMlwGBXV2KRcBcu9KO20sIh+N2iE1GfR8wYbh0EX7mNZtOviuUVZaNWwFEW4Na+z3spjM4+TYRWm&#10;xNFh0sqPECigQHIs91Db02OYSWy9bH5Arfsw0B6ANS6X59HRNjCrDEbQiNVVNsc1WB2o+TqqLD5X&#10;Y9112fMGefb0LBk2DoVOth7Be6qtCwGXLa30AHOEIWMzKCdgPihlQqhQwDgmuMrw+nr5RbY0sKii&#10;CHnO6keuxGKeYGOHo+FJtcnafejuT/ehzV4uoN0ULIMAowFg4xcq2LHwCLg05Nm9ggk3EG11DtOh&#10;WLAzaYEEO2mEHQy2gCsNXEKgP2qmR9rHAKonbG1YGGVh/I+gXXK2oix7tOe5yk6L+R5m4C9tQMN6&#10;0M8LQw4hcEc4AVNicWgaDDit55UZedpy4DALCbrcX/A4eh2+23sEGQaRxqng1rRQiZMmJsP54UHh&#10;KTGwWOrAFHp6GyOsYQ6LoGHRetikkRbGgnpoOYMec1iSEgJrik0sszYRbD8OX0AYEwdLNEDtDD4h&#10;VP6TzlywiMc8TMGWpofD7Pv5IhPsAtVqYRRbbpktqexbFFjhXehWiRKjBBs7QLReBG1cKnwyl9jq&#10;BqMBtMDwCNqCeTDdnmamu7FgZ9KChALBjqIQWtoWlqFh0zSMtpjqj9ChCTrw+wdZp4sKMmlghF3/&#10;LNpzV0qbyTC4h+tjgl0NbhwXWTkYFsc0wFJi4WP5SAbZAzy3aIK9qRWpYNdg8XowWmFgL2quMs0C&#10;Trfs/gYZNjy6hQyD9Y+hswEC+2agqtFYYtvNjgbV1VxW2fISOvAzi2jOhz/II4ehKa4wi2YbGjoH&#10;G7BAwW7sGDJqsope5z29yvYasIMtXI/yy+ibVph7DuYELGxANwvKf1A70+qhMOQQylj9FZRnN85C&#10;NeHvVoNtWNk3nWadfxs56lKLkk+qJYpgBxs7QGeD1mtVYjWXK2zzAF3fsFBGTtrzB976pTo6KWzB&#10;TNvmwnkVjTImBAt2JjWS9UvQutHQ8imhTeHUKFobFlmpO+gThjtRbcZNbpElXbAsqmr1J8mwXpZW&#10;NpJH4sMethcpwPrNzLzvb6AVH8bEfb8+QobB3KIQwvziYWQYtFTpy8UEO62ZR7UzdjS4dxxhQQh7&#10;pG5t2jeDme5Q8ggBTZgwiCaEZ7NhCOjA711SLm0L8xEsbShjwdCYxWEUlDpdnSTDpopK5xZ8AWHl&#10;Sm3JRHg0WHo1zyo5VIaQfw4+IRQaK81mJNbZc7GufGW0bVhnh1iZLXzAeZaAP8xuRJTEPW142lJG&#10;WcgM+nKgk2aR3Vgoc2uBGaAw4hsCb/1cFRkXR7Nt7VxeuXmAaPtfmQ7Fgp1JC6FgBxsSQY8PjDtb&#10;ZktIgcVPwa6dEKjEFWAW1Qa0hMDumZUltJmGUGWHrYJjedayip0Uds+ENdQh0I764fIYGZZncUwh&#10;hMwybKamJMMsWliGBgUy4RyZxcNfQobBVDtItoSeJSix8ZYjCCbBV2o/oTwpA1Z+hA58GJm4mwVX&#10;wqCM+byyfA+UsZbY7/a9rWhyKCwjAfAx1r0PvqfQJ0Frii1B1YZVS4A5AX3Iz5Rjnehh2LIWeFIY&#10;dzbG2mTNV6fJMLhNqvQpBTsY2MVvFfTk1QfRt4jS7kAb1AmBvt4plgt/GPNaQcFOWxIEAt1Realg&#10;R3cs0BKkTZAiCHbGBAt2JjWI1KIt7wVLvUDXUIUtIQMz6Gi7Mmi9h348CrMuKluQHQXDKGYaTFNg&#10;TnJof0LBrp+VXKEtFJk1O7fMFEz2KkBLe7KKTjrCRJYQQqP6AjiSAN3amSyLOmQxnfCRy+XRiw9F&#10;CljqDmaAFhfRV0BPOa6HSGNtWMq8ll4m6cI3Gjrwc+x3g7VBj30IPSHfKzDFnC0gWEdGEbNMYaO1&#10;/3Zm0EMOJQ/ok/j2c44lw0aq2jYnCFjJISxtQsOYdgYDjYfRKUOmFxZXREB1dbqKJgcom8K0Bgjt&#10;UInVVVjdYmIMvYNQm+zLol+4JI0qipK7U2YpsbCI6CKL/muwJmkQuEmG+nV1HoUgwDqScI8BGwbC&#10;7AcHu5lYWLAznQesdwb7c8H6TjAPBS4htSkUYfdDtrOFOVmw9g0sa9LonSHDYOIhjCVcZk5ySJUV&#10;+4A95qFKCDeOM8zohUBLe3cF9c0YCU/A88IqYBBoruTYu5orIl0PPnLw2vJjrCrTNHprxmDJtllk&#10;ScG5a47aZYjMIEqahpM5jOftZZLuFJPYetgSAsv3DLLaoBBokO/cjBYaKBBDwQ5+00WW0D3eQPof&#10;Ff1h6VWmOUInjVbcGcojJ80irTOgDJ6CB8ux9xSqhHArMs8iOvtpgRGleQ8Du3ixEhhJOhGeR4ZF&#10;0TLgsrUAW64x4DeFvVNhZv2CuH2UEqhfQ28frCMJU4kfgHUkmWsWAot+plwd0qSGBTuTFkT1gB1F&#10;aV9XFmGXm1W+LLB0yA/qqOQrzMmCu+QFtqbC3qnTfSjDa5oJdrAXJwTeethjHsbnQ8EOKpjQ6Qpt&#10;laVlFlyAdzbQUoXAzU0PM/NqzPiBcRnw2gqs8iNN8kKaeSgzt/ZGFoYZAlMpGFAPpZM5TFFkFaFp&#10;oC504LMXv8gKE8LMWWjSZCrsIWeCXba6lQyDCXSwGAVcK6HkASky0T8KMI4Jd/xGaLtnwkhYqE/B&#10;SbXK6gvD1xl6SSFyRQwX/USCXRRg9sDsEPJJLGWUOxaYjDm5ARXeeJz5JLTaOgS+DpVZ1seJRSZC&#10;B1KmtpEM00YDGCPHgp1JC6J6wHr8tK8r9IQwswHuHqDR+wRLUYSB99AJVi6xrBa2LYBlkh/LopRY&#10;uOfuAqayERoEQ1mE72ygQxVWXYEWfoGlMJeYsQ21TkqfMrMMAhsUPKeEAidptCZTlKAemmFhVvBo&#10;hezj7KSsKaq0pwcM+4Xzav8jyCAfYjdLDHsXYDGKh1n9zSx762moJhT9YS9OqaFdzKFpEPpUYLBb&#10;nVUGgFsRGAkLVUIYGpxn5fPpPWW+Aah3yAW7Bq5uIQQ6mLVEKXUHA8NhOV2YKApfVehqgCWD4OFg&#10;xDeszTIK5eYq0kO10QBRWn+Y7saCnek8MstovYf9ueDEqi2BAQMfHq2gqAEYeJ+Hm0K2s4GbacgE&#10;CyiDQgYsKAa12kHYoZ0BH6SSNPGQCp01JDfTUutymIWvBWvE6JErMzlGG6gCGxREgeqhVaW62pfd&#10;RYbRpqjSMFIY9gtrscHUzijAdwE263i8jNZKaH/CUM0oOYDwK/SzwHAtMNCYRpsy1wsETqqwfD5c&#10;xwts70BrR8hXQCZMQ6i4IwU6kIbKEXy90AMKM+sXtLWqpcCZEN6sGSbpohkflxqAO708KzgIcUqs&#10;4ViwM50H7CgKU2nqzEkOY4XggtTP2kLtZo6mJZaTNcjWLegEq7HNNNTO9mZQUT+45y7CwIeEF8tJ&#10;FmEHy5pAoTPPNO75It370na9rEg2LDcJgdYFLaOeZwW5+lgZPvbWQOX06Me/T4apYbnwbJecraI6&#10;khAYfASB9gBMn4RPyCDLrYbgwHAl0F9SZyvvfJnFxDGVkPokoIDCHl5t+qS2VxKMFYJeTahPwaxe&#10;LbB8fknqwaVxjlLfYVDX7YLgVgxKokxxELg0wIQbCO0KxdBqtbCPU6PyKBkGI5fhTg+qhFF69Zru&#10;xoKd6TzGG6g0PpymywNoYq3HWO4XS7CdGgJuCgdLU2QYK59F+QG7pxDotooQgYDZG5CCOd+Qiljs&#10;CeGJyfCtyTHBrsSMbbirhfKfNtitUUAPHXyAYUDZ5sfuIcOg8aYt9UL1UGZFRwHmbMKEbrjRh6md&#10;WmDcmTYbiNbBXEJFFaBKCBO6Mz0LZJg2jELrt9BCV17mTNUK69ALEpbQ8wYLXMKbRRM41Lde21IJ&#10;ZjpHAbrSF2MYxTCzHiaKRgGGS0NgCIIWuNPTNlKDRDmpSQ0LdqbzgPX4oae0PIJOCv1RsAwqzbiB&#10;1fqYjQeDBHErQCXjdbQXgXtuahtLget9jRnaT2bQrYeCHbw2GCvEK6zBtwaK4VHKglAzjx4uht+V&#10;dWLV1jPS1gLPSwU7bbYgrPFdG1beeljqDgKtWXEuPFu2oJZBA+rZHAJLBA6wuBK4z6YPklS1gVpM&#10;WXpWbYER7RRdYw+Sts4A/EHkBht8o7PScCFYwgU+cFH2q1oBBXpfpqvIJwFbtUCo4syGQRdjo8bu&#10;KdvYQMQ7PWPUWLAzncceWPKBeUqhCQ2rzkHgPomWU+lRVl2JAiwZTolR7Ayu99AzD5U4WIc4FlC1&#10;WYJbzLzyy8bopUY7uEErmoY6bj4WjZp8gAyLUsEQ5kXiUtoIKEyPsbiS0gal3AxL3UGg0YvLcrNe&#10;AWzlhcvWwAzrPLCF9beRVkHtleod2ltPYdUSILCxVRSgX3PLEgqunIA1EyPtzbQtlWirUCYCwZrL&#10;ENjhGkbYwbBfuNzDfNIFFncGBTu4N4OZNLCy0HQfyijNVFDBB9wUHgE3XTTiW0qUk5rUsGBnOo8H&#10;sih9EnpKIVo/Hsy4Kc6gNRWagmUmFUFgIRKoT8GS4RBtDMI88/XS9X6R1VBvIG+qtg4xzSLHWaIw&#10;cof2NWMWvrZpcspARQlGsW3+L3RSrY1Hq/XRyRw9SLC8F3QMQTO1NoAmc9grCUpFsNspRFtwsCbt&#10;g92YY7/IFnTrYVUpKA/Diux4RkKvzKK0Uhh9LKWNrbTQJFZxDxk0jNaOUDuZaKH9PCq0D2fCaoyE&#10;R237Ha3ASqPYpIKdlkYvmldpMWX2Dmp9h1H6P9DQ2oTLbZtDhgU7kxYkd++HAdmf0FMKgQ46CFy3&#10;RthXKPSgFTrHkjjgKlipz5JhcGs+z/YicM8Ni53BDFAILpyHTjpei1CvRFv1PGCZuzfHwhAO7mJW&#10;EKcWiVRLhpnOsKMo7Bi4awQNe8HjqK9OCOhocF8LBWKItuVlppd1l5tDq5s2PTxK1CTUgOBdWJyH&#10;+p+y6lyU7stQA1rUBl9LZSzY2CoKcMcCp5o9ebSx0XYA4GgL7dM4IPbiaxdo6LpYzCitBuqJZBF2&#10;mQp7o1H1YwpNfuhZIsPgUw535jDuodqDHEg0hj/GvjHl7ChzyLBgZ9KCBFz8oI72D9TZSwZFAm6A&#10;8stoW6DtkwXzGmgVM6nTFVqzcFsA006hjUd/EBYfAWOFtPBiH1jmVqqTsEROLuE9kNahCsOFINou&#10;HJAoG1btXehjJk25ioqqRqnnCM37KFn6tNQdO5q2aBeMsNNSqinvA1wrtcK69itAYmlnBHlUeJTJ&#10;HCr1UdIAF1g6RRTjApbpZPEM9B2cZ3szGNYHW5tr+7omXTXGGIwFO9N5wHpnMBqL+lVixCDAIMF+&#10;Zl3A9q8w5a1WV1bKWILtNSDsB8mzEoEw7RTaeENLaNNC4yOYJQijBuS5FPCt6c2iE0O9GUrJBWYP&#10;wGkE54Kh2wqPpu3BArvEwpNGqQWuPalWsBvKo+e3xt7BinTvBkMVxEB3FLsLA1No+l2Cxaektx7W&#10;qKJVd9mkv1RXSg+wFTIKZVEDp2iI1q8JtyIQeVS4ttA+3K9C4SmKkwbWDobXRus4sHHwHYzSOqGX&#10;xRJCYKpH0r5DttA4dM5wLNiZtCC7851LzyKHgm28Fpm7D9bbHpuBiWAIWJu5WGSOJmjNwkZOFRR5&#10;D3+QiaWtZFiVCU+woEZ+Gakn87AmmtTGm1pGNezolpDRBWXdQgg1FmGnTZmnRCkeLO3BAgUUbQ0B&#10;CK0sLi3vBRntQcmY8+wdhI2GIDBUQWsgwZZK0BFy2NReMuwHrNNilJg4LXNVVJ4MWowF2MFWqp1B&#10;zRGizXWNQpQyDhwaX8mEpxIs78XmfOg7hAWL4XM+wFyg0EkDW6UvSMtuwD1hIe1UDwJ8erWh3K5h&#10;ZzgW7EznsVhCMd+sYjgFVucdg02VGHCLCaWHnjkmJjJpMlNmiaJsO1VYRA3apb5vGlAGzXto40F7&#10;YDczt6AKANN8YC9ObpXhtpKPkEEwlQbWiYNquLY+OhQpIHAbV2YlHWGVnyh7R3hSWFkchq9q8yL7&#10;M8yLwKwyaZ0i2l6jJq3ZVmDfNLBb3z+LVrf88vPJMBoTx4AWdA7lTFOWWJUJOB9pfTkwin+uiurk&#10;aoF+TW3ZR6iYD6v9PdrJHLbOgFOcNvgI3i9Y/yRK1xTcKl0J1Ij7WJKElpRlLFhDYJnupZNW6s2h&#10;wYKdSQs0Bc+y4CMps0PoZalMKbdxUGdZiBG2A6UH2pyLZQPBH2QJSnHspNC8hzYetAeguRWkmcTy&#10;qjFQ5qbxTvDyckolDj5yUNqBIgUs9QKBGTcQrXYGgWX4GhWUk1eqbSbDtGFWm/Po2h5kVlmONRqC&#10;wJ9XG5RKNSDp80ZVQgastRQFGAIPZRFtbBdcF2BxA+1MLka6pMaJCsd3P5ZfUAhs9qV9lmAGKG6V&#10;rkT74qdcIBLOhPCxZGVIQoXNXbWka62bQ4QFO9N5DMwwB530pLDTInQda9etKDub4oy0sX3CexGY&#10;nQrDKGDIYaOCas9rkRfUgIEDG9nRoNOynleKv2JomSol2gYFMO4Mamfakwam2izVjzioq1kVAyzC&#10;DormWWneXi8zL7R6AbTbs1KtFr6AtWHl5AC7QGqnBhgCX2NRUVq7Hbo/89JWVFGAaxZMNo/VSA1O&#10;SrD830QJ3VZtFBvcmWeZYAe/6TQZhFM95mEmDTspROvEpU8ImzBT7uUNRVjYL3vnZtZJxHQ1FuxM&#10;WqApWGr0wjw7bfQ1Xe+ZIxrubGDKGwSaW/Ck0BQsSCvqwr1ImaXEQqsMAh9LCHzeHi2hm8V30jDV&#10;DgLjWSpMsNMWF59gsY5RhOkuQBvsBst7we2R9trgTJjPKwUUKIppF0EYMKLtcUxfQKlgp4WG9S2z&#10;XDYYFSW122HxKdiiB7pe4IQPPWqw2kN+mWkK7AfRNlIL6jcalvvYOY/Uh0yM9gnQO7uBfdMnmBc3&#10;zywamHEMa/hCtE5c+IRMBGUSFZwwy9K4ByjCwh8kU4nQ89CkhgU703lAZy+M7oHvANzZQIntyKlx&#10;4dEgsOwuXVNLKK1scRjta2npa5p6iIjS6gveBdhJTQu0B/hOOkqRERjUoH1VoWAXpymYtBZbFKgo&#10;xtwDMNVOuz0aZBF22tLXkCqrcqgFSpPaan20yDc7Ggyj0PpyIPDaNsCYl6oy2A2uC/ISDYceeBfo&#10;D7IYp5SVdrbRpjDDDRUEemdxO3Lm1ZZmHEsrYcbZscC9tHaB1kZ0woIP2r72pruxYGc6jyjbOJiT&#10;VWN5LXia3kIGwYUclt2F11YqISUOZiJEyeqFe5GK1GMJKUprLWlDNXkyaY0FDsBfmNafYuoDFPS1&#10;4PgpFpchbVimrTqnBRaIzPSihCZtDIK4QQGbCWEPdEiJvTLaFCQYMAKBtx6+gBtgU1SpVwXa7VQD&#10;YrMlbeMenkeGwdA56shhdXJh6FyU9q8w0Ab+IIUy+nm1vbmCWrWBaYBadzVknmZho0kOLjQw1vg5&#10;zHf4IBmEgb25YEPnQWZc1PNS94C0YQ4EZiDBeN6Ua/+ZQ4YFO9O1wLIgsCqwNu8JAjUFOJtD7WyM&#10;LSEDU+iku0bEWZYEcZ9QdjRYKQzKptDcgq0nIXAnzZnJF8gweO+h07LA7JUFNj9gbR0FnNKcJu3K&#10;HMPDQbUz9oNAZQQm4MN6/FGAMyEM/ITUYYlsKXDZ0lZPg8tW2CY8Z9IWI+wdX62i7roQqE/l2CII&#10;lbg4wSws2xH+IBuWUDuiWIId3WEyjXi6bzsZpqXKBLt8GX2FRg39IAvzSuEf7n4h2p051KdCHpY1&#10;RkDRHK5H0CiDYSUpe0lNaliwM2lBdgawQrYWKNhpw3ao5siaSkKP5eYn0BICLcbvPhvVd9duCyBR&#10;Tgo3tVozFQItH/gVAo5LXYIpivA36UEnhW1ktNBHjglKUO2Kk0YlBSYVwgR8WI8fAu2jedZsGpoN&#10;A3vvJ8OogtmLdH9thB0MjJqrKoulwmVrfBkdLcd8DfAJgTZebhntf8osbEfbHAZCe8gwtSvltDJY&#10;MxH+IDRIUFoAN+CFBu4wt+xGalfYigQ76AGlSQaLaPaiOgu7EdpwaXjS+SL6QaATd5GlEmcqT5Jh&#10;jRzLhmYbwmIMfwntvs2WLW3BZdOhWLAznQeskA2zM2gbL2neE9xkaIFiItyL9M+iXVehuJUMq1Sk&#10;qgLbstCaINIEOrpxLCnlJHjr4T0NAckiIYT5/AYyDGaOQBEzy+p8w2L21CccAyj/wSkOAmUFbYsb&#10;CJSSe5fQE4JFc/SqLjDBTgss8JTv0RY+UqKtgAHFnUYVTVzQNwBDPOCMDwONxVUOYbquNBEBql1R&#10;pmi4jpdLLFJ+MOmUN3ECRAyNGNLLsrAh0DMEvQhwdcvUmAOfQcMh4RYuxq3XOr+h1bDAApy1FRhN&#10;d2PBzqQF2RdqK2TDFkLaajVw6YWaI4TG60Hm95BRcAdfYWFAtJGI2sN86IlS6xdqtTyiIZNnAT4w&#10;6RhmGVTRI0ejPBIG7h1r0ojkOH0zGNCKzi8vkGHweav2KNPSIVo9dJAJdvA5gsUBYOhnlOcN2ngZ&#10;JrJpJbYcGwYLPoTBw9CwGKh7HTCtVvpmwbvQj+oHpA51CbNqCRAe70+AdXKh8ARdZdBR+r2tJ5Fh&#10;eZZxo024WVp+FhlGkUbYRclWgUGpUUI3TIdiwc6kBRLspMFuUerLUMNSmocL5T+tEwx+BSgm0pCi&#10;GC1W4eYM3qxepjr1Z5ViQTTXNxNYqUHLzgmT3KMUGYHfdMsSurYZ6RRH25jG2InODqEtzRhTnsrS&#10;jf4TVaWZCpN/ISP5XWTYhFTjhotgCQpPDGgg0exUpmFCixG+Wb1QTGRrJXxPcVeoCGF9VImDq5tU&#10;sIPZjpmtEUokB7w9g54hOP1qJVFxbwqWhQ01R9o6jDm/tVW5afUeeG015XqUYTHJVSiKMXNgUVox&#10;HALlZpILH6FQlDm0WLAzaUH2hZU+5eaGpqtIJSCaophHuz0YnqZNV6luPEZ4NCgm1pk8BaMmIdoi&#10;vknDLB+egkSbe0oFO2jQwsx6LTjKFf1utObgslIqihLxBN0qcBqBEU9aFqUpsbtHUQNxmGxVzEUI&#10;EoRoG4jD361WRQ8SlBK1gh20P6FhObmBlX2ESZFSk4JG0CScYgmLT81rC42yACUO/BYLo0h90Dob&#10;tGWjR6SrGzQuILTqrnaBZnvCTEW5uuWyaG9WhT6JONkq6NpgU74XPJ5uYRZzyLBgZzoQqZ+fGm9M&#10;etC6IrUSmxYYqqBNPIQ/L7yn2pYTUCXUWsaw1m/qXeFh7qF04wXFxCjWoFak6AKg5SP2ScC6Xexo&#10;pZrSpIFmKnTgb5U2m4bgmqrKeVob4Ix6YON4Pe1bD0UWbYCS9ivQo4mDoFGOMHyQjpxiPpXAaiZG&#10;gja7CB2f3yeu0CqN16OrG4wfh75D+E1jdKKn5eSk10Z7JTnX1aixYGfSgmQQLEr9h9rK4hDaEIOp&#10;XdridHD3AEMVckyh0lra0LzXRlhpc6vjaLVscybPEoWVnhe01qA0bjKKFxcWE8ywlpeQKMVZoAQP&#10;G4lAtILdUl35wGWhzDItPGccYJtCCPzdYOmxAXZSnNoZIWAECk/QNp5jQYfaRiIpg+u9IsEO12tT&#10;L9DSth7aqnPaairagg/QuFgeQiGHWLCTRqMzc0Db2KqX7eC12pnWjNIejbyATonteizYmbQgU7BW&#10;sIOdyMKw8qTQsIRlttS9KdDyBoMER8WCHVsFmWOT1v5DpxSTcnClHFjpeZHtubE1CEMiIyQjQOsi&#10;SntEbcQThDYIlsbzQmkSKvVzVWUoE5wfYPzU0dJSmNoQeNimEJrQcOVdnESrGxT9S6xjoDZgRBsV&#10;BW3jENAQ6O91AAAgAElEQVTzJnZvwCAgNpNri2+m3GRcjnZSgsDdbw1uHRnQHQWz17XZKllYOI8B&#10;zQFYrU/bb4R2sO3bToYt9Ct3+lqjzJhgwc6kBtllwoqkcL7UhlHAfe1E6CPDoGAH0WpAtKCGFOpS&#10;q0pnNlZhTVuvBG7OYGEs+Ltpt1McGD+VcmJvyl19o3RJ0wLdKrkiWxpgaUWpNLm0jOb8w9irOk6j&#10;uzoeKHlAnaWXPSEbp1Hb3BkyCCu/2kphEG0kCPwK41Xl0wuXLa0BDX+3KL135GhlR21QJ97WKhdB&#10;GCQIdwXwaNAcgMs9/N3gA5yXqoRaosyrWmtrXen+Zn9YsDNpwRqcKzuIQ++3VsmgvVOZYSmu3ARX&#10;aHZSGO4EjwajBiZKm8kwLVrVCW7OYGEs+LtBb6o8JbbO3kG48ZqhpaUY0pZ2EPiQRKmvB69Nm/dE&#10;GwT3oWuDgVHwm0KlPkrvGm1F9ijQ2YYtW3BehRPmDNsXwFah8KS16jAZpgXH6yEerWo1Rxhhh2ZL&#10;bS6/Fhyb1g3mPRV/pa4LbZAgzKyHR+vJox8E7qYg8HWI4hTUylhiGySP/HNRHL2mQ7FgZ9KC7c6V&#10;gl2dpXpAqwzO5nN55atHfWXaMhMsVAEKdtpcNtpdThpcoAUalrAw1qA0SkW+bMDMkcHSFBkGBTv4&#10;RsPwjSgF46Ok62qBmSPQrZJnmliVOUI2Qs88U+phHz24gqQcYddgNSviBMwySRcW7ar2oLsAHyRt&#10;pTB4NPgCaq8NbrqCsk1LnPjxlPWO8AyqK7LXIYpqI3VXw43odAE9mjBGG7pVxsggtY8cQisLrRu0&#10;RpncR246EQt2Zr0Da1pHCGXBkSDatQFuMaGiVGULeS/bJ1E7qoqK+EIyLCUW7rmhFjPPNIUy6xIL&#10;XZGLw6z4MTbeYNQhlGMgNBqLHY2GbzDEBeBgRCSM540RrweBFj5U4ip90Je+QIbNV1HB+CycCcsT&#10;ZFgIW9kwJVF6BcAXEC5bdEmlUxy6C7DWEjxplOpI2mAWqNXO9qJ1AfqZeqRGb8o1qmDRGNMKXSuZ&#10;rxeG1kLBDibcUOcW+6YwUl67hYPAF19bMxH+IDgEwSKMofhZMWlBdufa3CIY0bDAOi1iR/QoG4aI&#10;sjZQwY6pJ9CVDs0GbbhTylTq6J4m7qCD9wu/XCghGoqJcFOoVeLgpBQlZgRaFyOoCBg1GwplWFmc&#10;IXUPNKpoMs8zI5qWbJMGES8y3V8LdF10QRUwbRm+KGhXEHjrZ4dQ8i/UanvYN9Dm8ncHKftyorTn&#10;gnKtto0pBC4NUTqqQyrMxKsUUNop3LH055U/iLb+uDHBgp1JDeGeFaoArGpeaFRfcHCXsxpgwAg0&#10;trRrKnT3aYFmA1RPaEpsjLgSKErDSvZwww1tlf5ZMuoZAB3RWmBEpLakkTYNUBv9lzJHTo2TYT9g&#10;KYowZ1MbVQRbIUfR1mHvGoq0jTt8AWkZ+B5kR9EcwITzwKI4t+BCgyviIcGOLlsxZkvLf50F1Fm0&#10;9c5gp2ZIFHc1TXJn1JgfGr5cKZe+cQ07w7FgZw6KycnJhx56aN+fxxxzzPDwcAhh165d999//7Zt&#10;24499th9/7fthytAu3OWogjRGkhRuvlonTlwFawxwU6sEjJ7QJtxk4VlJrQ1a6H0UCmSYbDYGcwd&#10;4B09oCgG5Rht8BHsTAFfB/jIQZc7Tf2GBZKgti6dCbV5KNCtUs8/Dx1OqijBRNHckjIxWWuVwd41&#10;KVsX8Hmr9qCfN4oUnnK7A22MFXydQziCDNIuW9qJi3YvqW4SnjRKf5uAJ6WMuGGvEm2fN23lR4i4&#10;7AZD7ImUPsCFYoRiqdAcWD/JQObgsWBnDoobb7zx2muvLRT+2/j9wAc+cMopp9x8883vfe97X/7y&#10;l99zzz1nn332W97ylhBC2w9bYeax1JvD0FYFpnVhYTnzhNeGKCfVZtxEAcZuwPp6sNiZvKckfGuw&#10;/Yag2YJs2HQfk0QZ2maLUSx86q8uo1HQ8tG6VWCNJ3GpdWlZbm0QMexdA9GW0Fo/MUrwm0bJAaTQ&#10;EPgIufxdANzYRNgfdwvastEQqHbBIh5atDsWCtvWQm1de7NoS1/pW7h+cinMAbBgZw6K++6774or&#10;rrj44ov3fVKr1a688sobbrhh+/btk5OTp59++tlnn71t27bWD4866qjWA5LZMFNjtqCUKPW2uwCx&#10;u4/ZA9qMG1h8SpsjXGebDFjJPkqxM06UNED4RkMRE+65tS53rGWwJzPhTaE2wCeXTbd8DwQ+bwv9&#10;6OmFvWtSBr6ntHyEtqoUO9quEVYnNyg1brhAwxWkwU6qfZ3lfiaC1hOZcuwqJ0pslxZahYZVQY2S&#10;cBMF2FcHAv3Q8MUfzlfIMPgOwpOOsgepC14Zc8iwYGcOiu9+97uve93rJicnh4aGenp6Qgh33HHH&#10;yMjI9u3bQwhjY2OnnnrqnXfeecQRR7R+2Faw23L3q5/2pNPF86Zfed7TDsMxCBHMVJq1J5WK4A+i&#10;zdmEhiXVQ2PcLBjnGIUiK4wFH3J5sQ94W6H9Bo1GaEppy/bTgDJprit09mZ6ULfTlNEqzr0sBAy+&#10;NfBBgsPgN4WxNgujrAAcLIUJ+y9L9dAoJB272vnAh1wbRgonVa38p22URJEWjZGjTZ+MAkxqgaI5&#10;nMznY6i68AEWS5PS8IhcES33pWm0CGrZNv30v1vuif9n5okbDsHFmMSxYGdWT61W27lz51VXXTU5&#10;OTk9Pf2Lv/iL73nPe6anp4877rh9YwYHBx944IGBgYHWD9se8/unfP5pz5t/5d6Dv/h9LA4fToZp&#10;XaDaMlsQ7T4JyljQf6S1ZuEmI4p3i0ZF5ZEClF9Eczi0VWDvMx5+UiqxJQZG2MWIE4S/CYTGEsbQ&#10;C7SiGG3NFpC40wUpIVBHht9UW84cFvlOOQoIqjYwXFoLlP+0U03KnT274HXWEivCLuXIPuiOqlVj&#10;dD+TZlnCyXw+bBCeNApwUoJlo6OgdaugWz98Zhg+82lHLX//0oO/HpMyFuzM6hkfHz/jjDP+6I/+&#10;6PDDDx8fH7/wwgs/+clP9vT0ZLM/mm2z2Wy9Xq/Vaq0frv7EzP0C9SnaXS6GYAeLVsAIO+jH0wJP&#10;Ol5F8XoQrbsPVmTSFnqGjSzrTBGDFqO8OhJ9a6T2m1aHhb8J1Kei5ILBSo0pxxprUxS10FLr7LGE&#10;31SbW0171zBgACMEWrO5fLpPSBeAJ4c9ZBB8yLV531rg6xynC1naEXZRgAtNFJMYTuaN6igaJlWU&#10;4AMMPZFwZwbdKijTVa2uQqDtBm/95IanDyvRhneYBLFgZ1bP4Ycf/oEPfKD531u2bPnZn/3Ze+65&#10;57TTTqvVfrTNqtfrvb29hUKh9cNDfbn7gXaXi+HzoZ0uetC+Flo+2BRUxuPg/ERbZT8GzDmNVbjd&#10;PbDWFO3WPGVRDCrOWs+89geB6gP8plrBTmvh97KUWLjyaquew8BwPGEiU7AbuklISbkfbhTE28tI&#10;BZfhFCdOOq6m+9bA/SoUxWg78ig5AVK0VWi01aW1Py+89WSt3HLQF2MSx4KdWT2PPPLI3Xffff75&#10;5zf/rFQquVxu8+bN9957774xU1NTZ555ZtsP1/ryYGzXzs0sAEValqcLhAxpFAWuOwYjxdgqKG7O&#10;Jd0WBBZhB3NOG32sKzGzGLm5pa5ojsLT4G3V1tHpgvpTUazolHOytNBCRUzc2SxtrBzLwidopUnt&#10;sqUFTr9RXhm68jKFYv10/oV6h3ZDyP0WKU+/YneUNMJOqwFpRbEouj91pc+jCNwos3SUdyGKHmo6&#10;FAt2ZvWUSqUrr7zyhBNO2L59+/j4+L//+79fffXVJ598cgjh9ttvP+200x588MGvfvWrV1111djY&#10;WOuHbY9JjO0ldnnaVJq6NJ2UVlOGmbNMfFCXjz2MDIJ3IVNZLzt4SIbtWcolZGkXpHozN7e6oLx0&#10;ymidvSlb0TRGaVlpq2gVTDgT7h5FnnJpjXpxZGIhi3KVYEITBJqp0PsCo//yy8iFAI+GM8Y6HviD&#10;aDuraIFLGxQytGUcYCuqEEK6ZQ55RV02d0XxkVOZm8lYVHNMWPenLCmrHmmBPy/NjmKQoFRH2HU9&#10;FuzM6jn22GOvuOKKCy+88EUvetF3vvOd3/3d3z3llFNCCNdcc83ll1++ffv2++677+qrr960adP+&#10;PmyFbNGWWEt1CJx/C2VlBSJt79T8MpJjtOVUaNwZgzRLCrwWG/um6uZcEXYPcKNPi53lkRGN7c84&#10;ZRMh2n2tVjtbP2jtKJhKU9bWm2RAf8lcATVBEgdlsIgGqPr3ZdHhHmOTknbZ0tpRUdBa2to4Jhgr&#10;DdejEeibNT9OymGkHLhAQ58lrTko3dbS/So7Gnzxi0U0T6cs2EWZpeFWJB9DNemCBA5z8FiwMwfF&#10;xRdffPHFF6/48Kd/+qe/8pWvkA9bYWEIqP4dDSjLw2AF5Yx55NQ4GfbIYejactLljZaPZSeFoTHa&#10;QkWQlJtz5VgdqMOY0AnzvrNMCp8u0AKUR0454P/H0HZi1Sa/QB1WGwyiPRrtD8OaompDDqHwFGVr&#10;Ts3UKNW7pdKk1hTUtkpPGewqQ8O6wP7U+qLEsUIsQClEijujDZ1hgY6K8o3WdhiD4dLHPIymOOo7&#10;LKLvUJ1HXQpgiKg2ZR5GKtAIXDZLU0l3MEKEnTHBgp1JDaaybVSekS1vQ0tIQNGWDK9Wt6KjwczZ&#10;OJYPWt76WUmmxWEUfqIFftPccoQIOyx0wk6hiCwNsBPXn9IC1clqFamTNFEi4a4p2lrgEGip0hTF&#10;pRIZ1ogRYZdytRpopsIIu2JOm+2KgNYsNAW1/Zfh0fq1hXITBsYj49UtQnMYCBQyoPQAf5CZUvv8&#10;lVUD/UzwW8wOofdG646KUrCYLqlsV0DbkXd+Siy8Nupxr0bwuEPghtAJHCZYsDOpQcIQGrkR1aEC&#10;Xt7o2sCCMsakQgY0QiBwCcEnRUZIFGsWy0mja3sdBwH8CuLOVupAGypjsaYTXYA2DRDKMTDwATqi&#10;oYEEbTwo2FEvAmuKylO/hUTZmmvrG/RnIgh2ENilBxIl9zDljlVROk3DHyRKU50oJ+UPuTbAWQv0&#10;qKVcJ1ecbw4rX0sbYmjfaKj8irP+2dGiNCuLMmGaDsWCnUmLQy/cQMEOAm28zU8ov2actnEpO+hi&#10;rIJao7eX2YL5cgQNK0obMg50a4+yb5FyZZMoaA0kbS78TBWl+WSYYAeBEhvscQxJOVQzZbTLFpzz&#10;uyADFEIzZ9NeQQhRinhAUt6bBTxhwp15HJcP02203heqKEUIHxenzEOgu7peFQecspOm23jddCjr&#10;xsgwZj9Af1SUkuFxlDi29KpLX6drf8KlN8tiCaOE7WiBWeQc+Mj1xAjDpDEIRTSKlnqJ0R8mSmwX&#10;jXJlkct0Ukp4Mx1Fy9AW3OlnXWKjQMPTaJVOJWIxkQWzwPkt5Vq0WrTF6bR1MKlCgb9ByuFp2twX&#10;rWCnrX+izTieYSeFs02UEFHtTAgDTrcsLZBhE6Hv4C7nx4jy85oOxYKdSQsk3OSUi6XWHxXFlw77&#10;ZEHgEqJdU6MUp+uC/oNRUol5UKp2O6J1z0KgSVOWNqWBpBxJEaVBMNya56P8bgnXsIsCfLOgL4cW&#10;eGL6FCzTSc17qRSechqjVp+CpPyDQJ1IO1tuY62ogtp9GKXmIC5sgvo/QO9sLrAECKn3Bf68Ez0D&#10;wpNqiZL7oq2IBwW7lPdmpkOxYGfSQjih0yg2FmEHpYc4FYhibFi1lXTWjwMfUomS2MDQZpEHfPf7&#10;Z7WnRUBTajyku0uGskIX5KnBSQlGiMLc6t4YvxtcKLWzdBcYIVAlXOhHt177ZnXBz6sl5Z5FWrSl&#10;VPg2icadxUiAgLkv0O1KG79U0Umhh1zbioq2qmOCXcqlMLXXBgNO8Wyz+SCuxZjVY8HOpMXkhqeP&#10;tMrkJoVnrEqFkSjNIrlDlQDVk+E5lAEK947f24oi7I5/BDWTxQU1Oj7CTht+Aqn2iwViaDaMsduq&#10;jXKFDzAU7LRPZsp77ihA10VhEf1uEUIE8QrSBak0UAqH0iS89fCk5Weh11lbqIgGCYaODyjTEqWq&#10;JtwmRWm9/UyEThR3tn6AojkqlaoG71e3ru11HARRli04P2jNAWPkWLAzacE2fErBrs4MpCi5HhC4&#10;xYTiTpQkjiipxNr4/PVTZRYGpQa1VdMFIkUUtFIyvFlHTqFJSXtP4dZc2x+GknCZTviEdEEImFZ/&#10;hz8IFWErym6GWrqg9Or6ieKPJT1EiYjUVgWBbzRcQbRB69pvmnIiufbajpwaFx6tCxZB06FYsDNp&#10;MTv09M+kOFeQNY+HLwtNfpGaqf2zKO4sZQrFdIsfR6FWR8+bNvwkluYYRa6FIgU2QiK4tRO/rQSt&#10;IwR6Eeale26tVbZ+7AGojEBJF8pY8HXO51HeE7xZxSKKRk+5A4BZU7QrIN9eRgkA1AK7b8NfuIbe&#10;1Dik3JkNknLcQ5R60BDnUphgwc6kRpQacEKi1IGCK83yEEo71UbQaA2klIHGG9wgN1gNu0ohQqk7&#10;nkUObfJcHm3jUt7taYkSNdAF0HS2sGGtr6QV2AoQAt8FbagCNBsW6zF6rDK0wUfaNwvKzV0Q7Jby&#10;76btOgrp9H1v15By3Bkkzyq0FuweWBXaqGpjOBbsTFqQaU47ETakPWch2kQw6GPUok1/gMsbNLfg&#10;z9sFKZbQboexG3AvArPIOVE2NzDuLOXKJrSDbcIJj9oEfDgpNaqjZJhZgdaahTcLztLwCYFSOJyR&#10;tIEPUaSiKDhgZHXA0LlYGxu4VqasZdDW1THWyigtVrWzNEQba0x7mjEzCs5deYsrRo2fKZMWZC2v&#10;aE8ZQ7ATw4yQKNs4uIfL0sTkdMERdszorSE5Sat3jFfjtDqFO3itpRpFn4J7R3gb4G19tJquMA3j&#10;eUeWlCfV5gjDB6kLEpogiw0UYdcFu88oCubIUsc/SFHimLTpn9qjaVvNdEcoepxKo1K0ewzasYr9&#10;bhukRaip/z7Gk7lrBJ0U5vjAuauaV976Lgj8NAdPF2yZjGlPFAMJCk/iHRX7plG2cTCiISOt/af9&#10;pvCeVqvITC0EVhefCXba/GVYap2DwzAjJETDzTR85LRRA3DugiE5teowGRYlLUtbvEkbDkkDGAP6&#10;CvBBSjl/Gf4gpRqaCUdixG5A4JyvjQRJOZhXS5RqfXCqSVntgtfWBTGYQR3Fpu0iPR/S9fbllpXr&#10;OJyUtNF/8C7ApYHuMZipAueuhf6Orw5pUsOCnUkLYveWWXmv9QOsjhRlGwfTdaFgpwX+IDl1TCeC&#10;BQHBvQgUzqpVVOVQHg4J1a7ZAhICoPBULq2XHRW0VWpMeMqwENGU7V6zAm3I4VIdLdAj4uIWCG35&#10;CNh/8NFtm8gwbeXKKA5Lbe94LVqHBFx5taEx3aHEQaBgp60NCn1gc6yogtb7AiPFRsOs8KRdgLaj&#10;HZziFka9/zFiLNgZs16I0xGMGSGNHrSvTbnqnLYuTxYm2DIjpGcO9RGuVY8jw/gmNOWYkS7IMoA6&#10;LPQJz/ZG2A9orWit5KHNOIZzVxeU9yrTphOltb2OTgOKiVBTSBltg2BIlMIL2ihduIXrjnbD0IsA&#10;hWntbxKl8TrViFlKLHwHadFPMgijneJgk24IvLZ8HmWraEuBm+7Ggp3pQFi2oBbqeQsRypnDLQtc&#10;74fnEu5sL4XWz1rr62gHbPUVmBEibkui3q1GqWAId/BRNGKah0uLXiHhaS5hNbwLiBJyqDVTqV5Q&#10;RxtLaAqmXB0Jm1sowk4LnEOiiDtRKtnjqgXpKuZwCzdHe9EnTamktE+1bYvgG62NsIPOLW0qMd06&#10;JlyhlW4v2VfAT8hWNswYigU703nA8l5ReipFAX5TbTALrYArXci1Rq+2fpa2SMoMc5NqtVV50Jk2&#10;4klLytlbKSOu25Vwx0BtiUBIlMBPrWG5tNwnPFoUorQlgcl9UdQuCA0/YV9hcgMq0QBj4vLMbtcW&#10;XqDtnqTVY/kUHSXrAs75ULCLss+PUmkU/m5ROthC4PwApzg4P2jr7aScNWK6Gwt2pgOJEY6O/SrK&#10;CLso6VEWMlIgxyLsUtY7uoOUa7FBPRTukofK66hAEkGbrtIF9aegh6MhLTJrA8lI6IJO9FH6AsWi&#10;Lt2HRkkkj7KBh84GuLHp+EVLLdil7IQ23Y0FO5MWxHMFy3tRYiTYaqHBbjHEHW1JYGj0Qs1Ru/3V&#10;Rh7BQiSUwcOUR8NoU3G1/bngDl4r2GmLN/V467iWQKlIGxMXJUVRHDDS+Usq/EHge6r9ebXhaXCt&#10;1MrNUYxeaLfjuHvlWx+rNzScbeD90vY50dasgN4X2hQVxsxKlwa4gU+5z3gXAPe0dqUbORbsTOdB&#10;y3tpT9r5fn64hGhdkVF61eGvkO61zVc3CE+qrWdUVu8Io5RwhmjzrbTAvSO0VUaW0EOiNd1T3tdC&#10;M7U7SrwToIcjU4ZNJxDwLsDHcvPBXcwKoJoPTWjtWql1bkEclLqClLciiQNbMENg3y34DqYsikW5&#10;NrjD1MqmdG/Ws0CGURxhZyJhwc6kBVlsitLgI1gRT+sTxts4ZXUkiLZEjrbCiLbkChQLoJyktXy0&#10;hUhS7q5rOgvaqmVprS+kDdDcgslx4lYtUqJoGXDCzC+la81CcwsavfAuaDPj4FYEvqdHTkltY7Z5&#10;iPJmwQi7KGmn8AnRFs4L+LZqOw/AaaR/FklsT2w+Fh1N+hXg/cpIwzC1tf8g2hSZ9UPKnkjToViw&#10;M2lBNsr5RWm2IGwen7DxBqHmllSwg8PEGaBStB7LKMUQd49uER7tGYS4SmVuaIcsjKJHDkbHQLt3&#10;OCANKErBeMu1awp8LHeNpNu1E05xdAWRTuZw5dX6cuAPUh5idnuMRiLalkopV7aFt35sra/jIKBP&#10;iNpiS/m2dkGxMG3GccrAPQYUYaMApUntVN4FmVvmkGHBzqQF8Vxpg496Uw4HYGjLbHXB7qEL0GaJ&#10;QpMG7i+1BnlIO8EkCvCNHojh/dYKAZAoJcMh2qy3LpD/xB61GMCC97l+ZL4NzKG7AKPRe9gCDaOx&#10;qAOJzUi02Bk6pVmJvIkBnbvonlBZKhcq9VFy4aNI8JAonS7ojmWvshgiVeq1KVnrZtNlUsOCnUkL&#10;shDWStImdHA2Z1sWmHahLfWiRRtLCBfylFvRd4GcRNf78hpfx8GhVUa0SYU0RinhFz/lPP0oaLfm&#10;Wu0s5Tc6ymSuNWloNc9hdNIocUzagPooaKMmUwY+b7O9yGRL2b0RC238lHoy13rc0ZegQmeMItQp&#10;E6UqtzHBgp1JDbIQagWUHMzvWz/TNJMmtZ759SPYaQ0keG3aujz0lekKUg4oi7J3jFLjSYs2fBV7&#10;X5Rp6Smj9aiJ6fx1HL71LqLUQUBJd05d3CBlzzEEqrq0mwT7haP0VoalV6NA5T8WDVAdQh2uISkb&#10;F8ZwLNiZtCAL4Xh1gByKKiNLR6Jh64cYveoyVeVeBG9Dt5JBMMVAm5rRBWF9IdBnSSyJMks1SvhG&#10;yvnm2sx6qDlOhD4yLIphSZWRGNcWRTaF7yltisqMtygpSLBD5SOHoek8SsQTnAbhjJRy0Bb0qWjt&#10;9iiJh9EaUkeRuQeVCbba7mfwddAKdlo/k1kd2gcJ0gVeUnPwWLAzaUEWwp0lZU4WDAegEfUxdBYq&#10;irG6+PCbppxKoyXleiXaavG0q0PCHULkaLdK2nxzuHfUKnFRInfgbKPVQ+HPG2Um1KrS2kUrZWcD&#10;XN2wQIwEO63cHMVi7AJSDrSJpYfSeTVGPX4tsCtCF4QcQlU3Tr+RGA7LKC9+youg6VAs2Jm0IOvl&#10;8FxVeEYaDrBuss+03xRajP3VlDd7SqLEWGlFFvkGyJub1RGl/ev6SbWDP2/PHOp8pzWQ4F2oSLU4&#10;HFWkPClcj+BaqV3dtHXioihxWhdCysAAJW3oHHSWxBLsouxGaKCu9HWAN2KMvapQ15srKFM7Uybl&#10;cpPayETtpgu+gOtn02UOgAU7kxZka6u1fEol9Bak7NaGi+Uwi7CjveqYmQqBezhtSoj2pNotC7y2&#10;KIk5nCjpbFotI8pWCdoDkxvStQfgV6hWUVq6OHSOvVy0893BXcwKoOk+ky+QYbgCI1K7YKxxLSj7&#10;OFULx6CjSdFGTdKnV7rHiFLxiuqhTCWEK+9CP1p5U3YLwdkywmoaQojkro7ijopCysZFFLS3PkpM&#10;RsqzjelQLNiZzmNsRikVQcmjC3YPcAmB3zQ/IU3uY9dWYJpjynRBREPKuUXril0j6FXdNq1UH1J2&#10;9kYxLOEbrQ2igXIMjDuD97RQRkebCxGiLeA6nnKaMyTKVkSbKhjFkQP3GFCVjtKMKBbatyaKlgHr&#10;xgyW0Dftn1XaIGZ10F7eTok1XYEFO9N5aBNM4P4MRltEqQur3TvCb6qspquOFINPiPak2rugtS4g&#10;NLqnugkeEAoo8EZoa7FBtPqUtkAkfOS0pa9hKUwtVOaO0eQkivqQiSGbwlYMu0eV/XCj6FMwJk77&#10;IMX5ptKnl4bnJ5yJCVWA2d4I1hOUTeUPEnXiJixzdwHwAdZaIOKk6RgetZS1M7f8NhwLdqbzgEtI&#10;ZViZL6Zt7JByvJ6226kxaQINM606pQ0BS7l3mDbaAsoKywnPqxBok2fyETb6OMxKKdhpwXUJ1/pC&#10;1pyUe0pGiYRNvHwEIeV9IydlAcV0H1Fe/C6YbUxqWLAzaUE8tPn5PeRQ2nicKM0TsLnFiviyfdJi&#10;IcJ2KuVOrOJ6ukxuhut9JunObHGKs8C3piF1RWsLaWsLRJo1BaoP2qTCRo8y15U2m2ZfQVtkFq7j&#10;UVaQlDtWRUGrKNGu5aPKJwSedHZomAxLHPhk0qyL2YO7mrVEXGJY+pxH0WFj9TkRAl/VuTgx2knv&#10;zE0nYsHOdB4w2kKbCAazz7TlzFMG3oUoHRsg2jWVhjt1vvEm95BHiRSDuz1Y3V9bIBIG+EA5Br5c&#10;2s3knDgAACAASURBVI4uEChMQ8MS/rwph3jQdP6ew9DRpIJdYK6ysPlYNKzzZ8KUSTldN4pCAec3&#10;LGREEOzk+0YosWmzLhx8ZA6M9jmHL75WhI2ymzLdjQU7kxZkJ5cvo4kVmqlQiUs6+0ya9wR/kJSj&#10;BrR1N7SdFiFQTNTmdeIgIJoPnXIKDy3YF5BgB6GhCtLKJrAfrhbt9hceLYojJEoYaRVG2LGj0RUk&#10;RukxSBQDSRtXC59e2HQL9l9eP0APDc1JjxFBA4UzHuIaZe6CP502JFlLyhub9UPKQYLaMHNjggU7&#10;kxpkzwq9glolThuqoI3+M2uKVqvVRiZCtNEW8gClKCV1sT1AO2wQtKEKNPkXKs5ldlYp0HiDBhL8&#10;eWGIB7QH4LVFsT9hM9kA3+gYThq5SCHEsUKrA0qT2CBXPpbazgkpawoBz11REiC0NwJuqGK19Vgn&#10;aLOj4MulfQfhEwJb+dD+y246YSzYmdQgM/UYm+O0OgucMculGDsbdm2lkvJ9hytNymUm4B5uoV95&#10;T2Fkotb+HA8DwqNxoGGm3Y5oC3JpgZZPlMAHLdCkge8gfJC0hiXcmk9uQN2NxmjkDmvW0UNGhUKM&#10;HsdRjhZFGdHKzVq0WxFt9F9IuCSIuC2mFDy/UX+w9q2By5azBY2ElGMwU74206FYsDOdB+0xL7VV&#10;4NHgDh5uvHpDBL8KFDqjGCFxPL3aOlAMuJOGdlTKRbtCV/gPcfl5FJIDXy4YP6V1XUR5llIOSaZR&#10;k08od/B1uB5J36zlISRNwh9E20o2SmhMytJDylXPtRE02jjHRmVeeLTEgfsHXBUEAZ2RKSuncWov&#10;sJV349LCWl9JK9qZULvPpw3rpUtDlJOa7saCnUkL4UytVQFoblHnA7e/XdA3IwpwhdYG3teqqEJ2&#10;lKCzEOnlimIPpFwKE6LtqwONt10jSsMSahmxXodkSTkRDN6sKG1MtcBvqjWhocQ2NiM8Z6QolYR1&#10;Iji/zeEG6CNLB3E1LWhfLqicap9zz/nGmDSxYLd+WVxcfPLJJ2u1H1vtjj766FjXkzgwVAHuHmaH&#10;1surB53kjV6kKKUcNQDRVrxKPPAemnn5fIkMg8/SeBXl/6YcSRFFDYfqA0yv1pYe0xYkrVfIKEqU&#10;sN9ANW7lQpOykyaK/q6Ng9aSspioJeVdAU0lTnsdj0PCyilc3cRiYucnIkC0EZ10aUjYHZV4iow5&#10;NKwX1cCs4LOf/ezb3va2FR/mcrnvfve7Ua5nH8KZWpvJCAU7uEueHUL6FCTKQq7Nalk/wB385llW&#10;DMikAYxLLRTRDh6+XLmAlKcoJQIrrLnukVNwflBOmDgQL8LcpdWRG6yZrJY4CqYUWGmU+kvEPRYQ&#10;62flFScmx+isEosopQaiPJldkIebMlr3gDYRQbukanNdUw5aN6lhwW6d8ud//ucXXXTRFVdc0dPD&#10;ilcbKSlnxmn91YmHgAmBkg0t8CTdOMJ7Gmu3CtVw+CxVq6jSVhSgdjZXQEvzyMFdzOqAz3kmKKcR&#10;bS/vWhUpSlC1EYcDSFsxaEm5kqBYYmOknEDXz1w+8Hfrgj6hUYhS4FIOnH7FzX87XzmNEuWqBc4P&#10;UaDVzNm2tgtmG9PdWLBbp8zPz//O7/xOh6p1eM+9SXhSGKowWILOnHRXQbOmQMsn5YRNOfDlSnlH&#10;lXJaFgTaUZlKBBkr5WwgaM1Cl3tPwiEedO5it147xWmrd9ObNZduHDT0vqRskEOgLELnt4QV8+4A&#10;6noDMW7Eutp3HXrgbCNe7mNMcdrSNyFsPpiLMd2BBbt1ymGHHXbfffeddtppsS9knZKy/ekivqsj&#10;jmTDrDJ4T2PtVmtSx4G2aaC2egh88aHkUWeRYtrZBj5LC/2sETadH7ayYUrcwS0FoEoIDSQYd7Y4&#10;jKJ08xPKCZNGEMO4kvk96Gis82+UPqEQqMRFCfbXRibCPcYzuFnl1V9MK+q6pcq2RVGIkvy7fnLh&#10;tcqvdvuuLV7pGnYmWLBbt/zjP/7jK17xij/4gz941ate9dTPO6LpBC0iwOY4OIxVZIpjf8KvAIUM&#10;uAGKkh4lrlYTA63lk3jaCDRX+lmEHYwZofm/jqT4cfDctYUMStkn0Q0wrTYKUQo+UONtr9SaTTgc&#10;sguAEz6cuNaP77A7sL8kBeBdgCohdTZ482BMCxbs1innnXdeCOF973vf+973vn0fptB0ggC3cVrB&#10;Tou2IUbKxCncnrCMJbZmBw8jo6gXOm37EwYARlF1tSelWZYx5gf4LE3k+4Qn1e7gy0EZtGXrIgVo&#10;bVB2NCj/pVvSDzsk4EOuzfvWApW4SFsRpX8OrjKzvdSyo0nu0qB1SJR6/Fo3HpSStd80yklTBpoD&#10;2hoCcD0amyGjjAnBgt265fbbb499CatHm7inTaDTAg1yaDHCyCPoK4sSYZdy+oM2VRBiL3Qr2oyb&#10;lNHODxA4P0wEpWCnRVtDPQrZGFotnOLKwxGW1JRrg0ZJUoPzW8oPOYRa2uzWO/J61eD833SF7i7Y&#10;FUBSbgcn7msfo3qsNhe+C0I3zMFjwW598dBDD4UQjj766OZ/tNIRKbEwDgjOcV1QLT5l6C5ZKiZC&#10;oLLzaBWt94WgjLHSxkd0CTFCJOA0khOXQFFCdT2pZ95xZ2tKfhkNyywj7YyWVmSRiVHQhjLR5p4J&#10;lzOHw7SOtyjrERVh4fLBVt4o/jm4Y5kdGhaeNHHgnhAK01DcSdlznDLra79qjBQLduuL3/qt36rX&#10;67fddttll102Pj6+4v9mMpn77rsvyoX96Bp08hkMnXv29CwZBv3y0OgVe5CYQQ63mNpSVlpS9grC&#10;PdzCqHLLsnsU3YUjp1a+7F1MlHgWePdnaDFMRJQIuyhNus0K8kyJ06LNhtaGMtFSA2ln/QuBCgWM&#10;BOmGAA+mrkaJwdRWCguhGwQ7KCVrl3utoqT1gWlPun6SM+DP2yNdGbQOpJTzwMwhw4Ld+uLzn/98&#10;8z/+4z/+I+6VHBRs4zU8VyXD4Hq/sNzxyxs0t+B6ry2LFqXuGLz1tWq6219t4H3iLSzg5aWs6mqB&#10;27i8dJ3X1m7XHk3bfidK1j8kxyLsGusmlUarSsN5FWqO2qpSUImL8vRqr426BGEzIlbvFQp2Ufxz&#10;8qUN7rvmWGhtlF0c/U3Ykwkf4PXTiVVLlAR82o9ora/DmIPDgp0Jk5OT+Xx+eDgJVYIs+XCXDHdU&#10;eA8UYaXRGuRdsMlIudEb/nmZnx+GAzA/3vrRsEIkDSjK0WA8cjUfQbXJ5ju+oXPSLMFq8ejWw5ul&#10;LV+oneIoifskdNCifvTnTTflH0Jrz6/1dbQj5Y2NHLGXUUqUsD4ttLnKuomwSxncMKfjp19z8Fiw&#10;W3fs3bv3rW99a61W++u//uvh4eEzzjhj165dIYRjjjnm5ptvjn11SGWDGy/tmppyqAJUAfpnHyPD&#10;4HofpZyctpETlLHgYhlFFBP3nI0EzO+jOXTsIVkeOhwdLWGi1FGK0mwxCnBSGme+ea1NHmU9glNc&#10;Ph8hGzpKzUS40MBbP7lBOSNlWYBdDeUhiIki2SwOo593YO/9ZJjWPwdZP3MvRzuvwidzXXlAhUA9&#10;tFbthm2tkCixqyY1LNitLyYnJ1/xilds3LixWCyefPLJZ511VrlcvvXWWycnJy+66KK3v/3t11xz&#10;TexrfHpg8QXtmgoNpJR3VClfG4TWl5HaUVGADzk0U2N9U7jPgPl9kChFiCDanM2Ua5DXq+mGUXQB&#10;lVIPGQbnh1xR+gYyohRRitIDNMrKixXMdD2RFGk/3H6pty9K8Sm5Gy9lvUD7csGA05S3jlGIkuuq&#10;7TdiTOJYsFtfvOUtbzniiCO++MUvhhCuv/7666677itf+cqmTZuOOuqov/zLv3znO99JDvLlL3/5&#10;la985b4/d+3adf/992/btu3YY4898IcH+HwfZAqGpV5gQBn0u0axP2kgNHuPacNWaV0eMbBaTQV9&#10;BRgfod2twh28tg4xjUwUnvKZAHtZmhXADWum4g3rGqJNc4aUSmjSLxZRAFXK2mrK2UBQc+xh02/K&#10;NRO1wpM4zZkBf94x6CqzZNMCdCDNdX4ypjbVA7J+Gq9rl1RxxUyGdtlyV2ITLNitN/bs2bN169bm&#10;f59zzjnXXXfdhg0bmn++6EUvWlx8+knh+uuv/+QnP/nlL3+5+efNN9/83ve+9+Uvf/k999xz9tln&#10;v+Utb9nfhwf4/KkQGQhmjvSj7q92v6wxCdcM0vpmo+zg188eLvDtb+dH2JkVRKn9FwX4kLttXAcR&#10;JeYXLg3rZ0aC2Y64pyQsMJLuVMNJWS/QvlzdUWNknYCDBpRa3PrprmtSw4LduiOX++9dSyaTCSFk&#10;s9kVn++P6enpq6+++tZbbx0Y+O+SPbVa7corr7zhhhu2b98+OTl5+umnn3322du2bWv98Kijjmo7&#10;+Kijjlqr74nZNcLi9aoxar1IgaFzcAMUx8McQ/7T7lbhDl6rI8fKEoU/3bxWjpFmvUVRRrRlE6Mk&#10;NEEhIOU8fW2ZKm1QBu03wu5CcT3p/skCFSX4OkPBDs5vKQtP2gl/XfWUhAv0+sk9hG8N3FBVO79O&#10;bhTWjxcBQl7ACFUtzKHFgp2h/NVf/dXY2Nif/dmf/emf/mnzkzvuuGNkZGT79u0hhLGxsVNPPfXO&#10;O+884ogjWj886qij2g5uFeyIDAQjnDez7wWzM1JuFgnRBiglnmUpJEpHMJwelfQPDH+6ueqo8KTa&#10;PBQt1DxO+7aapxJF0t02jd6sR/vTfRfWEQmr0hCoEsIJP5eP8FjCnR7dXrJtEvzdoqRYxgL+Jik3&#10;k00ZcR5u56d+R4kPhQ+54/UMx4LduuPrX//6L//yL+/789JLL4X/8J3vfGc2m7399tv3fTI9PX3c&#10;ccft+3NwcPCBBx4YGBho/XB/g1vPMvPEHz/tlQzkL1k44peedhicCmEMPJTYUi54D6v19c/vWesr&#10;aYWWmYhRMlxbrQ8u5LNDaHIe6Aq/GqygD4myB4IPcJRAlSgbVjvJVwd8erXRf40e9FhqC2tC4ISp&#10;DSJNuco+JJuHUhG69esnKRKuvDCsL+XfjUO3QNIIu6Tfwc6X4FMG+sBSFhOFL35l5t+WZ29RHc10&#10;Lhbs1hdDQ0NDQ0Pf+9739v25779DCPtyXduyL3l2H7Va7akfZrPZer3e9sP9DW49y4bNf/a03+L7&#10;R5/0tGMCti5SLvUCtywL/cgVSbukkUFpS5NdgLaWijYbmgM3+tXqVuFJ4Ysfp2sKI2lbhZGyYAd/&#10;XviERBFhU25SqQVaPuPVhJMUEw6M6oKpRgtceWEckzY8X9s7PuDLS1kZgcBvOpHvQ4dL+I2GUPtI&#10;eutT7msPgb+b8MXv3fDq3g2vftphC7t+V3VGkyYW7NYXN954o/BohUKhVvvRbq9er/f29rb9cH+D&#10;hRezauDmplxKNz4ffgVYrQ+mElMfI9vZwPQHbbQ/zEOJsmUpPwvZn1FkEX5S+NNF+Rbw2rRyjNY8&#10;PvR7x5B2WhZ8kAosHitKQBkkytO7fuiOwCiCtopZyl4QCPXgdr5bKBbwkUu5aTIEriBdUPtPSxcs&#10;W37xjRwLdmb1bN68+d57793359TU1Jlnntn2w/0Nbj2mMJ1Nuwp2wRICa7hEIeVr09aX0Xp6SyU0&#10;hyfeX1UbB0QjSVkX6Sh0gV7QBbFdkC6IUaopU9IpUHOEE+aj1XSNXm1XBC3doMSxBRpu4fKDSLCb&#10;3IAKjIzNoGayELkLAQcRR7j7cBGM8nKl/EZr0d56bSWHlIGrG61TNKucRkyHYsHOrJ6TTz45hHD7&#10;7befdtppDz744Fe/+tWrrrpqbGys9cP9DY57/euNOB3rO7/YRxd0BKOpNKx8Iddiomz0tU1ptHJM&#10;Fyhx8FnqAg9HFKJkKmnRBsyun+TfKMCfl8ZKs6c35ZsFI+zoKvPEOuomYTqIlLshazdd2gwD+rvt&#10;TXeBNh2KBTuzerLZ7DXXXHP55Zdv3779vvvuu/rqqzdt2hRCaPvh/gavIOUsJCHQpMlJm0XCnSit&#10;dwbP2vmCnfYrUAMp3+btaEVr+cTyG2vFnfXTXQ7uHaO0OYZ0gaXaDSIsazrRBUDvi7a2V5SHvF5F&#10;0yDOrWY/CBkUCagCwGYdU0MFMqw72r/CtwaKmEdOjR/c5cQn8fuVLDhQd8vaXkc7tBWc4dG6IB3E&#10;HDJSXl5Nipz2/7N373FWV/e9/7/MhUFujhMuAiGaBIPXWMBLY1AikTa1ohVTrSbxFi/RYOwxVZPo&#10;A2njpSbWRH9qajnEeurRatKYhBw1N1MC0uOFeIyCQQmKRJAEB5iBAebG749ppzqM+nbz2fvz2Wu9&#10;nn8x2+3e372/+7u+a33WZ33WtGmLFi3q/fPII4987LHH+jyn3wff5vE3UtovlyVICax70ksRK+R9&#10;DKQ7tJj9J3Z/O7Rkt3rTMnwuxFCXGAev174PPb4m9msjX1wuBXfEeIFL7RvxtxT5nIoSKC3kssWq&#10;yDYGFDmj03bfarFF2lyYRpTE0Wzge6X4vbVqvziX9QoJtEg6l1XYkfdKikzs/zRtLveBAMkiYJep&#10;tWvXjh0bdwUf3hWxk2EbsJPnGKVVli7Ej+Cyekec5x+/KYX9BNRqNWq2gnTGXJbruiS7Ra4/ZRvL&#10;iCyBpAyXTZ/F6zSBALEtsVfgstu7cXTVtHrslro9laeJvang9TTU/MpsSrbZihxgFUNstqlu4u/N&#10;Nmndpf8jXjK29VuQNgJ2mTr99NO3bt36V3/1VxdccMHw4YG20K78zlAuq1NdqF1MrfurlkVTnhSb&#10;7UjbtviUSwBIHxsnEI6JvJ40MrHPLebrkfhQRVxOVuSFyaELfZjOW3Q2fEh5mngHEaNd4thYHrdL&#10;AbtBgzq1V0OJXMp0im1XAh0bF7azpOqreZwscdSQT/0W7L4ERtMoxc9+9rNHHnnkpptumjdv3rhx&#10;477yla8cd9xx3gelErvm4kh7vWlZ1XymItXi6NWfVxK5cyYOQsQt7cwrZYQeqWrUYZ7pXLrtm0be&#10;x8AlB8F2mbP4apGbEZHtL8Q2HBO5srj4amIYS+3YdJrWiw98HxfHxmo2mTavKabA59MhBNArgds9&#10;oiFgl6n6+vqZM2fOnDmzubn529/+9pw5cz7/+c9PmTLlpptu8l0qq0w4NG6zfEdxSq3BtM6P7ZtG&#10;3nPNlsv6HTHe4ZJ4bzuEFjsZ5sks+WSxRV6daityGb58iBP4tmntke9HLgGUyq8bKPQ8R7EuhPa9&#10;ifdK2zuIeNuqb11r+KZiXE/kNbOVzzoJUeS2y1bk3C7bDqHLTKR4RYv1W4Aip3YY/WtqavrMZz6z&#10;ffv2++67b+nSpccdd9zw4cPvvvvuiRMneh/a7hLHxrZ36AQKFYl9ODUHQevou/STxIx68ZM2uVTK&#10;iL0JbwLbmIq9vQS6mC5cYhki27BCAtmmkVsb21C4S4EnW/mEHkQus30ughcQEHsFA3c4BBMj710T&#10;WeSKBLaYiYQXAnb52rJlyz//8z/fc889GzduHDdu3Lx584466qiiKL71rW+deOKJK1ascDkqZcJB&#10;bDHzGfSirFw2wOrulOY/8xmEoNxYxFFFIsfO1EGvukm3NOUj3u5dSguJryYuiRVDk7ahB/F7c5mh&#10;UZf8G76ldYYdgkhg7xru4xGIowaXzaZRpQjYZeqMM85YunTpkCFDzjrrrHPOOeeN+06cfvrp3/zm&#10;N9va2gYPjpv7YMi2X2t7sxSnrVo9Crer2xuZphy6LGhyWTsQfJLcljjMG+yzoSGpc2UkXly2F4PL&#10;JHkC2aZi1CaBQa/tSiXx1Ro3WWapuJwFsVcQ+UduK/iSi8hpv5FLr6KsIu/rKh5ba4NUWiqjXj52&#10;GwG7TI0YMeJnP/vZ+PHjd/1PjY2NTz/9dORonTzDLD3Ntl/r0gESP0LVj6KcUGai3BLY2962ixk5&#10;f0qUQLU+Fr/04ZK7YRvysP0IwcMxYdk2DrbVOUQ76+OmxgRfDR05quuytFP8pJuLhnIfSbnZNpjq&#10;+pLArXQdibqQEbDL1K233loURUtLS09u3csvv7zvvvv2/lfHaJ1hhrDYmtvuGBhZ5KQtMc/Rdj84&#10;kUvWuniybFMOI8+3mxN/SwnEztTcLu3VbAfbcjQ87vBYHG79bi+p4lnk5CPjLQVsk6/F61T7CLZt&#10;vu2riXc3l40dXLLRbQsO7hS7SfUpTIBGrs9rW+pOFLn5FSXQi4ucNSnXXrAMmifQC8XuI2CXqa6u&#10;rsMPP3yfffZ58MEHi6I466yzNmzY8H/+z/95Y9guLJfWXOyJumRbiF3zVzsto13iF5JAQQ1xEsx4&#10;w9bA0VU9eP3ejeuVp61ptB26mxZv0uL+4tm37XjlkwIm5ozYRkbE0GQKA6QO6esVY47iVW+LZLc+&#10;1NBD4KGgSwUM0QDtknHBzgklSyAxPDJ1V2LOArALAnaZ+uQnPzlp0qRbbrml58+FCxfecccdn/zk&#10;J5966infA6s8eUpNutPYJuLZDshtF0q4lMgR7/f1rWsN39Q2a10M2YgnK41hagKLjm0jcS6nNXK2&#10;hS1xVCYOG8SAnUvykS3bjyCGY2xjD2phLK3NV8ef2qvZZvcQeugjjXtlAuRmxGGzL7HNFy988YoW&#10;L9XOzshFQSyJvSnx1qC20tqrkewGLwTsMvXSSy/dddddQ4f+d4/54osv/ta3vrVly5Y3PoiqIHYL&#10;BrTH7bAmUKfc9kYeeZJcH7eLPVHbxCjxt6R247as273DSY04pGkbLhVdjixy19w2+lDbIb6pFFgX&#10;r/rIxekis138a8t6sw6HULi4JDbyLrF6b0qcYLYNitlKIME5AT5LiQPfoNn+FeYI2GWqrq6ura2t&#10;sbHxjQ+2t7fX1MRdiNfLdvrFZSLapdRoAkExNT/idWkZo5jikcDJsp3pNZdA5V21/rGmc5gU7VLP&#10;l5Y6l8DWH7bEc2p71UROjBIHIbZZKiyPKo36vZF3VhK11J0p87BI5NLMLinJLtHwyE1cAnmpttsN&#10;2/b0RC5vimgI2GXqE5/4xIknnvjwww+PHDmyKIotW7ZcccUVY8eOjbw57LtlWwBFDKCInYyBhRSh&#10;sB28NW6r+luvuGpvsNjrClwix2W3MpGeRiH2gcSAnXhFR/7qRGIX0yW4Iw5pbAvniQmnXUXVr622&#10;Jd62xIJctoF123EUiTaliVwnzkV3p9SFq63+SSadbUTJti+tbqlU/btJoK/AwUSxpk0dMRjI+LFk&#10;6tprr125cuXUqVPr6uqKoujs7Bw2bFiGBeyK2LNbtuSVsw6b0EVWUyf1L20nwdLoX4q/JdtAQOjV&#10;GVoXUxyEjGqxrNVom9EQOXcDpVED66Yh3cEtyrNUcox7b+VJCUQJbTNoIldyEInbPdUE3hVKvwPS&#10;SpfGdkYtcu0FF7Z9adsbDTMc8ELALl//+q//2tzc3Nzc3NXVNXz48DFjxngfkSqBJO0EuIRF8lm1&#10;l8DKuELueIkhUVHkr06UwO9cDP9FHuGrS+ZNf28uE0ji+r7IS9fz2TLFlkvtP9tAp5pGahoWERPx&#10;XL7ed3MHlPZ9tiXO9bYMG17uI6kuYigZQJII2OWrra2ttbW1pqampqZm27Ztq1atKoriAx/4gPdx&#10;BSV2MlqzqW0ROixCSLeqiAW884nUy9Eu6Rq03QhbJK6btg3Yia+mVqvJ5vfmUpBLjEqP1n7kCZTP&#10;d9G8p1Qus2mzZTJvAiJHT8z7jZFTwMQL32WC2aUDb9szd4k422ax2U5/ir0CtWMzSHqW9IXksuQp&#10;XwTsMvWjH/3oi1/8Yp8Ha2trly9f7nI874rtLcTlnurS23PJBLE9WS51iF2IX69tT9q+o691vGx3&#10;3DP+FKZrXUW2my3avqnYYRXTMLvblWf5cNkVQd1SKXAwUcyrzacxj8w20JnAxlaRI3FpkGNnZNiV&#10;UQKXqgvbEQ2tDXQE7DJ1ww03nH766VdddVV9fb33sbyJWKqz8lyyVCJz2U5L5FJmQnxTl/2eXMpF&#10;YVfij0SMdrlsYyoSl0827JA+acswqa8yvLVTeZrIdleEyMT1fbZL122j0mL4L/LJcrlObcOmLpVt&#10;Xd408khbn8bLpxKxC9v5VJefnO3qddvmN/KslRgP3TpYan4jf1JUDAG7TG3ZsmX27NnRonWiyFso&#10;RuayriHyACkyNdEm9nbvLv0MlxwlShH3Idc7CzpDUziFudUrWvv1igPyzUWD9KaaBK4F27Fx5OAO&#10;0mPeK7B9QXrmfdh2Rehyl5VtBFPMUHFZmIxoCNhlasyYMcuWLZs2bZr3gfgTm0I6GX3s3LJOel6T&#10;w51GLjPhMd0nfm/VP+gNTo3rlfs4+qNGu8RNeKu/qI2+z4nCZerCdgmSS+7GQNMMO9tzKtdMrPr7&#10;uO3w3jbP0aVSmO2bitdC2LUg8UWOKBlfXKazLy4/OXHWyuXCjxzGst1ZJYHtyLH7CNhl6p577vno&#10;Rz96xRVXHHvssW98vCo2nVBvIdqr2UbixFFZy0AuvVLYji588sxt37T6x59pMJ4kNy3q55Naq32E&#10;PbftUJ62dS/LhDKRWt4rm860uHLWhW34z1bk4I7t9yb2psTxp+1aCts0MbGovPgRIodFvETeQFxN&#10;vtZezTbwJN7ube+VFF0pjfgjV75eyyR5hETUIFOnnHJKURRf+9rXvva1r/U+GGHTicrfpBNYYCve&#10;7+ttx+0eWWwi22rx4jBVfVMxwy4JkadAg68mDstlstc2gimKXN5L/PWKI/zXiz1273CqBld9WYm3&#10;1AQSRqjZvyvbzc1duPRYxMvBJYIpzlqJdzfboYptMyIem3VsXXo15SyM1t4P1YuAXaYWLlzofQhR&#10;2ObriSJPHooSKFQUWeSBZeSEkSL2V6dGdU3jU+IX4tIoqRGlurgRJZ/oQ/WXM3cJwoqsU1zj3u5T&#10;SOb1mEx12a7BfNo4q5S9TNjO5YgBOxfi2C0y4v7QEbDLV3d392233fbII49cd911gwcP3rp1F3KX&#10;pgAAIABJREFU6+TJk70PSiLeQlz6ImI3rrX6Z5hd6sRFpu4pafuuOe0eZVx1Tvxl5vQNG7LdUVQU&#10;efwZ+dhEYlzPusiaaYw7cPnCyLW9EsAUYxCRt7y0nX0Rf3Ji4IngThWRY+tSYpySu0qGXfII2GWq&#10;ra1t0qRJI0aM2LBhQ1EUr7766kUXXXTJJZfMnj3b+9CqmzgqG7bDctpK7GTUmw4HbFeARi7RGnmP&#10;v+CDEHEIutP0Gxa/k522OUouIXgxaO7xIxEXkov92rq6Ebt3OKWwrZjpQh427F3e48ibSzaWCzG7&#10;x3ZZmcukYALxd13wboahyElbajOiXQ62ESU5i8JyqBI5+09kO/BB2gjYZWrWrFnnnXfe5ZdfftJJ&#10;JxVFMX369Pnz519wwQUZBuxsG/0EunHi/KdLQlnktUW2IneREzkLHvP8LssnxSuaCfzSiGO8ps1r&#10;laep4WblSdYiT10kQM0gNs1tNz6nHrEzdcm/6S3VdnsN7MrlfmRbsk28VG3fFFVEHjASsAMBu1y9&#10;9tpr559//hsfmTp1am1tbUtLy/DhNA2lE7txjduqvhtnu09WZJGHqZFXl+hsM+xsRY6cunDJQbBd&#10;YJvGVaMQU1zFJs6leGXkjWtECUzjsVy3NJEztrwkcEW7sG1GXK5oddSgheDFTU5cIr+22+9E3gMd&#10;FUPALlN1dXXbtm1rbGzsfaS7u7u9vb2uzvknIa1C2lH+49iFOAnWtFl6NfHWa7tv0RDlSTmxnf3O&#10;J4Kpd4AiVzCMHImzjRG7DJDEj5BPIMD2k7ok4qWQWusRq428xXxktt+bbZg+n4aryClHW4wBNW6T&#10;Xi1yoQyUxjZsyq0BOgJ2mTrhhBNmzpz5k5/8pOfPtra28847b9y4cYMHJxBP+E+2yW5iwM52XsWF&#10;2MkQv5BR2pu61P4TRc6wE0+WV4qHuFhJrHfmss9JAtlYYmtju+ImgasmcnzK5VpIYEDuEqZXS3mK&#10;21ubtkguWZO205/yOtwxypMib16MchPrloodKtt+vm1wx/bWkMBy3QTGbkgbAbtMzZ0796WXXvrI&#10;Rz5SFMU555yzbdu2PfbY48knn/Q+LonLvUGceRPvgsyrRCDmxLkMaSIzvwDF4I7tPifFUGn8JrLt&#10;7dlGu1yWZUUO2Ln0uSNnm4oSGJWhNLb19RIgfiEJrIYuWMSaInF6wLbNt53mV3eF8liSJcoqURe7&#10;iYBdvu6+++5169Zt2LChu7u7sbFxn3328T6ioshmrb5aWsijnySOZsUIpi2x96DGQ6u/vkz06T7T&#10;IIXLPie2xF9mZ+dYwzcVe8nv3bheeZptmNs2jBW5EryaP2UaR86HGCB2iSip0S5xm4iGDylPq9de&#10;LXIaqa2Mok5yo6pumBM4rGDbERUHIOKNpnlPy/u4OGpQqyWI9yO8mXjqE5ifQzSRhzYouzFjxowZ&#10;U33DA9tJS/nVpJ6Ny6oWUQJ3aJf5anFIIx6b2p0KnKrwLs6C9inEwbZLlUA1rc90SGOb1OkSW48c&#10;CBB/SOIK0ASSaMTfm23p1XwkcOe1/QguLZKt0OfUuvPgUlTBRUYLoj1SRMW5Q5fNpiNjlQ8KAnbZ&#10;Wrt2bb+Pjx1rOSNUFVidmi2191D91MSu2CNt2/UUkT+sS7TLNi/Vtt6ZWOUwNNNKW+KvV0yzSoA4&#10;pBG/N58F3R6TNLbXqW2JQNtZkOjZ6CiJuC5S7ufvrTxJ/GXm08OMzHZ6wLZRCh33RzAE7DJ1+umn&#10;v/baa30eHD58uHsZu0wmuNR8aY8upkvFKxHR1T5clrToZ0Ecv4nD44ai6mvei2xH0WqpF1ORsy3E&#10;cVTkj+CC5jdfYo8l8Nbb2JXYEiaQRCyyHYCIoaLIm/lErjKRALGHHHm9AiqGgF2mHn300Tf+2dra&#10;evnll0+aNMnreN4V22GD7YSJyyZ0kUWechdF7k5lJfJCKjEEL95xxVBR5NbGdoznkvGUzzA1AeKQ&#10;RhxYivl6tov0bS9nsagCUek+xJCNeLJc4h3m9wXbSVzbXpxL2esUtlg1zeeVB2WjDd/UBcXp4IWA&#10;XaZqa9809G1sbLzjjjsOPvjgiy++2OuQgiNqg+rltReVOGhUK3QM1N61+ntUCYSK8snGUj+pS91S&#10;7U0TmMBP4AYduW4pysq2teSHVDIxXCuuZHTJbbcVeX88Wy6ROPFSTeDuht1HwA7/qb6+viiKTZs2&#10;NTY2eh9LRdk20/IAiTzzNxGncIdsqPooAJ3pXYnxAtvur0tPVLzwxfGb7W/Jti7PqN/HzbATUzVt&#10;R9HqbjPaq3mF4CtP/KRilop4o0kggimKPDegbvijvZptmljk+7h59MS2hoBtl1sMsSXQYEauW5rA&#10;1ysSY7W2Wa7kQaMgYJet1atX93nk+uuvHzhwYFVE6/KZ80EfLjdLFy5xIvNBCNdgFXH5ySEC2wl8&#10;l3kmMfBku0GwLfECtP16I+eHJsCls6r/QmyLrIlxPXFVpBikeL1uD+31TGl3N3G5rkvQXO0kO3Ud&#10;FQlMq4gXvvIL6djtg0FwBOwydeaZZ/bZdGLYsGF33nmn1/E4si31YjsJFnn/B1u2G4CKcT3xnLLV&#10;V7mJ44Gtg+PWsLOVwHy1bWzdpYad8X5whDzKSQw8bdpLChe8d+N65Wm2N+h8EuqBCktgAklsH+qr&#10;/oPGJkYwh0q7vdPmQ0fALlN9Np3oU9IOCErdqy7uXZCks5yJYSzxB+zyW1K3/mBbyQDEX0jkFTe2&#10;27mI1Lyz6p9RE6PS6oJu0zuvOJp1GcaoU7Ota6WXM23JzSd6bbd7Um+C1c92z1lRPstQxIle483K&#10;TJs48VJt2vzOzQgZdskjYJep9evfYQJ57NixlTkSd4Y5yebE3C4xHSCBO3Rk+VTZ94o5qntTaNQp&#10;d+3D2g5CiOr2IZ564y2/TVcDqQW5Au+BHpl4ssTBm8v3Jg7eIledi0z83l4vPJZYmspqTYBLUMxl&#10;Sth2T+rQAm/QVGQTbkY0BOwyde6557700ktFUQwcOLCmpmb79u1v/K+1tbXLly93OrSgxHAMWeul&#10;MZ4E04g9eJfur/hDSmPwJib4tAwbXu4jKZmagWLa2wu9niJwlqst28iviwSaEdsrK4EFdKJ8PqnI&#10;ZfW9LZfeVHDG7YN2u/cJJgZmm8otv5pDB16cnxMHF02bd+9okAQCdpn667/+67lz5y5YsGDkyJFF&#10;UbS1tc2ZM6e+vv7aa6/1PbDK95bEQe/gFmlpg+0Qmo5XX+ImvOQSvpnx5sXD1fRbn6xD7cP61BTz&#10;2B46cm1mKrv14bI/jO10lA/b3d63rDN8NZE8eNNWWWryWUAXme3eFPp26ra3Bttt3NGHuqdHNpeq&#10;y4y7S0sY+s6LSiFgl6mrr776Jz/5SVNTU8+fgwcPvummmw488MC5c+c2NDT4HluFqXnmLeU+kCjE&#10;u+DOgXHTnSITb72GtS3iE39yA9odei35LCq0paYclvs4dkM+tZbQF3HkN3MJrNuuAZRnj/bWniax&#10;LVoq3ozEzUmLouhuF5/oQOwVbC4cBizMM0UgX9HivsRAaATsMtXd3V1X18/Z7+qSqniWj2GZKpd6&#10;RpHRyegjn/u97ebFOvEaFIOYYo1hkUtNMZFLNasEZnETaKVt2e7YYPsLibz2MIGEMrXhUi8ZadND&#10;kW1Lbivyz9KcT9l+lISz0IfYxNmuwxWHUeK9UjynSocwr0SbLBGwy9SkSZM+97nP/dM//dPQoUOL&#10;otixY8cXv/jFkSNHDh6cQsXScoicbWG78FB8NX0W15DLXnUuXGpbiN+bvgmdmJdqGzlNYLAtEk+E&#10;y/A4gWswH5EDneoPaaDlDbpjWNxNtyLn/EbeLcfle3NJNPYqnebSJxQDrC69AtsTIa44tq1/Ysul&#10;WKr4ppFncJXhQNWnFeCdELDL1Pz58z/xiU9MmTJlyJAhRVFs3br1Pe95z5IlS7yPy6HckhgZGeVx&#10;e6MmSFlFHvmIxI/QplWdC/6F2M6U2nIJK6A0xhFM2+pppmvoEqhQ5pId3Lxn3IAdysplQ2pbepyo&#10;cds25WmtgeOwLiIHpm3Z3o9sRZ5nAswRsMvXI488sm7dug0bNhRF8Z73vGfs2BA91LhrJQInjNhW&#10;LBZfzXbyMO55dxJ5+YNexHeU9jTbwY/tmoX6VqlKoG1CmfgNR45goo/II3yX/HHD8hfmIl+AtsPU&#10;yJmwtvk4kYf3kY/Ni5x3L/UyIv/OxUx5MYHRZYbD5Qcs3rZsVyDZxmoN16STYZc8Anb56u7u/s53&#10;vvPII49cd911ra2tv/rVryZPnux9UJY9YPpAQA+vnVVctryMLHIqk63IC0yAtyfOlzRK+UnGOZgo&#10;TeSqJrb0yVQ5JJrLDRplZRs7E9tV24QGwAsBu0y1tbVNmjRpxIgRPRl2r7766kUXXXTJJZfMnj3b&#10;+9CCEkfatjekyi8QLvQ65R51UvKJ7Lishg7eZXEpgCKyndYW4wXv3ejwhbgkw4rJBeKYnMzEvgJH&#10;lORMWOnVxF/v1r20BOdN0rNQRVw6XV6MAyh4M9sNTMQut9hg1u3QOntb1inPsr1m1MqPgW9bgDkC&#10;dpmaNWvWeeedd/nll5900klFUUyfPn3+/PkXXHCBe8Au7Jg8cqhIDLG1a4XMxJGPrQSG0LZbKNrW&#10;b3bZwsKcbZ6g+GpDpBdTRW5GbMnDhqANfmFdMF7NNtVeDX3YXlleZfsN2ZYvtP1Z+tzusxne19QZ&#10;z6moYe7BUpjbJc08+GSkIa/lFGGpa62y+YWgShGwy9Rrr712/vnnv/GRqVOn1tbWtrS0DB8+3Ouo&#10;Co8ZP7HvmM/9Pp+VI0iSy6WaQHzKVuRhQ9hpIXORUxXEVCbbH5J4u3+9bg/p5Tzkc4N2yf/Kqpxu&#10;PvcjkW1OnK3Qswgu0XCP6U/biXnxfsSuLygI2GWrrq5u27ZtjY2NvY90d3e3t7fX1Tn/JMJ2IMRm&#10;enCLVKLehTryKfdxJEr8esVggW3nTFxiadsX0UWOhtsOj8VPKi6IVge02i9T/AHbZsdQaTSEbBI/&#10;xeZ3c11DuY+kZHIQ1iGuF7b/VhQp/MjVrEm585BA8xs5jCWG/8RG6fXCYxZBvGqq/4fk1fsFRATs&#10;MnXCCSfMnDnzJz/5Sc+fbW1t55133rhx4wYPfudwzaJFi44++uiefzc3N69atar3P33oQx/qSdBb&#10;s2bNihUrxo8fP3HixDf+v2/1eC+lA5HPsrLIbPtJLvvBuezs2bRZDOnurTwpcqjLnO3C3nzSrFyI&#10;J8tla7MEKjcZN3HVn7RlG3owX1SocFkoqsb1TO+V6qyVbUVgj5WY4gXoFThzieom0IF3CUyLXW7x&#10;zivtrWstgSvaFru+QEfALlNz58596aWXPvKRjxRFcc4552zbtm2PPfZ48skn3/F/vOOOO+67775F&#10;ixb1/Pnggw/efPPNDQ3/OR196623Tp06dcGCBX//939/1FFHLV269KSTTrr00kt7/utbPe5LbDHV&#10;ilcbqn4omA/baJeYxZYVsWuewNymml9p+qah81lMdXU67MHiwnYQou7Vq1UWF0WOh4rHNqBuz3If&#10;SXUJvd+39qa2x8Yu2EGIsXWXPkbkBbYilxqXwcPclZfVOn28FQJ2mWpubr777rvXrVu3YcOG7u7u&#10;xsbGffbZ5+3/l02bNt14440//vGPhwz57zrsy5Ytu+qqq84444zeR7q6uq655poHHnhgwoQJzc3N&#10;06dPP+mkk/bdd9+3erzPu0gzfqYdL9tlZS4SmLFEH7YJjC57zprLJyRqu+WISJyZf+/G9crT1jTG&#10;bZTEUbQ6bNi9g4kggVQFF2oySzY3aHEI7RLSFUNsCex/pS+JFYnfyda9pG9YPBFiiM38w2bCdl97&#10;l7heAuSW0GUpAmIhYJep448//tOf/vTs2bPHjBkj/i/f/OY3m5qarr/++uuuu673weXLl5922mnN&#10;zc3Dhg2rr68viuKXv/xlY2PjhAkTiqJoamo65phjFi9evO+++77V433eZXPb//eOR9Iw4OODhnz8&#10;HZ/mEsZSlxgMVb/2TEROyhDjRGJQLIEpd/MhjZieZsvlJ2f7SfOZYUZpxEGvy87gLsTmlyhABJE3&#10;VpavLKkCRj5L14OzzYkTE8PlrsgI5Um285oJJLtVe0JD++aHR695yPso4I+AXaY6OzvfMaWujzlz&#10;5tTU1CxcuLD3ka6urldeeeWrX/1qc3Pzpk2bZs2ade21127atGn//ffvfc7QoUNfeOGFoije6vE+&#10;9hx8yTseyYD6oUqJU7GZTiCAYru0k2yL0rhkRQWXVYm9sMQ8oHwSGF3W97mMfNSNhqp8SJMGn6qa&#10;4u/NdKcLl05XAoUXzCXQ2RNj63JQTKodjD6qPShWWE+mGpbprBs09ffv++w7Pq3huVOUd0T1ImCX&#10;qdtvv/3MM89cu3btjBkzamv/e5z2NlG8mpq+U0/r168/7rjjvvSlL40dO3b9+vWnnnrqfffdV19f&#10;/8Zn1tTUdHd3F0XR1dXV7+N9GHYgIs/52KI8RxURf5ZpfL2Rx0gJROpdSoaLI580VmErbMv2u8T1&#10;8gmsu/QKEgiLqANyrRjigHaHL0QckIvTG7bRVdv1icHZ9gp21sedKB3QHvfYRLa1GkOXwjRlu4BD&#10;aW06DN8PIRGwy9QVV1xRFMXNN99888039z5YW1u7fPly/UXGjh1766239vx79OjRM2bMWLp06bRp&#10;07q6/rtAZnd398CBA4uiaGho6Pdxdy6DXvEuKA56XVYUJsC242hbdc6F2MkwH2yJY6TIbD+Cy2+J&#10;EFtfgYcN4pDGdmNlF+zmjLfnEg9VdyEr93HsngQiI5GJewUkMHdoG3F2eTUgOAJ2mXrjytaSrV69&#10;+sknn/zkJz/Z82d7e3ttbe2oUaOee+653uds3Ljx+OOPL4rirR7vQ+lA5JM6ZyvyyEeMnSXQs3EJ&#10;EHuxDSXbdn8jF0hSVX9LKF4OYqqCWvo6m2tQXObskgnLznchBC71axuJS2BaCLvqqrd8tTRWNmQi&#10;gfu44S49ZNglj4AdSrd9+/Zrrrnmj/7ojyZMmLB+/fqf//znN9544+GHH14UxcKFC6dNm/biiy8u&#10;WbLkq1/9alEUb/W4P9NBr9jFFAdIYlk020UcxpWbTO+pkWO1tllRkTuO7yLbn9zPAMSoDUUYI7Bd&#10;giQSA+tNm6UK+ihN5J2XVB6dhwRWHKdB3GMhH+L2XAmUSWF3I6DcCNjl5amnniqK4rDDDjN5tYkT&#10;J1511VWnnnrqIYcc8uyzz15yySVTp04tiuKmm2667LLLJkyYsGzZshtvvHHEiBFFUdTU1PT7eB/K&#10;cEVMhLYNFUVOT8unWnw+bPu+YoKSGAXQlxjYbncwflPca1AkftKBhRb8NR0eixHnBLJc8yEuc05g&#10;5WxkkRceqkmppq8mErtwtl+v2EQ3bjN8z7xYl3CxnGcS+10JrLIU7+Ntw8eW+0gAKAjY5eVLX/rS&#10;mDFj/uVf/qUoipaWllNPPfV73/ve4MHvYqXAtGnTFi1a1PvnGWecccYZZ/R5zpFHHvnYY4/t+v++&#10;1ePOPLYCFIlD6PZCmnlLYQJfE3mAlMAyRi9i0Nw4DdPjfEWeS49MvfBtl9Kov5Axlm+KkoS+NWgS&#10;WAjmc52aEmPcowJ/hCKJwFNkxjuTaL2CfGrR0pdGVgjYZe2ll17yPoRyEltzjx687Rxj6Du06T3V&#10;tlq8bQTTdklsAvuLodzU7BitffDZNUVrH2zrndlmFdmyreYpLnMWs4oiJ2UkEIlzYVwBw+MsEHXq&#10;w2vj1Hw6LS5FP5EescHk94aCgB2iURom2zoI4uBNDO649B0pPtVH6B68dod22V9MzE3zum3YBljl&#10;seU6wzeNLIFtjlFWtrmrYoEnpEct1Lgll7YXeEfk3ZeVmA5pvaAbUBGwQ7qYcn+zyMWnxLvg4Gxy&#10;4G1Hs14bMtpWVxR/wLZpmPmoqYu7a6d4OaiBgN07mAjU2LoWhN0xsOqroNpu1rEz8NjYtk5ch+n3&#10;Jp4FNY1UeZI1db3CjjIfRxVKYN9nMUnQZZeeBPb0MM7A1V5NbLvIYkNwCXRckRTlRjjE9B1tbyEu&#10;jT6pMX2IZ0HM2LJdccyWdrsSv2ExSCGmmyYQ3Im8AE1dHhU4bGr7e4u8w7VIDIWTg1BFbJdgi9T5&#10;Oe3V8hlpp7HuWyz/RwZuH+ItteZd1CQHUDUiD0ZQFk888cQJJ5zQ++epp57a++8BAwYsWLDA46DK&#10;wrZQUT6dQmMeU2qiyCmHthssePV9xSn3loHcid7Edi5dXDI/IHDc37h6t9aYi9uRR445inM5nXVa&#10;QplpzNH2nOZzg04gaqPu2GD6puJNsGXYcNO3zYj4DYtnPzLbbbXFK3r8JqnBfHVw1bcPInGIJyYR&#10;i8TblstECNLGMCkv48aN6+7ubmtr6/2z999FUdTUxF0GUoIE+rUiMuz6UCfwW8p9IPBgm8pk2owQ&#10;wezDtoQoIhBHs7YBO3WRmvZDEoPXLhMhthVaI98r88lGtx23d9X7vK8tsRmp69iqPC2BgL7cYIop&#10;8Jannhs0UG65jArQ4+677/Y+hHeg3KRHV+A4dpHAMh/bKj8uxB682NUb7bFIzXhXPm2Rmu3Y2Ivt&#10;NhGR6yi5EIMUkUc+1mvhtU8q1kw0JV74xnM52cyBubC9siIPoW1rm4p9M/kmGDfDLvRuWjmx/QGj&#10;NAnkZHBFQ5fPYATZSaApFLeFGjSos9xHUjLbSXKXO7S4opA9vEqmfsPZhNjUAnDVz+WKZrlKacTG&#10;3GU0a7tIzZZtMosan9JezWV1qgvbCCYV1nYlhkTXNEo/YJctLMQ3dWnixB+wOEkj3nltM5fzwfcG&#10;cwkMbZAd8U4jjsoGt0gbOeVTKFcMi7jEp8RjE7tT6naikWlDQeOUIpl4OWzdq+pj6yLxC2kNPNkg&#10;9kRth1uRN3qLvHDPdudf2/bBNoDS2jDW8NVEaip3uY+j2tju45QANaTrdF+InKE/oMPhtyT+gG1n&#10;hvKZQHK5j4v3o8grDJA2AnaARIwBNW6zfFOx9rztqMxWAlnrLmz30bPllbvqsog1cjgmAQms0xcZ&#10;t4Qey/nFk0U4pqwSqNnvIoE2RLwDdtb7JGhHXoUdmboJUquUW+Ai8sVlWyhDfNqmvaRpGjHjW3nT&#10;DumVUMUI2AFx5bMyTiTeeiOPGMXOme1KpcjdKV3kIKZITFUYtkP6EAms+nfhUmg/gZPlklwgtl1i&#10;mx+5JRR/lvJyPKkNiVyNy2W2j05Xuandsx3aq2lLPRIoQi1eDrZ1S/NZMg8ER8AOybIdlUWOAdly&#10;GZVFzhoQO0C2a4RdxlHmMQUxPlVXN0R5Gn3HCGwv1XzKyfks1/XYQFwsSSmyLQAn2umUo6SwjXck&#10;IPSCTS1BO4XqHNbELtBe5T6O/ohNHIXMyiry6lTbDnwC/R/sPgJ2qD62YQVxPCDeoW37jmKiTWQu&#10;eSW2I0Zbtgkj4r6NwUvkGPPIyxD7Z/KiIcuyV8ZbhQYWOY1CHbxtjrvuKfLXG7nNdxE5dS7yyXLZ&#10;60AkX4Bqg+8SDRfPfne79Gpihp3+nYTl0pcWmxHxh5RAhRzb2BmROOgI2CGWBDZtMKSWqM/mQo6c&#10;iIddyfGpvZUnRR6C2orcDIpnIfK414XxNqZipN4jVptPgNilRbKNd4jymvJBSYg+lFXkhDKRS4A4&#10;gTxHl+8N0eQyzgfeSuTFCGK+XqvPsoCqF3k/AXFUZvsRzHuEkatQe+2cG5acqmBJ7EwP3GF5FlzW&#10;VkcON4u7GyWAkU8E4u9NTCmyvcvYTpaotw/TXmidx8apOjGg315I96PuTrFd7dSeZsl4ksZDPrWA&#10;bPG9wRwBO0BimzVgvTzKMmAXed2TC9vidKI0slRcptwjx2HJQchWArsikOBcVny9EYizpHSTSmYb&#10;sEuA2OY37zm23EeyK5fV68bjo+q/VCOnlaBiCNghFsMacC6liNXJXu0WEnnw5hLGErNUxCNz2oRO&#10;3IchhYAdSiO2XbYZkS4ZdpFzEMQEn3rTKqi2Im+eIIqc4koaRQS23STbLlxwCQQCXDqiItusavFe&#10;WVcXtxhFAr8326LngI6AHWKJvIYuLHlRAKqGGLATR7NiJ0Oc2Iy8K58XcegeeUWe2IywSWVpEgjB&#10;i6sF1xfSps8il1LrtiLHHG35bIWsNaodw6QEJdvwn23QX1TbYfhi7wKTkelRO6LVH4nzWQ4ibtZR&#10;7uNANSBgh2SJsT/bBXS2jb7t8D5yvp4LsTMtFtwRp9TEnk1N4GlSnUt8Shweczlky6WcnDjycenB&#10;D2iPOyIwTiM1HVjaplGI8dCtezkExfKJOUaeUxENiF3DDn0k8JNDWUmj1LgblcEGATvEooyiXabc&#10;I88KRl4U4MK2hro4mu0q4vaS0xhu5bPxqDjZYFvUJnIzEnmDvDQurrDEtN989s2w5dKo2gaIbYOw&#10;tq8mNlz1WsRGzG3fWmTUItnetmyD5rZL5sV5puFFLt0k5lyRFQJ2iEWaa9L6QGJrbjvcijxXFvnY&#10;0MeAwAFiL7b797mIvHIkcsDOpbCUONgWbzS2Uz6Rd1axJVZuckkSdJnGE0OTAzzWUflsxWDbsQmc&#10;Fa6+mt6Sm37YrFYPVDuX9csuty3bEi4uXTgmBVEQsEM0kQe0hsRByCitmY480rYlpgO0DJRaNnFA&#10;bvumWXG5nNWyQa3SFmNiVymBGsNiMxJ5+WQCxEsmcsDO9n7ksn7ZdlGhy5qAyPnIkY8tAS7bBwUX&#10;efNfsc3nqukjgRQEInHQMcJEsmxLEYsiBxzFYxN7Nl2dw3fvcMrINqYgJna1DLP8Qmwz7IIXbhdH&#10;+C6bXSTQKRS/3siZOyJxIkRcqSQO3gbuCH1xVTvxZA1v7VSeZlyy1rSVltu3uHdeH7ZFSwMPocVE&#10;4+7OEeU+kn5FnkUAqlfwDjwqg4Adgqn+4XHlJZBhJwbFxAF5ZHRqS5bPFtJOG5bFjcSK8bX2AAAg&#10;AElEQVShitiWkxNzVxNYLy8Sr1PbLyTyiFG8pdK6JSnysnT0Ybz0O3B6BGCOgB2CsWvQxdZcLVQk&#10;dgtMA47GvWSCoSWxTXwQuyw76xlf9CWGscSrRu3tDR2jPCvypjTi6GL4DilHyWeL1WxitSiNcaGi&#10;6p8Dc1kDKM6o2QYTjcsQm86oiV/v4Bbp1dQ7YOxfb3enwx3EpQqqLfGq2Vw0lPtIkiT2G+u2rFOe&#10;Jna6xDeNvOkWKoaAHWIh/6gELtN9Lvk4ckffMhEvn8QulzWnOrVMcrmPI1EuF1dkYvRh6Pa4nWnb&#10;Wmzqm5reGsRQuNhKR64ZJH4EsZSV+GoJ9LfUkbbpL8Q2Hmr7Ed5FwM424ynwxYUIIifqAsExtEH1&#10;CZ1tQZflzUKfLA95dVm0EJsYcVZz4jyuQesMXCmtTxw0Dmi3HILaJtHYLnJ3yf7Lh0tFAvHKst1D&#10;Rsyws82rtb1Xiq+WQO6G7W7OtlzmwLwy7MS+jXh4YmA6gY0YxDQF8bfUWlf143r1qvFYMySeLAqM&#10;wFzVX9hIjOEcndiwumwLZUu9N2jfrUtCWeQ9vMSOfgL7hIqn3m2MZxrtQh/yhT+6vMfRH9utP1wu&#10;1eDr1Ay57GYYOZqPPmzDWGKvYMgGh13IbInNoL7kghUtSJ7YPjR5DHwSmC9BxRCwQyzKHJ3LTGlN&#10;XQIzeVXPNgnIBXfoJEWuYSdyaVfz2SvAhW0tNjGBcfymuFnV+SQ4J7C9NUrjld0j9m3EqYvawNuE&#10;iN+wuMO1SJ5R28vwTQEEQcAOsCTOWCYwTBXTKFyGDbYr4xj5lJttiqh4vuKOBuSwgm0yrPi9JdB2&#10;uYicYScOLMXrNHgpTIVtXXwxFG57AbpsoWh75xW/N3F+zjYx2CUbXVyA4pLiqhNbwobqX+0qx/Vy&#10;mUVwIbYPTZst3zT4NYhqRMAOsSj9G9tqNfmIvPwh+mJMgZhjJa/qlbp6tptMDW6RrqzIZ8Gc+A2r&#10;Gbg0Sm8mBndcog+2XAJ2thl2tgkjIjV3VdvNOSNa+M+lAobtm0auXOny9epzKradZNuKJeKneL3Y&#10;w/BNkS25FCZdOPggYIfcidMvtUV7uY8kSbYjbXkrQIeBJcpNjDgnENwR2S5iFb+3yOUmXYif1GUv&#10;b9tMMZFLkMJ2rasYXU1gIXwCxNu9GJwSx+357B2vE/vSLi1hPgZUf6OUQEBfDDeLnYcEktax+wjY&#10;ARLxLih2Cl3aX9vZVJfFL/lUIHIhrsnSYzFiKUFx+YD6A/YI2Ln0kiMv1habOJdxr0uchW3jSiPG&#10;zvJJ+1U7DyTzBmDbsRGfFnx4b7uy3jbDzqX8Md3aKsLJghcCdohFiQUMqcBxZMyl9rwtcRdIdXc5&#10;7U3Jtig3satUt2Wd8jSXFeLim4rRh/qqv1JVLifLtlqfS1Ebl3W4LrMvCaQq2M6o2TY1toF12z5G&#10;Avuz29JPlu01KE7i2raEkWuDog+XWwMLbpAGAnaoPuqSt8AzzAmUbLOl5grl84V0SJ2MfH4hXiLH&#10;r10W/9q2XZG/Xlsum3WoGzJqIY/Ia9nE1BgxYJfAkliXGr62sZjIGcS2G4mIHZs0luvms22R7eUg&#10;nv0ElsS6EKd8mmJfXEgYATski9Tlsoo8bRV5HIVdiT14NQa0ewdTGtsl8yrTAW3kTWkS2EGoabO0&#10;o4st2/QTl1W94kdoa6j6RJt8eiwukbh8vl59FiTydyKHHfdWnpTA1GY+ZWEjZ+Am8ENClSJgB0jE&#10;AXnkDpCLyFEAW0QJq0sCMaDIxOGWOHR3OVm222vkk0vochOMPIHkIp+uCHfektlGH8Rr0HZZOkti&#10;q0jk2z0QHAE7wIE4eHOZzHGZ/c5nZ0+Um7qZbLmPAxUnLkHaUTgEd9SxiumbiotYqQLWR+QoQPAF&#10;jwrxdu8y25fA1xt5KbEunxkOkbjqv77IZcVxPpRJwYYKHAdcEbBDFUqiO5KJyDt7ilym+3YGHjGa&#10;c6kEL2ag1LdarmR0SXtx2e7Alsv3pg7dtQw7lzkJcRFr3SApR6lhh/Rq4jzT4BbpyrItwxeZbYUy&#10;8dXE/NBR2smKXKjR+E0D12cIzjYkKs5JJLCeVNzTo6ncx7Eb1Ei9+Gq7cyhAteFuglgMh+5M0EWg&#10;9mubXzB8U5c1MjV1DmERl70RI++0mBfTULIYmLZtV23DWGK8YH3gncYj1xDIp1q8LZdwc+gIhTjn&#10;GvhasBW8MJZL1qFLnqDYxLXGPl+KfBa12A4HXNpVJblydAWOA64I2AGSyBlPLuV7EshoEOVTDMir&#10;dIjLpsnqFhav59KvdSHGp4IPaBUukbjIa4RFLqt6I++HiyoSvPOQwM6YYhKxuJ7Udk7C9tVSKNPp&#10;URciAUpyJQG75BGwQ+7Ee+qWQgrYqVGAwB0gkTikibyzp9iHa9ps+aZielpr517a62VUbztydaHI&#10;AX2XxCiX/Ajx4nLJsBOj4S7fm5iDYLsLx+AW5VkoL/EmOKrcx9Ef8ZKJHF1NYKYBCCrw3hQuAWKk&#10;jYAdqlDgZjqy0KWIOaeoLDWsEPiqibx80rauvJoJslksOLi39jRLas1E9tELQEzbiUwcMYpCdx5M&#10;iZOp4uXsUrMiDeIdxLZCq3wi4ja/tnOHxgUi1ZLW4pL5uGfBVgrJldhtBOyQOzVroNiz3EeCmJgk&#10;78M80y2BhNN8qFUpt6wr95Ggwmx34XARurKbJp/7kdjUqDurcJeJwWXVhbhjgy3isACsELADJJGX&#10;vIlsc15s2b6purEgtTIAV7aZYpHH5OIwtT7uJ/ChJrt5dGZdNhpKQfWnxoiXs5jnKEZ2IheFSAPf&#10;MALKp2I43gYBO1QfMbgjtnDyHVqsKSYJXopYkcCiIZGYlDFAqwNl+3uzHQ+I3kVYxHRgZrssSy3e&#10;pH2EyAH9yGWqROJHGG36CxHH5LaV3eLuXxs7HioWMhN/SLbr7FyIKUXiJ3XZU1K8AMWPkM+q3qzk&#10;s6+rKHJXxHbsJjJe1asRm9/GbeU+EKSDgB0g6e6U2t8Edt1yqY7k8qbcU4MQh1Iug0ZbYshDHKna&#10;XjUJzCJE/oWoMUfTNxWbuOF17aZvK0ng94bS2FaujFy43WUlpleBS3ES16V6rFgFzHZOwiVfTxyq&#10;RKbG9QLf7gFzBOwQS+XvcGqNYdNZmgTK0NjmINgO3lym1PKhpyoYJ2F6lCKOvLGDyHbQqC7t9JhL&#10;V38hGtuC8bZngWhXacSzMH6Tdk61LnQCt3tE4JXiGjm11lYCaZiRe7+Rt0oHgiNgh+pjO38o3hsi&#10;3wVdRJ7WtiWmxtR2Slkqkfu+thtZFsyUlkrNQWiRXs1lizG2MY0gn93lbEs0qEFY00IZIpd9M1zm&#10;LcQ773s3rleeFrmGb1Zsi1G4EKerbXccFps4n6GK2iccozxJ7TxoV7RYLSGyOq3eDtJGwA6wJPZF&#10;RE2b1ypPEyuS2taPsC2LJuYgUBK4D58VN3J8zXjwo3bjbJfSSG8qrkPJJzFK3UzW9or2GOOJjZIY&#10;O7MNXrsUq468N2I+EczIbKP5aq9ATdB2CNh5dWxcLlXbTov8EYYbvmlkCeQWuOxEb1uL1vZGk8A5&#10;xe4jYIfciQMkscVsKKq+WLUL29p/4pTagMC7xIpbWCTCY61rPlyiNmIIPnLCqTj70rS53AeSJhaK&#10;4u25TEdFJi4H6Rg2ttxH0i8x74zTWla2CWUJ5Hblsz8e0kbADtXHNndDTAKyvQu6DAV9prVFWsAu&#10;8vDehU/CiJ7CZpqtIC+wtfyRuOTEqe2D2BJ69LltV/WKIi9ncwmbupx68dZguweoGAUQz4L4EQbU&#10;7ak8TaTeUk2XxIqlLcTOQwIbUqPcyHItjdoSFlUfD1Vn+8p9HEAk/OCRO7kMquVwK4E5RtvyHLYd&#10;fabUgpBjxNLSBttXsyVm4CaQVSRG4lyG7i6F8xKYRaipk4aCCSzoto1g7mSlUgAJXICiNIq9ukxd&#10;iCJvvC6XjZbuvJEnt1Ta1Kzt/niAFwJ2SJZPEaXAjDMTtZul2MQkEMF0Ebnvi5LZXg4uaVZc0RG4&#10;nHrxDtK8p8/CPUU+vQKR8Tbu2qsZp2IFrqjg9XujKHAf4i8z8pZrkY9NpKbna69m+4VQMxFeCNjh&#10;XVi5cuXLL7/c1NQ0efLk3gfXrFmzYsWK8ePHT5w48e0ffJvHeykdl7bhUkdf7IuId2jbhTliT5Rh&#10;A7KgDaXUiLP2ni79WpcdHkW2rY3LuqcEUsDQh21eyY6C5XhvIo4/E0gNFiWwvbV+slwCdrazCLYf&#10;wfZ3bruXmnipEoStIuI57eok/AcCdpBde+21jz766JQpU1544YUhQ4bcddddDQ0NCxYs+Pu///uj&#10;jjpq6dKlJ5100qWXXloURb8Pvs3jvsR7qjhsaNVeLYEy8OLqDHF4JA7vxbS+fIofBy8J7LLbl0sm&#10;he02XglU+SH3s6zEVtqlfRBbaRfBG0wkJvhyPKaEI7CNEqod+OoPTIsi71oO6AjYQfL888/ff//9&#10;ixYtamxsLIpi5syZCxYsOPnkk6+55poHHnhgwoQJzc3N06dPP+mkk8aPH7/rg/vuu29XV1e/j3t/&#10;MjXnRW70c7kLyjt7xq2UEbwzjfSIld2A5InXwns3rjd8NVHkmGNkkefA1D2Lyn0cuyOJn6UYNHcp&#10;smY7HLB9NXUnHO1HkkLATvsIkXMwRVTlRkHADqLGxsY777yzJ1pXFMX73//+tWvX/vKXv2xsbJww&#10;YUJRFE1NTcccc8zixYvHjRu364P77rtvv0/eNWC3+fdfeceDqen8i9qmv7D6aPKGrWut3rFgnn8X&#10;Yj5O5KLL3Z0OYxWfH5J1V0/smrN3WGnE7D/bIIXLL9O2M51AMSCR2HaJX2+9aVRBHm6NtnxXU+K4&#10;vcl0ZZw4dyh+vZELDkYmtiFqkGX3Dqb0900guONBHFyIV7Tt2pfOYXGvaNsdq2z3x6u8rubvT1j5&#10;fe+jgD+GNpCMGTNmzJgxPf9evXr1L37xi4suuug3v/nN/vvv3/ucoUOH9qyW3fXBoig2bdrU7+N9&#10;NDZ++R0PZmtT//XvSmM7JywmbblU0hGHDUM2+PQdDYm9ZNKdcuayUCJyBoot5iT66Oq0bPNJAetD&#10;bPNfL/YwfFN5kqbT8E0TkE9FPFQX2xAb+uC21Yc0XzLk488cePE7PmvC4j8xOCAERsAO78769evP&#10;Pvvsiy+++IADDli2bFlNzX/nbtTU1HR3d3d1de36YFEUb/W4O/Z/KJHLpCv3+5IEr0OcwAS+bQ07&#10;2wJw4rFFTl9FFbG9nLnzloaCD2Xls31Q9d8ozeXTPqjRLtP1CglQv7fAXwiNOQoCdnhXnn322Qsv&#10;vPD8888/55xziqJoaGjo6vrvdqS7u3vgwIH9PvhWTy7r0Ua+IZF+UkXE3I3NRUO5j2RXwX9Itvuc&#10;JEDeTSJyAqtELVTkEYIXI5iR0yhcoqtikGJwi+Wbir8Q8WSJGXbqsjLTML2LyG1vApWbxJ+l12SJ&#10;+r7ZBArFFHhxBrS1wWHZaQLTn5GLUQSf/EbCCNhBtWTJkksvvfS66677kz/5z8zbUaNGPffcc71P&#10;2Lhx4/HHH9/vg2/15Eod+9sRk1l8BpZivMM0aqNu/yqWcK7+3oO4SqKrU/ohha2UUfgN3ly+k8gd&#10;L9vlk+qrkb5aEvHWkED0wQWJn+nxSU9DqcQmTox2DWaFeElsi9OJ16A6J+HRz3fZlsSW2OWOHMFE&#10;xRCwg2TNmjWzZ8/+h3/4h6lTp3Z0dBRFUVNTc/jhhxdFsXDhwmnTpr344otLliz56le/2tTUtOuD&#10;RVH0+2TXz/TuiDdLl0o6LnwicdUf/kPJ8gmx2bINFYk5Iy4Jp7Zcfm/qRIhHGEvdoMk2/m4aR1bH&#10;n9qbJpBhZ0vOIM6FbRtiH6EwXWWJCMRlDVRwBqoLATtI7r333q1bt37uc5/rfeRTn/rUnDlzbrrp&#10;pssuu2zChAnLli278cYbR4wYURRFvw/W1NT0+3gflQ8DqelppJ8EkMCUmgtxHs9rrzqxixk5YBcZ&#10;BVBKE3m1IPqQG4e9y3scsCM2XC6rH9Tg9eZyHwgktrNWPrcGxiBAxgjYQXLllVdeeeWVuz5+5JFH&#10;PvbYY8qDb/M4QhGDYh2maRSRE5Rc7CR3o8zEPnfkJcwidT0F6avlZBs2FVtp2xSwtmz2OBblk2En&#10;13McrjyJ7J7SJFBgpNA3QdI+rG24NoEUUXGtq7h+uYbly+XEtrnQEbADLNmWvkYfkTusCQze1HV2&#10;cifDtlZRk5gnKC4q3L2DKSvqnZXGeAEanekITNt8l1Y68u4lkVG5CagKtmtfXBrMyDO4yhfSUYHj&#10;gCsCdoDGI1Rkm3ivblimfVLbZYwuEQpxPLCmUfukhbS22mUxhddaV0QgXvisNy+NbTm5yHMSYvqJ&#10;eGuwDccYt6vaWSAxvIrksyOqPk/mkuiYwNRmZGL6qsuG9ZHvbkBwBOwQS9gFaOJoVk7xGLU7BxOB&#10;2CkUYwDiejGXn4fYs7HthnZ3ZrT6TOxijvq9R/6U6U9ODExTda40YqhIFHl/UrElFBsl233Gbdkm&#10;zBJiK41L/dAEMhPV6rEedUiAdxS5wXRZNG0rch8D0RCwQ7IiV6G2De4Yv1rgTqHtgByIyTb5SGwJ&#10;XWa/Xd5UHYQE7ujbtoTiHaS2zmG7YRdiACWBpevi7d42gVGsn+WzTXPgq95e5ObXg9jE2XaS1d+5&#10;drLEi0v8pN1aT4TUOaDcCNgBEvGGlM/GgmJWlDgqi1ytRuzZ2HZDbVNjgs/jiV1MW+J3YntFkzqH&#10;txd5vsSWSxw5gRAb0kO8Y1dqKHnLunIfScm43WfLdnILKAjYoRq5zLu6TES7cMliE+N6tpsYiMSg&#10;WJfpIlaXOi/q6rOschA8RE4+ElGoqKzElpCzUBoxgJLAgFy83de3ri33kexK7E2p0a7Ys1YK876Z&#10;S91SguYRiN3ahh2crHKiLw0ZATvkThzS2PZrXcZRYqDTtlMoDiybNmvjAY+AnYhuaMnk+sfiq2k/&#10;EnVmfozyJPHsi5mkLnMSLsSJEJ8MXI+0F7H5FROcI3OZ3HIJsSVwObvkaKt7JQVOT0sjYdb27CcQ&#10;5hbZ3rYi7wqVT0ID4IWAHSARA09DTN80cjkVcRlj4zbp1cQbuThMNd5/0GMq0nZJrJo6p4581EUo&#10;tmGFBMZvYuqceDmkMRoMS044rfrMHRcJXM4oje0MjS0u55yJHSrbWe3IYazIxWryoUz5dFTgOOCK&#10;gB1Q9Wyrp7ksO0Vp0ljyFrneR+SguUgcXYjDBjFdqLNT2sxHPLbIS+ZtuXwE8Q7SMKjqU2MYf/Yh&#10;/t4GezSDauxMXRJrWdrflm0ASJ8nG+Wxmli8BtXb1u4dTFklUNoCQBCR2zogELEPNErr2UTeJ8tF&#10;5LCIOOm657Ydhm8q/kLqTJtwdV2D5XvmRYx2qZcDGXYBuKxUEhOcI4fzjcMxCECsDKBm2GnNYGfD&#10;h5Sn2d62XCK/CUxIeBHX4e4o4vbMXXKNxZijy6QgkBVGXkiWbZ65y0aW6MN2HW4+xK6e2uuy7jiK&#10;IVFjHt3fyItfbNnmfqo9eNMBrcsAKYHidCp1kkYqIulCjNqksMKdsGk5pRGJ8ylOZzrXa9sViRx4&#10;Ej+pS+VrW8wMIQ0E7BCL0rW17deKqUwDCstVewlsUGC8UUDgwjE1dVI31Hb5g/gL6ayLnEOj8gnY&#10;ZUNd9dZS7gMpXQKBTnGywXbQq97dsmltWKTWh7p0QHs18dfbMpChRwhqTr26QZOEa7A0tgOfNKqp&#10;APngrglIbBdx2Eog/Gcrn4pXttTITrmP4y0kMFOqFtoPHL8WY2diqEjdzGeDQzRcZDuOIpW7ithG&#10;uyKLvEOlMa2Jjhx1og0JIoF5JvEjiBl21PooTQI/JOw+AnaAxLYufj4b2+fDZfmDGBYJvdjKSUZD&#10;UJSEq6a8tMA6m8n2Id9oRpf3OCogm3PqJYGNHUTi6vXXiz0M39S27Yq87FSdeCv3cVQdmjjIEmiH&#10;gf6JN0s12yKba0WeOh5u+mp4k8hri/RQl9hL3lzXsBuHg4hss9gipxzaElO5h7d2Kk9rLRxybSJX&#10;bkJpxJiC2OC3DJM6D5HxI08S1TnKKp9pFX5IMJdNEAIJySc9WLy9ka8XQQI/S3GFV/DMjcg7Dtty&#10;mXL3+XpN39S2wYyc+CBymR6InOLq8iNPYW8KU8a/EDFYkM3tA9XFtoSLWMMugd6U2IxQVwjBEbBD&#10;7tTt3ofH3e4deHsJxBS82AbN1Rlm04Qyl0pbzCLAhJhcye05AjGhfkB71d+P0oiuBq9aa0j8ZW4u&#10;pGR/Mb8ygaq7kdkGE4NfqgABO+ROXMSx3rT8gvimLljrEYH4C2n16GS4rWsQ+2fihCq95HKK3MTZ&#10;Hps46LXNYpM/guVY23iZs0fw2vbuRnX/KqIm2gROKZILjPjc2nzafO7jJRHLH6MPl5U0CeQ5YvcR&#10;sANQNcRBrzgq27SXtLhzQKdlrhDzeOUWeVpbPPt1W9aV+0h2FfnYXE5W5EXu4tBdTK4MzTRMnwAx&#10;XVqMntj+QmzjoZHnVNjvsmTiDEfT5rXlPpJdiQtFXYiXqlgF1VbkWtWRmxFAR8AOuRPvNK/XWe4e&#10;ZctlYtM224LCMahqtrk2YjKIbVEbW2K7Kn4E22pWkUcXkdkuc1YDxNqrJbAtST5pFPmsl48c9E+D&#10;eGuQQ8lSZQj1tKpX9BjtaZaMO/Aa2+nq0FOzgSO/qFIE7JA72xu5LZdsLLqYeHv6z9K2cIwL22tQ&#10;zI6pj3wJZhNWELlkscm3LYcdYozLe5EfAQtqos3AuJFf83IlLuVNRfl0RF36+fkEzVnUgjQQsEPu&#10;8ukWuHzSBCriMVdWZQJPa0cmBhPFToN64WsZdrarWhJolGxFLjio8ogji6vPxBFjvelHsF00bbsC&#10;NIXfmynbnF+vWIxtVrXI9tZgu3dqPhuP2t5S8xmUAToCdsid8TqU6k8HiLwwx6WjT8AOMSVQocx2&#10;pJrPWldxSJNAZCSBvQIiS+AX4iLycjxEEfjsp3Dh0+YjJwTsEIsyF207/ZJA7RuURqw7NrDoNnxT&#10;MY9J5FJgWP8I8rzrCO3lxG0lq74bZ5s1kELX3JTLBL7Lvs9iSFc8ttDxUNNLxqVOuW1XxDjF1fTY&#10;xB+SmJloe0v12VRHQ+ZRyfIZNdTWSYl9to25cRkEU8btA9cgnBCwQ/aqf3jvwnjZReCpyHwy7Ijs&#10;IKbIZWjEuH/jtnIfSNmxlBjJkzM6pZBN5PUKhfUd3zZGLFL3rhEjSh6dPduIkojGvKy6Oh2m0pE2&#10;AnbIXuBQkQvbyUPb+ajQKR7YRQKzkWJn2iXV0TZUJJYWGqw1mOKpdxmrqBWIAt8aggcCDIlnwfby&#10;ixwgFokXoHpLNf29ESzow/YLSWPiLYFrMB+2NS7zKREoTg8ABQE7IJ8WM5+7oC1xrsy2f+lSnsy8&#10;aPTglt04GiAh4sU1bEfcuoSR4++Ro6tIj0u/MXiY3rZ9EOdybGOdtolRkQcX+awRBtJAwA65s+3o&#10;296hIw+QbGdxI/dsbNlukRaczwCj+ofutsFfl8378uGSXBmZbbaF7ZK3fEQO7kSueIUgxPtRk/Zb&#10;inw5iMQu99a9TLPY1MLBBOzeZEA7mQ8wRsAOuaNTWEVcltLkc+t1qUFT5FQlMAFqjSft1Vgc10fk&#10;5WyRB72293GXldou1Auw+mdB8uFVOURsH8TDe37vscrTmjYrz1KJnT31JpjPVcPULFBmBOyQu3y6&#10;5siWbVhEX647innXN3OJT3nFYTMh7sqXz1lwGaaK9/HBLWsNX81WPmnmtjmYttSaiWKCknYHJD90&#10;V2Qul5W6iLX698t2IW7KZ9vaIG0E7JC7yAvBIjfT4jSpy0ew3Sggnwy7rIYNkS8uF2IcdnS5j6M/&#10;kbewcOESFIs8xnMR+dZgGyoSg4lZ3UEqL4FAhk6cCLFlG2cRiWMQOXEybvNL+wCUjIAdqo9t8QU5&#10;XUjqPWSUAw8A0Bjv2mkqgd231T2O2QYngAQCT5Fre+l53LYzHOJpFQ+vrq579w7HX+h6O+qE5Zjy&#10;HgYADQE75K61oVZ52sDOqu89qL1kj8wjAp19iD9LkZpGQdJZmblUWzfeD676L9UEPoKPwGM8ceJt&#10;VLmPo/xcltUncMn4ZPcEvmSK2CVEbQN2Yu9XLCEaOhLnwnYh+e4dSx/ij1wMXoun3rYWbQIzHNh9&#10;BOwQCynTbxS5mY7c1UPWxDFSNhWjUFa2A0va1QjEfD1xAZ3IZ8N6rbXsGCbtAGDbf8tnIbxLIMOc&#10;bRHGyBl24k/OtjHn1gDkjIAdcudS2jaBJUjow6dOuWkRpcgB4qJw2onMlG21ddt4gYt8cj8jF9pP&#10;gG1KMoBexpE4rc2vqZPubszxR6Bumxu4h0k8FMERsEPuxNK2nZ015T4SxJTAbmW2E/j62DiBfQ9t&#10;u3GRO6y2iziQLXHRkMvycFuRLxnb/QfF6ajI0RPb2seR6Wch8sU1wCPDTpxKV7eJ2L2DKa/q/51H&#10;Rk4GzBGwAyRdnVUftUEECWz1hSDEeIFtelrk+nooTT7JBbbXQgKjsgTiUwmIPJGj47dUVuK9kqEK&#10;kCQCdqg+audG6z2IlTK6Ollx8yaRR9q2408xB9NFAosi02C7Nhl92A5obVPAROJHiNyuRpZAHnRk&#10;CWzCa9tvVHnUJdRvRZFbGzHDTk2cNI3Ui1vcJBDQBxAEATtAYjsgFyNKYv+s5G7B9o7HB9UfWdr/&#10;Cytdzd+vbfoL76MoC3HKXV1vLg5+Su2ab9++aNCgo0v7f1XVX4ut3LZv/fmgIR/3PorctW9+eOCe&#10;f+Z9FNGVOzNxd64Fl6i0yDzwVFa0SEHs8cz92w49zfsocpfq5VBdJRoYu2WIgB1yJ2bYtRcJ1rDb&#10;0fEEjb677nQDdtVl+/bFZQ/YmbKdwA+SDrAj0fGAi5KLrHW0PBQkYBc5CajcuHehrFwAACAASURB&#10;VBYi4CyIxFhGfeva0l5/j2ceIGD3jsTcgpKD5lV3ObjcQco9l8PYLUME7ABJAmsP+7lDt/XzoO3a&#10;gQSIId2S79Adu/H/2lY9F/tw+rUg9uDFDDt5JzKHH7D6nZiukBJ/NmkUSKo8cbFVAvsR9TukSTJS&#10;ZnstVFdSRr/EYxPXAI7avYPpw3hvaPXVxhi+ZwK7Zwbn8tXZ7kntcnGJ+r0GS74wbXch46pBVgjY&#10;IVm2vT3byIjY0Y9cxNe4M20qyaEm5MthXXmPAwJxW8l+sy12bVvymUVIYC/LBHYUFak3QY+AnXgW&#10;8tlvxFbk/o+5yK2NrQQuhwRyC1yIV7QYNIk8SYMqRcAOsSiNZpDKJlD4VHqufmKvK8gyxt1kvK9Z&#10;Nr8l25BHAmMVkRxMtHxT2+QCcTyQRvuQCTWZJfBQMKswFspqZ3+Zy/0+KMmmVwAgSQTsAIntyEfs&#10;13YMG2v4piiNuCRWfbVsVp+ZU8uob3HIsBMzcG2jNmo2luFbxibGHMWAnZhXYhxujsxj0OsSAxJv&#10;9wmsyRKvBaDC1ICd2D54tF3yHNjo8h5Hf8S7GyF4IAgCdoAkn/STBOTTyQj+sxRHg7ZbMKM0oQty&#10;kR8BE9V/axCvU9tInG3RLgC9bOvt2L6archRwsiLgaT643FPO2wQsAOqnnHUhrFxOdkW8U2DuP5X&#10;rY21ewdTGjUlR7u41BqXHgk+LvEClEa8NYiNkm1YXd1TUmsbCfpXEbUmmm2u9G4EC/qrqim1vbYp&#10;1Vnp7uwnRtzvg4a4bfXR7+981wddfuclb3QLVCMCdqg+Lhtv2S5aTGApDcpKnCZ1WUsbeQoXeEdb&#10;BkmjssEt0qsRKgIcqZdzuY+jCqlVJrRuhm1vpN/dtxPYkrvcEqhbGjkRL/JGQ0gbATsAmWKkHUTk&#10;CGDohDLT8j22+5OKo+ghypNQKopj9uWRPx75LIjXKVBhCQTsIl/46CNyMmy/na589m5GDwJ2AKpG&#10;AksFxSUGojTW0opzwmoMyKPjJa49tM1oQB8u35u4oBuoXvzIS8NaipIlELCzJXYegtc1xhvRIYSO&#10;gB1yJ/YAbNNPXNiGilRqRGlMeQ+j2iSwrgGArzQC+goiSkCZqOUmW9cavmm/u28H2ZJbbG1SaH77&#10;/Qi7Phg4PQ1IAwE7VB+fisXZUEsEqqFJy7Oghk0N3xK7MA8mqnPCgVdvhd5iFSURW5vIC7rRh+26&#10;p8hVz10aVZedFjftIZWnG2X4loVxOQKR+PV2Dhtr+KZe+q1YkmQZE9sOVeRsrMh5D7bjSjqEMDdg&#10;584Emz9UqYMOmtHZ+Yr3UQAAAAAAEFptw37Lf/0j76NAGRGwAwAAAAAAAALJt34nAAAAAAAAEBAB&#10;OwAAAAAAACAQAnYAAAAAAABAIATsAAAAAAAAgEAI2AEAAAAAAACBELADAAAAAAAAAiFgBwAAAAAA&#10;AARCwA4AAAAAAAAIpHbu3LnexwCg0hYtWrTPPvv0/rlmzZonn3yyo6NjxIgRjkeVj5UrV/7qV7/a&#10;tGnTmDFjeh/kLFTYihUr/t//+381NTWNjY29D3IWXDzzzDO1tbVDhgzp+ZOzUEnNzc3Lli1b+1+G&#10;Dh3a0NBQcBY8NDc3/8d//Mfvf//79773vb0PciIqps+1sHbt2vb29p4bBGehwl5++eWnnnpqx44d&#10;I0eO7H2Qs1BhPZ3V2tpaukkulMEapyMHBOyA7Nxxxx233HLLueee2/PnggUL/vqv/7q9vX3evHmb&#10;Nm364z/+Y9/DS96111576623trW1fe9731uwYMEJJ5xQV1fHWaiwb3zjG7feeuv27dv/8R//cdu2&#10;bYcddljBteBk5cqVp5122h/90R994AMfKDgLFXfvvfdeeeWVDz/88IIFCxYsWDB58uT3ve99nIXK&#10;W7hw4Wc/+9nt27c//PDDP/zhD//iL/5iwIABnIhKWrRo0aWXXrrgv3znO9/p6Oj42Mc+xlmosLvu&#10;uuvqq69ub2//X//rf/3mN7+ZPn16wa2h4r7+9a/fcMMN7e3t8+fP37Rp0xFHHFFwFipIGaxxOnKx&#10;E0A2Nm7c+KUvfWnSpElTp07teaSzs3PSpEkvvvjizp07X3/99UMPPfSll17yPMTULV++/OCDD964&#10;cWPPnyeccMJ3vvMdzkKFvfDCC71n4fe///0BBxzw+uuvcxZctLe3n3jiiR/72Md++tOf7qRF8vA/&#10;/sf/+N//+3+/8RHOQuV1dnZ+5CMfefzxx3v+/PM///OHH36YE+Fo0aJFxxxzzMaNGzkLFdbV1XXg&#10;gQe+8MILO3fu3Lx584EHHrh8+XLOQoX9+te/Pvjgg9euXbtz587t27cfe+yxv/71rzkLlSEO1jgd&#10;+aCGHZCRb37zm01NTddff33vI7/85S8bGxsnTJhQFEVTU9MxxxyzePFivwNMX2Nj45133tm7uOD9&#10;73//2rVrOQsV9sEPfvDBBx/sOQv19fVdXV0dHR2cBRc333zzxz/+8Q996EM9f3IWKm/58uUf/OAH&#10;m5ubOzo6eh7hLFTewoULx40b15PDUhTFj370o0984hOcCC9tbW1f/vKXr7322sbGRs5C5e3cuXPQ&#10;oEFFUeyxxx41NTXt7e2chQpbuXLl0Ucf3VO2paGhYcqUKT/+8Y85C5UhDtY4HfkgYAdkZM6cOZdf&#10;fvkee+zR+8imTZv233//3j+HDh36wgsveBxaLsaMGXPUUUf1/Hv16tW/+MUvZsyYwVmosJqamgkT&#10;JnR1dd1///1nnXXW5z//+dGjR3MWKu+JJ554/PHHv/CFL/Q+wlmosK6urldeeeWrX/3qCSeccOih&#10;h1599dUFZ8HDxo0bx48fP2fOnEMPPXTy5Mnz588vOBF+5s2bt//++x999NEFZ6Hiampqrrnmmosv&#10;vviWW2759Kc/fdpppx166KGchQpraGh49dVXe/9saWn5wx/+wFmoDHGwxunIBwE7ICM1NX0v+a6u&#10;rjc+WFNT093dXdmDytT69evPPvvsiy+++IADDuAsuGhubt6xY8eoUaMee+yxTZs2cRYqrKWlZc6c&#10;OTfffPMbH+QsVNj69euPO+64f/qnf1qyZMkvfvGLRYsW3XfffZyFylu5cuWPf/zjgw466Jlnnrnv&#10;vvv+8R//cfHixZwIFzt27Ljrrrt6JxI4C5X31FNPDR48eOTIkY2Njb/97W/b2to4CxV21FFHrV+/&#10;/utf//oTTzxx9913P/fcc93d3ZyFyhAHa5yOfBCwA7LW0NDQ1dXV+2d3d3ddXZ3j8WTi2WefPfnk&#10;k88888yLLrqo4Cw4GTly5Jlnnjlv3rxBgwbdfffdnIUK+9rXvnbggQeuXr164cKFPZszrlixgrNQ&#10;YWPHjr311lvHjh1bFMXo0aNnzJixdOlSzkLlve9979tnn31OO+20oigmTpw4Y8aMhx56iBPh4pFH&#10;Hhk/fvwhhxzS8ydnocIeffTRp59++t577z3jjDPuvPPOoii+/e1vcxYqrLGx8Z577lm9evWtt97a&#10;2tp64oknNjQ0cBa89PvNczryQcAOyNqoUaOee+653j83btw4ZcoUx+PJwZIlS84999y5c+eec845&#10;PY9wFips1apV99xzT++fe++992uvvcZZqLCRI0du3br13nvvvffee1999dWFCxcuWbKEs1Bhq1ev&#10;/u53v9v7Z3t7e21tLWeh8t7znve88c+ampqamhpOhIuFCxfOmDGj90/OQoVt3LjxQx/6UG1tbc+f&#10;++yzz5o1azgLFbZly5atW7fedttt99xzz+zZs19++eVJkyZxFrz0+81zOvJBwA7I2uGHH14UxcKF&#10;C4uiePHFF5csWfKRj3zE+6BStmbNmtmzZ3/ta1879thjOzo6Ojo6urq6OAsV1tXVdcMNN6xataoo&#10;ig0bNixevHjGjBmchQq79NJL7/wvhxxyyMUXX3zOOedwFips+/bt11xzzcqVK4uiWL9+/c9//vOZ&#10;M2dyFirv2GOPbW5u/sUvflEURXNz86JFizgRXv7v//2/hx56aO+fnIUKO/DAAx977LGeG3RLS8tT&#10;Tz11xBFHcBYqrLW19Ywzzli/fn1RFE8//fRTTz1FN8lRv988pyMfZE4CWaupqbnpppsuu+yyCRMm&#10;LFu27MYbbxwxYoT3QaXs3nvv3bp16+c+97neRz71qU/NmTOHs1BJ++2339VXXz1r1qwpU6YsXbr0&#10;oosumj59elEUnAV3tEgVNnHixKuuuurUU0895JBDnn322UsuuWTq1KkF10LF1dfX33bbbZdffvmd&#10;d965cuXKc88998gjjyw4ERXX3d39+uuvH3jggb2P0ChV2AEHHPCVr3zl1FNPPeigg5YtW3bKKaec&#10;csopBddCZY0ZM+bKK6/8sz/7s4MOOuh3v/vdbbfdNnz48IKz4OStWiFORyYG7Ny50/sYAPhra2sb&#10;NGjQroVOUUmchUrq7u5ubm7ea6+9epfe9OAsRMBZqKTu7u7t27fv+oVzFipv27ZtAwcOpFEKiLNQ&#10;ST2NUkNDA9eCo66urh07dgwePLjP45wFL/1+85yO5BGwAwAAAAAAAAIhFgsAAAAAAAAEQsAOAAAA&#10;AAAACISAHQAAAAAAABAIATsAAAAAAAAgEAJ2AAAAAAAAQCAE7AAAAAAAAIBACNgBAAAAAAAAgRCw&#10;AwAAAAAAAAIhYAcAAFBlfvCDH3z2s5897LDDPvrRj/7N3/zNsmXLev/T7Nmz3/inl+7u7t7DmD17&#10;9jPPPON7PAAAANWFgB0AAEDV6O7uvuiii+bMmXPAAQdcf/31V1111fbt22fNmnXvvff2POGnP/3p&#10;hg0bfA+yKIorrrji3/7t33r+3dHR0d3d7Xs8AAAA1aXO+wAAAACguuOOO/7jP/7jgQcemDhxYs8j&#10;xx9//Pz58//2b/92ypQpvQ+6a21tHT58eM+/77zzTt+DAQAAqDpk2AEAAFSH7u7ue+6556yzzuoT&#10;mPvsZz/7/ve//9vf/nbPnytXrvz0pz89efLkz3zmM88++2zv0x599NG//Mu/nDx58p/8yZ/ccccd&#10;PQ/u2LHj61//+rRp0w477LCLL7549erVPY9feOGFS5YsmT59+syZM//t3/6t9/lFUaxbt+7CCy9c&#10;v359URRr16698sor//iP/3jy5Mknn3zyD37wg6IovvWtbz377LP//u//ftlll/W81NNPP93z/27Z&#10;suW666776Ec/2vN2q1at6n27Rx999Jxzzpk8efLMmTN/9rOfleH7AwAAqBoE7AAAAKrDiy++uHHj&#10;xsmTJ+/6n4444oiFCxf2/Pv222//q7/6q4cffviDH/zgWWed1RNZW7169UUXXXTaaaf98pe//PKX&#10;v/w//+f//O53v1sUxRe/+MWFCxf+wz/8ww9/+MNRo0adfvrpzc3NRVH8+7//+/XXX3/22WefeOKJ&#10;e+211+23375t27ae1//+97+/du3a0aNHd3d3n3nmmdu2bbvrrru+973vHXbYYVdcccWaNWuOOeaY&#10;cePG7bfffp/85Cd7Xur111/v+X/PO++8pUuX3nLLLf/6r/+65557nnbaaevWret5zjXXXHPCCSfc&#10;euutBx988Be+8IU//OEPZf9CAQAAoiJgBwAAUB1ee+21oij22GOPXf/TQQcd1Nra2vPvz3/+8yec&#10;cMLo0aPnzp07YsSI+++/vyiKl19+uba29qijjho6dOixxx47f/78Qw455Pnnn//pT3/6zW9+87DD&#10;Dhs7duzcuXObmpp6nl8UxcyZM88888zzzz//Yx/7WGNj40MPPdTz+IMPPjhr1qyiKLZs2TJjxoy5&#10;c+cecMAB++6775e//OWiKFatWnXQQQc1NTWNGzfuqKOOeuNBPv74408//fRtt9122GGHTZgw4YYb&#10;bhg9evQ///M/9/zXs88++5RTTpk6dercuXO7urqWL19ehq8QAACgOlDDDgAAoDoMGTKkKIrOzs5d&#10;/9OaNWvq6v6zX3fAAQf0Pn7wwQevXLmyKIqpU6fuv//+xx133Ic//OGjjjpqxowZEydO7FnBOm/e&#10;vN7nb9269Te/+U3Pv/fbb7+ef9TU1Jx88sk//OEPTznllGeeeeZ3v/vdSSedVBTF8OHDr7zyysWL&#10;F69ater555/vXd/6Vn73u98NHz587NixvY98+MMffuWVV3r+vc8++/T8o6GhoSiKjo4O9XsBAABI&#10;DgE7AACA6jBp0qS6urpVq1b1yVwriuL5558/7LDDev7dG7kriqK2trYnwFdbW/vd73534cKFP/3p&#10;T7///e/ffvvtV1xxRWNj48CBAw8//PDe5x9++OG9AbXa2trex2fNmjVv3rz169f/4Ac/mDZtWlNT&#10;U1EU27ZtO+OMM5qbm4844ogDDzzwlFNO+dSnPvU2x9/e3v7G1wQAAMBbIWAHAABQHWpra0877bT5&#10;8+efeOKJvXuwFkXxq1/9avHixd/4xjd6/tywYUPvf/rtb3/bE49btWrVb37zm+OPP/7YY48tiuKG&#10;G26YN2/eDTfc0N7ePm3atJEjR/Y8f+HChf0uuf3ABz4wadKkhx566KGHHrrxxht7HvzZz362YsWK&#10;JUuWNDY2FkXRUyzvbbznPe9paWnZsmXL0KFDex555ZVX3ve+95X0ZQAAAKSMGnYAAABV4wtf+EJ9&#10;ff0ZZ5yxePHi7u7utra2++6774ILLvjTP/3T448/vuc5d9xxR0/M7p577lmxYsVpp51WFMWGDRv+&#10;5m/+5vHHHy+Koru7+5VXXtlvv/2mTZs2fvz4q6++uq2trSiKRx999IILLti4cWO/b33yySffcccd&#10;NTU1Rx99dM8jPelyPe+1ZcuWv/3bvy2Koqurq+c/rVmzpqWl5Y2v8PGPf3z06NFz5szZsWNHURT3&#10;33//k08++fZJeQAAAHkiww4AAKBqNDY2PvDAAzfffPOFF17Ys9Z1xIgR559//oUXXtj7nA9/+MPH&#10;HXfczp07hwwZctttt33gAx8oiuKII464+OKLzz333Pr6+q6urv322+/222+vqam56667LrvsssMP&#10;P7y+vr4oiiuuuGL69On9vvWJJ574d3/3d2effXZNzX/O+M6YMWPatGk96X61tbUXXnjhK6+88tvf&#10;/nb69OnTp0+fM2fORz/60Weffbb3FWpra+fPn//FL35x8uTJdXV1jY2Nt9xyy0EHHVS+rwsAAKBK&#10;Ddi5c6f3MQAAAODd6e7ufvnll4cPHz5ixIhd/2tXV9fGjRubmpp6g2u9/9cf/vCHxsbGno0denV0&#10;dDQ3N48cObLP8xUdHR2tra09Ve36vNfOnTv7LVq3Y8eObdu29SykBQAAwK4I2AEAAAAAAACBUMM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RCwAwAAAAAAAAIhYAcAAAAA&#10;AAAEQsAOAAAAAAAACISAHQAAAAAAABAIATsAAAAAAAAgEAJ2AAAAAAAAQCAE7AAAAAAAAIBACNgB&#10;AAAAAAAAgRCwAwAAAAAAAAIhYAcAAAAAAAAEQsAOAAAAAAAACISAHQAAAAAAABAIATsAAAAAAAAg&#10;EAJ2AAAAAAAAQCAE7AAAAAAAAIBACNgBAAAAAAAAgRCwAwAAAAAAAAIhYAcAAAAAAAAEQsA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dR5HwAysmLFijVr&#10;1kyYMGHffff1PhYAAAAAAICgBuzcudP7GJCFb3zjGw8//PCUKVOefPLJv/zLv7zwwgu9jwgAAAAA&#10;ACAiAnaohBdffHHWrFmLFi1qbGz8wx/+MG3atMWLFzc1NXkfFwAAAAAAQDjUsEMlfPCDH3zwwQcb&#10;GxuLoqivr+/q6uro6PA+KAAAAAAAgIioYYdKqKmpmTBhQldX13e/+917773385///OjRo3d92mc+&#10;85knnnii8ocHAAAAAEAVOeKII/7lX/7F+yhQRgTsUDnNzc07duwYNWrUY489duaZZ/Yk3L3RE088&#10;sWLFCpdjQ6+JEydyFtxxFiLgLETAWYiAsxAEJyICzkIEnIUIOAsRTJw40fsQUF4siUXljBw58swz&#10;z5w3b96gQYPuvvtu78MBAAAAAACIiIAdKmHVqlX33HNP75977733a6+95ng8AAAAAAAAYRGwQyV0&#10;dXXdcMMNq1atKopiw4YNixcvnjFjhvdBAQAAAAAAREQNO1TCfvvtd/XVV8+aNWvKlClLly696KKL&#10;pk+f7n1QAAAAAAAAERGwQ4Wcfvrpp59+uvdRAAAAAAAARMeSWAAAAAAAACAQAnb/P3v3H11VdeZ/&#10;fJugScQyIYAK1hINEkUdRIuOHSzggGNH7EzVoWqt+KtT0aBtXVYqLsCKtorjILD81ul0kJaBWh1Z&#10;qzharAIpwiiI9RdUkGDSTIFYuTdNKwnEhO8fV6/X3F/7nPOcvfc59/36ywCee8Il99n7s5+9DwAA&#10;AAAAAOAQAjsAAAAAAADAIQR2AAAAAAAAgEMI7AAAAAAAAACHENgBAAAAAAAADiGwA/ApDQ0Ntm8B&#10;vAtO4F1wAe+CC3gXHMEb4QLeBRfwLriAdwEw4LBDhw7ZvgfgI/X19du3b7d9FwAAAAAAOI3pc+zR&#10;YQ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AOAQAjsAAAAAAADAIQR2&#10;AAAAAAAAgEMI7AAAAAAAAACHENgBAAAAAAAADiGwAwAAAAAAABxCYAcAAAAAAAA4hMAOAAAAAAAA&#10;cEg/2zeA+Ni5c2dzc3NNTc2ZZ56Z/buJRGLXrl3pL0eOHDlgwACDdwcAAAAAABANBHaQMW/evDVr&#10;1px11lk7duzo37//kiVLKioqMv/AypUrH3roofQvLly4cNy4cTbuFAAAAAAAwGkEdhDwu9/97vHH&#10;H1+/fn11dbVS6uKLL161atVll12W+We2bt06a9asK6+80tI9AgAAAAAARANn2EFAdXX1o48+mkrr&#10;lFInnHDC7t27+/yZbdu21dXVJRKJ7u5u4zcIAAAAAAAQGYcdOnTI9j0gVlpaWqZMmfKLX/zilFNO&#10;Sf9iT0/P6aeffuKJJyYSifb29ksuuWTevHnZ/299fb3OSzQ0NMyYMUPsjgEAAAAAcMOiRYsWL16s&#10;8ye3b98e9s3AIgI7SGpra7v88sunTp06ffr0zF/fvXv3D3/4w5kzZw4bNqytrW3q1Kk33njjFVdc&#10;0ed/r6+v5xMHAAAAAIDCmD7HHltiIebNN9/8yle+cvXVV/dJ65RSw4YNW7hw4bBhw5RSxxxzzOTJ&#10;k7ds2WLjHgEAAAAAAFxHYAcZGzduvO666+bOnXvttddm/25LS8uTTz6Z/vLgwYPl5eUG7w4AAAAA&#10;ACAyCOwgoLW1taGh4YEHHpg4cWJ3d3d3d3dPT49S6vXXX9+zZ49Sqqura86cOTt37lRKtbW1vfDC&#10;CxdffLHlmwYAAAAAAHBSP9s3gDhYvnz5Bx98cOONN6Z/5Wtf+9rs2bMXLFhw0UUXXXbZZfX19bNm&#10;zZo6derpp5/+5ptvzpgxY9y4cRZvGAAAAAAAwFk8dAIO4dRMAAAAAACKYvoce2yJBQAAAAAAABxC&#10;YA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5ueDCQAAIABJREFUAOAQ&#10;AjsAAAAAAADAIQR2AAAAAAAAgEMI7AAAAAAAAACHENgBAAAAAAAADiGwAwAAAAAAABxCYAcAAAAA&#10;AAA4hMAOAAAAAAAAcAiBHQAAAAAAAOAQAjsAAAAAAADAIQR2AAAAAAAAgEMI7AAAAAAAAACHENgB&#10;AAAAAAAADiGwAwAAAAAAABxCYAcAAAAAAAA4pJ/tG0AJ2blzZ3Nzc01NzZlnnmn7XgAAAAAAABxF&#10;YAdD5s2bt2bNmrPOOmvHjh39+/dfsmRJRUWF7ZsCAAAAAABwDoEdTPjd7373+OOPr1+/vrq6Wil1&#10;8cUXr1q16rLLLrN9XwAAAAAAAM4hsIMJ1dXVjz76aCqtU0qdcMIJu3fvzvkn6+vri16toaFhxowZ&#10;kvcHAAAAAIADFi1atHjxYtt3AfsOO3TokO17QGlpaWmZMmXKL37xi1NOOaXPb9XX12/fvt3KXQEA&#10;AAAAEBVMn2OPp8TCqLa2tmuuueamm27KTusAAAAAAACgCOxg0ptvvvmVr3zl6quvnj59uu17AQAA&#10;AAAAcBRn2MGQjRs33nrrrffee+8FF1xg+14AAAAAAADcRWAHE1pbWxsaGv71X/913Lhx3d3dSqmy&#10;srLy8nLb9wUAAAAAAOAcAru4yff01bRhw4aZuZNMy5cv/+CDD2688cb0r3zta1+bPXu2+TsBAAAA&#10;AABwHE+JjZtJkya1trZm/soRRxxRVlbW1dWllKqsrHz99dct3VpxPOYGAAAAAICimD7HHh12cbN6&#10;9erUfzzzzDN33333s88+O2TIEKVUZ2fnbbfd9ld/9VdW7w4AAAAAAABF0GEXW2PHjv3lL385dOjQ&#10;zF8cNWrUb3/724qKClt3VRhLBAAAAAAAFMX0OfbKbN8AwtLd3X344Ydn//qBAwfM3wwAAAAAAAA0&#10;EdjF1umnn3711Vd3dHSkvuzu7r7lllsGDhw4YMAAuzcGAAAAAACAAjjDLrZ+9rOfXXDBBWPHju3f&#10;v79S6oMPPhgwYMDGjRtt3xcAAAAAAAAKIbCLs+eee2737t1//OMfe3t7Bw8efPzxx9u+IwAAAAAA&#10;ABRBYBdn+/fv7+7u/sxnPqOU6u7u3rVrl1LqxBNPtH1fAAAAAAAAyIvALraefvrp2267rc8vlpeX&#10;b9u2zcr9AAAAAAAAQAeBXWz94Ac/uOKKK2bNmpXzWbEAAAAAAABwE0+Jja2//OUvDQ0NpHUAAAAA&#10;AADRQmAXW0OHDt26davtuwAAAAAAAIA3bImNrWXLlv3t3/7td7/73YkTJ2b+Og+dAAAAAAAAcNlh&#10;hw4dsn0PCMX48eP37t3b5xcdf+hEfX399u3bbd8FAAAAAABOY/oce3TYxVZjY6PtWwAAAAAAAIBn&#10;nGEHAAAAAAAAOIQOuzjr6Oj405/+1Nvbm/qyu7v7V7/6VUNDg927AgAAAAAAQAEEdrG1cuXKmTNn&#10;9vnFwYMHE9gBAAAAAAC4jC2xsfXQQw/deOON27ZtO/roo5977rnNmzefffbZ3/zmN23fFwAAAAAA&#10;AAohsIutjo6Or3/96+Xl5ccee+yGDRsGDBjw2GOPzZ8/3/Z9AQAAAAAAoBACu9g6/PDDy8rKlFJX&#10;X331448/rpQqLy/v379/R0eH7VsDAAAAAABAXgR2sTVixIi77757//79f/3Xf71r166enp6WlpZk&#10;MllRUVH0/50yZcqePXsyf6Wjo2PUqFEHDhwI7X4BAAAAAACgFA+diLHly5efffbZP/zhD7///e8P&#10;GTJk1KhRSqmxY8cWCOw2bdq0YMECpdQ777xz2223Zf5WZ2dnT09Pv378gwEAAAAAAAgX+UtslZWV&#10;vfLKK6n/XrNmzdatW4844oiTTjqpwP9y9tlnd3V1tbe3K6X27t2b+Vv9+vWbOXNmeXl5eDcMAAAA&#10;AAAARWBXOk499VSdP/bUU08ppa666qr58+cPHTo05JsCAAAAAABAXwR2cdPQ0NDa2prvd8vKylau&#10;XFn0IsuWLRO9KQAAAAAAAOgisIub9vb21J7WlL179x577LHpL1PPjdXxzDPPnHHGGcOGDXv44Yd/&#10;9rOfDRgwYM2aNcL3CgAAAAAAgCyHHTp0yPY9ICy7du265JJLXnvtNa//48MPP/zII4/88pe/rKmp&#10;GTdu3M033/zSSy+1trauX78+jPtMq6+v3759e6gvAQAAAABA1DF9jj3dfiuUlBUrVjz55JP19fX/&#10;8R//8ZnPfOaWW25Zvnz5e++919nZafvWAAAAAAAAYo7ADjl0dnaecMIJSqlnnnkm/bSKI444oru7&#10;2+p9AQAAAAAAxB9n2CGHAQMGbNmyZfTo0e+9997SpUuVUps2bTp48OCAAQNs3xoAAAAAAEDMEdgh&#10;h7vvvvtf/uVflFInnXTSiSee+N///d933nnnddddZ/u+AAAAAAAA4o+HTsRNQ0NDa2tr+su33377&#10;5JNPTn9ZVla2cuVKneu0t7f/+c9/Pv7445VSBw4ceO+991L/HSpOzQQAAAAAoCimz7FHh13ctLe3&#10;t7e3p7889thjM78sK9M9tXDAgAE//elPf/WrX917771HHnnkBx98YCCwAwAAAAAAAIFd3Cxbtiz4&#10;Rfbv3z9mzJjBgwe///77Sqk//OEP06dPnzFjRkNDQ/CLAwAAAAAAoACeEoscLrnkkhtuuGHDhg2p&#10;7bTnn3/+T37yk0ceecT2fQEAAAAAAMQfgR1y2Lt37ze+8Y3MXxk3blx5eXlHR4etWwIAAAAAACgR&#10;BHbIoV+/fp2dnZm/0tvbe/DgwX792EMNAAAAAAAQLgI75DBlypSLL744kUikvty/f/9VV1113HHH&#10;HXnkkXZvDAAAAAAAIPYI7GJrypQpe/bsyfyVjo6OUaNGHThwoOj/O3fu3FNPPfXcc899++23r732&#10;2jFjxmzbtm316tWh3SwAAAAAAAA+wg7HuNm0adOCBQuUUu+8885tt92W+VudnZ09PT2a21qXLl26&#10;Z8+e999/v7e3t7q6evjw4aHcLgAAAAAAAD6NwC5uzj777K6urvb2dqXU3r17M3+rX79+M2fOLC8v&#10;17zU0KFDhw4dmv5y48aNX/jCFwRvFQAAAAAAANkI7GLoqaeeUkpdddVV8+fPz0zcdLS0tEyfPv3g&#10;wYPXX3/9FVdckfrF7u7uG264YfPmzdu2bZO/XQAAAAAAAGQgsIutZcuWdXR0NDc39/b2Zv76iSee&#10;mO9/aWtru+CCCwYPHlxRUTF37tx9+/Y1NDQ8//zzN998s1Jq1qxZOq+7fv368847L/vXE4nErl27&#10;0l+OHDlywIABut8MAAAAAABAySCwi621a9feeOONSqnMPbCHHXbY1q1b8/0vt9xyy3HHHbdmzRql&#10;1DPPPHPHHXcMGTJk9uzZY8aMWbJkSVVVVdEXfeSRR1asWLF+/frs31q5cuVDDz1UUVGR+nLhwoXj&#10;xo3z+k0BAAAAAADEHoFdbH3ve9/7+te//r3vfU//0Lp9+/Z94xvfSP33hRde+O1vf3v27Nn33Xff&#10;pZdeWvT/bW9vv//++1evXt2/f/+cf2Dr1q2zZs268sorNW8GAAAAAACgNJXZvgGEpbOz85vf/KZ+&#10;Wpdy8sknp/6jrKxMKTVnzhydtE4ptWDBgpqamvvuuy/fH9i2bVtdXV0ikeju7vZ0SwAAAAAAACWF&#10;DrvYGjp06Jtvvnn++ecHucjEiRM1/+Ts2bPLysoaGxtz/m5PT8/vf//7e+65J5FItLe3X3LJJfPm&#10;zcv5J+vr64u+VkNDw4wZMzRvDAAAAACAqFi0aNHixYtt3wXsI7CLm/SDHRYtWjRlypRvfetbkydP&#10;TrXLpRR46EQQmS+Rra2tbdKkSTNnzhw2bFhbW9vUqVNXrFiRfgptpu3bt4dxewAAAAAAuG/GjBk6&#10;HSo6zS6ItMMOHTpk+x4gadKkSa2trfl+t7y8fNu2bQX+38wnt27duvXUU0/N/H+feOKJwq/e2Nh4&#10;11135XzoRKZ58+a1t7c/+OCDfX69vr6ewA4AAAAAgMKYPsceHXZx8/zzz/v+fwcPHpwZ9g0ePLit&#10;rS39ZeEeusJaWlo2b9582WWXpb48ePCg18P1AAAAAAAASgSBHT7x85//XPaCr7/++tFHHz106NCu&#10;rq45c+acccYZI0aMaGtre+GFF+6//37Z1wIAAAAAAIgHArvYeuedd7J/sby8vLKyctiwYWbuYcGC&#10;BRdddNFll11WX18/a9asqVOnnn766W+++eaMGTPGjRtn5h4AAAAAAACihTPsYusf//Ef3377baVU&#10;VVWVUqqzs1MpVV5e3tPTU15evnbt2mOOOcbyLWZhEz4AAAAAAEUxfY49/6eSwXFXXnnlscce+/LL&#10;L7/22muvvfbali1bRo0aNXPmzLfeeuvyyy9PHycHAAAAAAAAp9BhF1uf//zn/+d//iezja69vX3C&#10;hAmvvfZab2/vKaec8sYbb1RUVFi8w2wsEQAAAAAAUBTT59ijwy62Pvzwwz5PYi0rK+vu7lYfP+81&#10;9d+FPfjgg7fffntIdwgAAAAAAIBsBHaxddppp02fPj11dJ1S6sCBAzfddNPIkSOVUmvXrj3iiCOO&#10;Ouqoohd59dVXt2zZEu6NAgAAAAAAIANPiY2tZcuWXXDBBWecccaAAQOUUh0dHYMHD96wYcPu3btv&#10;vPHGO++80/YNAgAAAAAAIAcCuzh77rnndu/e3draunfv3tGjR9fW1iqlhg0btmXLFp32OgAAAAAA&#10;AJhHYBc3u3btUkqdeOKJqf9QSg0ZMmTIkCG9vb3p39JP684555y9e/eGdKsAAAAAAADIxlNi4+aC&#10;Cy7o7e19/vnnJ06c2NbW1ud3DzvssK1bt1q5MR085gYAAAAAgKKYPsceHXZx89xzz6X+Y+3atXbv&#10;BAAAAAAAAD7wlNjSsnHjRtu3AAAAAAAAgEII7GKopaXlH/7hHyZNmrRixYr0L3Z3d0+bNu2GG26w&#10;eGMAAAAAAAAoisAubtra2i644II//elPvb29c+fOXbx4sVLq+eefP+2001566aWZM2favkEAAAAA&#10;AAAUwhl2cXPLLbccd9xxa9asUUo988wzd9xxx5AhQ2bPnj1mzJglS5ZUVVUVvUIikXjmmWdWrVp1&#10;8ODBww477Iwzzpg2bdrw4cPDv3cAAAAAAADwlNjYmTRp0vXXX3/FFVcopXp7e0855RSl1H333Xfp&#10;pZfq/O833XTTCy+88JnPfGbAgAGpX+nq6tq3b1///v2ffvrpYcOGhXfnisfcAAAAAACggelz7NFh&#10;F0Mnn3xy6j/KysqUUnPmzNFM6xYvXrxu3boNGzYMHjw489d7enruvvvuKVOmvPrqq+J3CwAAAAAA&#10;gEycYRd/EydO1PyTTz311IoVK/qkdUqp8vLy73//+wcOHOjo6JC+OwAAAAAAAHwKgR0+UVZWtmfP&#10;npy/1d3d/eGHH/brR0smAAAAAABAuMhfYuiee+7J/PLmm29O/3d5efkTTzyR73+cOXPmzTff/N3v&#10;fvfSSy8dMGBAakdtZ2fne++9d9lll51xxhlHHnlkeLcNAAAAAAAARWAXP4MHD25tbc38sq2tLf1l&#10;KoPLZ9KkST/84Q/nzp37wAMPKKXKy8t7enpSv3XhhRc+/PDD4dwyAAAAAAAAPsFTYpHD+++//5e/&#10;/KW7u7u8vLyysvKYY44pLy838Lo85gYAAAAAgKKYPsceHXbIYfDgwdmPngAAAAAAAIABPHQCAAAA&#10;AAAAcAiBHQAAAAAAAOAQAjsAAAAAAADAIQR28ffggw/efvvttu8CAAAAAAAAWnjoRPy9+uqre/fu&#10;tX0XAAAAAAAA0EKHHQAAAAAAAOAQAjsAAAAAAADAIWyJjb9zzjmHLbEAAAAAAABRQWAXf7feeqvt&#10;WwAAAAAAAIAutsQCAAAAAAAADiGwAwAAAAAAABxCYAcAAAAAAAA4hMAOAAAAAAAAcAiBHQAAAAAA&#10;AOAQAjsAAAAAAADAIf1s3wCE3XTTTXv37s33u+Xl5U888YTJ+wEAAAAAAIAnBHZxc955582dO1cp&#10;dfzxx2f/blkZPZUAAAAAAABOI7CLmyuuuOL444+//vrrV6xYMWTIENu3AwAAAAAAAG/ot4qhcePG&#10;/fM///PUqVNt3wgAAAAAAAA8o8MunubNm2f7FgAAAAAAAOAHHXYAAAAAAACAQwjsYNr69ett3wIA&#10;AAAAAIC7COxg1COPPHLnnXfavgsAAAAAAAB3cYYdDGlvb7///vtXr17dv39/2/cCAAAAAADgLgI7&#10;GLJgwYKampr77rvv3nvvDXipuavf1fpjf39CwBeKyovKumbs0NqaSvOv66zHNu9pTnQV/WNW/t40&#10;723CiOoJdQMN3A8iqjnR9djmPYZftLam8pqxQwUvKPuBGYMKAiAMLo8K0Me6puS6ne227yI32SKo&#10;WcfFKy/6oNxDHFtiYcjs2bNvv/32qqqqwn+sXsOmTZuKvlxjU/Lan/9O6N7V3NXvNjYli/6xlmTX&#10;xEdelXrRxzbv0XlRWS3Jrmt/vk3qao9t3iP7F3LCvRulrqZpXVPy7ue0Su/E/yf2nWpqTnRp/iOf&#10;+Mhvw76ZbIfdtkb2ajoTJCtX03TCvRvXGf+J1mT+X69S6u7n3hX8C5n4yKstSbH3tLEpKRj/Xfvz&#10;3+ncm+yLyrr2578TvLe5q98VLND6LypbjwSv5viLWqm85l9Uk4fKK/q5Kl5SBa/mMvMfNfqEi6De&#10;vzfxymt+tU+2HolfTbDcL1q0SGdeLHHjcBoddjCkrEwrHd6+fbvIy61rqr5b7vO3Jdk1bezQoktS&#10;65qSgi/a2NSu86KymhNdskPMZrkptBXNia4JdQN11sE0cz1B65qSE+qqde5t6St7mhNdJpf6U8PB&#10;dU1Jkc6+VLjWnOwU/BZkr6b1isYjQn3NiS4ri73rdrZL9X42J7uWXD5K6j2du1rkMh9Z15RcO/3M&#10;ovf22ObKxiZHO0GUUo1NSaVk/pG0JLuaE50il/L0ooJXa2xqN1/dmhNdUS+pmpoTXc5+YK5rSl4z&#10;dqjhypsqqbJXkyrQjrNV3XS0JLuaE12qTuZqzYkuzaZO2cpr/kd1XVNy2ufFJkeyPwjNic45f39C&#10;0Qt+PEst8i9zxowZM2bMKPqiZHaxR4cd4ql2YJXguFZzaiH7olbU1lQKlt7GpnbBq6VG8IZHBs2J&#10;ruEDtcbHE+qqzfdP1dYUaVn96I8NrGxOGp0ey75Nsn+x6ZmP4DWLSr2csxtzbBHMUGQj6Qkjqs03&#10;ONfWVJqPsTSta0rKllQrtTLqBbrFxtw4VcetfGA6m9lpEqy86VUrwauVgtS6pu27yGv4QMkht1LK&#10;/Bbs5kSX7FqI5ovKFmjBytuc7KodqDUyB/QR2AHFNSe7dJZfZNMuW4ufst+FkktbUmMCw8FTS9Jo&#10;Y5on+mFibU2VlQG6bD4ldTUrU0FnN8Mqe1OaCSOqnc2nZGmGiTFY8tFk5dtc15SULdA2YqxOZSlt&#10;MV95zb+oJv3Kq+TerDDKViksIDUnujTXNa2oramUSrv067jgctTH/yxd/DnVJ9u5TLlHGAjsEE+p&#10;j0vBoZJmamOlzUqW4JrwuqakYNrl+F9sbU2V4eGvfpgovopbVGNTu+T21USX4Lg2dTUr/VPmX1SH&#10;rSmN4IBVPHMUvDfDu9FDIhtOWQnNmxNdsgW6tsZ453Kyy/yLytZxTc2JTvG1Qyn6lXd83UCpbyH1&#10;olJXky3Q8E2wq1q/jktWt2RnbU2l4eAp9YkkWKBFruOVs59vcBOBHWLL/DZAWbamebLdWLUDKwVj&#10;rGvGDjUciun3OeovuUtJTWl0/qRg2qVvQt1AqXyqJdk1oW6g1Li2Ra9hVlbqMEQ3F1RjMGoUzxwF&#10;B9P6nyGy60yCUsVIKu1KXS0OBdrCZ37qk9DCh7nhytuctPOd6tBPMGUrb+1AySUfwQLtssam9vEO&#10;b4mNeptVDD4GU0dSKqHK62ntkMwO+gjsYNT48ePXr19v+y688fj5K5N2WWzKEOzGak50jZc8ydXD&#10;PhTBF9VtrjR+6JX+SRnmz8Za15QUHCU3JzrH11ULjmuHDzS9JtyStPCvV1NLssvKlEYwnwrjw8HO&#10;qZROxliy5zOsa0qan+Ol6rhsgR5vPMZSNtqlbVXe8XXV5teZNJmvvOuaktPkHkEmW6Dhm2zXpOZ7&#10;Kvii6UG+jVUE0XZpocrrae3QzXIPNxHYIbakBtOePn+lBtMWn94ltSacWoWWirE+avGwcRK8s/TD&#10;RCuruJJ7FkRPEkwtqJo/w878i7pPasAaj7MmHSeYT9XWVBlOu1J1PNIF+uPM0Wi7tMXK6+wzWKxU&#10;XvEebfM7Ga1w/0m4VtqspNKuVOU1HDzJdk3KFmhPV7N1ujSiiMAOcSYyrvX0+RuDRElqlJwaXwa/&#10;Tkpq1GU4ePLWXGn23hw/GEt2z0L635Jgd0ykR8my3J/SFBXGxF5qMO0pTLTStFVUSBMkC/v0RQu0&#10;4XKfyhwNx1jpDwfzldfN3YIWK69sY5SzO45LjVTaZaWO6x/MIk62QEtVXk/l3ny7NKKLwA6xJfUI&#10;Qiu9GxabMmRHyW6OuTV5a243GwA1Jzv1t5UZPhsrPaURyafSV5NdxTW8JuxywGpxyCjWBx3CuYRS&#10;g2mvUxpntwFK5VOpkmr4GcEhZY6GF2mGD6y00y6ttwNUistP9vQUi0hV3vTaocgwQ7ZAO87lypti&#10;pc1KsPLWDjTdLp36GbRVoIteTf8PWzldGhFFYIfYsjWuFXlRuzu8RKpgaoIkFWN9NFepqZR9WKGs&#10;2ppKY8Nfr1Mak/mU7Eqvp2iyqIyZj7lRcnrO4Gb/lPp4YhldYczKxLbza581qeTWmWQJ/0QnOmtr&#10;rAVPggXacIyVHhUYXRnKqLzmX1Q5+QwWT0Qqb7rci1wtBi3VmtxP65TkypCd3oLUfoXotkunCrTg&#10;1TwF+g6We7iJwA4owuuCqtQRORa3XciOzkVirPRcZUJdtbHgyWtThsmT1H30YJqf+dTWVAXPp9Jz&#10;FZG0K301k5sRXJ4gedr3LS4GZwgU5Wke5XJLstS9eUowpXx0qIJogbayrd7w62ZWXmPLUekXdfBQ&#10;drtHUsquM4kUaJe5XHnTRNIur2mdbOU1HDzJRpMfP7VcqLrFpdzDNQR2iC2p5VmvtUFqMG1+SpPx&#10;0pKruCIxlsWTMvSZbNry2oM53uCBNekpjcjERvxI4NR/RHpNWJDd3WciA9aQMkeRe4tEi0dRssc+&#10;pq+m7KwiSBZokzFWZkk12S5t8R+wg4ey+6i8wUOx9NqhyDqTbIFGQCJpl8XH4CizwVPGGSmRL9BW&#10;lnwQUQR2iDMry7NyOyBiMkoWuVq6KcPkpkKvYyCTTVteE0yT+dQnTRkS+ZT41cZ/chiQoQ+H2Dwn&#10;1E0hZY4ig+l1TUlPKxYObgPMLEbB86nMb81kgZY9CtPi7jNlPMayWHkdPJTd7tqhSB2XLakua2xq&#10;d7/yRvdwACurfZ+sW4gWaKmreV07JLODJgI7oBBfn79BB9PWmzKkVnFT34Xs1VxmcvjrdVuZyXwq&#10;jBOvVJQfh5Kxw8u5HRCyh/F7JXWGusjNZBO5Pa9TGte2AYofSWl+C3Zmm5hsgbZyKqXZlSG70aRz&#10;h7J7rbwio4JPhxSR7Mayxf1xowiv0aRU5R3+cdqlItsunS7QIstRUS/3cBaBHeIs+GDax+dv8MG0&#10;9eFU8FHyp5oyAg9YZa/m73Vd43mndnRXcUVPvLLyw/VJ5shqapbgo+R016S44IPpmDVXCqVdH/04&#10;G0u7mhOfHAQe0QKduXZoLMayVXnTHDyU3Url/eQkh8iuWllhfSytQyrt8jpYFam8nyyEmAqeMpcY&#10;XSvQPt5EB3f9w00EdoAwB9eEvQo+Sg71OaFmhph+mivjPvzVlNkfIdhcKduNZXJNODNzNHnolY5I&#10;TGlsCT6Y9vG8b9ceJZw5pQmedllPMGULtLEYKzPoNBZj2Y8mHSupFtfw0q/rWklFcMGDJ1srkYZf&#10;sQ/ZAh288vpYO3Rw1z/cRGCHOAs+mPaxXyz4YNr+lMaxVdxPzVVMPYvDT3O7qeGvv5MylJF8qs+U&#10;RuQZwWkiaZf5NWGXWzWtCz5KDm+uIpFPReBpOYVlTmmCl1TZq2n6VFMGBdrtF7X7GJzC+qwd6kiN&#10;CoJ8jPRprgw4zAi1QLsmQpXXxn7SoM8Ibk5+0rlsbJ0ps9zHoEDHoMMDZhDYIc4iOq710ZThmswp&#10;TfAYS/ZqoTJze/6mNGbyqT7pScBnBMs+ADT7ajYSzKCjZFkRmtLkE963UFtTGXQ7v/cN3a6dBC/7&#10;nNDMCVIMCrSxb8HKWZPWK69rz2DxV3kn1FUHqbx9XjRgHZct0C6LUGkbXzfQ/MnXwVcdrP8Nyxbo&#10;4JXXx9qhg7v+4SYCO6AQv5+/kV/zUcFGyX0yx4B/J32uZmZTob8JkplQzHqLh76Aexb6zFUCruJm&#10;X81EYPfppgyn3jjZLMYf1/KpTMH/cnxMaVzbBqgy+poF2qVFj6TUlFnHZQt0vGMsFyqvU4eyu1B5&#10;ZQ+9ivERWhE67SFgm5W/4Ey28po9HOCTj1/BqwUXj3IPNxHYIc5sdWMF3bNgY0rTh/gqbrAV5shs&#10;KzMz/PXXg2lmz0KfKU3APQuhTpDMbEbokxI6lU9lHsYfUbI9mH0EHEzHYybcZ4Ik2AkSjwJtJsaS&#10;LamaIlR5zbBSefskmLIllSO0XBCwzcr6WZPKVPDUd7+CaIEmO4PLCOwQcwEH0/6WXwLnU5Hp5NcU&#10;tM3q0xMkM8GTvzGQ48NfA/lU36aMYPmU7NX69m4Y2YzgQlOGy4KPucM78SpwstPpI0x0atd/djGS&#10;vT0zaVfWNC96BdrKP4k+ldfMclSfyuvUM1hcSDADrjPJllSXRajyRvFwACtnTfZdtxAt0AGv5m/t&#10;0LVd/3AWgR2Ql+/ejSDjWkfSOom9h5JtVi78negw07TlL0ycMKIbIUjsAAAgAElEQVTaSD4lOaXJ&#10;vmGnHoeio+/2cJdWca0cjNWHU/lUtiC353tK486jhLM/aoKkXaG2Q+aTK3OULNDGNhVmvq6xdmnB&#10;Oq7/on1+xZ1D2f3tfggYiuUKKUpiv0JAMTgMWpO/aDL400sEr+abbIEOUnl9l3undv3DWQR2iLkg&#10;41rfn79BxrU+HkMWEt+j5JxNGYJjbjNrwj6bK001bflq/DSyZ6FPU0bAVdxk16c3ggVa0bWyc6TP&#10;BMnxfMqKIKPksDPHIIPpCLV46Aucdn3qR9hA8JT9Uy9boA3EWDmDzrBjrOwqY6wbq08LmDuHsvte&#10;O3RnnUm2QLssQtFkwDYr39FkkGcEtyS7+lReA+tM2SU1HgWaMSGKIrAD5AXJp6z0mWcLMkrO0ZQR&#10;IMZypClDU4yHv5qyHooq2Vwpm3aZ2YyQ3ZQRZJQsK0LHctsSJJ/yPY9yZxtg9pQmUNrlxgRJtkAb&#10;iLFyvmjYMZaVtcPsch+DkhpwnSnUc/FjvIDkwmHQ+gJ2Lvsdr9r/NPYku6TKFuggV/O9dmjm6WeI&#10;OgI7xFyQwbTvz98g+ZQrUxrRUXKQq2XPVQyM4IMEGVa6LXSkhuah3l7OqYU7h17l6P0MfzNCzhcN&#10;9RUjp7amync+FXbmGCyfikyLRz65pjSVvktq9tXMpF19mzIo0BqsVF5HFixzClh5/b1ozv0Kyu8w&#10;w0CBdkeEjlIJzl80GSSfyq68Ztql+7ynsgXayiHUZg7SQdQR2AHygoxrY3DuRs4pjWBThsvjy9qa&#10;yrBvL8iUZkJddaj5VM6mDN+hmGxzpe9V6CBy/kswduhVUY5MaVxIQPIJ1I3lt8XDnZPgs6c0LvyD&#10;8SRH5ihaoA3EWFbOmnSk8rpzKHvAyutvnSnngoTvkipboF3mSGnTF/j0Hj/fbMB2aSt/w9n7FQQL&#10;dJDK63vt0MxBOog6AjvEXJDBtAsnXtkSZJScsynD91g/Z4IZ9mEZjU3tvkOEsIe/Lkxd8sk5pfGd&#10;T+W7mr9xbXOiK/vHOew14ZzPCXXkUcLuTGmCjJLD/i4CdmM58jfsW44N3aIl1Uy7tOxjcEJ9bK4m&#10;AzFWzsob9jebM5p0JFFypLkyCNkC7bJ1TckS6WQPUmVkV4ZMHQ4g2S7tQoGOwa5/GEBgh5iL3GDa&#10;nXM3/K/i5socHRlz6/NdyMMe/maf9asv9Hwq15TGdz6V8/+K1pQp5wTJkf6pGBxgZ6Br0spg2p0R&#10;fJ4JkuT+PgMFOrspQ4kW6LC/C9k2K03xqOOCgux+8F15c64d+r6abIF2nLN7q3PyPSqwEk3m2/0Q&#10;atnKvaHbrdN7ojQ6RbQQ2CH+fHdjBfn8DZB2Rf5DP8+UxmeMlXuuEnIoFiTLiOvwV0e+pgx/exZy&#10;RpO+x7U5ezfCzs5i0JRhgO9Rcs6uSUcE2dDtyK7/fMXInVMpdeSZ5kkW6FjGWLJ1XFPOyuvIM1hs&#10;bVvL+TPou6QKFmiXRa7yBomKfEeTQSpvjlbNkFsNZJcYcxZo36UtyNqhO7v+4TICOyC34MFZ1D9/&#10;g6ziZv/VBWmzEryaAWEPf4OMWsLPp3I1ZTh8QkfYrUy5J0hu9E+5M6VxJJ/KyfdgOuDx+WHHWDry&#10;PSfUXz7l2vO+RZ83HW6MlfO7MNAuHa3KG7bmpP/lgSD9U9kv6vsZwZEr0L7F4DBoTUHquGzljdZ+&#10;pnwFuram0kflDbh2GMslH8gisEP8+RtMB1zM8fegbitTGlkFmjIEYywDjVFBlstCHf4GGRKFHRXl&#10;bsrw+6J5NoJJXi1sOf8lOJJPOTWl8TdKNnMYv7/BtDt5qG/5pzR+Sqrs1TTl+6mXLdChxlhONd0H&#10;eUawjpzfrCNnCLjzRvhvjBIt0C5z5DBofalRgY+PkYB13N9oJF/lDXWdKV9JlS3QJXL0ISKHwA7x&#10;F6EHdQdsypDlb5SctynDV4zlWlOGDgPDX2dHovn+6gSbK8NYEw5xsp2nKcOFzM7KY3PzcXyUbGMe&#10;5fPhKoLyTWlkS2oMCnSoMVa+zDHUGCtf5Q31EyPval/0E6Vgew8FH5kiWaBd5s5h0Pom1FX7Cp4C&#10;RZMR6u0qUFIFC7S/BaSAa4eO7PqHywjsEH/+xrVBnhOq/OZTTjVl+Bti5p3SOHA1TS4fxh8wwQw1&#10;J8p35SDPCM7J3ypuvrmKv1FywBd1ZJTszpTGSh+0Jn/dWAG5UAjyT2n8pF15mzLCDJ7ytlGIFmgr&#10;wXeoRZDK24eVyltgv4LyHlIYK9AucKcdMmwBo0nZyhvqOlO+aFK2QJfyrn+4jMAOyMt8m5VTm9T8&#10;MZM5ujy+DPUE2eA9mOHtWWhOduab0vjIp2SbK10bvod96JUOp/5OXB4l+8unAqYPLmwDzDdBitCh&#10;V3kzR9ECHWqMFXDt0J+CQaeFdkjrHw5WKm+BzxAfJVW2QLvM+r8Wf/y1WQWs4+Lt0lKXypYvmpQt&#10;0P7apWNQ7uE4AjvEn7/BtMuLvWb4GyUXaMpQ3gdSBfrMwxvEB88cYzb81VRgSuMjn5K9WoEf5/A2&#10;IxTIHK3nU06ldcr3Bnwj34Xvbiyn/oZ9yDtBEi2pIXeKmTjKKuxEycCzevsosHYY3usWiCatP4Ml&#10;ohlQJtmS6rIC0WTMBK8yAQ4HyLVfIeR2acEFpMLtq4bFYNc/wkZgh/iL0KOLXEsJfYySC0yQZGOs&#10;8EIxl/scg5+yH14+VSDojMGhVz4UnCCF+yjholz7qPHBWCJmZTDtwghe/PysnL8e7j79/E0ZBW4p&#10;n0IdT6F9FwVeNMR26fwT4FCXo5ytvC3JroCV19+qVb6S6qOOGyvQ1jl1GLQ+H2lXvjOj9flIu6yc&#10;flugGMnWygCn9zj62YV4ILBDSfAxmBZYufKxZyH6H/qyZ/0WnCCFtSYcvCmjNE+QLdyU4TWfKhBN&#10;+hnX5p+rhLcmXOBFI7Sp0Awfo2SXM8fgG7pd2AaYj+9d/+abtgpO8yQLdMy6qvM9LUeFWXmt9EEb&#10;4yMUk107lC3QLnPqMGhPvBbB4NGkj8rbnMj/4RDaOlPwaDJTgQJtZ7YY8tPPEAMEdigJXgfTMQjO&#10;RPhbxc33V+fvavl+K7w1YZHMMaThb/CQIsx8Kn9Thu18qvDMJ6QhZqEJku3+KdemNDHLp0RaPGpr&#10;Ki1uAyycOXotqbJX02Syjoe5gCRZUoO/aMy6sTRZqbwF1g79XS3fb1kv0LJc3iRRgI9hp0gdF/xx&#10;DnnpJe9+BSVaoL1+FyJrh6E+/QwxQGCHkuB1MC3y+et1MC17yr4Vhf+S/a3iFlgTDq8xKuBob8KI&#10;6jgNfzUVasoQ7Z/yd7UC2ZmnS0mxO+l1cErjdZRsMnO00j8l2FDgQ9HMUXSCFEraVbgpQ7ZAhxRj&#10;Obh2GF43VoFv1vqh7FbeiAJrh34ao0QLtMvMnFwpzkfaFbyO+3hGcOGDWUJaZypc7qNy3g7gG4Ed&#10;SkIk1oQdPHfD6yi58Fm/XldxizRlhDMgExmXh7gvQGCntrv3psnfKm7emY+Nw6d8jJJlOTil8TpK&#10;djBzTAt+1qSyfRJ84QnS+LqB7p9KKVtSizZlhBFjFV47DCnGKlp5w1iOcjCalOVv76HsIZLx/htO&#10;kz2YxSSvp1KK1HHxtEvqUplky32xzNFb5RVZO4zBrn+EisAOJcFrN5bI56/1NWHzikxpPA5YZa+m&#10;aV1T0m5jSwEiZ/1G5RkshWcXPrqxClwtpLPbi3wLVldxHZzS+OiDNjb/tDKYtrvOVHiC5DWfKtqU&#10;EUatLFzHZQt0nDYV2qq8BaJJuy1gIrsfZGuWbB33fSqlm4gmPZHdgRRWu3TBaFK2QHutvC6vHSI2&#10;COxQErx+mIp8/nodYoo0ZcjyEbGZ26QWWvAkcviUCmH4W+CsX0/CyKeKTmk85VNFsxhPV3Nz+G69&#10;f8q1vxMf+ZRrmWOazKE2Di/5yOZTIf1TLJI5ihbokBKlYhvBwnpR8WsGZLsfWaZV09N3UXTt0FMd&#10;ly3QCInX4EmkjsuuDIXVLm3qcXbK+3JU7Ms9XEBgh5LgPXhybr+YFV5HyUWbMpSXyUDRBDOMQbxU&#10;5lhqw1/x3WeFB0Ce0q6iw6kw+qeKTpAs9k85mNYp76Nkk9+F58MB3Is8vJLteLLSPxWDOl60pIbx&#10;L60l2VW4HVKFsxxVuPKG1AdtktdRgbEN3XESg8OgDZOtvCEFT7IvWvS4bSvt0nE6RxLiCOxQEjxv&#10;RpDpM/f2oG6RVRpxnkbJRYuc+0fDutzcLtWDGUZvV9Hplt09C+YVnSCFd3Z7UYUP47fF0yjZcObo&#10;I1Fy+ShMHWYfsWqhKUO2QIcWYxXJHK3EWFRefzxVXtmSarhAWxTpaNJT8CQVTbpceTXJFmhfp/cI&#10;lPuAV0C8EdihVHiaEkjVJE8P6nY8gNBR4DFkPhRNMMMJnmSaMlwe/oaRdulMt/TzKZ3mSv2rFe/d&#10;sLEZweKhV25OaTyNkt1c3kgRnUc5WhS85lNFS2pI7dJF0y7BAh1GjGXlrEmdHy7zldfuGQIiPFVe&#10;2QRTtkC7zOTBLHaJ7dQWrbxhrDPJdk3qXM38bNHlcg8XENihVOgPpi2uILm4cuVxTbjwt+B+m5WD&#10;h/GnSYUUVvKpCSOqZQ+90r+ald6N4pmjvf4pZ6c0zg5YPXVjCeahtgbxOlMa2ZIaiTMEin4X5jPH&#10;kNqli9Zx85XXYle1VOX19HCV4s2VonVctkBb5HKrZlGeRgVu1vHQll6K7FcQLNC1NZX634Xg2mEM&#10;dv0jPAR2KBX641rB54Tq51POnrvh8klbYWwqFGuuLLETZGXXXWWvVrx3w+reQ/PcnNJ4GiWbn6t4&#10;6saSYivGku3B1JnSiAdPOiVVtkCLx1g6xchKgbZSeWNQUj196po8ZV+VXhF0k6e0S6qOe2qX1qm8&#10;4pmdzovKFuhILCChpBDYoVR4Gtea3y/m5iY15WWUrDOl0b+aVlOG9KZCwUFGGMNfsd57h+9Nk7cd&#10;7sVmPmGsCWts6A7l0Csdzh7Grz9KdjNzTBF83retbYA6L+p4u7T4Y3CKXk08xtJZOxSPsbSaK0Oo&#10;vM7+OCtLlbf4gqXo1WLD5dMSdDh+KqVO5RVPu2TLvU6B1q+8gmuHtTVVzh6kA+sI7CCmtbX1+eef&#10;3759e87fTSQSr2To6OgwfHv6g2nBz98YrAnr05rSaA8xtZoypIOn5mSnm32OSnTAbWWfnddVXL24&#10;Vuxqjo+SZTm779vLKNl05mjlVEpbDc6FnxPqVWNTu05ThmzapdWUIVqgwziV0s21Q/HKqxNN2moB&#10;W9eUNF95df6YbB23uIAki2jS+otaWWeytYAkGCY6uMEZ7iCwg4xVq1Zdfvnlq1evnj59+sMPP5z9&#10;B1auXDlt2rR/+dgbb7xh+A71B9OyizmaQ0zBpgxZ+qNkNw/U8MTlw6dkB2eyt6e5oVszn9IccMte&#10;TZzL0wZn701/lOxs5qhEf1QtPkq4KE9pl/l2ac06Llig5ReQdHafxWUno04Do61uU/OVV3PtUHOd&#10;SbZAI1Seeruk6rjj7dKyo1+9zFG/w0Ns7bCkOjzgFYEdBPT09MyZM2fp0qXz589/8sknlyxZ0tzc&#10;3OfPbN26ddasWa9+bNy4cYZv0kvwJPb56+yUUp/+KFmrVV77anpd68JrwrKZo8snyMoOzc2feKW0&#10;x7XNyU6dIyll14Q1J0guP0rYCk990IYzx5J6lLBsg7OddmmNvzfHC7RsSdXkcuWtral0tqRq8rLO&#10;ZHRDdzw4exi0Potd1Tp/THP3g3i7dPFNEpbapV1eO0ScENhBwG9+85vq6uoRI0YopWpqar74xS++&#10;+OKLff7Mtm3b6urqEolEd3e3jXv0QPDz18qThsTJjpJlYyzZ4Mnlg7Fkw8TS2bOgOVeRHSXrT5DM&#10;90+5PKXRHCVb65o0Hiba6p+Kw864ZPHGKNkCHUKMpbV2aCXGslJ5pZ4G5ons7gfddSbdBFOyjsdg&#10;ASkG0aRm8CRbxzWfEay7+8HSOpNggfa0tSjq5R6R0M/2DSAO2tvbTz755PSXRx111I4dOzL/QE9P&#10;z+9///t77rknkUi0t7dfcskl8+bNy3mp+vr6oi/X0NAwY8YMrzeZHkwX/WyVnQ2m8ilnwzgdmqPk&#10;dU3JORecIPWi+ldrTnSpOpkXbU50Tht7rMy1Ph7+Sr31sqdKyeZTslMa/W6LxqbiswvNq00YUX33&#10;6neVEvsHrOPjFzXK5SmN5oBVs2tSluYqjniYaCs70+ztkiqp+gVak+alZAt0KsYS+xb01g5lfxZk&#10;67gmzcr7UT4lVO6t0Ky8muVe82rOnrgC32TruGbl1d39IBo8aW/otlCgZa+WcwFp0aJFixcvlnoJ&#10;RBeBHQT09PSUlX3SrVlWVtbb25v5B9ra2iZNmjRz5sxhw4a1tbVNnTp1xYoVV1xxRfal8j2zQoTO&#10;YNrW7MjZU6WU9ihZ81uQjbHG1w2U7GhwuLl9XVNSMEysralcunmPpXyqyItqzlVqayqXbi6+iisb&#10;dGrSnCBZWVDlrEl/NLuxxM+aTL2uyeqg37sxoa5ap6Rq3rxs2iXLSoHW7mexEGPJ1nHNymtlt6Bs&#10;gqm9zqSVYMquM1lZtZIVg2gyHm1W5vcryBZozQUk8bXD7AWkGTNm6HSo6DS7INLYEgsBFRUVPT09&#10;6S97e3v79ftUFjxs2LCFCxcOGzZMKXXMMcdMnjx5y5Ytpu9Sb/uA+HNCdXYZCD6GLAxWRsn6vfeC&#10;mwqFmyulD70SDBNl/73Jrrtq/jjodmNpbiuLxShZh8v7vjU3FdrKHEvkUcJWjqRUovv79DNH2QIt&#10;uKlQ/68ihO38zkaTlVE/lF1317/o2qGVxij4oxk8Se/Ulqy86XUmkXvTv47583Zc3q+AmCGwg4Cj&#10;jz76rbfeSn+ZTCbPOuuszD/Q0tLy5JNPpr88ePBgeXm5ufv7mM641srnr+xjyMTpBE8emjI0ruah&#10;KcPSYRnmCffeuz00F5yr6G4rk39srodVXKnXjQGdUbLLmWNjU7tsmGjluElNzj5bUPzMfvMFWn/t&#10;UHBlSD+aFHxR/Tc9Bs/71l5n0jzUz+k6bl7Uz59JsfJAZNnKK7jOJLtJQrZAi68dulzuYReBHQSM&#10;HTtWKdXY2KiUeueddzZu3HjuuecqpV5//fU9e/Yopbq6uubMmbNz506lVFtb2wsvvHDxxRebv0+d&#10;bizxz98SeVC3pwlS0SGmh6YMuQGr+GH8gvcm3vUgOyL0chSx3FxFe03YS/jr4ihZVgymNIIP8vZE&#10;M5+SvTfzDc5WjqRUou3SHpoyRAu0bIzl8tqhZHXTjibN51Mun1WiQiiphAUu0BkVWKnj+pXX5cea&#10;CbZLi68d2npGMNxHYAcBZWVlDz744J133jlt2rQrrrji/vvvHzx4sFJqwYIFGzZsUErV19fPmjVr&#10;6tSp06ZN+9KXvnTDDTeMGzfO/H3qdGNZ6d1w/NwN2VGys4fEiU+QBIe/YQzOpG7PU9BZdM+CpwmS&#10;bNoleDWXp3ku35vSGyU7ftak7I+q7K5/WTr5lIemDLl2afGmDM2ryS7S6AadEW+z0q+85hOlMH6c&#10;VbFA2VNJLfqMYNkC7TjHq5smrdN7pH8QZCuvYPAk+zPo6WoaHR7Ca4cl0uEBHwjsIOOcc87ZsGHD&#10;0qVLX3nllQsvvDD1i0uWLLnssstS/33llVe++uqrS5cuffXVV6+99lorN6kzrhX//I36YFrpjZI9&#10;TGk0ruapKUMJjV3COBjL5eGvVD5l68Sr9KsXu5r+zEdmTdjTnEF2U2EMaPZBW5mVWRlMm9/17+ln&#10;ULCkWqmVzhZoj0GnzLfgtY6br7wx6AIrWnk9ldSiZ96XzjFb4pskbNFMu5w9a1LFpV26aOV1ee0Q&#10;MUNgB3yK+OevzvjS/U1qsqPkojGWpz5HqeDJ5YOxwggTXd6zoH+1wt+Cp7mK1Jqwyz/O7k9pon4q&#10;pfzudVcTJaXXLm1lSuPlSReSBVo0xvKwdmglxko9Izj4dayUe00hPd+maNnykmBK1vFILyDFJpos&#10;+nCVMOp40bTL2+4H0TouWFK9PLVcp8OjhMo97CKwQwnR6cYKo3fD5TYrTUVHyeJd685mZ57U1lSJ&#10;DH/DCBOl8ilbJ14pjVVcr1cz3z9luGnL/SlN0QGrxcyx6L3FY0OW7LGPnq6m5Nql9d8I2QItFWN5&#10;CjqlYizHD8ZSxteZwqi8RdeZPL1o0Tru+IkryFb03Q+jjhevbsnOou2c+lfT5G2TRPQLdAw6iBES&#10;AjuUFvNHvOuIQhWRHCXrxFj6cxWpNeEw5ipSi/NhnLJv5WysovmUt26LYqu4Xq+m+ScL8/QYMsML&#10;qjEYC1rMHIsOpkM6a1IZfOO8LpYUTru8ljYKtL8XjXS7tKdo0vCh7CH9RAtWXmefmmJebKJJN9us&#10;bD0Gx8P2cNECXbTyhrR2SGaHnAjsgE+E9vlbaDDtflqnNEbJnr6LonGG+xMkTVLD3zC2lUntWZCd&#10;0njrtpB+HIrU1Zz9iZY9jD8MRUfJIW1S02SlXdpkjKX/nFAd65qS+k0Zgi/qqY7LFmgrmwqlYiz3&#10;K6/Lz2DRVLTyWjxlHy4oGtmEEU0WfVGv+xWUjQVC2QJduPKGlGC6uWoF6wjsUFoKD6ZD+vwtPJiO&#10;xHCq8CjZ6wSpcIzldc4Q6TVhTWHMo9w84l02mvS6oGr+DDtWU7MVHrCW2lmTjiuaT3kqqSJpl9c6&#10;7mCB9p45CsRYkai8hs+4tFJ5PT4q3dFVK/MiMZbWZOtUygJpl9fKKxI8WTxxxfDV0qy0S8N9BHYo&#10;OQXGtSF9/sYgUSo8Srb7nFCRIWZYzZUS9+Z4D6b3o4jl5ioa3VjehpjujZJlxWBKY/eRFIUH0yGF&#10;iSabtqxPkBzcp2/+al5LqkiM5ePDwXzlNZkoOV55U8RLKmGBCwqnXe6fNWmLbIEuXHlDKveGd/0j&#10;KgjsUFoKP6jbSu9GJJoyYr+KG1Zzu8Tw19NZv/pE9iz4mNIUyKd8XE12+4DI1Vye5rl8b2lF+qCT&#10;kns2vSo8mA5pSuPyNsDC+ZTXklq4QGuynjmKLNJ4elFb7dLBL+Kj8po8zzGMj5rCldfH2mGBYYZs&#10;gXZcJKqbJgdPpfS6+0Fkncnrz6DJAh3S2qHL5R4WEdihtDi4DdDlHV6ZClRBrxOkwjGW57lKTWVz&#10;osvZJanamsqAw9/wzvoNnk8JH2AnGk36mvkEHSX7mDNYOfQquuzOyops5w/hrElldhugxSMpVSwK&#10;tMg/AB+jAoGVIV+V1/yLxqALrEDl9VHuC1wtBi3VmuKU1qniwZPrZ00qJx9r5rVAF71aSIG+3W0E&#10;cBOBHfCJ8BZUCx+R4/44Q3yUXGAV18dcZUJddcDgKbzniwVPoMLrwbSyilvgGcE+5ioF0i4fVwu+&#10;GcHlCVJI+77FRfcMgZDmUQ62JKcVvreQEszCPB+qIFqgrcRJIgXaX+UNuBzl40WNHcoeid0PSrqO&#10;FyjQLnO58vpQIO0KL60rUHl9/AMTCZ5kv1nvTy0vWN1Kr9zDIgI7lJbCmxHCK4SFB9PmpzQ+GFvF&#10;jcRJGfqCD6bD68EMnk81NrV7ndIU+PPiRwJ7/V8cXBMWFF6rpqwCA1brmWOBe4tHi4fssY8+rqZs&#10;PFtQtkAHj7F8lFSRdulI/AM2ts4UXuUtsM7kY+2wQB2XLdAwpkDaZecAu2Sn5/0KgYMnH59IMSjQ&#10;MeggRhgI7FByrDwzu9gOiEhUEeFV3LyxqfemjOCbCsMbAwUPxcJLMEXyKc9NGfnzKT8tHgWv5nXm&#10;E3xNOCpNGRFlPXMsMJhe15QM46xJZTDG8leM8uVT/q4WvEDLHoUZid1nSqhAR6LyGjuUPSprh4Xr&#10;uGBJdZmPaNJlrh0OYKXyNic87zmVLdCFrxbe2iGZHbIR2AEfCfnzN/dgOippnSo4SvbxXcheLbjw&#10;qmPw4W9428qC51PWmytdexyKrx1ehobm4e37llX4DHXDN5OtwO2FN6Uxs87k8pGUmvy1ickWaCun&#10;UkqsDEUlmjTUBx1e5S0wKvDTXOlYN5YtURlLBxTi+S0FK6/XPNTBdmkfBbrgclS0yz2ihcAOJSff&#10;YDrUz998g+kIDafyjZJ9NmXkGbDKXs0TZ0d7Ie7Udm0VV3SCZGfniI/MkdXULPlGyT66JsXlG0yX&#10;bHNlwbTL849zwLTLR1OGcqxA+1s7DBhjWay8Xhk7lN1K5fVzkoNjq1ZWRGgsrcNW2lWg8ppvl/YX&#10;TZop0KG+NVZOl4bjCOwAE2LwoO58o2QXmjICDjHDba6M5vBXk7/+CMHmygLPCPZ3NRVsKOYvcwx+&#10;6JWOmE1pbMk3mA71ed9mmrb8TWnypV0RSjBlC3TAGMtf0BkwxopSNGmkpFrc/eDjdcVLqtcbgLh8&#10;wZOtlUjDr+ibbIHOV3lDXTs0tusfEUJgh5KTbzAd6n6xfIPpKE1pjKzi2jopI8Tm9mDD37BPylAB&#10;8infU5ramkrBfCr4M4IzBVwTjtAmd5flGyW7kDnmz6eiceJVAf6mNPlKquzVNPlsyqBA23hR60dS&#10;FhDqhu5860y+mytzDjMcKdBmxLLy2thPmvsZwc1JP53LAdeZ/JX7GBToGHR4QByBHUqOU+PaUJsy&#10;zPA3pckXY8lezRFBbi/sKU2QfMp3epJzIiQbTQa5mo0EM/coWVYMpjQufAu1NZW5t/OHduKVMrX3&#10;UPY5of4mSDEo0AG/BStnTUao8prZLRh25c25zuT7RXPWcdkC7TIX6oK48XUDzZ98ne9DIEJ/w7IF&#10;Ol/lDXXt0Niuf0QIgR3wkfA/fyO/5qNyjZJ9Z445/058Xy3IpsKwJ0hBQrEItXjoy7lnwfdcJecq&#10;bpCr+Z4K+n5OqIG3WDaLCZvLTyrM99cY6pTGWIzlY0qTt106zAQzH391XLZARzHGilblNXAoe7Qq&#10;r+yhV5E7QsuFzmtxOduswg7OZCuvxOEAfj5+Ba+WTzzKPTK8YrcAACAASURBVCKEwA4lx1Y3Vu49&#10;CzamNL6Jr+LmWmGOTIKpL8jwN+wezCB7FnxPaXLuWXBkghRwM4K/lNBAPuXvMH6nhLo9XF/OwXSE&#10;GhAK8D1BEuwEiUeBDhJjyZZUTbGsvEFYqby+E0zZksoRWi7I2WYVobMmVbDgyf9+BdECTXYGRxDY&#10;oRTlHEyHPePKk0/FYZrnT+42K78TpCDBU9hjoCDDXwON8b7zKf9NGbnyKdmr+e/dCLAZwZHMMQby&#10;j7ntL2/kSXZCPPEq34vKClKMZG8vSNoVYGLmSoG2kpX4rrxBlqN8V14Dz2CJVoKZc51JtqS6LJaV&#10;153DAaxUXv/rFqIFOufVwl47tPWMYLiMwA5QykjvRva4NnJpXf69h5JtVtH6O9ERpGnL31m/+iaM&#10;qA6QT0lOaYJEkwYeh6LD//bw8IfmVg7G8i1yp1IamNKE/SjhIOsW2WmXlXbIYJmjZIEOuKnQ3+sG&#10;bJcWrOP6L+rvf1QB1pk0hb37IWcoFiykKIn9CjnF4DBoTWFHk/meXiJ4NQNkC3R25TVQ7g3s+ke0&#10;ENihFGWPaw18/maPa8NuyghDn1FywKYMwTF3kDXh0JsrgzVthdz4GWDPgu+mjJyruH6jyZz3YGXn&#10;iO8JkuP5lBXZo2R3MsfswXQsWzz05Um7fJZU38FTkJ962QLtO8YKGHT6K6lBqkzAbizfLWBh9567&#10;XHk1ryZboF0Wy2gyZ5uVgWgy+xnBLcku35XX9zpTkJIajwLNmBCZCOwAQ7LzKUd2eOnLHiUHasrI&#10;irEi15ShKXLDX00BHooq2Vwpm3YF2YwQpCkje5QsK5bHctuSnU8ZmEeFvQ0wyJQmR9oVtQmSbIH2&#10;HWMFfFF/MZaVtcMg5Z6SGurVIreAFK3DoPXl7FwOf7zqxOd2kJIqW6Bra6r6VF4Da4dBnn6GWCKw&#10;QynKHkwb+PzNzqeiN6UJeU04yFzF972ZCTKsdFvo8J1PBZxahH3oVaDeT7+bEQK+qL//Ma6yR8nu&#10;ZI658qnIt3gEm9JUNmY1ZZhv2grUlFHCBdpK5XV5wdJM5RXdgt23jjtVoMMWy6NU8gk7msxOu4JU&#10;3iDt0r7fU9kCbaUKyO5AQgwQ2AGGZI9rY3DuRuAJklhThsvjy9qaSn+3Z2ZK4y+fWteUDJIx9XlR&#10;2QmSgVXobAH/+QU89KqoyE1pXM5KcnRjhd/iEfZJ8EGmNI780wqUOYoWaN8xlpV935GrvGEfym6m&#10;8vZZZwq4IJFdUgULtMsiV9r05Tm9J9xvNme7tJW/4SD7FQQLdHblNbB2GOQgHcQSgR1KUfZgOlon&#10;XtmSPUoOmDn2GesHvJq/wzIam9oNRAP+hr/ORpApQaY0ffKpgBOkPt1YzYlAT+rwtybcnOwMkjkG&#10;Obu9qChOabJHye58Fzm7sRy5N98CbegWLamOtEsHTDAjFGPJ1nFNAaPJUBOlyDVX5iRYoF0WMJqM&#10;EDNVRnZlKNjhAJLt0tEq0HHd9Q/fCOxQihwZTEfx3I0+o+SAmaMjq7gGCrm/4W+Qs371+cyngk1p&#10;+uRTAX8exSdXPjYjBMwcQ+2fcmczqW9WuibzsTKYDvtFA0+QJPf3xaBA+/suZNusNMWjjgsys/uh&#10;T+UNuHbY52qyBdpxzu6tDqjPqMBKHQ+++8FH2Qq6odvE6T2ujEZQIgjsUKL6dGOZ+fzNSrsi/6Ef&#10;eErzqRgr6FzFVyhmZgwUreGvjuBNGZmhWMBoss+4NmDvhr+z2+PRlOGOPqPkgF2ToTLztJxQY6zg&#10;xSjsUyl1BJ7mSRboCMVYsnVcU8DKG+ozWGxtRgv4M9inpAoWaJfFuPK6sDIUdPeDrw8W2WF5wALd&#10;p7SZWTsMe9c/IofADjAanEX98zd7FTfIX112m5Xg1Zzib/hrJkz019sVtCnD4RM6/I2Sg06Qwhya&#10;R3FK4/iplCrjw9zY8fn+YiwdwZ8TmplPRfd536LPm/YTYwX8Lny3S8e18vrTnDSxPCDbP9VnnSnG&#10;BbqPGBwGrclMHZetvC60Swcv0LU1lenKa2ztMEJLPjCAwA4lKnMwbazPPPNB3VamNLJEmjIEV3H9&#10;Bk9Gmit9DX9NNX76iYqCNmV8+kUDbwSTvJo/Aac3oY5rIzqlyRwlWzmMv4DMwXQU89A+JKY0VaIT&#10;JM9pV/CfetkC7SPGimjTffYzgnUE/GZDPUMgim9E38Yo0QLtssgdBq0vNSpIf4wYq+OZo5HgldfH&#10;OlPwkipboEvkkES4jMAOJcrKmnBmPmWsKUNW5ihZoCkjI8aKblOGjggNfzUF/6sTbK4UXxNW3ntt&#10;gjdlhJfZOXUAnD7HR8k25lFVIW0DDD6lkS2pMSjQPmKs4JmjjxgreOX18Y9fYLUv+iU1195DsY8R&#10;2QLtsigeBq1vQl11RvBkKJq03tslUlIFC3TmApKxtcNQd/0jcgjsUKIyx7VmnhOqPp1PRbQpI3OI&#10;KTClCe1qmlw+jN9YgukjJwo+lK+tqQzv0CuJ2aDnAauVF/Vy8ehNaaz0QWvK7MYyJrySITGl+STt&#10;EmjK8B48CbRRiBZoKxG5jyJI5e3DSuUV2a+gPi7NDhbo8ESxHdIfY9GkbOX1sc4UPJqULdDx2/WP&#10;yCGwA5QyNbbOHNdGdJNaJtnMUWSI6WxN9dG0ZbIH0+ueheZkZ/ApTTqfkp0gRXf47u/QKx0R/Ttx&#10;eZScmU8ZSx/C2wYYfIJk/dArgcxRtED7iLGMrR1mEgo6LbRDhvlpabryinyGpEuqbIF2mbMFQkpm&#10;m5WxOi7eLu31fwkeTcoW6MzKG4NyjygisEOJyhxMu7zYa96iRYsK/G7mKFmkKUN9POQK+JzQ7NvT&#10;YbLP0dPwt/C7YJ3IlCadT8leTeTHOTVK1n8XRDLHkPKpiKZ16uMBa+pdcO276NON5dS9+VB0glT0&#10;Z0G2pPrqFHPrKCt/iVLRb0G/QGsSWTv0+roi0WRIz2DR+UZKqkA7a9GiRSLRZCSYrDJZhwMUet2i&#10;Pwv+2qUFF5AiWqBjsOsfggjsUKKsP7rI2ZRw8eLFhf9AepQsMkGSXcX1ejVn+xwXL15s8pR9r4dl&#10;iASd7h96VfRnIU1ogiT5DJY0Zz9qNC1evNjBAbeVwXR4L1r0b1j/Z0FZapcWacpQogXa63eh86L6&#10;BVqTSF+kjzru2k90ms7aoacfhwIyV62Cl9R0HXewQIfh49IQvdMe9KXTruBnRutLp106p99K/Syk&#10;iZR72VqZdXqPo59diDECO5Su9CMIja5cpfcsRP9DX+pADdEJkrc1YZNNGXE6QVaqKSOVT4lEk5+M&#10;ayXmKl7XhEVe1PqmQtekR8kuZ44mn5YToV3/Ip8PHoMnkWmeZIGOxqbCwE/LUd4rr2AfdMCL2JUO&#10;xWTXDmULtMsiehi0J6kiaDKaTFfe5oTEh4PH7Ew2mhQp0OnKa7jPMfMZwShxBHYoXamSEIPgzLDM&#10;Vdzgf3Xpo2FFypLXNWHDzxfzNPw1GVJ4z6ckmivDyadk5ioeh5hWXlRTdKc0kcinDLd4eI2xdEhl&#10;jql8SvBq+n/YzTrufQFJpqR6bZcO/qLud2Pps1J5RUqq7NUisYDk7CYJKekBquE6Lvjj7OOkGpH9&#10;Ckq0QKe+C8Nrh5nPCEaJI7BD6UoNpg1//qYG0yabMkIiVc4zV3FFhpheG6OMjfYmjKh2f/irSSTo&#10;lO2fyrxadEfwYUx6Iz2lqa2p7D5ykJuZo5X+qTB2RQlmjqITJA9pl1RThmyB9hRjuZk5avLajSXy&#10;zYZ0KLuVN0K2pMpezWWunVwpLp12mazj6WcESx3M4mmfvlS5t3veDiCLwA6ly+KacKTP3UiNkqXO&#10;+k2t4oo1ZXgZ0Bgel3veF2B0p7a796YpcxVXYK4SwuFTOi8aRk9ZpKc0tQMru6sGuZw5mjxrUoVz&#10;ErzUBCndLi3Ce9olVlIFmzL0YyyptUNPMZZg5dVfjnKwfNiSufdQ8O+kdP6GDW+SsCKVdhmu4xbz&#10;KdlyL1WgU5XX8NphDHb9QwqBHUpXqhvL8OfvR2lX9DePiE1pBlY1J+WaMrwET+uaksYO8fVq/6CR&#10;RgdnVp/BIjW7SB/5IXK1CXXV+weN1PzDYt9CCKPkSE9pamuqPqwa5OYZdlYG02GsM0lNkFL5lNwE&#10;yUO7tFQdly3Q7m8qtFV5RX6cw2gBM7z7QbZmydbxPqdSuoloMiSyO5C8tUsLRZOyBTpVeV1eO0S8&#10;EdihdKU+dg1//qaGmDqPIXNWOmJzcZOaxwGr4cOnlPbw98OqQYYTCv09C4JTmtqBlY9t3iP1A1g7&#10;sDLS+2FVaP1T0f07GT6wsvvIGtt3UYjpQ23C2QYoQjaf8vSPVixzFC3QnhIluY1g3l40+CvaEk4/&#10;sundD7U1lY9t3iO1djihrnru6ncFCzTbAK1LBU+G67jsypC3dmnRaFIuc6xsSRo/w87hcg/DCOxQ&#10;uj4OniK8X8yK1ChZsClDKbV08x6pBFN/EG8+c4zH8Fd2StMi8YzClNqaqqWb90hdbXzdwM5BJ+n8&#10;ScEEU7x/KtJpnUqdYVc1yM3vIjbt0rIdT1b6p2JQxwVLqv6/SbFo0stylGDl9XQ2lptqB1a2JIVL&#10;anRPXPFk/6CRUT8M2lmpfEpsv4KX4En2RaPeLu3+OZIwg8AOpeujzQim+8wrmxNdj8nFClZMqKt+&#10;bPMeqavVDqwUrEn6oZjLze37B51kuAdTv7dLcLo1vm6g4HRruOg/JH2CCabXs9uLkjqM35bamspO&#10;s9vD9aUTJZePwtThZh7qKXiSquOyBdpjjCWWOVqJseJReQ0fSamUqq2pWteUFCypj23eI1mgHT5C&#10;68OqQaUQTU4YUX33c2Jdk5pSjyN39udUh2yBzji9x2i5N/ZacByBHcxpbW19/vnnt2/fbvtGPpEa&#10;nRuuSam6G+lCmCKYOTYnJNuszE+QNLk8/NXv7RKcbqV+AGWbK8V6N0Z4OMNOivgqbqSfb6OUqh1Y&#10;1X2k6e3h+poTXebnUc729KXzKdnPB50/KfiisgVaP8ayctak7A4v85U3jDMEDEtVXtmhiOAPoOwC&#10;kqzuI2scPJglJKZ3ag+skhyWa68zyR4iKVugzc8WXS73MIzADoasWrXq8ssvX7169fTp0x9++GHb&#10;t/OR2oGVMQjOzEsNHaT+6saLzsb1gyeXD+PvHDTS9Bl2Ng7LCGOWYv4nWrApQ7x/ys2zJuPh439v&#10;pj9DZAfxshMk2ZKqmXY5PqUxnznW1lRprgwJvqj+M4IFK6/4GQLmn28jW7YmjJBcP3D8qSndVYNK&#10;YQCf+mGJdB33uPQitl9ByRXo2prK2ppK82uHMdj1DxEEdjChp6dnzpw5S5cunT9//pNPPrlkyZLm&#10;5mbbN6WUUrU1Veb3i42vGxj1czfCGDqYXxO20FwZixNkBac0qZGo7NXkWmOqPqwaJHIpi1zefaaj&#10;tqby8P37nJ2rWPkklz0KU7wHU3BKo9k/1ZzsFHwjZAu0ZowlW4ys/LxYqbwxKKkfxQqia4fmG6MQ&#10;Hisrkal8SvCTRDOzk11ilC3QkT5dBFF32KFDh2zfA+Jv7dq199xzz5o1a1Jf3nLLLWefffZVV13V&#10;5499/etf37Rpk8kb2zfyou6qQce+/tPYv6is/YNG7ht50fH/+29SV2sbffUJa+4SvNqA//vfwn+s&#10;u2pQx/Hnjnx6usiLauo+ctD//c23i96bUmrfyCmlcG/dRw569/x5J6y56/D9+0QuuGPK/5O92qAd&#10;Txf9Yx2fPfezL/2b1Iu+e/68qn07Du+UuVrHZ8895vWfHrlvh8jVrGg999t/1fqSzr9M86zc297R&#10;V3cfOUjqPd0/aOTh+/dJ1SPZ6rZv5EX7B40s+p12Vw1SSrn5LXR89tx9Iy/SqUfdRw6SLanOvmjn&#10;oJGGy70+K5X33fPnyZZUwatpjgqskK28LrNSaGRftPXcbx++f1/Rgc3+QSNlX1TwantHX314575B&#10;O/5H5GqaNIugUur9VQ8ZuB/YQmAHE1auXPnrX//6kUceSX1555139uvX7/vf/77du0JcPbZ5j85S&#10;3oQR1eb729c1JXU2K3FvLkgdP1/0j9XWVF4zdqjhF9Uke29wxNzV70pe7e9PELyaLM3v9JqxQ53t&#10;JNWsR7LfQum8qGbZ0lQ61U2T7F+vLKpbhFgZTcWDZhF0uY4jOAI7mPDkk0+uW7du8eLFqS/vuusu&#10;pdS8efOs3hQAAAAAAICLOMMOJlRUVPT09KS/7O3t7devn8X7AQAAAAAAcBaBHUw4+uij33rrrfSX&#10;yWTyrLPOsng/AAAAAAAAziKwgwljx45VSjU2Niql3nnnnY0bN5577rm2bwoAAAAAAMBFnGEHQ15+&#10;+eXvfOc7I0aM2Lp167x58y688ELbdwQAAAAAAOAiAjsAAAAAAADAIWyJBQAAAAAAABxCYAcAAAAA&#10;AAA4pHzu3Lm27wFQra2tmzdv7u7uHjx4sO17KVHr168fPnx4+kveEcN27tz56quvtre3Dx06NP2L&#10;vAvmbd++/bXXXisrK6uurk7/Im+EFa+//np5eXn//v1TX/IumJRIJLZu3br7Y0cddVRFRYXiXTAu&#10;kUj87//+73vvvffZz342/Yu8C8b0+UHYvXv3wYMHU9WBd8G85ubmV1555cCBA0OGDEn/Im+EYanx&#10;anl5OcMkK3Tma7wdMUNgB/tWrVr1rW996+DBgz/+8Y/b29v/5m/+xvYdlZxHHnnk4Ycfvu6661Jf&#10;8o4YNm/evIULF+7fv/+pp55atWrVlClT+vXrx7tg3r/9278tXLiwq6vrRz/6UWdn5+c//3nFj4Ml&#10;O3fu/OpXv3rGGWeceOKJinfBuOXLl99xxx3PPvvsqlWrVq1adeaZZ37uc5/jXTCssbHx+uuv7+rq&#10;evbZZ3/5y1/+0z/902GHHca7YNL69etvvfXWVR974oknuru7J0yYwLtg3pIlS+66666DBw/+9Kc/&#10;ffvtt88//3xFaTBu/vz5P/jBDw4ePPiTn/ykvb397LPPVrwLBunM13g7YugQYNWHH344ZsyYd955&#10;59ChQ/v27Rs9evS7775r+6ZKSDKZnDlz5pgxY8aNG5f6Fd4Rw7Zt23baaaclk8nUl1OmTHniiSd4&#10;F8zbsWNH+o147733TjnllH379vFGWHHw4MEvf/nLEyZM+PWvf32IDyUbvv3tb//Xf/1X5q/wLhj2&#10;4YcfnnvuuS+//HLqy4suuujZZ5/lXbBo/fr1X/ziF5PJJO+CeT09PaNGjdqxY8ehQ4f+9Kc/jRo1&#10;atu2bbwRhr3xxhunnXba7t27Dx061NXVNXHixDfeeIN3wQzN+RpvRyxxhh0s+81vflNdXT1ixAil&#10;VE1NzRe/+MUXX3zR9k2VkAULFtTU1Nx3333pX+EdMay6uvrRRx9N7yw44YQTdu/ezbtgXl1d3cqV&#10;K1NvxOGHH97T09Pd3c0bYcVDDz30d3/3dyNHjkx9ybtg3rZt2+rq6hKJRHd3d+pXeBcMa2xsPO64&#10;41INLEqpp59++sILL+RdsGX//v3f+9735s2bV11dzbtgxaFDhyorK5VSVVVVZWVlBw8e5I0wbOfO&#10;needd17q5JaKioqzzjpr9erVvAtmaM7XeDtiicAOlrW3t5988snpL4866qgdO3ZYvJ9SM3v27Ntv&#10;v72qqir9K7wjhg0dOvQLX/hC6r9bWlrWrl07efJk3gXzysrKRowY0dPT8/jjj0+bNu3mm28+5phj&#10;eCPM27Rp08svv3zLLbekf4V3wbCenp7f//7399xzz5QpU0aPHn3XXXcp3gXjksnk8ccfP3v27NGj&#10;R5955pk/+clPFO+CPT/+8Y9PPvnk8847T/Eu2FBWVjZnzpybbrrp4Ycfvuqqq7761a+OHj2aN8Kw&#10;ioqKP/zhD+kvOzo6/vjHP/IumKE5X+PtiCUCO1jW09NTVvbJv8OysrLe3l6L91NqMv/yU3hHbGlr&#10;a7vmmmtuuummU045hXfBlkQiceDAgaOPPnrDhg3t7e28EYZ1dHTMnj37oYceyvxF3gXD2traJk2a&#10;9O///u8bN25cu3bt+vXrV6xYwbtg2M6dO1evXn3qqae+/vrrK1as+NGPfvTiiy/yLlhx4MCBJUuW&#10;pFcReBeseOWVV4488sghQ4ZUV1c3NTXt37+fN8KwL3zhC21tbfPnz9+0adPSpUvfeuut3t5e3gUz&#10;NOdrvB2xRGAHyyoqKnp6etJf9vb29uvXz+L9gHfEijfffPMrX/nK1VdfPX36dMW7YM+QIUOuvvrq&#10;H//4x5WVlUuXLuWNMOyBBx4YNWpUS0tLY2Nj6vmM27dv510wbNiwYQsXLhw2bJhS6phjjpk8efKW&#10;LVt4Fwz73Oc+N3z48K9+9atKqfr6+smTJz/zzDO8C1b86le/Ov74408//fTUl7wL5q1Zs+a3v/3t&#10;8uXLr7zyykcffVQp9Z//+Z+8EYZVV1cvW7aspaVl4cKFf/7zn7/85S9XVFTwLtiS82+etyOWCOxg&#10;2dFHH/3WW2+lv0wmk2eddZbF+wHviHkbN2687rrr5s6de+2116Z+hXfBvF27di1btiz95bHHHrt3&#10;717eCMOGDBnywQcfLF++fPny5X/4wx8aGxs3btzIu2BYS0vLk08+mf7y4MGD5eXlvAuGDRo0KPPL&#10;srKysrIy3gUrGhsbJ0+enP6Sd8G8ZDI5cuTI8vLy1JfDhw9vbW3ljTDsL3/5ywcffLB48eJly5Y1&#10;NDQ0NzePGTOGd8GWnH/zvB2xRGAHy8aOHauUamxsVEq98847GzduPPfcc23fVEnjHTGstbW1oaHh&#10;gQcemDhxYnd3d3d3d09PD++CeT09PT/4wQ927dqllHr//fdffPHFyZMn80YYduuttz76sdNPP/2m&#10;m2669tpreRcM6+rqmjNnzs6dO5VSbW1tL7zwwsUXX8y7YNjEiRMTicTatWuVUolEYv369bwLtrz0&#10;0kujR49Of8m7YN6oUaM2bNiQKtAdHR2vvPLK2WefzRth2J///Ocrr7yyra1NKfXb3/72lVdeYZhk&#10;Uc6/ed6OWKJJEpaVlZU9+OCD3/nOd0aMGLF169b7779/8ODBtm+qpPGOGLZ8+fIPPvjgxhtvTP/K&#10;1772tdmzZ/MuGHbSSSfdddddl1xyyVlnnbVly5bp06eff/75SineCOv4UDKsvr5+1qxZU6dOPf30&#10;0998880ZM2aMGzdO8bNg1uGHH7548eLbb7/90Ucf3blz53XXXXfOOeco3gXjent79+3bN2rUqPSv&#10;8Ilk3imnnHLnnXdOnTr11FNP3bp166WXXnrppZcqfhzMGjp06B133PGlL33p1FNP/b//+7/FixcP&#10;GDBA8S5Yku+DiLcjfg47dOiQ7XsAlFJq//79lZWV2WdqwhbeERfwLhjW29ubSCQGDhyY3nqTwhvh&#10;At4Fk3p7e7u6urL/wnkXDOvs7DziiCP4RHIQ74JhqQ+liooKfhws6unp+f/t3W9oVmXjwPHr2T2L&#10;UtZas4HSP2uYzQauOWKzlksLxC3UYmWlK9OhiS9UJlKsGeSI6I/hFmHLXkilaDlfrBeT4WIYEiUi&#10;NSUdOkUTlwNdrrl273lxHm5CfaLnB+FZv8/n1bmvc93nXJy9Gd+dczYwMHDjjTdeNu6ncK1c9cr7&#10;cfyTCHYAAAAAECOyKwAAAADEiGAHAAAAADEi2AEAAABAjAh2AAAAABAjgh0AAAAAxIhgBwAAAAAx&#10;ItgBAAAAQIwIdgAAAAAQI4IdAMAI09zcvGjRosLCwpKSktWrV//www+pXcuXL//jx2slmUymlrF8&#10;+fIDBw5c2/UAAIwsgh0AwIiRTCaXLl1aW1s7adKk9evXv/LKK7/99tvcuXM//fTTaEJra2tPT8+1&#10;XWQIoaamZseOHdH24OBgMpm8tusBABhZ0q/1AgAA+KsaGxu/+eabbdu2TZw4MRqZNWtWU1PTunXr&#10;HnjggdTgNXfhwoWMjIxo+8MPP7y2iwEAGHHcYQcAMDIkk8ktW7YsXLjwsjC3aNGiu+666+OPP44+&#10;Hjly5LnnnisoKHj++ecPHjyYmtbW1vbUU08VFBQ89thjjY2N0eDAwMBbb71VWlpaWFi4bNmy48eP&#10;R+PV1dV79+4tKysrLy/fsWNHan4I4fTp09XV1WfOnAkhnDp1as2aNQ8++GBBQcGcOXOam5tDCB98&#10;8MHBgwf37NmzcuXK6FD79++PvtvX1/fGG2+UlJREp+vq6kqdrq2t7YUXXigoKCgvL9+9e/ffcP0A&#10;AEYMwQ4AYGT46aefent7CwoKrtxVVFTU3t4ebTc0NDz99NNfffXV3XffvXDhwqisHT9+fOnSpZWV&#10;lV9//fXatWs/+uij7du3hxBWrVrV3t7+9ttv79q169Zbb33mmWfOnTsXQtizZ8/69eurqqoqKipu&#10;vvnmhoaG/v7+6Pg7d+48depUTk5OMplcsGBBf3//5s2bv/jii8LCwpqamhMnTjz88MPjx4/Pzc19&#10;8skno0P98ssv0Xdfeuml7777bsOGDZ9//vlNN91UWVl5+vTpaM5rr702e/bs999/f/LkyStWrDh7&#10;9uzffkEBAOJKsAMAGBl+/vnnEMINN9xw5a68vLwLFy5E2y+//PLs2bNzcnLq6uqys7O3bt0aQjh2&#10;7FgikSguLh4zZsz06dObmpruv//+zs7O1tbW9957r7CwcNy4cXV1dVlZWdH8EEJ5efmCBQsWL178&#10;yCOPZGZmtrS0RONffvnl3LlzQwh9fX0zZ86sq6ubNGnSnXfeuXbt2hBCV1dXXl5eVlbW+PHji4uL&#10;/7jIffv27d+/f+PGjYWFhffcc099fX1OTs4nn3wS7a2qqpo3b960adPq6uqGhoZ+/PHHv+ESAgCM&#10;DN5hBwAwMowePTqE8Pvvv1+568SJE+np//m9btKkSanxyZMnHzlyJIQwbdq0e++9d8aMGfn5+cXF&#10;xTNnzpw4cWL0BOumTZtS83/99ddDhw5F27m5udFGJjrY1QAABTVJREFUWlranDlzdu3aNW/evAMH&#10;Dpw8efKJJ54IIWRkZKxZs6ajo6Orq6uzszP1fOt/c/LkyYyMjHHjxqVG8vPzu7u7o+077rgj2rj+&#10;+utDCIODg3/1ugAA/OMIdgAAI8OUKVPS09O7urouu3MthNDZ2VlYWBhtp8pdCCGRSESBL5FIbN++&#10;vb29vbW1defOnQ0NDTU1NZmZmdddd93UqVNT86dOnZoKaolEIjU+d+7cTZs2nTlzprm5ubS0NCsr&#10;K4TQ398/f/78c+fOFRUV3XffffPmzXv22Wf/ZP2XLl364zEBAPhvBDsAgJEhkUhUVlY2NTVVVFSk&#10;/gdrCOH777/v6Oh49913o489PT2pXUePHo16XFdX16FDh2bNmjV9+vQQQn19/aZNm+rr6y9dulRa&#10;Wjp27Nhofnt7+1UfuZ0wYcKUKVNaWlpaWlrefPPNaHD37t2HDx/eu3dvZmZmCCF6Wd6fuOWWW86f&#10;P9/X1zdmzJhopLu7+/bbb/8/XQwAgH8y77ADABgxVqxYMWrUqPnz53d0dCSTyYsXL3722WdLlix5&#10;/PHHZ82aFc1pbGyMmt2WLVsOHz5cWVkZQujp6Vm9evW+fftCCMlksru7Ozc3t7S09Lbbbnv11Vcv&#10;XrwYQmhra1uyZElvb+9VTz1nzpzGxsa0tLSHHnooGolul4vO1dfXt27duhDC0NBQtOvEiRPnz5//&#10;4xEeffTRnJyc2tragYGBEMLWrVu//fbbP78pDwDg/yd32AEAjBiZmZnbtm175513qquro2dds7Oz&#10;Fy9eXF1dnZqTn58/Y8aM4eHh0aNHb9y4ccKECSGEoqKiZcuWvfjii6NGjRoaGsrNzW1oaEhLS9u8&#10;efPKlSunTp06atSoEEJNTU1ZWdlVT11RUfH6669XVVWlpf3nL74zZ84sLS2NbvdLJBLV1dXd3d1H&#10;jx4tKysrKyurra0tKSk5ePBg6giJRKKpqWnVqlUFBQXp6emZmZkbNmzIy8v7+y4XAMAI9a/h4eFr&#10;vQYAAP43yWTy2LFjGRkZ2dnZV+4dGhrq7e3NyspKxbXUt86ePZuZmRn9Y4eUwcHBc+fOjR079rL5&#10;f8Xg4OCFCxeit9pddq7h4eGrvrRuYGCgv78/epAWAIArCXYAAAAAECPeYQcAAAAAMSLYAQAAAECM&#10;CHYAAAAAECOCHQAAAADEiGAHAAAAADEi2AEAAABAjAh2AAAAABAjgh0AAAAAxIhgBwAAAAAxItgB&#10;AAAAQIwIdgAAAAAQI4IdAAAAAMSIYAcAAAAAMSLYAQAAAECMCHYAAAAAECOCHQAAAADEiGAHAAAA&#10;ADEi2AEAAABAjAh2AAAAABAjgh0AAAAAxIhgBwAAAAAxItgBAAAAQIwIdgAAAAAQI4IdAAAAAMSI&#10;YAcAAAAAMSLYAQAAAECMCHYAAAAAECOCHQAAAADEiGAHAAAAADEi2AEAAABAjAh2AAAAABAjgh0A&#10;AAAAxIhgBwAAAAAxItgBAAAAQIwIdgAAAAAQI4IdAAAAAMSIYAcAAAAAMSLYAQAAAECMCHYAAAAA&#10;ECOCHQAAAADEiGAHAAAAADEi2AEAAABAjAh2AAAAABAjgh0AAAAAxIhgBwAAAAAxItgBAAAAQIwI&#10;dgAAAAAQI4IdAAAAAMSIYAcAAAAAMSLYAQAAAECMCHYAAAAAECOCHQAAAADEiGAHAAAAADEi2AEA&#10;AABAjAh2AAAAABAjgh0AAAAAxIhgBwAAAAAxItgBAAAAQIwIdgAAAAAQI4IdAAAAAMSIYAcAAAAA&#10;MfJvrVWFIhazhIMAAAAASUVORK5CYIJQSwECLQAUAAYACAAAACEAsYJntgoBAAATAgAAEwAAAAAA&#10;AAAAAAAAAAAAAAAAW0NvbnRlbnRfVHlwZXNdLnhtbFBLAQItABQABgAIAAAAIQA4/SH/1gAAAJQB&#10;AAALAAAAAAAAAAAAAAAAADsBAABfcmVscy8ucmVsc1BLAQItABQABgAIAAAAIQADcvGNyAIAAO4I&#10;AAAOAAAAAAAAAAAAAAAAADoCAABkcnMvZTJvRG9jLnhtbFBLAQItABQABgAIAAAAIQAubPAAxQAA&#10;AKUBAAAZAAAAAAAAAAAAAAAAAC4FAABkcnMvX3JlbHMvZTJvRG9jLnhtbC5yZWxzUEsBAi0AFAAG&#10;AAgAAAAhAMxyTRDfAAAABwEAAA8AAAAAAAAAAAAAAAAAKgYAAGRycy9kb3ducmV2LnhtbFBLAQIt&#10;AAoAAAAAAAAAIQD/xm8BZ+0AAGftAAAUAAAAAAAAAAAAAAAAADYHAABkcnMvbWVkaWEvaW1hZ2Ux&#10;LnBuZ1BLAQItAAoAAAAAAAAAIQCpkLPqbEYBAGxGAQAUAAAAAAAAAAAAAAAAAM/0AABkcnMvbWVk&#10;aWEvaW1hZ2UyLnBuZ1BLBQYAAAAABwAHAL4BAABtOwIAAAA=&#10;">
                <v:shape id="Picture 15" o:spid="_x0000_s1027"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YldwQAAANsAAAAPAAAAZHJzL2Rvd25yZXYueG1sRE/fa8Iw&#10;EH4f+D+EG/g20wnOWY0iMt2ehnbi89GcTbG5lCRru/9+GQx8u4/v5602g21ERz7UjhU8TzIQxKXT&#10;NVcKzl/7p1cQISJrbByTgh8KsFmPHlaYa9fziboiViKFcMhRgYmxzaUMpSGLYeJa4sRdnbcYE/SV&#10;1B77FG4bOc2yF2mx5tRgsKWdofJWfFsFh9uieP808/6y8HPs3vDYz/ZHpcaPw3YJItIQ7+J/94dO&#10;82fw90s6QK5/AQAA//8DAFBLAQItABQABgAIAAAAIQDb4fbL7gAAAIUBAAATAAAAAAAAAAAAAAAA&#10;AAAAAABbQ29udGVudF9UeXBlc10ueG1sUEsBAi0AFAAGAAgAAAAhAFr0LFu/AAAAFQEAAAsAAAAA&#10;AAAAAAAAAAAAHwEAAF9yZWxzLy5yZWxzUEsBAi0AFAAGAAgAAAAhAK5liV3BAAAA2wAAAA8AAAAA&#10;AAAAAAAAAAAABwIAAGRycy9kb3ducmV2LnhtbFBLBQYAAAAAAwADALcAAAD1AgAAAAA=&#10;">
                  <v:imagedata r:id="rId29" o:title=""/>
                  <v:path arrowok="t"/>
                </v:shape>
                <v:shape id="Picture 16" o:spid="_x0000_s1028" type="#_x0000_t75" style="position:absolute;top:30003;width:55657;height:3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N+QwAAAANsAAAAPAAAAZHJzL2Rvd25yZXYueG1sRE9Na8JA&#10;EL0X/A/LCN7qRg8hRDchLYjFUxv1PmTHJG12NmS3cfvvu4WCt3m8z9mXwQxipsn1lhVs1gkI4sbq&#10;nlsFl/PhOQPhPLLGwTIp+CEHZbF42mOu7Z0/aK59K2IIuxwVdN6PuZSu6cigW9uROHI3Oxn0EU6t&#10;1BPeY7gZ5DZJUmmw59jQ4UivHTVf9bdRcM2avj5m7yd5SV5S0wZffQat1GoZqh0IT8E/xP/uNx3n&#10;p/D3SzxAFr8AAAD//wMAUEsBAi0AFAAGAAgAAAAhANvh9svuAAAAhQEAABMAAAAAAAAAAAAAAAAA&#10;AAAAAFtDb250ZW50X1R5cGVzXS54bWxQSwECLQAUAAYACAAAACEAWvQsW78AAAAVAQAACwAAAAAA&#10;AAAAAAAAAAAfAQAAX3JlbHMvLnJlbHNQSwECLQAUAAYACAAAACEAWnzfkMAAAADbAAAADwAAAAAA&#10;AAAAAAAAAAAHAgAAZHJzL2Rvd25yZXYueG1sUEsFBgAAAAADAAMAtwAAAPQCAAAAAA==&#10;">
                  <v:imagedata r:id="rId30" o:title=""/>
                  <v:path arrowok="t"/>
                </v:shape>
                <w10:wrap type="topAndBottom" anchorx="margin"/>
              </v:group>
            </w:pict>
          </mc:Fallback>
        </mc:AlternateContent>
      </w:r>
      <w:r w:rsidR="001E1DD7">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6539A90A"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proofErr w:type="spellStart"/>
      <w:r>
        <w:t>kNN</w:t>
      </w:r>
      <w:proofErr w:type="spellEnd"/>
      <w:r>
        <w:t xml:space="preserve"> (15 neighbours).</w:t>
      </w:r>
    </w:p>
    <w:p w14:paraId="3FC2F680" w14:textId="1B2C7665" w:rsidR="00627B10" w:rsidRDefault="00627B10" w:rsidP="0090435A">
      <w:pPr>
        <w:ind w:left="1440"/>
      </w:pPr>
    </w:p>
    <w:p w14:paraId="0B5362F4" w14:textId="26D1944B"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5D2D6229" w:rsidR="0090435A" w:rsidRDefault="0090435A" w:rsidP="0090435A">
      <w:pPr>
        <w:pStyle w:val="Heading3"/>
        <w:numPr>
          <w:ilvl w:val="1"/>
          <w:numId w:val="12"/>
        </w:numPr>
      </w:pPr>
      <w:bookmarkStart w:id="28" w:name="_Toc21980360"/>
      <w:r>
        <w:t>Simulation Results</w:t>
      </w:r>
      <w:bookmarkEnd w:id="28"/>
    </w:p>
    <w:p w14:paraId="72EC2B5C" w14:textId="01BDD2F2" w:rsidR="00FF6066"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t>The accuracy, classification time, and score of each classifier is presented in &lt;</w:t>
      </w:r>
      <w:r w:rsidR="00FF6066" w:rsidRPr="00381704">
        <w:rPr>
          <w:highlight w:val="yellow"/>
        </w:rPr>
        <w:t>TABLE</w:t>
      </w:r>
      <w:r w:rsidR="00FF6066">
        <w:t>&g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1D90F01B"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The accuracy, classification time, and score of each classifier is presented in &lt;</w:t>
      </w:r>
      <w:r w:rsidRPr="00381704">
        <w:rPr>
          <w:highlight w:val="yellow"/>
        </w:rPr>
        <w:t>TABLE</w:t>
      </w:r>
      <w:r>
        <w:t>&g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02BEF2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6.8612</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56206259"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94.0431</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23461372"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68EF7E25" w:rsidR="009536AF" w:rsidRDefault="009536AF" w:rsidP="009536AF">
      <w:pPr>
        <w:pStyle w:val="Heading1"/>
      </w:pPr>
      <w:bookmarkStart w:id="29" w:name="_Toc21980361"/>
      <w:r>
        <w:lastRenderedPageBreak/>
        <w:t>Proposed System</w:t>
      </w:r>
      <w:bookmarkEnd w:id="29"/>
    </w:p>
    <w:p w14:paraId="46C741C2" w14:textId="6D695DFB" w:rsidR="00B56F23" w:rsidRDefault="00674A14" w:rsidP="00B56F23">
      <w:r>
        <w:rPr>
          <w:noProof/>
          <w:lang w:eastAsia="en-AU"/>
        </w:rPr>
        <w:drawing>
          <wp:anchor distT="0" distB="0" distL="114300" distR="114300" simplePos="0" relativeHeight="251671552" behindDoc="0" locked="0" layoutInCell="1" allowOverlap="1" wp14:anchorId="2EFE5808" wp14:editId="3E7D6245">
            <wp:simplePos x="0" y="0"/>
            <wp:positionH relativeFrom="margin">
              <wp:posOffset>0</wp:posOffset>
            </wp:positionH>
            <wp:positionV relativeFrom="paragraph">
              <wp:posOffset>427812</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Following the completion of the simulation, the basic blocks of the system could be determined. &lt;</w:t>
      </w:r>
      <w:r w:rsidRPr="00674A14">
        <w:rPr>
          <w:highlight w:val="yellow"/>
        </w:rPr>
        <w:t>FIGURE</w:t>
      </w:r>
      <w:r>
        <w:t>&gt; now can be considered as shown in &lt;</w:t>
      </w:r>
      <w:r w:rsidRPr="00674A14">
        <w:rPr>
          <w:highlight w:val="yellow"/>
        </w:rPr>
        <w:t>FIGURE</w:t>
      </w:r>
      <w:r>
        <w:t>&gt;.</w:t>
      </w:r>
    </w:p>
    <w:p w14:paraId="67661F73" w14:textId="77777777" w:rsidR="00674A14" w:rsidRDefault="00674A14" w:rsidP="00B56F23"/>
    <w:p w14:paraId="681FF144" w14:textId="77777777" w:rsidR="005040F2" w:rsidRDefault="00674A14" w:rsidP="00B56F23">
      <w:r>
        <w:t xml:space="preserve">This left the finer details regarding hardware implementation to be resolved. </w:t>
      </w:r>
    </w:p>
    <w:p w14:paraId="0592A36D" w14:textId="08BC58A5" w:rsidR="005040F2" w:rsidRDefault="005040F2" w:rsidP="00B56F23"/>
    <w:p w14:paraId="419DC840" w14:textId="77777777" w:rsidR="005040F2" w:rsidRDefault="005040F2" w:rsidP="005040F2">
      <w:pPr>
        <w:pStyle w:val="Heading2"/>
        <w:numPr>
          <w:ilvl w:val="0"/>
          <w:numId w:val="14"/>
        </w:numPr>
      </w:pPr>
      <w:r>
        <w:t>EEG Hardware</w:t>
      </w:r>
    </w:p>
    <w:p w14:paraId="6919D0E3" w14:textId="54710C32" w:rsidR="0064617F" w:rsidRDefault="0064617F" w:rsidP="005040F2">
      <w:pPr>
        <w:ind w:left="360"/>
      </w:pPr>
      <w:r>
        <w:rPr>
          <w:noProof/>
          <w:lang w:eastAsia="en-AU"/>
        </w:rPr>
        <w:drawing>
          <wp:anchor distT="0" distB="0" distL="114300" distR="114300" simplePos="0" relativeHeight="251672576" behindDoc="0" locked="0" layoutInCell="1" allowOverlap="1" wp14:anchorId="7DC0315A" wp14:editId="6B2FC0A3">
            <wp:simplePos x="0" y="0"/>
            <wp:positionH relativeFrom="margin">
              <wp:posOffset>1213713</wp:posOffset>
            </wp:positionH>
            <wp:positionV relativeFrom="paragraph">
              <wp:posOffset>1304112</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2">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at a reasonable cost. They offer package deals, bundling an EEG headband with several dry electrodes and leads. The headband does not offer the full 10-20 location set, however it includes several key sites, including C3 and C4. The headband is shown in &lt;</w:t>
      </w:r>
      <w:r w:rsidR="00842941" w:rsidRPr="00842941">
        <w:rPr>
          <w:highlight w:val="yellow"/>
        </w:rPr>
        <w:t>FIGURE</w:t>
      </w:r>
      <w:r w:rsidR="00842941">
        <w:t xml:space="preserve">&gt;. </w:t>
      </w:r>
    </w:p>
    <w:p w14:paraId="372072E4" w14:textId="52865D21" w:rsidR="0064617F" w:rsidRDefault="0064617F" w:rsidP="005040F2">
      <w:pPr>
        <w:ind w:left="360"/>
      </w:pPr>
      <w:r>
        <w:t>&lt;</w:t>
      </w:r>
      <w:hyperlink r:id="rId33" w:history="1">
        <w:r>
          <w:rPr>
            <w:rStyle w:val="Hyperlink"/>
          </w:rPr>
          <w:t>https://www.fri-fl-shop.com/product/eeg-headband-packages/</w:t>
        </w:r>
      </w:hyperlink>
      <w:r>
        <w:t>&gt;</w:t>
      </w:r>
    </w:p>
    <w:p w14:paraId="7C3FCBDE" w14:textId="1E6F83D0" w:rsidR="00674A14" w:rsidRDefault="00842941" w:rsidP="005040F2">
      <w:pPr>
        <w:ind w:left="360"/>
      </w:pPr>
      <w:r>
        <w:lastRenderedPageBreak/>
        <w:t>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lt;</w:t>
      </w:r>
      <w:r w:rsidRPr="00842941">
        <w:rPr>
          <w:highlight w:val="yellow"/>
        </w:rPr>
        <w:t>TABLE</w:t>
      </w:r>
      <w:r>
        <w:t>&gt;</w:t>
      </w:r>
      <w:r w:rsidR="0064617F">
        <w:t>.</w:t>
      </w:r>
    </w:p>
    <w:p w14:paraId="5B6BA395" w14:textId="4B6F759A" w:rsidR="0064617F" w:rsidRDefault="0064617F" w:rsidP="005040F2">
      <w:pPr>
        <w:ind w:left="360"/>
      </w:pP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6461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368590F1" w14:textId="0D1FA851" w:rsidR="0064617F" w:rsidRDefault="0064617F" w:rsidP="005040F2">
            <w:r>
              <w:t>Item</w:t>
            </w:r>
          </w:p>
        </w:tc>
        <w:tc>
          <w:tcPr>
            <w:tcW w:w="2189" w:type="dxa"/>
          </w:tcPr>
          <w:p w14:paraId="3D164D4F" w14:textId="0BF9B601" w:rsidR="0064617F" w:rsidRDefault="0064617F" w:rsidP="005040F2">
            <w:pPr>
              <w:cnfStyle w:val="100000000000" w:firstRow="1" w:lastRow="0" w:firstColumn="0" w:lastColumn="0" w:oddVBand="0" w:evenVBand="0" w:oddHBand="0" w:evenHBand="0" w:firstRowFirstColumn="0" w:firstRowLastColumn="0" w:lastRowFirstColumn="0" w:lastRowLastColumn="0"/>
            </w:pPr>
            <w:r>
              <w:t>Quantity</w:t>
            </w:r>
          </w:p>
        </w:tc>
        <w:tc>
          <w:tcPr>
            <w:tcW w:w="2189" w:type="dxa"/>
          </w:tcPr>
          <w:p w14:paraId="1BA0AEC9" w14:textId="1641F5FE" w:rsidR="0064617F" w:rsidRDefault="0064617F" w:rsidP="005040F2">
            <w:pPr>
              <w:cnfStyle w:val="100000000000" w:firstRow="1" w:lastRow="0" w:firstColumn="0" w:lastColumn="0" w:oddVBand="0" w:evenVBand="0" w:oddHBand="0" w:evenHBand="0" w:firstRowFirstColumn="0" w:firstRowLastColumn="0" w:lastRowFirstColumn="0" w:lastRowLastColumn="0"/>
            </w:pPr>
            <w:r>
              <w:t>Price (AUD)</w:t>
            </w:r>
          </w:p>
        </w:tc>
        <w:tc>
          <w:tcPr>
            <w:tcW w:w="2189" w:type="dxa"/>
          </w:tcPr>
          <w:p w14:paraId="7E5E1BC0" w14:textId="21A24997" w:rsidR="0064617F" w:rsidRDefault="0064617F" w:rsidP="005040F2">
            <w:pP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646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00604991" w14:textId="2F58BD51" w:rsidR="0064617F" w:rsidRDefault="0064617F" w:rsidP="005040F2">
            <w:r>
              <w:t>Basic EEG Headband Package</w:t>
            </w:r>
          </w:p>
        </w:tc>
        <w:tc>
          <w:tcPr>
            <w:tcW w:w="2189" w:type="dxa"/>
          </w:tcPr>
          <w:p w14:paraId="08F30224" w14:textId="7A639E78" w:rsidR="0064617F" w:rsidRDefault="0064617F" w:rsidP="005040F2">
            <w:pPr>
              <w:cnfStyle w:val="000000100000" w:firstRow="0" w:lastRow="0" w:firstColumn="0" w:lastColumn="0" w:oddVBand="0" w:evenVBand="0" w:oddHBand="1" w:evenHBand="0" w:firstRowFirstColumn="0" w:firstRowLastColumn="0" w:lastRowFirstColumn="0" w:lastRowLastColumn="0"/>
            </w:pPr>
            <w:r>
              <w:t>1</w:t>
            </w:r>
          </w:p>
        </w:tc>
        <w:tc>
          <w:tcPr>
            <w:tcW w:w="2189" w:type="dxa"/>
          </w:tcPr>
          <w:p w14:paraId="6DA5D6F9" w14:textId="1949BD9F" w:rsidR="0064617F" w:rsidRDefault="0064617F" w:rsidP="005040F2">
            <w:pPr>
              <w:cnfStyle w:val="000000100000" w:firstRow="0" w:lastRow="0" w:firstColumn="0" w:lastColumn="0" w:oddVBand="0" w:evenVBand="0" w:oddHBand="1" w:evenHBand="0" w:firstRowFirstColumn="0" w:firstRowLastColumn="0" w:lastRowFirstColumn="0" w:lastRowLastColumn="0"/>
            </w:pPr>
            <w:r>
              <w:t>$104</w:t>
            </w:r>
          </w:p>
        </w:tc>
        <w:tc>
          <w:tcPr>
            <w:tcW w:w="2189" w:type="dxa"/>
          </w:tcPr>
          <w:p w14:paraId="6F743738" w14:textId="77777777" w:rsidR="0064617F" w:rsidRDefault="0064617F" w:rsidP="005040F2">
            <w:pP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64617F">
        <w:tc>
          <w:tcPr>
            <w:cnfStyle w:val="001000000000" w:firstRow="0" w:lastRow="0" w:firstColumn="1" w:lastColumn="0" w:oddVBand="0" w:evenVBand="0" w:oddHBand="0" w:evenHBand="0" w:firstRowFirstColumn="0" w:firstRowLastColumn="0" w:lastRowFirstColumn="0" w:lastRowLastColumn="0"/>
            <w:tcW w:w="2188" w:type="dxa"/>
          </w:tcPr>
          <w:p w14:paraId="23922E07" w14:textId="1BEF2423" w:rsidR="0064617F" w:rsidRPr="0064617F" w:rsidRDefault="0064617F" w:rsidP="0064617F">
            <w:r>
              <w:t>Silver/Silver-Chloride Ear Clip</w:t>
            </w:r>
          </w:p>
        </w:tc>
        <w:tc>
          <w:tcPr>
            <w:tcW w:w="2189" w:type="dxa"/>
          </w:tcPr>
          <w:p w14:paraId="39FC987D" w14:textId="404A04B1" w:rsidR="0064617F" w:rsidRDefault="0064617F" w:rsidP="005040F2">
            <w:pPr>
              <w:cnfStyle w:val="000000000000" w:firstRow="0" w:lastRow="0" w:firstColumn="0" w:lastColumn="0" w:oddVBand="0" w:evenVBand="0" w:oddHBand="0" w:evenHBand="0" w:firstRowFirstColumn="0" w:firstRowLastColumn="0" w:lastRowFirstColumn="0" w:lastRowLastColumn="0"/>
            </w:pPr>
            <w:r>
              <w:t>1</w:t>
            </w:r>
          </w:p>
        </w:tc>
        <w:tc>
          <w:tcPr>
            <w:tcW w:w="2189" w:type="dxa"/>
          </w:tcPr>
          <w:p w14:paraId="2A72B400" w14:textId="2F7E2A09" w:rsidR="0064617F" w:rsidRDefault="0064617F" w:rsidP="005040F2">
            <w:pPr>
              <w:cnfStyle w:val="000000000000" w:firstRow="0" w:lastRow="0" w:firstColumn="0" w:lastColumn="0" w:oddVBand="0" w:evenVBand="0" w:oddHBand="0" w:evenHBand="0" w:firstRowFirstColumn="0" w:firstRowLastColumn="0" w:lastRowFirstColumn="0" w:lastRowLastColumn="0"/>
            </w:pPr>
            <w:r>
              <w:t>$29.62</w:t>
            </w:r>
          </w:p>
        </w:tc>
        <w:tc>
          <w:tcPr>
            <w:tcW w:w="2189" w:type="dxa"/>
          </w:tcPr>
          <w:p w14:paraId="0D702D82" w14:textId="77777777" w:rsidR="0064617F" w:rsidRDefault="0064617F" w:rsidP="005040F2">
            <w:pPr>
              <w:cnfStyle w:val="000000000000" w:firstRow="0" w:lastRow="0" w:firstColumn="0" w:lastColumn="0" w:oddVBand="0" w:evenVBand="0" w:oddHBand="0" w:evenHBand="0" w:firstRowFirstColumn="0" w:firstRowLastColumn="0" w:lastRowFirstColumn="0" w:lastRowLastColumn="0"/>
            </w:pPr>
          </w:p>
        </w:tc>
      </w:tr>
    </w:tbl>
    <w:p w14:paraId="0DFF730F" w14:textId="77777777" w:rsidR="0064617F" w:rsidRDefault="0064617F" w:rsidP="005040F2">
      <w:pPr>
        <w:ind w:left="360"/>
      </w:pPr>
    </w:p>
    <w:p w14:paraId="08CDDA85" w14:textId="5C44E540" w:rsidR="005040F2" w:rsidRDefault="005040F2" w:rsidP="00B56F23"/>
    <w:p w14:paraId="1E7290F9" w14:textId="140B1F74" w:rsidR="00CA501D" w:rsidRDefault="00CA501D" w:rsidP="00CA501D">
      <w:pPr>
        <w:pStyle w:val="Heading2"/>
        <w:numPr>
          <w:ilvl w:val="0"/>
          <w:numId w:val="14"/>
        </w:numPr>
      </w:pPr>
      <w:r>
        <w:t>Data Acquisition System</w:t>
      </w:r>
      <w:r w:rsidR="005F1A4A">
        <w:t xml:space="preserve"> Hardware</w:t>
      </w:r>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5E97A710" w:rsidR="005F1A4A" w:rsidRDefault="005F1A4A" w:rsidP="005F1A4A">
      <w:pPr>
        <w:ind w:left="360"/>
      </w:pPr>
      <w:r>
        <w:t xml:space="preserve">The incoming EEG signals will be passively low-pass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 </w:instrTex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DATA </w:instrText>
      </w:r>
      <w:r w:rsidR="00CA501D">
        <w:fldChar w:fldCharType="end"/>
      </w:r>
      <w:r w:rsidR="00CA501D">
        <w:fldChar w:fldCharType="separate"/>
      </w:r>
      <w:r w:rsidR="00CA501D">
        <w:rPr>
          <w:noProof/>
        </w:rPr>
        <w:t>[30-35]</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D05175">
        <w:instrText xml:space="preserve"> ADDIN EN.CITE &lt;EndNote&gt;&lt;Cite&gt;&lt;Author&gt;Kaya M&lt;/Author&gt;&lt;Year&gt;2018&lt;/Year&gt;&lt;RecNum&gt;12&lt;/RecNum&gt;&lt;DisplayText&gt;[65]&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D05175">
        <w:rPr>
          <w:noProof/>
        </w:rPr>
        <w:t>[65]</w:t>
      </w:r>
      <w:r w:rsidR="00D05175">
        <w:fldChar w:fldCharType="end"/>
      </w:r>
      <w:r w:rsidR="00D05175">
        <w:t xml:space="preserve">. </w:t>
      </w:r>
    </w:p>
    <w:p w14:paraId="7AF0F583" w14:textId="0907A797" w:rsidR="00D05175" w:rsidRDefault="00D05175" w:rsidP="005F1A4A">
      <w:pPr>
        <w:ind w:left="360"/>
      </w:pPr>
    </w:p>
    <w:p w14:paraId="05B50F38" w14:textId="464FA532" w:rsidR="00D05175" w:rsidRPr="00CA501D" w:rsidRDefault="00D05175" w:rsidP="005F1A4A">
      <w:pPr>
        <w:ind w:left="360"/>
      </w:pPr>
      <w:r>
        <w:t>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lt;</w:t>
      </w:r>
      <w:r w:rsidRPr="00D05175">
        <w:rPr>
          <w:highlight w:val="yellow"/>
        </w:rPr>
        <w:t>FIGURE</w:t>
      </w:r>
      <w:r>
        <w:t>&gt;, and a render of the board is presented in &lt;</w:t>
      </w:r>
      <w:r w:rsidRPr="00D05175">
        <w:rPr>
          <w:highlight w:val="yellow"/>
        </w:rPr>
        <w:t>FIGURE</w:t>
      </w:r>
      <w:r>
        <w:t>&gt;. The schematics of the Data Acquisition System are presented in &lt;</w:t>
      </w:r>
      <w:r w:rsidRPr="00D05175">
        <w:rPr>
          <w:highlight w:val="yellow"/>
        </w:rPr>
        <w:t>APPENDIX</w:t>
      </w:r>
      <w:r>
        <w:t>&gt;.</w:t>
      </w:r>
    </w:p>
    <w:p w14:paraId="23730859" w14:textId="77777777" w:rsidR="002E0AB7" w:rsidRDefault="002E0AB7" w:rsidP="00D05175"/>
    <w:p w14:paraId="386135D9" w14:textId="7EEF7BBB" w:rsidR="002E0AB7" w:rsidRDefault="002E0AB7" w:rsidP="00D05175">
      <w:r>
        <w:rPr>
          <w:noProof/>
          <w:lang w:eastAsia="en-AU"/>
        </w:rPr>
        <w:lastRenderedPageBreak/>
        <w:drawing>
          <wp:anchor distT="0" distB="0" distL="114300" distR="114300" simplePos="0" relativeHeight="251676672" behindDoc="0" locked="0" layoutInCell="1" allowOverlap="1" wp14:anchorId="5A1B7663" wp14:editId="21FE29AC">
            <wp:simplePos x="0" y="0"/>
            <wp:positionH relativeFrom="margin">
              <wp:posOffset>43719</wp:posOffset>
            </wp:positionH>
            <wp:positionV relativeFrom="paragraph">
              <wp:posOffset>361796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4">
                      <a:extLst>
                        <a:ext uri="{BEBA8EAE-BF5A-486C-A8C5-ECC9F3942E4B}">
                          <a14:imgProps xmlns:a14="http://schemas.microsoft.com/office/drawing/2010/main">
                            <a14:imgLayer r:embed="rId35">
                              <a14:imgEffect>
                                <a14:backgroundRemoval t="1469" b="95060" l="1250" r="98750">
                                  <a14:backgroundMark x1="8365" y1="16422" x2="8365" y2="16422"/>
                                  <a14:backgroundMark x1="8077" y1="82510" x2="8077" y2="82510"/>
                                </a14:backgroundRemoval>
                              </a14:imgEffect>
                            </a14:imgLayer>
                          </a14:imgProps>
                        </a:ex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5648" behindDoc="0" locked="0" layoutInCell="1" allowOverlap="1" wp14:anchorId="7043AE8F" wp14:editId="2E917A16">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6">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0F4F5469" w14:textId="4A999ACF" w:rsidR="002E0AB7" w:rsidRDefault="002E0AB7" w:rsidP="00D05175">
      <w:r>
        <w:t>Power can be supplied to the board through a DC connector, capable of regulating 16 V. The linear regulat</w:t>
      </w:r>
      <w:r w:rsidR="00F22141">
        <w:t>or</w:t>
      </w:r>
      <w:r>
        <w:t xml:space="preserve"> used has a dropout voltage of less than 1V at full load, </w:t>
      </w:r>
      <w:r w:rsidR="00076D1F">
        <w:t>so the device can alternatively be powered by connecting 4 AA batteries in series to the battery connection header. This will increase portability and reduce conducted EMI from a mains-</w:t>
      </w:r>
      <w:r w:rsidR="00076D1F">
        <w:lastRenderedPageBreak/>
        <w:t xml:space="preserve">powered rectifier and switch mode power supply. The completed layout has a board area of 95mm x 60mm, which is small enough to comfortably attach to posterior portion of the EEG head strap. </w:t>
      </w:r>
    </w:p>
    <w:p w14:paraId="01D4DB15" w14:textId="7291EF99" w:rsidR="00D948C1" w:rsidRDefault="00D948C1" w:rsidP="00D05175"/>
    <w:p w14:paraId="63A1C547" w14:textId="04A341CA" w:rsidR="00D948C1" w:rsidRDefault="00D948C1" w:rsidP="00D05175">
      <w:r>
        <w:t>The interface specifications for this board are presented in &lt;</w:t>
      </w:r>
      <w:r w:rsidRPr="00403024">
        <w:rPr>
          <w:highlight w:val="yellow"/>
        </w:rPr>
        <w:t>TABLE</w:t>
      </w:r>
      <w:r>
        <w:t>&gt;.</w:t>
      </w:r>
    </w:p>
    <w:tbl>
      <w:tblPr>
        <w:tblStyle w:val="PlainTable2"/>
        <w:tblW w:w="0" w:type="auto"/>
        <w:jc w:val="center"/>
        <w:tblLook w:val="04A0" w:firstRow="1" w:lastRow="0" w:firstColumn="1" w:lastColumn="0" w:noHBand="0" w:noVBand="1"/>
      </w:tblPr>
      <w:tblGrid>
        <w:gridCol w:w="2918"/>
        <w:gridCol w:w="2918"/>
        <w:gridCol w:w="2919"/>
      </w:tblGrid>
      <w:tr w:rsidR="00D948C1" w14:paraId="4CBC1C8D" w14:textId="77777777" w:rsidTr="00D948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18B5E05" w14:textId="40632894" w:rsidR="00D948C1" w:rsidRDefault="00D948C1" w:rsidP="00D948C1">
            <w:pPr>
              <w:jc w:val="center"/>
            </w:pPr>
            <w:r>
              <w:t>Interface</w:t>
            </w:r>
          </w:p>
        </w:tc>
        <w:tc>
          <w:tcPr>
            <w:tcW w:w="2918" w:type="dxa"/>
            <w:vAlign w:val="center"/>
          </w:tcPr>
          <w:p w14:paraId="1AA2C8B9" w14:textId="7D312ABB"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71FB320D" w14:textId="4BF1141A" w:rsidR="00D948C1" w:rsidRDefault="00D948C1" w:rsidP="00D948C1">
            <w:pPr>
              <w:jc w:val="center"/>
              <w:cnfStyle w:val="100000000000" w:firstRow="1" w:lastRow="0" w:firstColumn="0" w:lastColumn="0" w:oddVBand="0" w:evenVBand="0" w:oddHBand="0" w:evenHBand="0" w:firstRowFirstColumn="0" w:firstRowLastColumn="0" w:lastRowFirstColumn="0" w:lastRowLastColumn="0"/>
            </w:pPr>
            <w:r>
              <w:t>Notes</w:t>
            </w:r>
          </w:p>
        </w:tc>
      </w:tr>
      <w:tr w:rsidR="00D948C1" w14:paraId="271FB2C0"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A02290" w14:textId="35F37C39" w:rsidR="00D948C1" w:rsidRDefault="00D948C1" w:rsidP="00D948C1">
            <w:pPr>
              <w:jc w:val="center"/>
            </w:pPr>
            <w:r>
              <w:t>Analog Signal Input</w:t>
            </w:r>
          </w:p>
        </w:tc>
        <w:tc>
          <w:tcPr>
            <w:tcW w:w="2918" w:type="dxa"/>
            <w:vAlign w:val="center"/>
          </w:tcPr>
          <w:p w14:paraId="055AEA3F" w14:textId="4D005AFB"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1</w:t>
            </w:r>
          </w:p>
        </w:tc>
        <w:tc>
          <w:tcPr>
            <w:tcW w:w="2919" w:type="dxa"/>
            <w:vAlign w:val="center"/>
          </w:tcPr>
          <w:p w14:paraId="0BD93700" w14:textId="40C3D66A"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8 Data Signals (Pins 1 – 8), 1 Reference Signal (Pin 9)</w:t>
            </w:r>
          </w:p>
        </w:tc>
      </w:tr>
      <w:tr w:rsidR="00D948C1" w14:paraId="26BEE627"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AF04954" w14:textId="39146FBE" w:rsidR="00D948C1" w:rsidRDefault="00D948C1" w:rsidP="00D948C1">
            <w:pPr>
              <w:jc w:val="center"/>
            </w:pPr>
            <w:r>
              <w:t>Serial-over-USB</w:t>
            </w:r>
          </w:p>
        </w:tc>
        <w:tc>
          <w:tcPr>
            <w:tcW w:w="2918" w:type="dxa"/>
            <w:vAlign w:val="center"/>
          </w:tcPr>
          <w:p w14:paraId="5F39F2BB" w14:textId="63C48EA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2</w:t>
            </w:r>
          </w:p>
        </w:tc>
        <w:tc>
          <w:tcPr>
            <w:tcW w:w="2919" w:type="dxa"/>
            <w:vAlign w:val="center"/>
          </w:tcPr>
          <w:p w14:paraId="4D21DA42" w14:textId="589F58B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Mini-USB port to UART facilitated by FTDI chip. FTDI drivers required. SW2 must be set to enable USB communication.</w:t>
            </w:r>
          </w:p>
        </w:tc>
      </w:tr>
      <w:tr w:rsidR="00D948C1" w14:paraId="61526AF5"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53A41C33" w14:textId="172A938B" w:rsidR="00D948C1" w:rsidRDefault="00D948C1" w:rsidP="00D948C1">
            <w:pPr>
              <w:jc w:val="center"/>
            </w:pPr>
            <w:r>
              <w:t>Battery Power In</w:t>
            </w:r>
          </w:p>
        </w:tc>
        <w:tc>
          <w:tcPr>
            <w:tcW w:w="2918" w:type="dxa"/>
            <w:vAlign w:val="center"/>
          </w:tcPr>
          <w:p w14:paraId="59DAC437" w14:textId="34EA2D04"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3</w:t>
            </w:r>
          </w:p>
        </w:tc>
        <w:tc>
          <w:tcPr>
            <w:tcW w:w="2919" w:type="dxa"/>
            <w:vAlign w:val="center"/>
          </w:tcPr>
          <w:p w14:paraId="38A65D34" w14:textId="64DAB6BD"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6V – 16V battery connection from daughter board. SW1 must be enabled to connect battery.</w:t>
            </w:r>
          </w:p>
        </w:tc>
      </w:tr>
      <w:tr w:rsidR="00D948C1" w14:paraId="05E4D140"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2009220E" w14:textId="09B1854C" w:rsidR="00D948C1" w:rsidRDefault="00D948C1" w:rsidP="00D948C1">
            <w:pPr>
              <w:jc w:val="center"/>
            </w:pPr>
            <w:r>
              <w:t>DC Power In</w:t>
            </w:r>
          </w:p>
        </w:tc>
        <w:tc>
          <w:tcPr>
            <w:tcW w:w="2918" w:type="dxa"/>
            <w:vAlign w:val="center"/>
          </w:tcPr>
          <w:p w14:paraId="196C3CF8" w14:textId="2BF32E8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4</w:t>
            </w:r>
          </w:p>
        </w:tc>
        <w:tc>
          <w:tcPr>
            <w:tcW w:w="2919" w:type="dxa"/>
            <w:vAlign w:val="center"/>
          </w:tcPr>
          <w:p w14:paraId="686BAD50" w14:textId="431583C1"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6V – 16V DC barrel jack.</w:t>
            </w:r>
          </w:p>
        </w:tc>
      </w:tr>
      <w:tr w:rsidR="00D948C1" w14:paraId="7867C303" w14:textId="77777777" w:rsidTr="00D948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FD4BFD8" w14:textId="6D2DF230" w:rsidR="00D948C1" w:rsidRDefault="00D948C1" w:rsidP="00D948C1">
            <w:pPr>
              <w:jc w:val="center"/>
            </w:pPr>
            <w:r>
              <w:t>Bluetooth</w:t>
            </w:r>
          </w:p>
        </w:tc>
        <w:tc>
          <w:tcPr>
            <w:tcW w:w="2918" w:type="dxa"/>
            <w:vAlign w:val="center"/>
          </w:tcPr>
          <w:p w14:paraId="3FD083EE" w14:textId="21754866" w:rsidR="00D948C1" w:rsidRDefault="00D948C1" w:rsidP="00D948C1">
            <w:pPr>
              <w:jc w:val="center"/>
              <w:cnfStyle w:val="000000100000" w:firstRow="0" w:lastRow="0" w:firstColumn="0" w:lastColumn="0" w:oddVBand="0" w:evenVBand="0" w:oddHBand="1" w:evenHBand="0" w:firstRowFirstColumn="0" w:firstRowLastColumn="0" w:lastRowFirstColumn="0" w:lastRowLastColumn="0"/>
            </w:pPr>
            <w:r>
              <w:t>J5</w:t>
            </w:r>
          </w:p>
        </w:tc>
        <w:tc>
          <w:tcPr>
            <w:tcW w:w="2919" w:type="dxa"/>
            <w:vAlign w:val="center"/>
          </w:tcPr>
          <w:p w14:paraId="3D621FB9" w14:textId="5D0B8281" w:rsidR="00D948C1" w:rsidRDefault="00D948C1" w:rsidP="00297FB6">
            <w:pPr>
              <w:jc w:val="center"/>
              <w:cnfStyle w:val="000000100000" w:firstRow="0" w:lastRow="0" w:firstColumn="0" w:lastColumn="0" w:oddVBand="0" w:evenVBand="0" w:oddHBand="1" w:evenHBand="0" w:firstRowFirstColumn="0" w:firstRowLastColumn="0" w:lastRowFirstColumn="0" w:lastRowLastColumn="0"/>
            </w:pPr>
            <w:r>
              <w:t xml:space="preserve">UART to Bluetooth </w:t>
            </w:r>
            <w:r w:rsidR="00297FB6">
              <w:t xml:space="preserve">module </w:t>
            </w:r>
            <w:r>
              <w:t>header, suitable for HC-05. SW2 must be set to enable Bluetooth communication.</w:t>
            </w:r>
          </w:p>
        </w:tc>
      </w:tr>
      <w:tr w:rsidR="00D948C1" w14:paraId="4FD5B156" w14:textId="77777777" w:rsidTr="00D948C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11589AFF" w14:textId="5CABEA6B" w:rsidR="00D948C1" w:rsidRDefault="00D948C1" w:rsidP="00D948C1">
            <w:pPr>
              <w:jc w:val="center"/>
            </w:pPr>
            <w:r>
              <w:t>ICSP</w:t>
            </w:r>
          </w:p>
        </w:tc>
        <w:tc>
          <w:tcPr>
            <w:tcW w:w="2918" w:type="dxa"/>
            <w:vAlign w:val="center"/>
          </w:tcPr>
          <w:p w14:paraId="0F3EE69B" w14:textId="4A4D0454"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r>
              <w:t>J6</w:t>
            </w:r>
          </w:p>
        </w:tc>
        <w:tc>
          <w:tcPr>
            <w:tcW w:w="2919" w:type="dxa"/>
            <w:vAlign w:val="center"/>
          </w:tcPr>
          <w:p w14:paraId="7B218419" w14:textId="77777777" w:rsidR="00D948C1" w:rsidRDefault="00D948C1" w:rsidP="00D948C1">
            <w:pPr>
              <w:jc w:val="center"/>
              <w:cnfStyle w:val="000000000000" w:firstRow="0" w:lastRow="0" w:firstColumn="0" w:lastColumn="0" w:oddVBand="0" w:evenVBand="0" w:oddHBand="0" w:evenHBand="0" w:firstRowFirstColumn="0" w:firstRowLastColumn="0" w:lastRowFirstColumn="0" w:lastRowLastColumn="0"/>
            </w:pPr>
          </w:p>
        </w:tc>
      </w:tr>
    </w:tbl>
    <w:p w14:paraId="061F8959" w14:textId="77777777" w:rsidR="00D948C1" w:rsidRDefault="00D948C1" w:rsidP="00D05175"/>
    <w:p w14:paraId="54BB9A47" w14:textId="3C1A80A4" w:rsidR="00F22141" w:rsidRDefault="00F22141" w:rsidP="00D05175"/>
    <w:p w14:paraId="5CB588AA" w14:textId="7795D9CD" w:rsidR="00F22141" w:rsidRDefault="00F22141" w:rsidP="00F22141">
      <w:pPr>
        <w:pStyle w:val="Heading2"/>
        <w:numPr>
          <w:ilvl w:val="0"/>
          <w:numId w:val="14"/>
        </w:numPr>
        <w:ind w:left="360"/>
      </w:pPr>
      <w:r>
        <w:t>Classification and Control Hardware</w:t>
      </w:r>
    </w:p>
    <w:p w14:paraId="4AD17A58" w14:textId="09CE553F" w:rsidR="00F22141" w:rsidRDefault="00F22141" w:rsidP="00F22141">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C260AA4" w:rsidR="00F22141" w:rsidRDefault="00F22141" w:rsidP="00F22141"/>
    <w:p w14:paraId="4A731257" w14:textId="1B673B9A" w:rsidR="00F22141" w:rsidRDefault="00F22141" w:rsidP="00F22141">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is representative of the data acquired in this application. If this is true, the data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will be used as training data. However, </w:t>
      </w:r>
      <w:r w:rsidR="00A05B90">
        <w:t>if the differences are too large, and a reliable classifier cannot be trained using this data, a training paradigm will be devised to train the SVM using data acquired using this system. This training paradigm will be discussed further in &lt;</w:t>
      </w:r>
      <w:r w:rsidR="00A05B90" w:rsidRPr="00A05B90">
        <w:rPr>
          <w:highlight w:val="yellow"/>
        </w:rPr>
        <w:t>SECTION</w:t>
      </w:r>
      <w:r w:rsidR="00A05B90">
        <w:t>&gt;.</w:t>
      </w:r>
    </w:p>
    <w:p w14:paraId="62664A6D" w14:textId="09421C61" w:rsidR="00A05B90" w:rsidRDefault="00A05B90" w:rsidP="00F22141"/>
    <w:p w14:paraId="4847747A" w14:textId="2DF27F17" w:rsidR="00A05B90" w:rsidRDefault="00A05B90" w:rsidP="00F22141">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w:t>
      </w:r>
      <w:r w:rsidR="00D948C1">
        <w:t>tes with a 32-bit architecture, enabling greater precious and speed during arithmetic operations &lt;</w:t>
      </w:r>
      <w:r w:rsidR="00D948C1" w:rsidRPr="00D948C1">
        <w:rPr>
          <w:highlight w:val="yellow"/>
        </w:rPr>
        <w:t>REFERENCE</w:t>
      </w:r>
      <w:r w:rsidR="00D948C1">
        <w:t xml:space="preserve">&gt;. </w:t>
      </w:r>
      <w:r w:rsidR="00403024">
        <w:t xml:space="preserve">Similarly, the 168MHz clock speed will be sufficient to </w:t>
      </w:r>
      <w:r w:rsidR="00297FB6">
        <w:t xml:space="preserve">apply the DCT and classify the signal online. There is </w:t>
      </w:r>
      <w:r w:rsidR="00297FB6">
        <w:lastRenderedPageBreak/>
        <w:t xml:space="preserve">significant documentation to accompany this chip, which may serve to reduce design complexity. </w:t>
      </w:r>
    </w:p>
    <w:p w14:paraId="4B0255F2" w14:textId="692252E9" w:rsidR="00297FB6" w:rsidRDefault="00297FB6" w:rsidP="00F22141"/>
    <w:p w14:paraId="64D3AEDA" w14:textId="3E6996A1" w:rsidR="00297FB6" w:rsidRPr="00F22141" w:rsidRDefault="00297FB6" w:rsidP="00F22141">
      <w:r>
        <w:t>The PCB for the classification and control board will be developed. Until that time, exact interface specifications remain to be determined. Subsequently, &lt;</w:t>
      </w:r>
      <w:r w:rsidRPr="00297FB6">
        <w:rPr>
          <w:highlight w:val="yellow"/>
        </w:rPr>
        <w:t>TABLE</w:t>
      </w:r>
      <w:r>
        <w:t xml:space="preserve">&gt; is subject to change. </w:t>
      </w:r>
    </w:p>
    <w:p w14:paraId="4A2668BB" w14:textId="77777777" w:rsidR="00F22141" w:rsidRPr="00F22141" w:rsidRDefault="00F22141" w:rsidP="00F22141"/>
    <w:tbl>
      <w:tblPr>
        <w:tblStyle w:val="PlainTable2"/>
        <w:tblW w:w="0" w:type="auto"/>
        <w:jc w:val="center"/>
        <w:tblLook w:val="04A0" w:firstRow="1" w:lastRow="0" w:firstColumn="1" w:lastColumn="0" w:noHBand="0" w:noVBand="1"/>
      </w:tblPr>
      <w:tblGrid>
        <w:gridCol w:w="2918"/>
        <w:gridCol w:w="2918"/>
        <w:gridCol w:w="2919"/>
      </w:tblGrid>
      <w:tr w:rsidR="00297FB6" w14:paraId="3EB530D2" w14:textId="77777777" w:rsidTr="000E46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6EEDD49" w14:textId="77777777" w:rsidR="00297FB6" w:rsidRDefault="00297FB6" w:rsidP="000E4651">
            <w:pPr>
              <w:jc w:val="center"/>
            </w:pPr>
            <w:r>
              <w:t>Interface</w:t>
            </w:r>
          </w:p>
        </w:tc>
        <w:tc>
          <w:tcPr>
            <w:tcW w:w="2918" w:type="dxa"/>
            <w:vAlign w:val="center"/>
          </w:tcPr>
          <w:p w14:paraId="54AC026C" w14:textId="77777777" w:rsidR="00297FB6" w:rsidRDefault="00297FB6" w:rsidP="000E4651">
            <w:pPr>
              <w:jc w:val="center"/>
              <w:cnfStyle w:val="100000000000" w:firstRow="1" w:lastRow="0" w:firstColumn="0" w:lastColumn="0" w:oddVBand="0" w:evenVBand="0" w:oddHBand="0" w:evenHBand="0" w:firstRowFirstColumn="0" w:firstRowLastColumn="0" w:lastRowFirstColumn="0" w:lastRowLastColumn="0"/>
            </w:pPr>
            <w:r>
              <w:t>Connector</w:t>
            </w:r>
          </w:p>
        </w:tc>
        <w:tc>
          <w:tcPr>
            <w:tcW w:w="2919" w:type="dxa"/>
            <w:vAlign w:val="center"/>
          </w:tcPr>
          <w:p w14:paraId="65E5DF52" w14:textId="77777777" w:rsidR="00297FB6" w:rsidRDefault="00297FB6" w:rsidP="000E4651">
            <w:pPr>
              <w:jc w:val="center"/>
              <w:cnfStyle w:val="100000000000" w:firstRow="1" w:lastRow="0" w:firstColumn="0" w:lastColumn="0" w:oddVBand="0" w:evenVBand="0" w:oddHBand="0" w:evenHBand="0" w:firstRowFirstColumn="0" w:firstRowLastColumn="0" w:lastRowFirstColumn="0" w:lastRowLastColumn="0"/>
            </w:pPr>
            <w:r>
              <w:t>Notes</w:t>
            </w:r>
          </w:p>
        </w:tc>
      </w:tr>
      <w:tr w:rsidR="00297FB6" w14:paraId="76D60952" w14:textId="77777777" w:rsidTr="000E4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481EAE92" w14:textId="2477046D" w:rsidR="00297FB6" w:rsidRDefault="00297FB6" w:rsidP="000E4651">
            <w:pPr>
              <w:jc w:val="center"/>
            </w:pPr>
            <w:r>
              <w:t>Bluetooth</w:t>
            </w:r>
          </w:p>
        </w:tc>
        <w:tc>
          <w:tcPr>
            <w:tcW w:w="2918" w:type="dxa"/>
            <w:vAlign w:val="center"/>
          </w:tcPr>
          <w:p w14:paraId="5C1BFF6A" w14:textId="6A2CAE40" w:rsidR="00297FB6" w:rsidRDefault="00297FB6" w:rsidP="000E4651">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9226052" w14:textId="583FBCF1" w:rsidR="00297FB6" w:rsidRDefault="00297FB6" w:rsidP="000E4651">
            <w:pPr>
              <w:jc w:val="center"/>
              <w:cnfStyle w:val="000000100000" w:firstRow="0" w:lastRow="0" w:firstColumn="0" w:lastColumn="0" w:oddVBand="0" w:evenVBand="0" w:oddHBand="1" w:evenHBand="0" w:firstRowFirstColumn="0" w:firstRowLastColumn="0" w:lastRowFirstColumn="0" w:lastRowLastColumn="0"/>
            </w:pPr>
            <w:r>
              <w:t>UART to Bluetooth module header, suitable for HC-05.</w:t>
            </w:r>
            <w:r w:rsidR="006E6F4E">
              <w:t xml:space="preserve"> This will communicate with the Data Acquisition Board or Android App.</w:t>
            </w:r>
          </w:p>
        </w:tc>
      </w:tr>
      <w:tr w:rsidR="00297FB6" w14:paraId="716FCFF6" w14:textId="77777777" w:rsidTr="000E465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0C307F56" w14:textId="0EA402DA" w:rsidR="00297FB6" w:rsidRDefault="00297FB6" w:rsidP="000E4651">
            <w:pPr>
              <w:jc w:val="center"/>
            </w:pPr>
            <w:r>
              <w:t>SWD</w:t>
            </w:r>
          </w:p>
        </w:tc>
        <w:tc>
          <w:tcPr>
            <w:tcW w:w="2918" w:type="dxa"/>
            <w:vAlign w:val="center"/>
          </w:tcPr>
          <w:p w14:paraId="3B91B320" w14:textId="3CED4602" w:rsidR="00297FB6" w:rsidRDefault="00297FB6" w:rsidP="000E4651">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5F91A4E5" w14:textId="7F92B2C9" w:rsidR="00297FB6" w:rsidRDefault="00297FB6" w:rsidP="000E4651">
            <w:pPr>
              <w:jc w:val="center"/>
              <w:cnfStyle w:val="000000000000" w:firstRow="0" w:lastRow="0" w:firstColumn="0" w:lastColumn="0" w:oddVBand="0" w:evenVBand="0" w:oddHBand="0" w:evenHBand="0" w:firstRowFirstColumn="0" w:firstRowLastColumn="0" w:lastRowFirstColumn="0" w:lastRowLastColumn="0"/>
            </w:pPr>
            <w:r>
              <w:t xml:space="preserve">A single wire debugging programming header, for use with an ST-LINK V2 programmer. </w:t>
            </w:r>
          </w:p>
        </w:tc>
      </w:tr>
      <w:tr w:rsidR="00297FB6" w14:paraId="7F8D3580" w14:textId="77777777" w:rsidTr="000E46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3BD68002" w14:textId="77777777" w:rsidR="00297FB6" w:rsidRDefault="00297FB6" w:rsidP="000E4651">
            <w:pPr>
              <w:jc w:val="center"/>
            </w:pPr>
            <w:r>
              <w:t>DC Power In</w:t>
            </w:r>
          </w:p>
        </w:tc>
        <w:tc>
          <w:tcPr>
            <w:tcW w:w="2918" w:type="dxa"/>
            <w:vAlign w:val="center"/>
          </w:tcPr>
          <w:p w14:paraId="2EF9A6B8" w14:textId="391EBFCA" w:rsidR="00297FB6" w:rsidRDefault="00297FB6" w:rsidP="000E4651">
            <w:pPr>
              <w:jc w:val="center"/>
              <w:cnfStyle w:val="000000100000" w:firstRow="0" w:lastRow="0" w:firstColumn="0" w:lastColumn="0" w:oddVBand="0" w:evenVBand="0" w:oddHBand="1" w:evenHBand="0" w:firstRowFirstColumn="0" w:firstRowLastColumn="0" w:lastRowFirstColumn="0" w:lastRowLastColumn="0"/>
            </w:pPr>
            <w:r>
              <w:t>TBD</w:t>
            </w:r>
          </w:p>
        </w:tc>
        <w:tc>
          <w:tcPr>
            <w:tcW w:w="2919" w:type="dxa"/>
            <w:vAlign w:val="center"/>
          </w:tcPr>
          <w:p w14:paraId="3A7D9A17" w14:textId="1F1A3FFE" w:rsidR="00297FB6" w:rsidRDefault="00297FB6" w:rsidP="000E4651">
            <w:pPr>
              <w:jc w:val="center"/>
              <w:cnfStyle w:val="000000100000" w:firstRow="0" w:lastRow="0" w:firstColumn="0" w:lastColumn="0" w:oddVBand="0" w:evenVBand="0" w:oddHBand="1" w:evenHBand="0" w:firstRowFirstColumn="0" w:firstRowLastColumn="0" w:lastRowFirstColumn="0" w:lastRowLastColumn="0"/>
            </w:pPr>
            <w:r>
              <w:t>6</w:t>
            </w:r>
            <w:r>
              <w:t>V – 16V DC barrel jack.</w:t>
            </w:r>
          </w:p>
        </w:tc>
      </w:tr>
      <w:tr w:rsidR="00297FB6" w14:paraId="01957080" w14:textId="77777777" w:rsidTr="000E4651">
        <w:trPr>
          <w:jc w:val="center"/>
        </w:trPr>
        <w:tc>
          <w:tcPr>
            <w:cnfStyle w:val="001000000000" w:firstRow="0" w:lastRow="0" w:firstColumn="1" w:lastColumn="0" w:oddVBand="0" w:evenVBand="0" w:oddHBand="0" w:evenHBand="0" w:firstRowFirstColumn="0" w:firstRowLastColumn="0" w:lastRowFirstColumn="0" w:lastRowLastColumn="0"/>
            <w:tcW w:w="2918" w:type="dxa"/>
            <w:vAlign w:val="center"/>
          </w:tcPr>
          <w:p w14:paraId="674A64D6" w14:textId="20B8BA13" w:rsidR="00297FB6" w:rsidRDefault="006E6F4E" w:rsidP="000E4651">
            <w:pPr>
              <w:jc w:val="center"/>
            </w:pPr>
            <w:r>
              <w:t>Servo Headers</w:t>
            </w:r>
          </w:p>
        </w:tc>
        <w:tc>
          <w:tcPr>
            <w:tcW w:w="2918" w:type="dxa"/>
            <w:vAlign w:val="center"/>
          </w:tcPr>
          <w:p w14:paraId="2C0B50F7" w14:textId="42D40C8B" w:rsidR="00297FB6" w:rsidRDefault="006E6F4E" w:rsidP="000E4651">
            <w:pPr>
              <w:jc w:val="center"/>
              <w:cnfStyle w:val="000000000000" w:firstRow="0" w:lastRow="0" w:firstColumn="0" w:lastColumn="0" w:oddVBand="0" w:evenVBand="0" w:oddHBand="0" w:evenHBand="0" w:firstRowFirstColumn="0" w:firstRowLastColumn="0" w:lastRowFirstColumn="0" w:lastRowLastColumn="0"/>
            </w:pPr>
            <w:r>
              <w:t>TBD</w:t>
            </w:r>
          </w:p>
        </w:tc>
        <w:tc>
          <w:tcPr>
            <w:tcW w:w="2919" w:type="dxa"/>
            <w:vAlign w:val="center"/>
          </w:tcPr>
          <w:p w14:paraId="492DEACC" w14:textId="6C7D03E6" w:rsidR="00297FB6" w:rsidRDefault="006E6F4E" w:rsidP="000E4651">
            <w:pPr>
              <w:jc w:val="center"/>
              <w:cnfStyle w:val="000000000000" w:firstRow="0" w:lastRow="0" w:firstColumn="0" w:lastColumn="0" w:oddVBand="0" w:evenVBand="0" w:oddHBand="0" w:evenHBand="0" w:firstRowFirstColumn="0" w:firstRowLastColumn="0" w:lastRowFirstColumn="0" w:lastRowLastColumn="0"/>
            </w:pPr>
            <w:r>
              <w:t xml:space="preserve">6 x 3 pin headers to power and control the servos. One connector per finger, one for the wrist. </w:t>
            </w:r>
          </w:p>
        </w:tc>
      </w:tr>
    </w:tbl>
    <w:p w14:paraId="32E11F5C" w14:textId="77777777" w:rsidR="006E6F4E" w:rsidRDefault="006E6F4E" w:rsidP="00D05175"/>
    <w:p w14:paraId="0EFAE843" w14:textId="7F9A1DE7" w:rsidR="006E6F4E" w:rsidRDefault="006E6F4E" w:rsidP="00D05175">
      <w:r>
        <w:t>The control and classification board will be installed inside the prosthetic arm. Using Autodesk Tinkercad, the boundaries to the board void were determined. These are presented in &lt;</w:t>
      </w:r>
      <w:r w:rsidRPr="006E6F4E">
        <w:rPr>
          <w:highlight w:val="yellow"/>
        </w:rPr>
        <w:t>FIGURE</w:t>
      </w:r>
      <w:r>
        <w:t xml:space="preserve">&gt;. This figure shows the board </w:t>
      </w:r>
      <w:proofErr w:type="spellStart"/>
      <w:r>
        <w:t>cutouts</w:t>
      </w:r>
      <w:proofErr w:type="spellEnd"/>
      <w:r>
        <w:t xml:space="preserve"> required</w:t>
      </w:r>
      <w:bookmarkStart w:id="30" w:name="_GoBack"/>
      <w:bookmarkEnd w:id="30"/>
      <w:r>
        <w:t xml:space="preserve"> to fit in the void. </w:t>
      </w:r>
    </w:p>
    <w:p w14:paraId="334AF6C4" w14:textId="27BCDA14" w:rsidR="00A95FFA" w:rsidRDefault="006E6F4E" w:rsidP="00D05175">
      <w:r>
        <w:rPr>
          <w:noProof/>
          <w:lang w:eastAsia="en-AU"/>
        </w:rPr>
        <w:lastRenderedPageBreak/>
        <mc:AlternateContent>
          <mc:Choice Requires="wpg">
            <w:drawing>
              <wp:anchor distT="0" distB="0" distL="114300" distR="114300" simplePos="0" relativeHeight="251687936" behindDoc="0" locked="0" layoutInCell="1" allowOverlap="1" wp14:anchorId="1306FFF2" wp14:editId="67868EC8">
                <wp:simplePos x="0" y="0"/>
                <wp:positionH relativeFrom="margin">
                  <wp:align>center</wp:align>
                </wp:positionH>
                <wp:positionV relativeFrom="paragraph">
                  <wp:posOffset>0</wp:posOffset>
                </wp:positionV>
                <wp:extent cx="5565775" cy="6381750"/>
                <wp:effectExtent l="0" t="0" r="15875" b="0"/>
                <wp:wrapTopAndBottom/>
                <wp:docPr id="32" name="Group 32"/>
                <wp:cNvGraphicFramePr/>
                <a:graphic xmlns:a="http://schemas.openxmlformats.org/drawingml/2006/main">
                  <a:graphicData uri="http://schemas.microsoft.com/office/word/2010/wordprocessingGroup">
                    <wpg:wgp>
                      <wpg:cNvGrpSpPr/>
                      <wpg:grpSpPr>
                        <a:xfrm>
                          <a:off x="0" y="0"/>
                          <a:ext cx="5565775" cy="6381750"/>
                          <a:chOff x="0" y="0"/>
                          <a:chExt cx="5565775" cy="6381750"/>
                        </a:xfrm>
                      </wpg:grpSpPr>
                      <pic:pic xmlns:pic="http://schemas.openxmlformats.org/drawingml/2006/picture">
                        <pic:nvPicPr>
                          <pic:cNvPr id="20" name="Picture 20"/>
                          <pic:cNvPicPr>
                            <a:picLocks noChangeAspect="1"/>
                          </pic:cNvPicPr>
                        </pic:nvPicPr>
                        <pic:blipFill>
                          <a:blip r:embed="rId37">
                            <a:clrChange>
                              <a:clrFrom>
                                <a:srgbClr val="FAFAFA"/>
                              </a:clrFrom>
                              <a:clrTo>
                                <a:srgbClr val="FAFAFA">
                                  <a:alpha val="0"/>
                                </a:srgbClr>
                              </a:clrTo>
                            </a:clrChange>
                            <a:extLst>
                              <a:ext uri="{28A0092B-C50C-407E-A947-70E740481C1C}">
                                <a14:useLocalDpi xmlns:a14="http://schemas.microsoft.com/office/drawing/2010/main" val="0"/>
                              </a:ext>
                            </a:extLst>
                          </a:blip>
                          <a:stretch>
                            <a:fillRect/>
                          </a:stretch>
                        </pic:blipFill>
                        <pic:spPr>
                          <a:xfrm>
                            <a:off x="0" y="0"/>
                            <a:ext cx="5565775" cy="6174105"/>
                          </a:xfrm>
                          <a:prstGeom prst="rect">
                            <a:avLst/>
                          </a:prstGeom>
                        </pic:spPr>
                      </pic:pic>
                      <wps:wsp>
                        <wps:cNvPr id="23" name="Text Box 23"/>
                        <wps:cNvSpPr txBox="1"/>
                        <wps:spPr>
                          <a:xfrm>
                            <a:off x="1438275" y="6076950"/>
                            <a:ext cx="1400175" cy="304800"/>
                          </a:xfrm>
                          <a:prstGeom prst="rect">
                            <a:avLst/>
                          </a:prstGeom>
                          <a:noFill/>
                          <a:ln w="6350">
                            <a:noFill/>
                          </a:ln>
                        </wps:spPr>
                        <wps:txbx>
                          <w:txbxContent>
                            <w:p w14:paraId="69957852" w14:textId="3E19C98E" w:rsidR="006E6F4E" w:rsidRDefault="006E6F4E" w:rsidP="006E6F4E">
                              <w:pPr>
                                <w:jc w:val="center"/>
                              </w:pPr>
                              <w:r>
                                <w:t xml:space="preserve">Prosthetic Forea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819525" y="2476500"/>
                            <a:ext cx="1400175" cy="504825"/>
                          </a:xfrm>
                          <a:prstGeom prst="rect">
                            <a:avLst/>
                          </a:prstGeom>
                          <a:noFill/>
                          <a:ln w="6350">
                            <a:noFill/>
                          </a:ln>
                        </wps:spPr>
                        <wps:txbx>
                          <w:txbxContent>
                            <w:p w14:paraId="352A3E0E" w14:textId="1A5B94E1" w:rsidR="006E6F4E" w:rsidRDefault="006E6F4E" w:rsidP="006E6F4E">
                              <w:pPr>
                                <w:jc w:val="center"/>
                              </w:pPr>
                              <w:r>
                                <w:t>Maximum PCB Area</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a:off x="3895725" y="2400300"/>
                            <a:ext cx="0" cy="1323975"/>
                          </a:xfrm>
                          <a:prstGeom prst="straightConnector1">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rot="16200000">
                            <a:off x="3028950" y="2809875"/>
                            <a:ext cx="1400175" cy="276225"/>
                          </a:xfrm>
                          <a:prstGeom prst="rect">
                            <a:avLst/>
                          </a:prstGeom>
                          <a:noFill/>
                          <a:ln w="6350">
                            <a:noFill/>
                          </a:ln>
                        </wps:spPr>
                        <wps:txbx>
                          <w:txbxContent>
                            <w:p w14:paraId="3FFC805B" w14:textId="1AE97710" w:rsidR="006E6F4E" w:rsidRDefault="006E6F4E" w:rsidP="006E6F4E">
                              <w:pPr>
                                <w:jc w:val="center"/>
                              </w:pPr>
                              <w:r>
                                <w:t>52.00mm</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Connector 27"/>
                        <wps:cNvCnPr/>
                        <wps:spPr>
                          <a:xfrm flipH="1">
                            <a:off x="3848100" y="3771900"/>
                            <a:ext cx="1600200" cy="0"/>
                          </a:xfrm>
                          <a:prstGeom prst="line">
                            <a:avLst/>
                          </a:prstGeom>
                          <a:ln w="38100">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3971925" y="3781425"/>
                            <a:ext cx="1400175" cy="276225"/>
                          </a:xfrm>
                          <a:prstGeom prst="rect">
                            <a:avLst/>
                          </a:prstGeom>
                          <a:noFill/>
                          <a:ln w="6350">
                            <a:noFill/>
                          </a:ln>
                        </wps:spPr>
                        <wps:txbx>
                          <w:txbxContent>
                            <w:p w14:paraId="22260CCA" w14:textId="0066EB88" w:rsidR="006E6F4E" w:rsidRDefault="006E6F4E" w:rsidP="006E6F4E">
                              <w:pPr>
                                <w:jc w:val="center"/>
                              </w:pPr>
                              <w:r>
                                <w:t>62.85mm</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306FFF2" id="Group 32" o:spid="_x0000_s1035" style="position:absolute;margin-left:0;margin-top:0;width:438.25pt;height:502.5pt;z-index:251687936;mso-position-horizontal:center;mso-position-horizontal-relative:margin" coordsize="55657,63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Uu2TkgUAAC8XAAAOAAAAZHJzL2Uyb0RvYy54bWzsWF1v2zYUfR+w/0Do&#10;PbUky5Zt1ClcJ+kKBG3QZOgzLVOWUInUKDp2Nuy/71xSkhM7WdI8pEOXBFH4cUnej3MPr/T23bYs&#10;2LXQda7k1Ave+B4TMlHLXK6m3u9XZ0cjj9WGyyUvlBRT70bU3rvjX395u6kmIlSZKpZCM2wi68mm&#10;mnqZMdWk16uTTJS8fqMqITGZKl1yg65e9Zaab7B7WfRC3x/2NkovK60SUdcYPXGT3rHdP01FYj6n&#10;aS0MK6YedDP2qe1zQc/e8Vs+WWleZXnSqMGfoUXJc4lDu61OuOFsrfODrco80apWqXmTqLKn0jRP&#10;hLUB1gT+njUftFpX1pbVZLOqOjfBtXt+eva2yafrC83y5dTrhx6TvESM7LEMfThnU60mkPmgq8vq&#10;QjcDK9cje7epLuk/LGFb69abzq1ia1iCwcFgOIjjgccSzA37oyAeNI5PMkTnYF2SnT6ystce3CP9&#10;OnWqPJngr/ETWgd+ehxPWGXWWnjNJuWT9ii5/raujhDSipt8kRe5ubHwRPBIKXl9kScX2nV2Lg+B&#10;SOdyTNOpDCPwMS0hKbeGk03nKvlWM6nmGZcrMasrIBv5RtK9u+K2e+fARZFXZ3lRUJyo3ZiGLNhD&#10;0T3ecQg9Ucm6FNK4lNOigJVK1lle1R7TE1EuBBCkPy4DmwRJoZ2edCI6Z1pZkNR6tZgXml1zZOPZ&#10;jH6tAXeEIH+laOF90jTOiyrjbg/rLYChEYUv7Fa03rV2agCM57Wh9QRLm5p/haOZ74/D90fzgT8/&#10;ivz49Gg2juKj2D+NIz8aBfNg/jdZFESTdS0QA16cVHnjP4weePDePGwYy2W4ZYq72kMhq2+rIlSn&#10;MFkfGC1MklEzRQS/IOoUcVjcTthw7yJMWKiRqbTi+3MziKPAHzQxaZdXujYfhCoZNRBl6GCjzK/h&#10;UKdNKwLVdgrYJrpEIiD3usUdek/zG1H7fbR4mfFKQAXa9lYy9dtkuqIIv1dbFvbJlEaM+IuZLcab&#10;vKHxB1wVRP1RSIxFhOXHw3FLWLQzUVoQ+T5ozFFaH1DxWyg+y2t8IhVlKLTlk0KyDfEkzqRuN4Oo&#10;FxIe3ulNLbNdbC1/R62tC7W8galaIVggmLpKznJE7pzX5oJr3G4YxI1tPuORFgpnqablsUzpP+8b&#10;J3kEDbMe2+C2nHr1H2tONFl8lAjnOIgiul5tJxrExGz69szi9oxcl3MFCgisdrZJ8qZomykI4yui&#10;P6NTMcVlgrOnnmmbc+PucBQGiZjNrJBj33N5WYGzHRERLq+2X7muGvAaBPCTagEELrmLYSfrvD5b&#10;G5XmFuDkZ+fVxv0A80uhOjpEdRdpgP97UI2bdzwIHarDKB4OHGgdIx6gegBUQ9gl+A9DtVVg5/9X&#10;VIMRfgJUA4Su8Lk0muerzLCZ1mrD5kpK3C9KMwc9ijxQPpdN7fkgY/dHY7BOi23f7+9jGyxC5WfQ&#10;D/tjEPe/whqXq1Wq08axyR5Z0J2442skF46kfib48lQumbmpUEwbnaNiK8CUINpSLMGYAm9K1LJs&#10;b3hePFX6/hugNjeFcIp8ESnuAnvB0YB9ixJdxbX85upFukcgSRKuqGgWOfUfXNTI0jJh36y60x5Z&#10;2EnbE5U03cIyl0pbp+2daratqqmTb+89Z+uOECiO1HtBRh622N3VGcP27n0KIzsOC4Z4fcWPtb55&#10;e+r7IWAMpAKo4cgfjxxQHyDoMB6GP56gO9Nfy46fqeyIW5B3BN2RIQvjW3B/gJpZijeY39o6rMX3&#10;CO9UgDzhux/HwXifpIOh7yMtHFU/UlEXuaSXgIMa7pWW20vg/0XL+NDoSoodLY9u4fS7CuUxsNkU&#10;E/14FESOZv/TPNzl5CsPvwwP20+P+CqLAuTOZ9/bfVuc7L5zH/8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PxqRL3QAAAAYBAAAPAAAAZHJzL2Rvd25yZXYueG1sTI9BS8NAEIXv&#10;gv9hGcGb3Y2SWtJsSinqqQi2gvQ2zU6T0OxuyG6T9N87etHLg+E93vsmX022FQP1ofFOQzJTIMiV&#10;3jSu0vC5f31YgAgRncHWO9JwpQCr4vYmx8z40X3QsIuV4BIXMtRQx9hlUoayJoth5jty7J18bzHy&#10;2VfS9DhyuW3lo1JzabFxvFBjR5uayvPuYjW8jTiun5KXYXs+ba6Hffr+tU1I6/u7ab0EEWmKf2H4&#10;wWd0KJjp6C/OBNFq4Efir7K3eJ6nII4cUipVIItc/scvvgEAAP//AwBQSwMECgAAAAAAAAAhAObY&#10;+BinGQQApxkEABQAAABkcnMvbWVkaWEvaW1hZ2UxLnBuZ4lQTkcNChoKAAAADUlIRFIAAAKuAAAC&#10;+QgCAAAA/hYxHgAAAAFzUkdCAK7OHOkAAP/KSURBVHhe7P0HkCVrdt8HXn/LV3W1fe+1eW2ed2MB&#10;DMwMBgOCEA0Agk67GySlCFEhrJYrKUQpRGkRCik2KG2syI0QN0RyRYYEgLuLWMWSw2XQAILHEGPf&#10;zPOmvXvd1bb8rapr93fO+fK7eV3evKaq63XnjRvVX3/5ZebJ8+XNPN//nPM/6XK5nEo+iQYSDSQa&#10;SDSwDzTwI9/Y+NaPz+wDQRIRniwNZJ6sy02uNtFAooFEA4kGEg0kGmjVQGIKJHdEooFEA4kGEg0k&#10;GniiNZCYAk/09CcXn2gg0UCigUQDiQYSUyC5BxINJBpINJBoINHAE62BxBR4oqc/ufhEA4kGEg0k&#10;Gkg0kJgCyT2QaCDRQKKBRAOJBp5oDSSmwBM9/cnFJxpINJBoINFAooHEFEjugUQDiQYSDSQaSDTw&#10;RGsgMQWe6OlPLj7RQKKBRAOJBhINJKZAcg8kGkg0kGgg0UCigSdaA4kp8ERPf3LxiQYSDSQaSDSQ&#10;aCAxBZJ7INFAooFEA4kGEg080RpITIEnevqTi080kGgg0UCigUQDiSmQ3AOJBhINJBpINJBo4InW&#10;QGIKPNHTn1x8ooFEA4kGEg0kGkhMgeQeSDSQaCDRQKKBRANPtAYSU+CJnv7k4hMNJBpINJBoINFA&#10;ulwuJ1oYSANvf3Tl7Y8uR+zyl3/hawMdMBmcaODRaoBb+o0XTz9aGZKzmwZ+5Bsb3/rxmUQbiQb2&#10;WAOJKTCwwn/167/9q//ktyN2+61f+ZsDHzTZIdHA7mig7+1qp01u2t1R/8BHTUyBgVWW7DAODSQO&#10;goG1yBKKfbY2Kw/ubrZ96WSTDUg+iQb2gwZi3o0xh+2HK0pkSDSQaGDsGkhMgYFV+vaH4h24cXn5&#10;wZ3Ntm9pU7wtrMMGPmiyQ6KB3dGAIf/n373b62v2a3LT7o76k6MmGvh0aCAxBT4d85RImWhgOA28&#10;8eIZdpyaKfTaHWRLoCw1cJNPooFEA0+mBhJTYJzzPjUtD9zkqTpOnSbHGk0DhgocPDLd6zCljXLi&#10;2BpNx8neiQY+9RpITIHBprCvS7W0sS3WQBIuMJhek9G7q4HJ6XzECQwYSHwEuzsHydETDexjDSSm&#10;wDCTY6uozg8P3Pu3HiZP1WF0muyzyxqI8BEADCRo1i6rPzl8ooF9rYHEFBhseoxRwMIDu342DRX4&#10;8HICDAym2WT07mjA1vqbq2sRPgIGJD6C3VF/ctREA58ODSSmwPjn6fqFpQQYGL9akyMOpQHjwFi6&#10;fjPxEQylv2SnRANPhAYSU2D807y5vmXAQOJ8Hb9ykyMOogG7A+9cv7mxsraxshrHR5CgWYMoOBmb&#10;aOAx0UBiCgw2kZ5fqPduaTbduHhXgIF/8tuJNTCYfpPRY9WAgwSu3eSo6XQ6Ghj48z/z5QTNGqv6&#10;k4MlGvjUaCAxBQabKksUtDCrtg9LrtKG4AEyYLN849I9swb+4//2Hwx2jmR0ooFd0MDStRuW7Nrr&#10;8zu//y6bklTYXdB9cshEA/tdA4kpMLYZYsllrgGWX2ou7Hz8tqzGeLb+9F/5zxPcdWyKTg4UTwPe&#10;O5BKNdhjY3U9GhX45vc+ToIH46k2GZVo4HHTQGIK7MqMNuTZKx+sga3NHRr/8X/zPybOgl3RdXLQ&#10;bhoAiwq8Azf8dvIIIsIFGJYQDCR3U6KBJ1MDiSkwwLzbyp7VVb99BBXwn+uXHjy4s8F/eTQDDyQG&#10;QT/tJdtH0gA3mKBQ6sm68kFLZSx8BNEphQnBwEiqT3ZONPCp1UBiCgw8ddncRK990qkWI8APu39n&#10;/eN3bj9/4rgZBIk1MLDSkx1iaABTVWxNzR7cXNt871vvbq5tpDNZv+vG6lq0j4CRiY8ghqaTIYkG&#10;HjcNJKbAADMazS9ETBaswxYo0PpxPf/sn383gQcGUHcyNLYGMALwCOCEMiMAMODKB668UDptpoBz&#10;WSU+gthKfQQDv79a+9x803R7BBIkp3xSNZCYAmObeR82GHFEgwcSg2BsSk8ORBiKGgF4BLwRABjg&#10;FeNMARe9ko7vI0gCXZObK9HAk6OBxBQY+1zjJejuJvBnwiAwa4CPBRAkMQRjn4bH/oCGBITDAkAC&#10;wkaA04BDBdz/IBrq6yNICAYe+5snucBEA20aSJfLPen0E2W1aYDHLj3n3xX6oM7P868d+fD7V9Lp&#10;jJoCmaY90PosDnZkoCCBhHEdPDLlj/aX/8zXaP/lX5C/ySfRQKcGsACINQln/5fWS5ffvxShq3pt&#10;q1GrpOw+bNTPvfHq8sN6V24MOwhZBsdPL9D4rV/5m8kU7KUGcBD8g+vl/+G1yb08aXKuRANoIDEF&#10;BrgN+poCH/3gKipNYQ04cgE9eBdTQGCDwGiQIRbX3WYTJAbBAHPziIZGo+hvvHh6jHK1GQFYAHdv&#10;3d9cK8n7nTd974+aAlW9LWXszPzc2ddf6WXR2mGwaxNTYIxzF/NQiSkQU1HJsLFrIDEF4qqUpRhg&#10;PonXD+5Icfe2DwupxcPF6xfueFNAX/ZxTQF/NGyCL33hhfPXm7ngCU7QpmpQ8TiMeHuwohWIXiP1&#10;en2Yu9HtuU4Y4OrH180CaH7qtUaj3lOORq1WNR5M7kiJHzz3+ivRwMCJMwfwI/ytv/FXx2vNxP2x&#10;PanjElPgSZ35R3/diSng5qDvY93G9TMF1HegqEBvU8BFEggq0BzUfiu0OQ5sc2IWoATDZvp+9uA1&#10;1leSN14687f+s3+nr6idA7gbSVeRv0oPYJ8wDNCxS0PW/b0/tYrFpti915hZmH/6zHM3Li/32sP7&#10;CLiEiMNi6CS2whDz22uXxBQYozKTQw2kgcQUcOqKaQr0glUPHp1u1Mr3l9b0eevSgQQV0LiB0JQ0&#10;IwqjTQF9bMuO5jVYPNLuPnxizQJewPdu3V9+0HMRbK+xoV/DMX8/3g7oZR0OgbF3AgAmzP3bD+/c&#10;7B6h4qWN9hGIKQBsEEosfOMnvnTzykpExIDJH/0ZC+zR7yRP0PbEFHiCJnufXWpiCrSYAvCr9Foq&#10;2ZMx0hSo3F9ajTQFWjILnCkg7/zuGQdmCoQ/iVmANmKaAozcPR+BOSkI199cXc8W57r6jGKaAl1f&#10;/xBUlNa3SuvbVtVCgv3qUdEAMqJ/uEAQOag+gtmFhafOnIsABsxHgKFjpENtHzYBXO22vbXPnpa7&#10;Lk5iCuy6ipMT9NBAYgq0mAK9Vngs+nnw9drKIQQVqFfv317pMAWcs0BPM6opEMcs4OlsmO3oXur9&#10;+at55KaAtwMuv/vxzPzssdOnu75Q7VXaaY50Bf9RNa9//t6/tRy8/sPq728KpPqFC1TLMA/m1ACt&#10;NxoNGq//+A9HBA+a/BHIQUxbZ3/eRftTqsQU2J/z8iRIlZgCsUwBv0Lquv7jEAy4d+sB1Qhpn3zu&#10;2NRM8frFe1KIKIgbaLMDxC5wEd1mJHQBBjpRgV535MGj6kQ43D0HyVwJb7zoTIRP9W1tfpw4DgIu&#10;czfCBSx6lIO/+6/f5G9fUwAZGNbp+PezgAXQ4/XfMlH1er+k30a9Ua9FTO6zL5289M4H6XQOBIHI&#10;Amgxz772SiY30QsYMD9LBE7Wy9b5VN9gj1b4xBR4tPp/ks+e/eVf/uUn+fr9td+5v/Kb3/g+D76u&#10;cOix43OMvHl5pZeuGHD7+n173z916iB/b19fDmIFJGSgc8cWiuLupkAfqiJ/zK2SiP3w3hbf7VK1&#10;WqlvlaqeSUaXoVe4OnmNff23kUVT4NLHDh341E09V4HwBNBtbwXFHzuuIV/I5vKpfCF358HKH//x&#10;z43xGtvsAI5c3tl55uwJK+jX9kEMuKgR2GS+c9/F6GEvrj7cxJe0+mDj1tW7qw/WK+WoiL/gsFxv&#10;z0uWMZIc0DN+4tUfea0wMVFa2yzvYFIwVEYu331w/NzJrsKztVKugXVxFb0GzB+YZCso1KfxRhrj&#10;XTHGQ93eaWAN/Mmj+TEeMzlUooE4GkhQAaclW272WgNFBwpwCAZ89INrNA49tXDo2DwNQgj5pjPg&#10;sd0pHVtQAXmUt7/446MCPaogyaVNTefNJuiFGdj1e7eCtPcxfmAv476owOJhKRk1NTMxxnABbwdc&#10;ee+8r05JCt/rP/7FrjC7D8Ln3S++f3H/iwug+WEd76tZ9/uxso7nGz0qIlxgem7m9MviNnrnG9/l&#10;b6MhxgecxGdfe2n5Ya1X8GC0j2BvwjP7Keax2p6gAo/VdH6qLiYhHm6ZrtJmPxi2/+zK0s1SCU6e&#10;O9wVD+h/jPGNKG1WHtwt8b3w/gO+n1xdM/Bga7NlJUoQnJRM1C8mkXEh8xV+eyrfK5xg6ML4RNuL&#10;I40usF11VzvAXwAvxc6LsRc/dsD1C0sEkbTbAfIqHuDX1244dlNexBiJcFwT6AJ+ITMC7ADRtQqj&#10;fw4R2Qd7MbXJORINJBoYnwYSVMDpMppBKD4q8OJnT3HEj966yd9Dx+b4Um7gflBxIDxxXR7cIWBA&#10;6x3HdRDEH9gUIAQ2e+SArQYhTE7jUY778ann4RRzoAX2H3vSeXxUgLcvQRud2W5h48BKTfLxndHk&#10;RXdv3L5z/VZYL6ACZ197sdfC2m4bg4u6fqK9+227jBgu0AkM4KKamSeP4OzQ4QJJ5GDcH0m8cQkq&#10;EE9PyajxayAxBcZpCvBieOlzAsOaKcDLHlPg4NEZ2p0Gwf4xBSJuK6yEkH2Ar2EAEyHisG3ENb0s&#10;BrMnwh+j34/jILh2fumlzz07+i9mS4GiyelCpx2g8XeNoyefyU3MR+QTjssUANWPohSUS40iGqLm&#10;xbMvnZqenSbxATDA+whe//EfisgjiDaCE1LC0W+w8BESU2C8+kyOFl8DiSnQ3xToG0qtrMOT4MAH&#10;j80efmrRRQlIXSKHAB86OtNpEHSHcwNgYC9Rgfi3i7xtWoPXzFbw5oK1u3YOdJbowRFZnXJ2mY4J&#10;TIFTz5PKIUEDbR97u/PxELdHwnuB3nLMQwVeoq2H6mMK2JsywhQg0G+QcIG+pkB3dgFf7WJ6durZ&#10;l57lEjRiwPIIstGmgF1CBJ0GSbYJ0dC47u3EFBiXJpPjDKqBJIPAacxcwg/vlgicblMiYdJzByYI&#10;y19bbg37CsYxgMfl6sMNcginZydxD8vLJlSFiDcNqABwPwbB9EyB8fS0ZBD4U+6ZKTDondJjfKVS&#10;t68lX9h3bWXHvhamEPpuWptIBT+mbV87ArpC4Z1fVIcgvRI9TEadjhzx+YVCjkyKG5cfovzwd3V5&#10;y77Mgn2ZdPv20ooccypLyH3nAIy2xaOHut4bFmNf2tyJzBGIzAsInY8bph8qYJ6i5gHZRQpgBjdV&#10;pVyenpsuFAubqxuaSlBnM9EDtVqm17XbJZCi0nUAh+enwfHHm6kxpnvz03eYJIPg0zdnj4vEAwQu&#10;PS6X3P06IuLLzH0eEULFAOLDeUwDCTBSYga7FSYmYuDjd5ZYd2IQgBN0jTVjqfZ469muzr+DxUii&#10;wlPH98aVleb38jLObPv2SmzrqjQO3l3Jg6uYWcPX3rZf3wW93TNdkQl3qB5Ekz0EjB07opUx1Qho&#10;+4Gn7yqB8ZnXXghO0Vi6dt0KY3b9mMJ7DTAQJU51qMFVnuyRaCDRwN5pIDEFWnQ9SlC0z/WC0y1i&#10;As0gYAD8LUJieLTnU3jv7oK9O9MAL7O9EyremUB6IBTqHBsRhN+VoyLe2YYdlcn0MALcAckj2Fx3&#10;qQSaRyC0gxEns1+E56joHPkIrnFY3ST7JRpINNBLA4kp4DQz+srm8NMCCQBEx7jbGgw7/y4VjXGr&#10;F4jMajEIBgUGPsWv1xiqah2Cuvq+e0jbs4U4nhrC/QY+x/h2sATCKFRgwHNFv7bFCEhnBQzo/WFE&#10;CBjA49DYWFmNeNPHFHD0pM2YJ0qGJRpINLAbGkhMgbhajX4D9aV/CU5D1F1dQgIVGcYgwJNtNgEG&#10;ASFaTwBIMKrlUq9ahZ5YH5by4/IRAOccOfl06KxNVw5FibqfRRfcRJBEv5tjXYkb1J22EhNBrQTd&#10;2s05FT6FBwbIfbD+zdW1CC3Znd9rgHkQhMUy+SQaSDTwqdVAYgr0nzpWotGDGEAdORco0AsVgBRW&#10;vorHdniIDSQw17KABFKYeNRXZv8L+xSOkLCMboXyul5KHFqeR6+DYYmGFAMIWQChK4kEBuS+MmDg&#10;6MmnzUcQDQzECRd49GpMJEg0kGhgBA0kpkB/5bmwQXWa9vpMzXYvBSTjzQjwn96RYhblbiDBc68e&#10;5ItNYIWJH6/PoFZOSyjlQKgAPoK+llxM3bZFDoZjBuEh7oWx93VnxDx7MExUZ0ZApLGoMYO9PyFg&#10;4DjhrhurqyNqaXT/2oB6SIYnGkg0ME4NJKZAU5tDP7X9a6A1UEB8AW0VYqIf0F4U+GrI5ObboJ5s&#10;qv5YmwUx7ubBwuxbDsj7e1wOAo7bK3KQTdGv0qnZLvQGMa48NAQl6DcjQalxbKk+1oAHBjhaNCoQ&#10;M3IwCRcYbEKT0YkG9pMGElNAZsOeYqMUIIBOIHQEMwLa0wJj2gHh2wObIDELRvm97E3kILECvYTs&#10;n0+oq/zuuwev/1aPUkZiTWLFlhp40P6x03lg4NizJ+W/I4cLeBbnUeYr2TfRQKKBR6KBxBQYj9qn&#10;ZtQU2NjpagSwaRC/dfcXQ7RZ8GnzI8RZ1/qpkfq7A8zTIN73AQ4LY0QzcrBdnrE5CLq//lvFtAvE&#10;GuhrELhggu5XGQADx/sqwQya6ESDBBXoq8ZkQKKBfauBxBSQqem7oInrO+jxaO4aKjjKPdFiFgj7&#10;bWNyKvfcKwftaxEGnzbjYBR9RO07xiSCXqeBWqDXplj5hBZJat9YH26ogLuir0Eg1kDbYd1/wxwD&#10;0URDLomgR/xsQjQUa9KSQYkG9rEGElOgz+SM7mmWB3HcR7zAB4PdLem0UfXBzXf+vXv2Vdugi3Hg&#10;SwMMdordGj3glQ4rxu5FDsaSqEs+odWcbPn29BH0PEcr+B9tEEA20OMONGBgdvFQEi4QazaTQYkG&#10;HlMNJKZAc2K7Lv37sg57W8EXuWm/VQbAq8fzdmwzDm5eWTXjgJpJHjk4fnrekAPsg31mInT7qcmb&#10;rIGqcWkP8ksUfY43cpADwjnYSTnck1qgKa5/93deAe6GeFMfhp06+QMiDIJWa6DNMpia7Z+lEs0u&#10;MEqczSATmoxNNJBoYFc0kJgCu6JWf9AhQgXHLpDn+ffIAcYBNXIsPWHxyCRfS1Lgi4mwh1ZCvPff&#10;aBoZb+RgT4Ovt5AxvUuDAwNUGOhGcd3LIOhGPYSPQIybhXn+RkcORocL2DUmREOj3arJ3okGHpkG&#10;ElNAVO8yCCKZA3pNkY+lkpjB1s8goYLsOfh7cQC/QyCZvidYKD+4U7KAAyvzY7mLfB/c3eDb20qY&#10;84EIYVBhb3CFgfiFxvWTAorw35NnF2EynuqoS8S5IqgFTJLe+YQ+AnHwG0CSD3rwB3QzCEKGafNc&#10;riTBwkISLjCueyY5TqKBT50GElMg1pTFXNiFjzX2UMFYgkYMar4b/Gugy7sHK0ENhV5WAotIXl3N&#10;rxkEAAnPv3qo7Xvi9Lx9u1oPA16OE3UgfiF/inDkYPjVTn1I+/KO998XXj8W/voxNMza61qUSBwE&#10;vaLqXH3CKPphE3VA29H2McLBHp92g6AL2YABA31P3ZddYMAJTYYnGkg0sI80kC6Xo0j09pGkuynK&#10;T/+V/5zDsybuPAl1AViM3ryy0qtooVQXDGq83rj0wN4WGio4kJk1+IpwIEigJbWh7VyD5OmJgmx8&#10;+CBtrm733yCKotFWE8hemYamPLhb4ttvbuWMJ04vsMud6zdp5yYOYKxE7AV584ffv5rJOsbok+cO&#10;eRnCCL8HcsKT24nuhE/0whtShuCdb3y37ewz83NPnTkDvtIpFXqgCuX9pdX7t1e7ydymf4nqiHq1&#10;dz1EXfD5Ph9/wzTqMAzytfHTc9OnXzpN2OCld95748s/1vVXYCOjfwu29W/9jb/6xoun+4mSbO+u&#10;ge+v1v7B9fL/8Fpv6tJEc4kGdkcDA72udkeE/X3UOKzDdgW8Y06cPXjomNax3W07IL7S+iabxT+U&#10;G2nhb+FPm1ngNhnAUNqoGMbgv1RgMpcEWEs8uEXOOEr1vPtLa8zOx2/f4nv94n3/vb+0bl9e//4b&#10;rQ+zJHjxtw2LKFUcmU/Y+dbvbRT2NhGi62I7Uf2doECCD03YXJFIzPjhAr30Y6UK+ublDny7JTsk&#10;Gkg0sPsaSEyBUXXsYWH4Zz5+5zYvLRaOB4/O8B310BH7x4EEuhsBnW+awQGJdsHC77PuZkFX0yH+&#10;233UWIS+VDyxpwq7gbGzBw/F3sPZhdH1CVsMqziT23767sSCXYS0u0JMgazQYdVrjHE+gkw2OqXQ&#10;7DaPgXXVQEI0NMCNkQxNNLBvNJCYAm4q4i1Po+bNgOX7d9bPv3uPxz9PzOdfOxrDIBj9TdxNqsFe&#10;fjFl6AVc9wIJfP+gPogx/z5KG9ttTooRTzBi8Z7g7DH1GU/YfrWJW45iDoLWm2R6dia6LlF0uEBC&#10;NBRvnpJRiQb2owYSU2DUWem6tNXCAffMJsAgOHFmMYZNEFuS6FXj+D0CYcEsYHBsn5gVh72SO5H5&#10;OKJEed/j7B8aYwbf9Ly6gVo/EdQCgxqafYP4ukodw02AJixQoCW84+7NJQ5IMYJoVIAx0ewCtjUB&#10;Bga8p5LhiQYevQYSU6D/k2vQ53h4Vs0m0Bee2AQdjoOYy/F4N0p/IyDidHEkaVvle5sgbB/4di+v&#10;Qbxr2cejeoUL9BV5oPqEQ9AMaLhqr9rEZgS0mHHe4Nhc3RDhdd9odoHoa0yIhvreA8mARAP7UwOJ&#10;KeACnbo+xUZnHbZZD0oGtDkO4rx9O26brpBAfyMgzu0XR55wzGBbUmJbZkGco8WRajxjhH54pn86&#10;X5yTWbjA0ZOSShD+RFALBPUJwwL0BVdaFRjT49OeWxiGAfrcS6QS9L18iw3sFS6QEA31VWAyINHA&#10;/tRAYgr0n5cxrnXCjgPy1IfDgdsljvmS6H+hsjDsN8oW/V3TEa2z7xvOnWFcZlY/gfduewS1wHDA&#10;0lDAgC3uIy0Ar5JQnoujHZyfiyYaSsIF9u5+Ss6UaGAPNZCYAlHKjh/i3ny6xgv/Fpzg7pYhuvqN&#10;JIrpJeNgYEDf13yc+67rQSJyC3secyDdjppBIJUItsdlfESEC0RrcGpmIhgQ02Di9hh01gYK5mge&#10;fHNNfATTC/N9wwWir3E4oyfOnZeMSTSQaGD3NJCYAi5WYLhHWP9aRHGnToD3/mZBkyUmRq36uKdu&#10;Gxfn3dPOihPCCeLsPrBkA9kNHUeP+d4dQKqu4QJR1ALKaT2UhyKOPsP8jwNcRXiomQIz8/N994+O&#10;HLTdk8jBvmpMBiQa2FcaSEwBNx29yATZHMdKCO0e59kdfQ/0MwuG8QgMJFX04IEOtV/u9jHGCnBJ&#10;vcIFduNqewADka//2ImFbZGDSjSUjo4cjA4XsK1JXaLduBOSYyYa2D0NJKZA6u0PL/fSb9/08S6r&#10;1TEvQZtmwfTMBOS7wud/dHpcWPdQN9YgBHm9T9BXt0PJ1typGYcRWE7jpRYYVLyQQTnoLZIOCADi&#10;rv4HMNYyzYyDoErh3Cg+goRdYNAbIxmfaGA/aCAxBfrPQgRg0H/n8Y0olao3r65bVAFJidDs84X4&#10;XYogHO0f+z2gICOmHQ54tujhIRRkuoPxN+aZjP13XJ9e4QIR1AJ26oHyCb206hcaxIAYjPfancd8&#10;BBARjkI0NC4NJ8dJNJBoYC81kJgCUdoezUW9K/NIsCHfm1fWLrz/kO/De9tmHJhlwNcsg1bYYIBV&#10;Ykjozr3sbdSZQTDMlaLbOJ6XzkPDMgSCPcwpx7rPoOwC3fIJ4ws08AzG3qE9cvDYyeN9UYGEaCj+&#10;zCUjEw18KjSQmAIyTcO9k2SRN10gNJ3GGBMOB7pvIC8y48AsA75dYYOBjtnNGniUfEGYNdHVAmNe&#10;3R6EC0RQCwx9j+lKPfabPaYuwnMcQAhGNKS4S6xwgV6GchIuMPgkJHskGnjEGnjSTYHRQ51DGWI6&#10;l/Ge2vFGDXNzdMIG26VaOpNtfl1humZtuhinsVfRLr6QYsgw9JBBoPWhT6I7RlAL+PqEw/kIBpYr&#10;FATQZ9/Oe7FR7wsMmB3c9cj7xKE2sMaSHRINPMEaSEwBiRmMWNNHL+ZYGDlUQKnp9+EH2KCd559H&#10;v/tmYpgIu/j6j1+AwJQ84meM1AJyz/QuRtBdTl18k0/YbjvGuqpdnIVwQe0gcnB+9HCBiGjcWFec&#10;DEo0kGhgDzXwpJsCEaqOGaXf8WTfzaf2rt4ZvUwEEIWABMm8D1bt3j7DSRRTt8MdvG2vYWoRNVXh&#10;zaYujc5wgQhqAS/VUKbAwJrQBIqYcEhzEoO6RKf6ogJJuMDAU5LskGhgH2sgMQX6TM6jCgLYT/eM&#10;9w5IZmPw5c6Rb0CLZOZC59ebDi0GxF7EY3aYKS5WIM5rPp72798R53pnMYJee48SLjCE1YXxEu86&#10;2kfFMZ7sdxEdLvD2Rz3TdIcTLNkr0UCigV3SQGIKiGK7PqN3+XU15GN6l+6DXTts2Hqg7QyIqenY&#10;lYEajdFZh3ft6oY58FCcg5xoF2+YLkRDjUY00ZBDBXqEC5heRg/EGUa/yT6JBhINDK6BJ90UsKfV&#10;2AKdhuEBHHzSPuV78GqfnM4NdBFjiRUY6IxxBncNF4igFhgJYRrYF5NODRU56MIFDiwkdYni3APJ&#10;mEQDj4cGnnhToDfVoE1wBKirSW4SzmY+4+QTUwODwi0Smzk8QVBMf3lM2duHDcQu4O+lPUoiEGHj&#10;XX5LiUKfUthHJ0m4wJA3TbJbooH9p4En3RSImJE4zLh7EwL26G+b3QGn4/vOyXQYhxLivRcHOdOD&#10;jnCBCGqBQQ7cOXaIOfCMxX3P3E40RF2ivpGDSbhAX7UmAxINfFo0kJgCfWYqwncQyiR0qECT9378&#10;8z/+19j4Zdy1I2KWYTd40yGTm4x7qt102XSNy4uiFtD6hHyGsyCHiRyMzUDcrS4RNAlrEbkeSbhA&#10;3JswGZdoYN9rIDEFeroA4uDYwz3T9a4YYpG37++m3RMw9istCuaZmRhbUEhwGjvg9PzsQJc+wm0z&#10;0Hls8MBGZJNdYGU14ldg195rQFKXaIipSnZJNPCoNPBEmwK7EOEc8wU/8NP5Ud0fj/i8zaKC+ZFi&#10;7nbzMtrCBaKpBeL7RLqJHPPucrsKihDfsdIxsgHn4OpqtJssCRfYzTsrOXaigb3TwBNtCpia9+07&#10;Zu/ugkd0pjhsg1aAIIyND12ccJeusjNcoO+JhswnHDiJwECBmHZnO9HQU88+2zdcIPpK7ZeVsAv0&#10;vR+SAYkGHrkGnmhTYMSH1COvRRTv7on5Juh3sMFWpP2ONuB2VqgD7uGHj+nyO04/HIHPaHbnEHMw&#10;xC6ECDSTCKLDBazy0MEj3WtkG2awC9jbsPdCsl+igUQDPTTwRJsCEXeFRUv1hXP31un7mNzFcYIw&#10;/KVabGY6kx/o4tllenaqdZfdsgk6wwUiqAX63lEDXWacwfEZiIcIek3CBeJMQTIm0cD+10BiCkS9&#10;76PXcO21iOIisfv/rth3Ek5OZYcjb4jDoTuuq52R8r7u09fcGY5aYMAkggEhgZADwkUOzs9FEw31&#10;VV0CDPRVUTIg0cB+0MATbQpEUA32fZTb5A1XoXg/TPynSwb0rCUW41I5UQ1hLy/QzBRfjABqgV5n&#10;H3sKQ//LJB4wppEaStOwukSziwf7hgtERw7Gn7L+F5KMSDSQaGDXNPBkmwL9qAZ3Te3JgeNqAJbi&#10;/ck6HHEBEdQCfq8hXUvjSKrsLXk7ijA12z0IIHyEOOECv/r1344738m4RAOJBh6FBp5oU2AXFD4g&#10;JLsLEuziIcd0cXELEARr2eEC9HZRD0IK0aKLgdgFgmX0xK5KGDq4iTpYqIRFDs4szIMoREcORuMc&#10;CbvAXs1ycp5EAyNpIDEFuqvP0qn3Psirx2QO9hwf6Y7YZztrQMbOPhOqXRwfx2DhAtHUAqNdyzDm&#10;mMQDxvMRhCMHY9YlssuJcKgl4QKjzXiyd6KBvdDAk24KRL/sI1Y8I9QienLf60Pe0cOj4l7Ve6Rz&#10;Hy4QcaXmPh+SWmBADQ4YZkgR6WaMxeaaAgOhWMheJ0/CBQaclmR4ooF9p4En1xSITneOEzY4pLt3&#10;390Dj0ag+IjL5FROBw+zIN6ba+tqMvZi749/4V2FH/jtzlHicw6GTmmmwHSMukRJuMDe3GbJWRIN&#10;7J4GnlxTwHQ6dIRzZy2i+JM0zNN8OKa5+DLt45HpbG5I6eKh4oMePCJ2wRcjIHJw0MPGHj+0SRQH&#10;GgmVKPThAqk+dYmiJU/CBWLPbDIw0cAj08CTawqMSDXIjLWgArvz1nlk90WvEw/9GhrhSiSJQHnr&#10;RvxoRmLcdMRBz9URLrAeXadH7p/ZoSIHBzMKbcL0b7xbtDNcIJ3ORacURhMNceYRgZBB5yIZn2gg&#10;0cCgGnhyTYFBNdV3/BBkbX2POfKAOAvBkU8y1AH6vN31vWUFCPaza8BfOq9DIu35b5xwgaEUNtJO&#10;A9ycHabG9NzUiHWJTPSEgXikKUx2TjSwmxp40k2BruuVmKzDI8zLo1hcjyDuo9rVLayDAgSDEw4+&#10;MksomlpgtHzCXb55OoiGjj17qi/RkMEtvYAQCyZI2AUe1e8oOW+igb4aeHJNgb5rlGgwuVstol1+&#10;RvedzMdxgPALZYaNFXAKGadB0CtQwJspPlyg72zsadipixyMo4r2cIGUUjdGsws440ZTcDs/SbhA&#10;35shGZBo4NFq4Ak2BZRqsGvsd5z0Afbd00f5o71NHunZtQDBMLECe1mAgBuJ6snmIyABL5paYMSQ&#10;hWHCTm0G44ULtM329Bycg31siL7hAo/0DkpOnmgg0UAfDTy5psCIt0Z7LaIRD/cp2n1vsQ9ee50m&#10;F3j1/lTY0rUbCNY3XCBwEBSHvYoB5iCwGwbapflYCOoSzfetSxTNLpAQDQ0718l+iQb2QgOJKTC8&#10;lodCBeIgtG0iDbHL8Be123uSDhD/FFqAQKgGx5JBEP+8w41sC2WIKFU83PGbew2WROD2CyIHY9xO&#10;oeNbXSIYiJNwgVFnLdk/0cA+1kBiCvScnIFB6aEe0Pv43thd0QZW7+6KM86j9w0XGLk+4QBL/GEu&#10;rIPeEaKhvseJEy7Q9yDJgEQDiQYeiQaeUFPAYgZ7vY2sAMHIz+uICd3lR/kjuZXGeNLApS1emLWt&#10;MR54xENFF0bihiFKIBQu0JNawIsxJLXAYJcR3GwWORgrXGAYoqE44QJvJ7VAB5u7ZHSigT3SwBNq&#10;Cph2e0VvxQwbbE5RrMfrHs3o43aaJtXgoPaTIeFNPBza/12tbISDACB9oHCBoSdr+MjBeKfsUpdI&#10;fQQHj0SVLU7CBeJpNxmVaGDfaeAJNQVGpBrsUYto0HfVvrsb4go0woUOamYFBQjUdNvYLa7AuBfe&#10;b1wmN+FDGqOpBexIQ4Wb9BOi53Y/bTHCBUIHsWIE6XQWoqGhz82OCbvAKNpL9k00sKsaeEJNgdF1&#10;urcP8dHl3XdHiBkJmBmaVGDPoRoslckgsd7CBSLsnqA+4VDcwzKZI5hjce6FjhKFR08+0zdyMLou&#10;0Rsvno5z5mRMooFEA3uvgSfaFBg6cm2UWkR7OMeDLf72ULBYpzLOR1H14KQCEBNN6u5j/EQHCoRP&#10;ZOEC0Z+h7z132KFiVB3sH8tIag8XgDWBU0cTDUWHC3zzex9zhCRcoN+tkWxPNPAINPCEmgJ9qQb7&#10;PqkTVGAP7lZx7Qesw4OdriMGfrDdhx0dDheYnp/pexjCF/qO6TFgAFSgGVgwlAEhFsCaMAfz6QsM&#10;xDGA+v76htVJsl+igUQDQ2rgSTUFelMN2mJ0RD64IWcj2S2kAQ+9fLq0kg3CBTSbYN1up87Po4l7&#10;aFpI/RGjzgpGyqK4avk1vT7RkYPmQRgxUufTdT8k0iYa+FRo4Ak1BSLmJk5cmy9AMOAc93/+dhxw&#10;iF0GFGq44QMsSgc8QQi+luVsaH1/8KhbZ7/42VPPv3Yk4kug+6FjpMLvtfaUftil4PdlFzC9DJ1P&#10;OFQSQTBtcXwEHURDceoSRYcL2CUnqMCAP4lkeKKBXddAulzeL1HZ//P7dx9W6lzxeqU+mxcbZb3S&#10;mM3Lw6tc55meLmRo8L9GIZMO9cjjXnvCm3wPDVHirdWtp+cn/cH/xf/tv6d9/t27nQo+eHSaFwlP&#10;tAd3HCjaOebEmQONRg0fwY3LDxXEbsgSSqu2RH7cm4lg7H4j/fbgZTYM4u1fhKO/t7u9U4d6zx48&#10;MrV4RCbi/Hv3uysheEsxEalGDcvs4b0dCxc4eGSSqenru2Gk2XMf/eBa+BQYEB+/czu25lsGxgwU&#10;AAM4cDB38e33zr3xqpYkWN/eyfS6kbiLkPP6xTul9e1hpGrUG3G9J1RjcLPVqAW/9/53FPd4s/TD&#10;q196A+/ApXfee+PLP3bzykoEqoGJxhzduLzc9aLYSv9/83/9L4a55Md9n++v1r55u/zvvyg/kN34&#10;PBOJ6OzGGZ+EYz49CIPqvlXIPjIF/vZbS79w7iCaem+18sqcFKN7f7326lyOp9jVrfqRYmYqk7pa&#10;qkkjm5bGRJaeezt18pzovEsjlTpcSHf23N2qvP9g62snFjaqNYadns79u//+fzmKKcDjjMC0xBQY&#10;4rYe1BQ4eHT25pXVsCkQ/R4ykex9s/emgJz69WNv/8EfQTBw9vVX+G/ES9FMgftLq/dvrwyhSWEL&#10;qtdi7tg0GupV1+5vCmCJNdcJmAKc6+0/+Ma5N15ffliPNgV6/bjot6v+2b/0F4+deOa9B6UffWYB&#10;eS5v1M7Oyk/+4nrlzEwWw+vyRv3MTAbk49JG/exMVsfUz86KDX1pncHSWNqqsVSYzKbubNXnCpnp&#10;XGZpqz5bSE9n05cebjVSjbMHJpfLYgMtFFI0OOyBQvphuU5jsZgp11I8DY5PdWn4s/DwCc6bvrRe&#10;RSQO+79efvjHzx7SMfRkRcj1mkkrAuRTSHJnuzGTR5KUb5i0PLtWKsxcA0l8w4Sk5we3N3/nbu2v&#10;f2beZHtmUlY493YaNCr19N2d2jOTqhPVQL1RvyI6Eb15nZhI9KDSsGz0vLW0NjdRmC3mkORAMVvM&#10;oMD6YjGbz9QRIJ9OIx7KQXuFrKiLqyhkGtLQHtS2WUXs1E6tUaqlFgsZnrj0LBbS6OSt22uffUrw&#10;MA5+jCnRxpHJdCGdWdquH5tgpYRy2JQj+kd6dIydDkkeyumsUee8xayThMalh6UjU/nZifzDHTa1&#10;DHYCFDOItFlDkmajTRI5XaPhzyuSTMhUvn17/TNPL/BTWirVjk2FRPICIFKlMSOqMJ3IirQpSUWU&#10;s7pTYdXK6nUim96pycIVTa5vV9d3qsH6kx75pa5XUtpI63KXFRoNGdxI1TdkU8sCOBgjCmckqtBG&#10;qphNcfBfev3YeE2Q/WgKvIspMCs/sPfXqmYTtJkC3CtX1CZgGswCcKZAo3G4mLmnvytvE0hju/oe&#10;psDxeW6XO9tVMwV6PaMNFei77jFTQFaZut6ShX7/Z2uCCqSOn56fnJY57YsKnDizcH9p5cTZw36k&#10;oQKfClOAC3zjyz8abQrYnbbXpkCj5gwIwf/7wEVhU+D0K+coUQgqwEU9ffaFXot+/7LvNU121X/6&#10;T/zkD331x8xA54mM9f/qvDwjbRnAb/89fvv6EHhvvfbabK5Wr33AwsDGBJuubFZZD/AQkAZPA3ss&#10;FOR1i5HByNcPzdzh2WyPBVsqWCOd5rHAa+xeWRYGPBZ4aDw7maEhSwV9JXAWW4fYU8iLxKZfP3//&#10;33xeTAEbE95kTyoRyRYtwepFZAuEbHlkUbyqmBUh9ZH1WzcwBap/8/PzJSyAkEjIRg870mAkaySn&#10;HBXAS+KVg9ioq03s37259uqhqSOTeZOk64LqzrZIwlZ7ispzlR5da5lyRBIaKps1UBen+/XzD/63&#10;Lxxum8qXZ7OZTKZtKrFgUKlNpc2XV44TSafSL+3ex6prNLpOZacknTPYNpWcF0Pw3TV5xdhU/m8Q&#10;OzTL/hYKTyVzxE3RnDjT0kS27e1Dj9eSrT9/6oS8dMI3lZu4juWu14ndVH4q5fVnL7vQ7c1U/omT&#10;8+M1BfZRrAD2EQ8Cvtiz3MeohgUBNz2NC+u1D1er0tiof7ghwy6sVT9cq9H4eK3K1zV0sPWw48cb&#10;9Y+Dnmvr1XfXqxyWI/zG25fQb6/AwOioKHa0z9AZBEO5eP1pH1VjdBdDi+RxQH7dYczn3Rv1AQn4&#10;E0WEngQRdntLLeAN1hjhAq2cg0I0ROQgz83oeJrocAG76vMXrvJK5id/t1znrbNckecsXxr0S6Pc&#10;kMZ2bXmnzpvyfiXVHGObduoPdhp8pVFO8fUNtrLg5svB7+/U7zO+3HhQSfFlE/99oEfADuAsct7t&#10;Gus8a/gezst/GdYmkonNAfmu6F8nrR7zwXb9/rbsaA05nXwb0hMIqT1yOl4ovCc2aq7By54FZb3e&#10;oIGZslWVxTcNhlnPdj1Ng6/06DrYjuAa1bo12LQVHiPHkWPaGjoYLJ2ye6UuDVb8HKcqkvhT2JG3&#10;glOIAHqoFpFEQjkC6AWDEdgdSg+OGE4kOXWd3blYd96m2P5C9NIUe2CvHRVJjmyXjyTa78boJicJ&#10;OlTZRGB1MfNpesS4z8U/FjjIpNXdtdmeaON31F3s4w4lMUwdjyaNbLKz26HCJ2rblMoIuuNF1V1j&#10;POvcsjPGyMGfdNlf/uVfHnyvXdnj+/c2f+Kp6aMT2Wo6jemEHVRNpbCPMLUymdSzU5mnJzJZGtPZ&#10;Z2hk09aYzKYPFTO0J3MZGmem8xM56TlNTyblerKNcrX2I0emsERBqm6/8y5PIh5JXV9Ix45L/vTS&#10;zajUcHFj6+fBHXk+6twLAhZHL3oHxBrZcrR4B+8hwOCni3UlcQa1j5k7MJEvZKqV+tqKlByM+Bw7&#10;Prt0/QHRfw/uygqPD4UKMdRW7i9Xq31MWJsgFtzh4x96asHP16Cix4wVECFnCuvLD8vbO7ML84UJ&#10;yRW0V2PnJ1/Ioo1Kubb60N1Fg0o1SKZlKHCkEbgV+t5UDPDhCOnUgcOLSHjn+o1jp072uigG2HXJ&#10;FC93iYHgepmdBw9XfvxrX7ldqjw7L5YQr0Z+qqKrcqPZKMh9+8BvomE9jKGRTq/XBCwlTmi92pBG&#10;OrVRdT0PtqoMODjBir+eScsKmFeazE4uzfvJGjV9Nc4XMvVGeqNSZ7lYa/D6Sc3LkiyQJJ32p/Oy&#10;ffRw68WDUzbmMKBwOu3kR6RqYyIQyRqIxBNJhKzUi9rgHSYCZFO3thtAvoiD0WCNC8vly+u1Nw4X&#10;sTYwWXjcSWOnnpVrTElPWt6pn5RqE7mMNLbqnJ9XoDbkcqSRk6twPTQYLGM4+PZMIVcHqOd9m07v&#10;1AUwT2fA+eVcTpIdXuroQYwVTAeiUbBjZFOjEUiSEklMJCekHPy9e6VnFiaR5KY7XSCSSZKRd7mK&#10;HchGTxUB8NqkdhopaXiRaNQw1AQYRyfX1yvMSyGfvbdTE5HkbsFQkIYXoKmlSuPKZn2L3XfqrCRx&#10;hmmjVm2IFWg9IBn4U2zTW3c252Ym3aYUtmPjeqmOYbFcaVzbrNHAO3Bts46oyxXRNtbkul6jNKp1&#10;aWAa0tjCKq2v1Rr4XLhM7rFPNmtXVsv5iYL0bNW36mIy4r7hpUYDrxMWsZxXetJYiiKbbkK2ihNb&#10;ehhzrYStg9laF0lqaSLqLq3sfPbQ5Cxum/F99pEp8M2ljRcOTGB5YWgfm8jxukQvGARc7AoOpDze&#10;GrxruG3wcmWWyzV1ZcmNxW8eXw63GiYbPzAsUz7SUxUkEO8Ojbulypm5iUpD7si7V69FmAL2Fol4&#10;0rE1MQWGvgP7mAKhpSpKvn979dBT7aYAL849NgXi2wH2IszlGhura+WdncWjErIgkHi3L6rQ8bmp&#10;2cnhrAFe1LEnIjQyvinA0QNToLJTPnLiWGFi4s61G7MLC7Vahpd617Pbyx499PoRYS2x9blzpwoz&#10;M68tTgKnr1Vqz04J1M9TFcSe3ywvTux7adRSmPX8rnnLnpoSmJRnsQ3mFQK8fKCQ2a43eFAs5NPb&#10;jYb1rJdrLBKencnzBMAOYCvXTwOkt57iKSE9eGbpZDmRz4q3m5VGgUY69XRRIGtOJwKoSDR4ntCD&#10;JGw6v7z1w0empKeCtDpGGiL2NiJNZEWkRuroRG5BG5zrQN4JySaVRIblMincC8cnWdekMERo3C1V&#10;P9lu/NmT0G2nedcCwmsjdWqSC5cGPfOcpZ56YTbHoQiIeHEmx4Xz8nthNi8aYNNMjtPx7mHMYj5L&#10;4/mZLJvube2cmy88M5VrZDJPT2YOYwOl0zSOFJ0kz0wSN5Cay6dNJzQQKZdOEYdBj0milylLMvwC&#10;XAVCnpmS011a3fryUzMHchkksdNt1xAgL5LU6s9NO50g2wLy1xr0MAZVBJJYI00ch/WYJAiwXa2i&#10;6ufn8vlMGklEJN10Yio3FZKE5aKIlM9gdnBwPEG1dPqlmYysLRspfCXaaOCzkAaLzPk8U3Btbfun&#10;bP3ZaNDD7ZFOyXRzFtbtz07nZHayLDVzKGfSLzKzKYxRVCE9BVmUWoMe5hHD68XZPMEJ29XKDx+a&#10;5DIxgJ5HpEKaHwwC2CqX5a71mCQsgF+by8umRuM16wmvhKdzJ1js6pKYuWAqn5+fGK8psK8cBHUA&#10;fL6YRfhycJlgMZnL4Py6uAPMU/DBmkD94jLAQYAvAEfAerPh/AIbdY7Q3LRWu7ZRcw6Ctao5eGJj&#10;1O2PO1+AoGVD3wVW7Gf24z3QAgVifqZnJzunyWjv9u3HWIYQzxcj6CvqHhANhd1SIdi/ryXRgicZ&#10;0RBX15doKJpdwHxz3//oijkI7lbEQSCQu/oFPFBvILx4CoKGQf2ux9B4cxCop0DQ+O2a9bCqYxWl&#10;LgNxB/gGvgb+K/j8tkQQ26HMMbHdYDnB41vQdUOhBVdX8NwAagdBCxiuGH4rrt4E6iuEgAkY7iB3&#10;GvJlqRo0+G+AnEtDYXkbzGrYOwjCfoEt4IoAnxfw3/B8FQnI3XsKRFo9l6Hx3vtgF8Jyv8T4Sn1L&#10;nAKg92kdrF4AFYmLAjuRv42MofH+GvV6xTHBkVmhqhvC9SAAX3EQ6EGcFyNwXhgyT8SA3IFkWgl2&#10;LhYAf+kUJNWenIq9h38phsZLj7q05L+tz1jD6z1iL1irDdAjy8H1vNbjj+DGNM8VnFTH4J9p+bU6&#10;t4CMacoT5Cg7p4NckDuvd0NwHCSzi7UD6ijrCK7XBPYX1eq5CDkl2jUjRxsCV+73GNpHqEDTQdBo&#10;eCPOGpm0WEPHMQK14RwE2sD4cu4A9RTIAsJst6ms3zSR4TdW/dLhaXEQZFM/+N0/BJ9cW9nuuqzp&#10;iwqwoOF9xmKOh/7qsiuhq4/XWDh8/JEtczewqRH+XcUSrN+tMp7tZBBwILwDfU0xJmJ9ZYfXpHcl&#10;mIOgl2cnLN94HQQD/fDk9pjKPLwjearHTp0wqUhblfTUbt+uosbVNRMbw+XfcbTQw6XffaXAg7uX&#10;ChOF6bmZ5aU7O9vbB48d7Yr/27lQAjNVqdS6zjJPQBCRjXL9+Ksv4yDgqSdeAMX8HQhPY6d+sCDC&#10;0XOQCLNgk6HxsimdXqsKPO4cBBnJMRY0Xj0F90sSkXB4Mu/cAVl5C9IjDgIJgwMqSNEBAszC3RwE&#10;oAUOhBesUdFscHWQXmnIyJtbDml//z6ZyRMBUB9CvGsSNs/ByxqszmkcCA8GXidgWTBwAAysFsPe&#10;BfGupViaOzQ+nTYHwWeOTKwZCJ8ORKJRS5uDYKOJtCsIr0g7WIKB8IGQ3lPQdBlcWN4CjgESWAJO&#10;QaSaRPIbPu8kUXcAS3Z6PQjfROOdXwCEXCRhab6moRg8nTnve/c2n1mYEgE2q+KqQG/qvPhk2/B5&#10;hcdBxRt1QHjgcQHDywLCb4ohqNB3NbVcVTReewSNL3P59UurZTDgWiYrILz0KD4PLA8avy1Xh8C3&#10;t2oKwoujwfB5Q9oFYBd3QFUcBEGDTRcBFhsiwFt3SnMzE4rPu8HXSiJA2C8gnoIa6QN4ATA6xR1g&#10;sq2h9pIKWcFToJvkBpCtQEE3vYNAhWzxWSCJ+izUUyDnddKa8yLwayAkSLc4CMQvQCKDa2DmXlrZ&#10;fswdBC8dnOJ5gOUOTsLPxhwENFYqgYOgKiku5KOsksWRSwNeoSMGiBdAPXBASRitPB8ZJr4Da1Rq&#10;xHOenp+o1MXO/fD772AK9IoG4NHM8yviMScQdz6DKVCt1AYxBXz6wOMSKxD3fdUyzkyBvq9zoJec&#10;UkpUKg3/OolvChgEPa5YgYFMAezLp04dBEVH+L7hAowZyRRg/yFMgZYIgL5mYthukHCB4uQkV3f8&#10;uWcjnGj2skdvEeEClY31z3/lR3AQGPjvQXhsfYXlBY2fyeMOEOu/ic/rpjPTOXoc9m4OggkBnMVl&#10;oPj8erkKZnt6rmh+gcBBIFutBwCZ9Dmsd+8gwOlgiDerCIW1wdUVhFc0Xr0PaYHlAcNXSj8BGG6b&#10;AjQeVJweHj1PT2WPFnM1BbrB3q3HNaRHsfdcStD4bMYcBALCKyx/dwsHQerPnTIHgaDxJpKXjYb5&#10;Gux05gWwhvZkeS8i9oKOMWlljAp5tyQOghPTBd71eEPQAFbIU0WB0PmpCRo/lWOxNZfP4CKRnpx6&#10;CmSTwPLmsxAHQTaNjYJfAA17dV1cLX352Ky6KrzeGqDiingH+LwGgTl8niAwHL0a+yVoPGs8B8u7&#10;aDCL/eJ0lWqVjMdXD0xYWJgEgbnlX26+IGg8Fz6PXwAQHsdEIYMhQqMZaqaQu1tbKhovvoNAJBwE&#10;X3tmponGm0gsO0UkuSdl/SmeAhHSnXcmZw2G4Y/QBptMNucgQPOT2cZOtfojh6dMSHo4r/gF9MKJ&#10;D6DRdBBYYByyFdI2xvs1GGwRcuqzcA2m8vF2EDRIHALYx1AC5xcHARkEuAPIF1ivYaxdLdVvlYih&#10;qF/fatzaql/batDA4MJYYxN/+ZIng80YblzdrDF4abNG4wbDSvWPL1zt9RbrRRPbdXxranXfR+oQ&#10;b86++O0QxxzrLrtx0YGAiii24nVjlT3mwQayA9qOuaQGQfSHrNR+QyK2x5+A8Mhwu989FkqR3VyV&#10;8MbR6xKZLcjfe9dvuSh9ny+gDYfPB7A84LZA7g6UdmHzQeC9C02XSHgNmzc03hLNBZb3gDmbQmh8&#10;C/hvBw8wcIW+1S8QBNVbKLuH8QHDkccB+xa3b04EkHPZi4V7SFrA/OZgOY5H4338v0Xps0kC5Viu&#10;CMKvUf3WaI3b984L5wUwd0AQZt/0a7hjqk5UGzgIPF6N8n3bA93+PvNAt5iaHXefg+Vti1qijOdn&#10;YmC9DQ8foQ0Vb9nkD65QeRiE73LThwP4Wzc3sa0gxj58pU0HQeh0DFBJusvs/BGK4IuuDPH1jgY9&#10;Thj87+K8MJ20xfy3Uqmag8DlJnRecCtiF34QjfJQ6vU02V8Ogh8/OultRiI4oOKQUI6JLFbVDy3k&#10;MKyI6iCnQBoZ1yAAGHPptbkc0TTHp7KvzecWilkiSqQHQ3sy8/p8nk04b372+MzRotBo/Mt/+fuo&#10;o+uaxoKf8R1EwNeYC/MHbGlb9hmJ8QkE9QaK/wQPJq4fkBv5Ohn8dCO8naJ3jYkKaGg9gbS1dAZH&#10;jOO8i48KzB+YHBcqMMSvjjsE/wdJBHzNR7BVqvQKsptfnELU0uZOpcx6YODPOCIHo28PztAMDyRy&#10;EBFBBQ4cO5LO5KN/JlxXrws3D8KRQwe+9pnnWH0Cuj6nazuQ2Odmc6wj7+9AAsPKDPDcGgJZQxSD&#10;Hw5QWno0mpi1LI8CoonnCkQTp11PNrO0WSmkGkenC7wC8xlABUENgQGAGXwDBJ8X7WwuU8FBQCpB&#10;0GARjF8aPPlQkYx5wNtQQ4L+0u/d3Xj50AwN2USPIr0MBvMngxHIgXAYUFzFL6UhPen0chX3RIYG&#10;wDJ/uQIahIBzTdKQnvSFhztXN+o/+fSkFwlfA8g5miHk2YR0Iqkkdl4niWvgagk2wYaThuxIexqp&#10;yyvbuRxwReb2Vp2/eDBoYGvjreBCsDCqDbkiTBki9rWHoDZIWcTGYhMXwhQwI67BpUnUhfTgl3lr&#10;afOZ+SmYglhxMTerlRRx77gzVqupqxv0yBxd3aiCOgDxgnjnshk2AeYD5DALt7ZoiBPnk60alhan&#10;vkNAflVso2vrOyDwxOJaD1u5orWa5BdwOnwcvM8fVsQ1gAOGpFDpESCZ09U4Cw1OhwAAySpbRhuu&#10;562ljSNzk7ZJZKuik4aKVL/VbNQq6QzG352dxloF5w4wfgoPjpOkKgoU2djUcAKg1bvb1Ssr5bmp&#10;IkKiZ/TvLtxLkk6bcjivk40elc3EvriOKsQyRjbugYfiPRF/Cs6Lxz+D4MVFecXyIxRATxMqAFV4&#10;dwIJHi0K39ODcn0WwqksPkVp0MOzgw/8WvxOpCGPFW3Qw40MSAvGWKnf2iy/sDCBZjdqmAK/18sU&#10;4A3U1xvNg964B8QUgHXYWYhx8zoSU0BV1z2T078JFZ4xOufMWEwBqP4LxYJ36MR/5Q5hCswvTpbW&#10;S7Al63pC4ux6BaYwwKyW1Yebw5kCg9RZaC7wwhEA/ZNgQ6YAhRVQ4+bKGtWKF4+OGi5waCL75776&#10;BX6qPBMBsflFayPLq4sX9uvzOWnUU6/NERCetYbrmc0eLGQgDwKbfYpQoHT6FI1imkcwjacns1uV&#10;KtHmrx0oEkAAfg6qDNAtjalmg2cFT2Eiulkz8CR5iYY+Ul4Gni0Krv7ZeXBaeWXSOFKU7IDPzAvy&#10;/PHy1p86NU+DTdbDJh0jcXBnBF6WxllAXZwkqdQZQXd10zSrlCxOfWIdzs3ICudgMXN2SjKiuRzG&#10;3y3VADv/6nNTJgkiAfVzCSJbQR6ANPS8jc+IbFkvkgmA2DgI2BTI1tKztLn9+cXiy/N5HBMc5xw6&#10;kSPnkATNo0YunJWSa9AzmUU5PD+lR8PdSePiLDyTsag4Cw08szROTmUvrpT+7Ol5Mh24zC8dyAFo&#10;8+v90YN5Jojb7kuLOaaAHm3kZNNiDoDdL+24tFdncwD7WEgs/56flnwQlEYsPTgJknzp8ASqAK5n&#10;sSfZFrrqY2nHLH9xscCFY8B9YUF0gnX4+QU5OL+9H11UAaxhIi3myUNJZVzj8urWXzizoGNENhEJ&#10;SeZEkmIu8+psVkTKZ/FrPOdEkmUnbghZf5okIiQNZMsyHhJDJPn8Qn4hl6nVqz/z9PQxkc1EgoaO&#10;s+RFA6nUj6Al6UE52uMEyJpsbOIngH2sDgLnoTCfxRORQYA7QJiF1DuAj8AohmifX6+/tV5/c0W2&#10;/mCt9j1p1GjQ886qfNsbKxXpWamw6XvL8vfiWpW92OV97NUR0gfYd9haRPHfPk/qyA63N1Q2faML&#10;96GywkWJ+opnDoKhGauGQZjEQhkAKAoTDd29ucTes4uLcZMIepDem3ONukRrxNsDgAO5g6vTqBKW&#10;JaFh9LiGkPBIXZLmJgliF1YZcHXGbNaFKoABdhxiC2hv63FcTwVSIGG2aTuynCXUKWdRmN0N4wi2&#10;ox1KqXvsvKxH18o1Oyb9ToBgjDsvYxBJ9/I9csDg0uzGgFDZhZH72PIQut6+ScdYp2sE8fkuVF5n&#10;1m3S45OQEJ7rMGzu0PjQj66lRwP+PWLvUP2gJ4xpu2PaJhXACeOPHLo0P9gktcQB8y/QI4kG+MND&#10;O7aD5/4swQpMddjqxAhpyf367ChBSoLJ4I8sKtKP20+TDtoUJRJ2/cmEOgM+71CaQKtsbjaDk7ms&#10;Cj2CU4VPtWgRyP1U26ay74Nl0AH7y0EAxZAlVjajPDTIgnzfN+bEZAPewUzDtOeeoWERRpiEuAwA&#10;3zAJ6ZSeCRmGxeoakuJZ/cljUwfz6fMXr37/u2/3cgHYiv8hLAQ9cqbRL8s4ppiwwQd3N/xKbhAH&#10;wVAJnIM8uztuggGe+4PeQIOONweBaDjgBet6BEMF5henSR/wI81BwHp0m3zqyE+ngyBfzJGaOCgq&#10;MAQkoD/s1NxC3pIIgASiUQFSJNS43BkyaGCAJIKQ0loiB0XkSHU2IwdJIiBykKfe8p270URDMdkF&#10;jp95Nje/cG2zysqY1+S1Uo14MWgGwEJdT9C4slmhh5creC9jVisEjTdYQvHWJzyIKyjV6gTS02Cx&#10;fmmtXKnVJ4qFJSX1YzO48VZVXozSU6V4g2DIQM2E7IHcgv2yVl6pEuhObLzwBIgkiOROpz2btal8&#10;FgG+t7R+6sCUSItsyjcAzEsMnUSSa8YCAqhIkuUvPTSUl6aRFhK9pe0a/cSKX9moAjVz0ssbFRh/&#10;QUR+cGf7o4fVF45MXt+qXy+Jg/8GOAGwMI1tBKgCjdzarn+4SjStNtago5HGByv0NG7tNGBlZa3j&#10;N90upz5iTCp1e7v+1j0g+9xqLX1xowYZDlkAlzbra1LjoH51S2LXkeTKZu2Ob+w0EOlKCeXUAa5v&#10;EJ5VqnFZN7a58Ko0tgjhEtk43bdubSzMTN4WASqVVJrTfbiGJGmQf2k4aV3jgzUnv0oi+QtBo35h&#10;vYIXACLIq6WGnLea+mh5BydRJZtXSVQkhNyuA+aLSKoTbaiWEGmzXmqkVZIqyfpeAOkJi4SQO41v&#10;fbK+MDup6lJptxGginLQiYhUFS0RyS9CMl+cV0TShgrADDp1MZXIhk5svuqy6ePl7cLkhE6cOFma&#10;qghPU8dUMl+g10zleytVIyaSpAZjPaKhuQyXH3uKITII+CExDcYs1OIgKOAXyJC5AXW0Oghw8qmD&#10;AHcAhTQCvwAN8xRII/Ad8BOF1wwHAW6e//Vfv3XlUk+qwUNHZ0BrI+BcjgwdIRYApsDasrMYDMeO&#10;+VLsLAMfa8d9awoMaGb4ZMJoU+DQ0Wkwc/zoS580mfjMFAB7j2kKhB3we2kKhJMIuDkhGuqVVsfU&#10;B/6m9HAsQ/IWjxdc2R6E1EI0FDmLIbshRDR0c2ZhrlbLRhjNlscRHS5w7tjiT756erPeAHcFJMdJ&#10;/BoYuLAEpsRBoNT3bFokNJ1NMgavf52G+ObVLwBnjjQmoc0hXF96CI8vlSvgtK8vToCBE3/OmsEc&#10;BDRINTSXgTgI0pIdQEUhXv8v0lCXAei0nZcwIxYPvMG9JCDAeCg+fFj62RNzi3mBENgkzguEVJ8F&#10;jmtxVeCzwFWhItUaMCOJz4IVjkg7mS1kMws5iXKXtUrRFi0Zoh9o3NmqXN9J/XvPTXEo3Ad2TCwS&#10;JEEDmB2vz+Xwg/Bm/cKBPJfJO56G9QBBa08anNw2BT0pehDp/lblM4sTL8yRwZAith9VsKCCjUfJ&#10;gnRBNUOaAAsqa+g6arq51qLYDwLgo0EniCRzUZTIeRqc7sLq1s+dnBVJEMkEUJG4XhEJIYMexhA/&#10;b7IFksDiE1rjiWyiE5OkUqsxHV88NIFIBIuIbMFizyRhCkS2LHMRaGm+qQqvHJHE9KYNk+3CytbP&#10;n5oz2dhED1EptsgU2aQBAZQQBCnPVfooAkh2APxRGW4YUVdRFqW27FROJ1MOpfKI96zCX6R6S8vE&#10;BWdxE8ekdJ/Khilno+5SIVxSg+QyuPQKpvK5x5piSCoQ8oWPM9ygPsSNzdrFTWoK1DC1XEN7zm/W&#10;MRW79JTqsmmjemGzel5zB8jypOdSSSDBvq/eiKpr4X1jDut7umRApwZwDfQq3TszP/84aWxIMGCM&#10;KuifjthiKAREQ3MED1JYaGhBzPXzzscssYTZRrB3A+FrKaD1NugeEF6cCOI7IEU7GKwYPoMJ8nIg&#10;vKH6GlxmbgXW5AzwDgJxGZhTwDrNHaBZx0LuE/oYrt4Z421wdBgxbkOemwHzAT5s2LKyyThougna&#10;ewMthKK783rNdi4D2sw6L2qwi4kU9hQ4GTqxen8Wfxu0Rrmr1M0bwOHkoeN4fN57L9whO6+oFbo3&#10;yL55sW33YYDn+wHs3e4L0DO1dAZ+DT9NJoyH98ODO4/merw7oPUSmhMSTKUdOqRC5yLxp/Peh+jz&#10;hqa63Sh3d1ePax/619e5435yENwvvX5wSnmCxfYJN7grsM6wDSmXhRcAw1waBUnl5FdM7AbmFa94&#10;Ym2emshKTy5FvqxuIuYlW6s3yDP+/OFpVgZvfnjl5uVr0QUI+rIOAwmgylABAn4tTyoqMODNGBMV&#10;EJr6pbVDx+Z8AQLOY6hAL3L7sCAWoB6OxdtLVABJDh6duf/J/Ua9ClMvqEBEmGShmB+xEsEgSQRN&#10;JQ0UOdhJNFTZ3oZoaG7xUAQDBzOlPNPZCHaBO/dXfuJnflIwf4fGO6TdOQgEnweoFy++OREIVgcm&#10;NVje/AKGvYunwMHygs9fFAdBY6KQWypL8h4PB/UUCBLiG+IgUL8AhDbwmTrEGywXyhrD3g1pB3Jv&#10;CMCuPU1UWQFnoYtvAvU7TTBZUGUHL4P8C6ehw8A9zixs+QDOAeK9I/j8W+ogeO5QERAepwOSOOhb&#10;MHDnKTDoW2Qz7F1hbZPWi93E501+vZAf3C01cvmVWspLQoy6gOHqqgD6FsTbQ9/SqLkeKe9UV6Bb&#10;oO9mAzAcB0EddQnSfmBu2iHtgbrC+DyIt0HfTn7GiLokF0CUAyyPlpT8x/RmaDwCfPgQB0G9ksmS&#10;MS6wfIWMcQfUN30W4qoQv8D1QEvBxLVM5UfrcBwF8+Wn0vwawVQ6ASop9RSobCoSsrn5qqmWdL4C&#10;ScyNImw3Ol91tES6xHkcBBPFmztuKttnRzUQus3EsWJTWU1nmNz3VsVBgADq+5BUFEfE9CRkELx2&#10;aIq3NddMfCZxsw/LNWtAW3FyChxPUjiwA6RRkQwfGtxb7AKMxjqAX7VYCZI+hJUgwJQ2pAeKIchM&#10;MCD/yT//veWHK72iAfpSDepTfohaRKHg7dhGQ8tLdt86CAYxBXiXzx2QCj1h2L/rAbQAwUq4AMFA&#10;poCh7o/QFECA7c1Vn0/Yi2yHi7L8VYzLNkKkQfTaH+iypVFrukELd1CfcAHxQQRn0bpErHv6Eg3F&#10;DBf4qdfPzi4uNPMFFBXnxaxeAMkgcJsUsXc9bJIMAk0c0AwCWOLBVHnln9KGOgjSZBA0/QKaSsCK&#10;QnIKioL3QlJkfgGiixzirWi8Id5hpP1z84Lw+56Lq9t/+uSsQt8B4GyNCYHcBVWeBF6WBpHhAjgr&#10;vGybBI0Xv0CAKjfjnAQMpwbBjZ3UL70wo+4Ahb6F015UIWi84vNeNg+5GxpPIL3i8+nPI63K7xuG&#10;2N/bKn/u4CQgtpekKZJC7hpxRcNAeMHAgx5B7zvQeA+GOwcBSLuTzUB4PBQmSYDGs34zWL7cqH/x&#10;QIExrZJoNFg6jQtDKJU09gtJytUqk/6Fg+IgcCJ5B4H6LJyDIJd+Y4GSB24q7bzeMWGzYwL4TTSY&#10;yp9zYrupxFdB3L55T1xcmnoKlO7Ju1FUEnOj2FTqphfn8t4dQJrCdrX2VRwEwVQyXzv1+hcWxA0h&#10;sxNy6HhPgTW+eCB/rJDaqOO+EU4qqb1nHLsBEdO9UvkxdxBAEERt5lulGk4BvngKrHFjqyHugMBB&#10;cKEk5tglvAD0mKeABp4CIjXWq9IDj1CwyXpwENDDSOMf/TRg+zGf711fGaPsO8g7aIxjO2DqrgUI&#10;xnjCvocaLmbQDssNRj3fvqeQkeujUAzZKz4uItVqXIb26usjyDRzZcNEQxurqwOxcrUpxGg5/vV7&#10;l80vIA4CzQ7waLaND6O7LcBvCEMOH9nGNEO+u4WyO9y1LSJdd2vZt1Vi50AIYs67z68/Zgj8bx9p&#10;yLOw8TdqNY1pCoRs/+naODtUCMNnr7aY9s4o97CDwAQwJ0hTGK9A7wUIb/WcPyEF2r4O2NeAf38W&#10;H5PvekKz4CfUkguMe8dPgbu0IAGh/WL9VAbpBnL2Nug+2OTECw7ldBJaRznE3icRtCmkzd2gbiO7&#10;BZ3SujlrbIoY0D6VrT8rhqEvd5zQVHIKu+Tw1DRTQmyH4IbpfsuNo3c/OQjubb5+SB0ENTGChDA4&#10;8BSIg2AavwDk3uIgIHQIMEAcBLIySJFxq+6AtLgDmn4BWSKo74AGDoLK5xRy+Ef/z6+jt14ugL6s&#10;w0qIK9Xk5CCDVyjWOR3uwT1geF7LzTHKvjHustiH1xWw1e11dYd7Hb2zAAEj4zsIxoIKjGIK8NMm&#10;5tFXIhCHhTBTTXb5Lk5BpjQaKhCffjj8omnhDgq7PLtNSstgYxe4e/12vpgvTs0MTTTE8w1EhB/1&#10;U6++Rra9xu0L+E9ufThIngESJL9WwUgI4PH0J1tVgZe7gPBSbUjDzhuVbI7YeAnOB9QVeDlAvLcl&#10;DlzhZeEKBMKVhoO+xVPQDMVXEB7A1p9Xw87XFgwMt/DvUEC4QO5OJGTTUrmbuADUQeDR+M2ahOvj&#10;IFBYfq2Wvrwp8ef0/OCuOggOFjpAeAmSl5wCeIE03J3Iu0+2ax+t1UOymcvAeTFC8fPO0yEOApdB&#10;oIi3ZhCsmoPA0HiHvTfW6unLIlvgvCgr9K2JAy5KXyVBSGBwl0EgofhTJpsEwLdIEuQ7rFbbptIn&#10;DoSn0gL4LXMBkdxUZrI+g0A9BTKV3mnippJcEtB41nvcJz69otWfElZX16n00xSaSktzkDwLTRzw&#10;zgtp2FRKHayKlHUm4J+cEV49LGgvrOzMTRZIMZAeLbfN9YKEEPOuDWHHoYF1pD3CevQAZiF60jKY&#10;cnrQV3M6GHJBETYqsOg2hGmq1ri8ukNI7HgrE+4jU4Aixa8fEnc+DgLjviZrgoZzEEwKZRh3MAaB&#10;NTAIwLrKDfECiHHQSLkGngL8AoGnQDapg+D1gyQBpv4//+x3e5kCPKwj6qzb87GlFtFD9z7TDIK4&#10;78PH0BSIYS147cUxBTTynPTiWqXaUkASzB9rYOX+ciabZyKiv20OgvmDM7h8PTtkHJFHMQU6ixLd&#10;ubkKJ1XX78Gjs8gzNOFg/CSCdj6iEHdQ/xs4NPjAkUVMgY2VlXK/ukRxwgVw2P3in/qqA/81XF+x&#10;3IZBqfibwUs98uyhVB/sLSC8YrmnJoQSHwZ+0HgNO09/4WBRIdwA6LZGEAfusFxA+FwKBntivDUQ&#10;PU2agAP/gXADv0A42NvCzhGJ94oP17eGSDKdJXdAJJkVSWgQpa8uAxe3P5OHh1/h5WzaEgcsWp7G&#10;m/d2zsxm/8yzzbBzH5Hucwo8vq0h8WjJEO+GA8NDGQSyybwYGqx+r7TzuUOTSCXh+pZBEDgvxB3g&#10;chnEQUDigIHhQWy8CCm5DJZBYLA86sqlvM+CDAIfiu8SB1Sk1lQCgb6b0H2RWgZg76KlIG6/qS7N&#10;CZdw/WAqJ0RLRSHz93NqypHEAYvSV3+KhetrmkADz86gU9nis/BTqUKqAM2sCnTipxIXNg6pp7Xw&#10;NAYufiu3/jxMmQJ5kNBDUhuvLa5XGlKpIeiZzXfdRMVO2HJZG/P65y2Ge8s3bm+UX1oYsykw1Ao1&#10;znN08DGsCZyDQGoKiF8AEkprUDtAcgG8O0ATBzBpJU3ApxKQXECkho3BUxAe7B0ERAz3+0S/LYhs&#10;73KA2HZAv5P32L7bxx9SrIF366692IfhParYQGHx8GT0d5TI9tjiRA1UliHnIIAIQd70G3BTdv+O&#10;5YxDHKTVKu3jVOokGjr27EkuLXpOzRMXMcYQhcuXrnp4mf8qrutK0wpEqyiuB5mFhSaEpoYj2EUJ&#10;DsQPLqczMF6DzJ26Qg13HEViBRZu3eRBYK9nL7AXwAd7hyFu1xmanuaVtgbni+ydsxj+7bcmBcjY&#10;EHDdHg/f6fvoOLjh/O2fpqvCxcNH31ptfgob3KKTUI+7du+F6fFkc7sHyRqdk+V6OhRonEVeYGRr&#10;07+f5a4X1S62d0O0SRK4SPxU8i7HnmGNOpcTK4oGcWykg9LPlx7+0imbspLoTiSBNPIyWMbQyGXc&#10;YN1kg7GH+E5kGtPZlDT4q/sKtfS4P/sIFXjzHqiAOQjEHUCyr3MQUAYrLUWfwAN2Go1jxZZUAowv&#10;lzhg7gBMdahp1FMgDXIKcBDU62QQiIMgk/76P//dXoUHY7IOW1nCteWtEOtw3ArF+uMd3PySH0xc&#10;1KHbHTLKvuO841jT21sh2kHQtQABe+kE5QnKvfTB0urDUsSXwVD33L72wEsP8TCaj48KjAIJ2ElJ&#10;IrD6hIvHjiCzdyd1KtRqXo/APSzcAnHmqePB21oKvY/F2Rxs7AKwazxcWoJAKZpdIDoU13I9Dr3y&#10;enF+3se9e3TXAc4W9a2R/B6NZ1MbquzYYBSfV1S5Lrw0xplj0HeIPAfc1Qd7K1WOJA44ghqh8QF7&#10;d+w9gng3LO7duQOUl8aB4UFygUTyq0gCJod5aRzOXNG4fWSrKC+NEdRYJLxLJRCfxTc/2aLy74G5&#10;giPPccxCkvToUwnCfDhNQiFJEwiIfcJ8PgE8bhRD9YxRDLko/QvS6CDPsVSCUv0ubhQXLS9UP0ae&#10;o3kWQSqB8vmIz8Jx9Uw5Gh+XQeBFMk2i0nAuhjh94JMV74kg501fj9EfBT6L5lQ6N4rpTacyJElT&#10;JI4GPq/Yu0Du98vCXySQu/RUaVCwgElh9Q8s/+3b60/NT4HGky+gY+S8AMyEpbuGnk56qvhfKElc&#10;p9AAkjNSGpRLLlODSq4FbB8aSiYUdwArzlul6oWV7bmpCekp1UQkvQcAQtQLUAWbQRI5r0riRXJj&#10;yg2i3HAr4H0QB4H6BVyjWlcHweRj6yD41tLmawflbY1fIMggqBsjB8WeobnGdNIMArGh1FMgqQTN&#10;xIFGipEARLDYqadAqoxYcgGVue+WymQqQi70m9/4Qa9sNHMwR9Pjt9QiGrwAQWIKxDEFuhYgkLe7&#10;JBOKJXF/SdbZER+h8JsphmPy994U8EWJsAN4XwJpRFckYutoHAOxrIEWpcn6OISTRZsCrYMxBfAR&#10;YOtg6GxvpYYmGrJwgcbG2r/7M1/0HCxtsfGfV5eB56XxdDreHdAW7E38ebkqvDQ4CEI0PkFsvAWi&#10;z2RBlXncgHgbe4+DvpWyxsParhHq4YkkYefQ6QSx8eFgdaPKCTIIctIwn4UjSJWG81CE48/zmWOT&#10;OUT6kAI2hbQ4CDyNj8r2RohiKBwAj/fEwH/sALD3dq4hT0OkFEN3N3c+SwaBUAyJ88LC9R1nKzpR&#10;8hxj7/GpBC0UQ14kLQRslFBGp2MUQ+EMgpapdNHyQuwDYi+bUs6vYR4KofEJPDvqYZGFn+cRCk2l&#10;c6Mon48kF/hwfZ9eQQ+vbdD4mRwvb0HjYZrShkPjz01TGFp7pqXnw+WtLz894/D5WUowaJp6kUy0&#10;dDklLpJDeReg5uLStCJDkKYeBKhZDxns+LWpxWQOgnp9bbv8OTLYuUgtjaF+ASit8oiEAdR0EIRd&#10;BiTH6ZiZrMRwPE25BxwEKalV0XQQ5NO3NnZeOjBmU2DwFWqc1cdQY3ipY9Bx/csVyjrV+FL5iv8S&#10;iPGgTDUqEgokkAR70DV26hih/JdO6dmuweiJ8Wtj2ERAB216aK/pXt949zKiRS8NY5PeD/7kbaW2&#10;HkpJ+3WnXcAdPqUFCFpnSG6SDXUQ7O5nSBfSQNPWlWhoYenq9Wh3jIXo9hpjHoTLF6+qlewisS24&#10;3GvMRaTbP92u1PrDCHmzR6P0eym/uYs5IHxgOecPnSssAIcyb0WnJL4nfKioeW/1U7gjdl6gj2MP&#10;+T7CbhE7b2e0fFeFtAipwrVcSCfkriPcOM0XkA4r3aueGvcJrsUNaFFmM20hmMNm3kGbfhhA8lz3&#10;qdSh7X6QoNP7FMDPeeli8BgaP51pCPael3cqPfRLQ3v4FtL4+KVhg/na7p3QPcfxUH+zwXhD+LXB&#10;kWkQUmDHnDDMP9jkMP9Mw87iThe4DPxegRNBXAbiDjC/QNhBkJWCfGN/nuwjB8E3bm88Oz/BbQda&#10;glHGpYKoYNrTwFOwKMTDUsMRO5Rqhb5B/Cp3BynCuBX4iFtB1zno3dUqzGd2qvUbm+XnFiY/unD1&#10;o/MjsQ7DTGzx3lqWUJ5i+kvZg7KEo8z9KPuO85YzB4E4aFZcRce254j911iHLZkwzE/86UIFgL5z&#10;uQZ2gLEMsW62WIfOj+UXcB8Nyz3sHofDTFVL5KDcyxEHCRMNVcpl2AWq5eqD20snnjsdwcplxAkR&#10;xFDGTzxx4uTW1Jwh3tjuITBZUWWPzwd08YrGOxIYUFaWWQrLKz6/U/9weVsdBMJLI0A3Ud8Wdg7w&#10;a6HpLfCyOAgCKntB45fKKS+JxeRLCsNqWTwF8O1/sj4/MyGuCnUihPmIWqhykESxaEslaKWybxL+&#10;B6T6yFb3DoLrW1X1WRjhf+C8KNW3FJ32IiGkxeR7T4GvOOCYakJpDm85iiGtQeBEcgw/ncoxfJ7s&#10;BgnX39Jw/ZLQtmoGgWReiM+CDAItRuAdBJI4oDUIvEgkiAbR8ho2r493A+qB1gV7T6VDaLzH54Vz&#10;VtD4egowHEQ9l8/6HmtAGOWD8w2W5w0gjW25p32UftMdYLA8AsikOAG+vbRxbG7S4vYFusdBUKqr&#10;O0DyO0iF8LJBaWVeAM7LZUpDywo0G0G1YpdBsFm5sCpFipd2CHoTl4ETybkqmvkCgctAfBb38WKY&#10;86LSOE8GgTgIuDQSB+DRb5ASD+atGQTlxzmD4Dt3Nj53eIrgCLhFjW1wvdbQuE04q1PnZoRUBBpR&#10;wCga2w3CNTOwXmCM8tYnXhTLnwYQjfYQK5DGFmVfAD3YBle2y184NPnxhavvfHSllwvAatgs3Yxa&#10;w7XWInJ13PuZAi3rm2G8/o9XrIC8FdpMgdb3z/yBidL61sFjc21MRHtmCoweKKAGossnDAgHJX2g&#10;64tWPFMzBWyFEUyBmJUI2liGLMggtGiORhdCREPNukR3741Yl8jCBf53P/WFz504yFPYQuItON+D&#10;8C2sLAFTjYHJpyZldRqm8QH6DlBlDTsPqpQdmYBQKA9ia3z7Hl5uNgI+H4vJb6OjEcoaTWq4sFwy&#10;XhqXQaBpDi6DAMRbEweazEJhKvuZ3BmBvgWCDiqoeeZ/idL/aKUyX8z8ojoIWAuSy8ASyILkDQMn&#10;Nl4peryWAgdBQKGvmReqN59KEBQsgGLoM4tFzitofADL81/U1ZJnEapB4Aj/VVrTUlsGgXkKjMwf&#10;p4mrOOB4hERIlm0YZ4bGO6AexD7ocWh8MSvJ4QrLQ8JztEANCCWN1ZCvh9tVQr6emy8208Ubqbk8&#10;aLz4jvlBgb37KP1wuP5qtSbnFQdBvSkAXgAvSS79wYPNrzw9KyVs4PNRJ0LgIICzTkXysplI6gVo&#10;OgiaFLekssvbxwkwSYCaUNwSoFYAl0pTfiJwTKgbYl3qC4jzQj0FllOQglAICMH7NUC1ucd4IfL6&#10;dw4CGqQSFLOPeQaBOAjwCOzUzS8gjR0s+po4CHAE4AXYEi7MpqfAuwPMQYBfQN0B0hBvAhmfZHmK&#10;KceOKzviO4DMhFunlwsgTnx7c8ww/oE+q65hVnWP4z5SgCBAXMLX1+tVum91YEkE1PPlbwQVj8uM&#10;mBHGhb3+DORZ6CAaIgYCm6cv0ZD94nppwLb+6td/2wd7tyQFBOh3k1TfyxyQ2Fg2bzjsXE2xJobv&#10;Ye1m9H5I0WGEvMnn0zmg1Q0hLonWsgWdYfP+GM5lYFH9XXUeohiyMQ6E19oFYbHDCHmzPzhmVwdK&#10;ixj8pzNvwkzXjktuC78PDzAxutAf6SC/o0D0ARoP4m2h9QKqB7B8W4w9RpSA+T7MXgPvBWlnvIXi&#10;a8PC9d2hQlH6vFwdYm/h+sEmGRxE8stxApcBSLNtmgzF7fM+bgoZ2sugfie5+RHCx/T5AhxKjwmi&#10;7X0NwNWA/GHZJKcg1GMCtI3BDhAHAdcrl6yegrwYB4qVj/mz/xwEUpCwdlivVTwF5iCopTCTqUwo&#10;foFcpphOrZaFtJwe8QukRafOQSDERHKPkvEpvgPdtFWtfbJZee7A1Pe/+xac573W/TFZh60s4dKN&#10;ldAPbOwOglZD4wlDBbqyDqNtyAaAmmnsdtjgWFABpd11SQTHTp2oVmpknXT9+SqELqQXI3APx00i&#10;aE9Ya48c1Md7xCcUZmhEQ5urYujgLIgoRmDr/l7lGY2fmB/mS1/5CSPVx2oXvnqFvh3i7SvMhhDv&#10;CxsUtLVwfa26Gyos+9Fy2YjrvTugWWHWqu7WUvDVX92sGAgP4b86CMherlId0YPwvvSAR7wdL83s&#10;lDoIvPMilEHgXRUuNl4JaoxiSIl9WqjsW1mPWjMIfOKAcxAYPh92B1hSQ0fFhNYaClYjeAf+otJ0&#10;Mb+VyhCK7zBw8HnFwFugbw2JJ5Hb8HmHxtcVewfobmiDkPgUwVhSgtnIc751e+3p+WkfpR+Q5xiL&#10;Tt2C88kXMOhb8HkNmxc0HgGqqaZIhs+bSM5BUFYHQU4C+FtgeQkjE5HgwA6i9FlJq2xtfD7qFzBi&#10;n2ymCcKX6y6DIHAZPPQOAssgCDkINIOg9qAqFS4slcAnDoAEcF780Ty1UQU3HnTTTMon6+XD08WH&#10;3KKUushIpVyuF0wIXwMH5x3vGlpWF38E73s3RnsubIrPAnrcpe0Gpi5ldV2jVv9oZftxziDAQfD5&#10;I9MoCO5liyBFHadnchiV4iCYFpJBHARgUESuiqdgUuoSoX3MNICUeqOOX4AG739MMPEUSEPwHO5f&#10;qt5/8fDUf/cP/7FYGBrH1PmJaQoEVIPrdoQBKxQPlRY4mCnQiVfsSaxAjJNQi4jXOd6B6NhMMQWW&#10;VtsKEHzqTAEEDpsCvA575ROa0TCiKWCLsRgrhbYxnZyDERPZMhgfwfTczMrdBztbW9F1iViqYsNF&#10;FGKwcIGf/cy5xYMLRpXjIXcDw8OouOe0DwLg4WhvYarh6QEvzeGJzOfJIDDe+CA23vP5OAeBVhxo&#10;dRBITysvjRDjhAVoAcM1St94kHBKKlUOkLtWtp3N4bzg3dNKZS/E9c1iuyH6I4Z9rA6CP3NqqiWp&#10;wWj2g4K8HoR3hQZcIWDHI9SlWnHgT8FBcHJGmP9dSrYVdRNYXiPhgb7xpRpnq1RzICU7rT0G1AuT&#10;m1HlkJZFg2v0YLiE4j8ofeWZuTD2Ll4Ai9tXMJyGhc2H4+cDEF4qyJgk0kPBOaWINQEe7uAgSJ2b&#10;y2OFBLKJgwA+H8L10biJRMgYILwXkgwCOZ05CEQSg+UlY6IpQD7zwcPSV8ggCI3BEn1qUmphBz4L&#10;VwPvYD5VT2fMC+Bk09J3CwUhwduoChEFLyB6MPi4o1yA2oFJLATpwZeN8bQjV8ePlGxSrpeXBzaE&#10;NCTKIdSAerMhNs0cVbRTUourmIVLIA31jjSwZkqVx5piaKf63oPS+w+3Lj3cco3l7fce0N76+OH2&#10;O/dLb94rvXNvk69vfPfOxtt35fu9u/SXaNAjY4LBb9/bZNOb9zavP9yi0fdBGTt9oO+RkgEjaaBH&#10;AYIY5sZIpx3zziD/MwviIzCWod39DAT19xKllTW9c1SYFWNzbYMBR08+MzrRUGdSTxcYPETz4gB/&#10;YgSCqybK3knbqgefPiABBbZJUHWhLRKcnOsJh8Ebjt+hyV5R63Yw+9ssR2skR/Ju6iimkCGSyY13&#10;xwxEMuFbzLRQUoOfCJ8sQE8zVj80T+Gyv50XYoH00zl5QbogeW0Y0G2wvOD5baQ3BN4XIHpphKPr&#10;HfauYDhHKIb30rNMasg9mwz69lh6W/y8A/zzIpLsJeC8xNjzLvesOzgINPLfhfcjDJdg4foT6fpU&#10;uq5x+9n5ghgcBsIz3nwNYQzfS+KuEQw/oAPyGQSMmU7XEUAkyQliT4Pjw2zbVA5aQh69KMZjJ/E6&#10;5x2PcQYdPm3MBYwJsG3XU5BotmcmpbwWPWyVhvTI+pYeGtYj69tgzAE9wpGJLI2jxSx1iWjwl+9u&#10;OAjS5XL3UKbdfWx1O/p/9e2bnzk6w+17ab12ZkayTWicnRW2/3tbtWen5Ub5pFSbL4pZd2OjivnM&#10;ZIDGMBL10eDXdXgiS4NdrMcaq1sVTIQ/dnrxb/ynf5Oe8+/e7Tw/65LjpxcwBW5cXo649udfO2Jb&#10;P377ljUUFYh2EITDBmOSEY3iINglVCDGirPfkOOn56HTgV+ohWKo4/Xz/GuHb15+CB3vjSsCPvsP&#10;YYMcgf9+9NbN6PuT6sZ8P/rBNT/s0FMLRHfev+OwnIjdx+IdsOOfOLu4dv/O0rUb5954lbiB8+8s&#10;9Trv868fY9P1i3dGqU5ETeQYP1t9T4U/ddYtYXaBSD8k9X4FEnafV7/0Bq23/+Bfn33j1ZWHjYgq&#10;XyfOHCAE5OaVla5j7Nd3+MQzJ3+Wmn95XqLXN6oneRKnUtc2KjSYlOsbtVNzeYS/vl6xMaQGsErj&#10;JXR3q9ZsFDI8368/LHFRpxan8STyE2WraxQyqzsiP4VLIITB4XiEVXJVeH6kQU+5fmRCquxcX6+e&#10;4PnCpKwjSZaea2ucV0T6wwv3fuLcIV66NzZqIomNYRMibdUgBkCAe1t1nlQ8skVIFYmqg9JDGhQi&#10;qQAz+RwPXx73qzt1a/z++dWlauovvjxPmDq09senc9qon5jJbVXrNI5PS6IdD8ZzcyLJxbXKGWTT&#10;R+Vz83nK4VzeqJ+dlZ6La1UbY4PZ65vXll8+MjM/mScQ/dAE3ABpGocns7xoV7drQAUmSSUtb6CV&#10;bWL7hcSFKCsYHXiubiPATv2ZqSyPVZPEhKSHs/zG+fs/+8JhE8ke2pfWEUDmi4bvCUvLppub1UMT&#10;oqVPSnWIolGONUSkQCfXHpQ2a/WXDstUgnnwPCcz3NTVFEncQw3RUqVGkRhkQwCyKl6cg+gh88FK&#10;5SWAhW49/98P7/7ii4eRBML/l+ZlKoHueTfDe4475piKRLoEb2h6cDEwAAHubUstqPArxr9rQLK5&#10;wdDJrc0y688vnVywHqbSBHh5QXRCw4tEg6MhJNIyBo8YY5jKt1argCJsglmI138hm/KNP/pk9f/4&#10;xlNPd6W+jfEI6DpkH5kCf/utpZ8/u4iU76/XXtG7+b216qt6N3+yXX99VsxAeIWZFWwxeIWfLkpo&#10;Bq47BjB5+JasQQ+fcOOTjTLAwM+fWfxj/9Z/0etlbw8jfAcP7vQEDxizeHhiakbc1SFTINuvNFxi&#10;Crh7L44pgJIPHpkkgyCVybeREn7qTAFg/4mJ+sW33yNW4OipExGmwPEzC9xXj8YUaH2769I5An1p&#10;UBrCP0pOv3Juem4aU4Cry08ejPjt4PSBWiDi92VG9t/82/8lcfs03lyp4img8b3lCj08Db63UgWE&#10;p+e7yxVcBjTgHX+qIKvSlsfChKzeMP0Z8MWjM1QtwoxgHYbvlp5wA+cuDw3CtgkzwpWOywAAlh4w&#10;ZDudnYUGxXathwbPlr//3t1fev0YjaaQOpieNkmwJTpl80+q7z3YwaLhjULuYq7BKzDzd95dOZpL&#10;/4WX5vEZ39uu4umgwWuGlARkIyqCBiK9s1p9dZZ3XIYGIf30vLtWw4kgm1Yqry+IlqyBSH7Tb19b&#10;fvHg1DMzRd52RtQmjaKoC5FMErQE2H5kMkesAAndrFnpAZpmE680Xvx4bGnwUsT34WXjdL/6/p2/&#10;8qqYs28vl1/TdxsC0BDZVqtepFf13YzYFBRmE0WPODJaImXRisvwAsY4MJEQgK3fu7sxlU69fHgG&#10;Vz2yeSFpMIMoh3SzcOOd5R20xIXzTuXliiTh967vsffuP/7w7p99+agO5t0sImEe2SJTlp0FwRV8&#10;T3jZaTZB27ITdZH190mpikisP793Z+Nrzx7A8ENyerwkJlvYOrFN3hRgE2N+sFJ5ekoUuLRVmy1I&#10;tODSVn22IPGDl5a3/uJzB8drCuyjsMHfv7VxZKYI/SdplGStSMWwrTrwCz/Ue2ViL1MQPZLJiseK&#10;HzW5rSxesE8JGCFOEKRPGhonCNGQNejZqAAVSFjNzbWdW5/c+ua33lpb2e7qBYjDOvxIaxGNgo2P&#10;su+wRma3/Y4eF494NJ+jhpjlyzvldAbyhuZbhx0tQ53GEGGDoAJMfQQpnpd3jKgAb9XJqQz1CYm0&#10;3wPCwZj0w+0z0x45GG0KtIQLWF2izZW1vnWJYoYLnHnu9CtPH2QwbwJe23yw7DHrkZmecIMxvJB4&#10;Z9hyjQYLOGlkcaymb5fkzjk+W9yguFtDtvLe4iMNwoqJXVBeOd5qPNApaUaDzGSe2tLg1acCtJ2X&#10;xwg9YhPc3fyhY7M8rOlBSCdtUTwLxLWZACYJRyJIDY+v65GocjkXI5EklclMF7LP8LhPAzhneO5/&#10;tFzN5LI/fWJ6Ii9u+2dncsVctpbO8CIp0gP/Oj7vQpYsf0gDwclXalKeh57Vepoe2eQbOMhtE1lq&#10;+OwL2WublRcWJnl/YGVzLt64sBRYQyRRAQhtsAY94PPWM5XP0gB9IeEdAZANnOD0TF6ETNPIzeQz&#10;7y1v/9SJeRorkOUhCWly9cyLTkiRBGlXG9IjQprY+UwgQG5bRSJhMiySCSAO8lzmpcWpppAibSAS&#10;OpnNq5bSp6azE/ncVDH/2kLhacJUM9kvHJx4hjTdbI7GU1N5bRTRgDXoubhe/oWzB2VTJveFQxPs&#10;lc7nXpgvnp4jOCL/wkLxNO9eeuYKz84WCLo8OiWdnOLodIFhNI7NFF+YL1jPiwvFA5OFqULutQPF&#10;yUKOxE50sjjlekySzy8WscZMJBMy1INsTloGr6dyz88XCK9iChDjGSYm5xq3SpXn5sdcjmgfmQLf&#10;uL3+7LzEUVviAL8WbC7JIGg0NiqNRbA1EgcqQh3Fj9+lEoihoPkCMAvpTx2LaZMIDhrBb55QDioT&#10;Xt8s3//oIyiGer2H4rAO8x6yAgREg0OAb4/UvSpLOMrrfJR9BzEF+p2HsMG+poAVIIAQd7ymAJUJ&#10;hbCo3AS3e13YGE0BTvfUqYNSiSCdhmWIDILe3MPCaUFVi93nHm6nFtDChq1q6cMu0BxsREPFyQmu&#10;8fhzz0YQDVmagMRO9gjZ+cwXX9rYWD/08muFhQUXwB9kEDRZdChGoKT6hOmxbCUgvMks5AoBu/K7&#10;Hz6UGgTlTE4YcsgXMOJ6T6qvJQCMwZ58ARqkLuNIcEHyFm0O04vRxa8368lqhVkJOz8Gcb1WmNXQ&#10;dKEPUu6aJkOOI66vyXq3Ga4vsfECPGAftDLVKIN9PfXmrS0aJxaKzXD9cuMTOHMaSqcjsfFpIcxX&#10;BnsVshkbLzH5mkPhOO1NpGY93Mbb97Z4U/KuNRYdgtFckLyx66sAoSh9F8AvYfM9+HxcuH6jAWmP&#10;04lWEzCuHpME64rTCVuMqqIlbL5SZ2lH5B/nZQq4L6XBYi8l7D0khPNsx2q7slYmin56oiBR+tqD&#10;KmT5p5oHKSFcn9Mx3cQMchUSwJ9OYfBxdUpOI5fJSlKC86VHsATbRM93ljbOHpzRSngupN8LoKtN&#10;IRQir4Q7gYWorTb9shNbUCSppSyrwtafnN0yCNAbGQRHZidNNkQySUwVcjpkq9RJnSDZzVIJ2CSy&#10;oSXLIFDWIw4LGMBDiTBGMgis8dHK+IsU70J+4iDvjvBYLGhCJPAAgQLiGjmUT7lwiYnswYnM8Smp&#10;OwmIBCQoLEMaW0EPwRp8sawlcMPCNLThQjm0B9yGI7MO6CtazLBBX4io7wHjBXXHOMxjNCSOkrED&#10;Oq84fjGhobU1RjugU4bJaSgFu3/Mg26+pxE+/WyxEQ7td22JHFwVHN7HykRwJ5gJqNfYXQnf+6P3&#10;2XrxG38I0s4XjBQHAQ1QU2B568FTQANPqvW8PJf97Jw0XpnPfVY7X5nP07DBL87l6AE/B4vGswB+&#10;zpdNgNV8abAv49n0mTkht5dHhzxM9MEiTxiJ55JGs8c9c8CN7eHjnkL+cUT4mD5/9FAujoxkAekJ&#10;bZK9ivgsBHWX4xSDxgTFtyWmTAYTKWYiSTxaEH1mkkzykJQINbcjsWZhab3YdvCJzOHJHI9Hldad&#10;yISUJ2QgJM9Vd7G+EY5i01M0JZEHrIw/YkJq+NsCItGpZ+HSvN50saSMzi6YUr2lVj8wncaRoGyx&#10;DcIpdU2XArXH3HHMByGT1CgcBHgJdfKmFLO00chizLJBQkA1ksXTJ3cjS3B3coga2eJJVaYGrgWR&#10;hGPSUE+ZlEsPiJYd13Io2kYFc3UsaWMEkDHJAfFugArQkwkF1zjh7fJD7BFOJ4GimipSWTFEOIEo&#10;h7BTyeMQioKxf/q/Hcd+yl4HxNhhQY+DYLsuK3tp1DDlxNqisVquYSjBdolJhTFVqtb56xtrlHKh&#10;p9qQMTX5i3lFwqH0YPGt7cwUchFU5PKE6v2YDgvc5WE9lsjtPdPyp+REj0UBAtG1JhHMG8vQrn+G&#10;vRU7qmVGxn92nIVwAS4NoqFRLjBcjKDlOB1RpfpOCd4oraT0/lVhA+zJ2xyv/22+SzwtT8qFnTvy&#10;mRANTgspfVBG1qLlZZMnzwmYapo1Z4ljVwJ8XJxCWeO5aCymHbId2SWgrPHU9zneNQExDjsymAh2&#10;ePIL4j4HFRdye2PIEc4Z5b1vPXiTeF/JcCQAPgjgx0nhqPhNJD2pHVBGBlfnIv9DAgt1vwrQwt7T&#10;mhTAweeLQp+nY4L0BHhgdSXmLCcWcs66kqJE2CJscks7xmBDYKwEg6nPdExj8hlj0fXYIhgf4XB9&#10;N8YWhAUhlqVurZliaovI7u6Yk1k5naQgqg2nm/gSyOkHE+HfEuRvY8zwKqaPFVKc3QnA6QKRODWU&#10;iEc0iYDBR1jH6lmQmVhLLlNMKM0gMAEwy+h09lkgJAdnPANE2mCVS0biYZIIoBfUpSyaWSik+K+F&#10;EI79s68cBBsLU0WIPmBsJnuStz4NvIQgMKRjEu8KakT0APaZNGAGyUjP5c06PgSAk6UdAXPAb5Z2&#10;BHzDNry9IxQZ9Fxc3anUGlevfkJlwod3S11B2jiswxQgAOG053uoAEHMpACZu2EqFOtuw9AVN2+W&#10;vVgsxrk1zUEAr0C4skDbjr0KENgwq2ozRKxATAfB2FGB+cXJ9eUH5e0dIgeZxl4sQ2yCZWg07mG5&#10;UVoqDfacks43fWu1YnfL9di/NbYgIBpa31hZOXri6QiiIQinxcVWyPYa44sR5GbnXGFZTw5vQH1Q&#10;atbQ+PfXahCOOVhemGoEZSWRiMY3bq0fnp7AKd6CeCtBjZDnKJM8g1kqCBZt2Dswr6LxPGLg26d8&#10;ANyxDuhOw3tWvWTY+07927fWn1oI6HSswixYrtbD/XC9jkjg/8auL1AwVPbQ7OOhME57j8ZTTWAL&#10;fBuBteityhY4CPI88YxL39HsN1JQ2TvyHPULaLFdO69ooE1dukn4fJaraVcGd6f+0fLWQjGP4w1K&#10;JQm00tAriAxFA4RVKUOOId7SAJ+nx6DvaoOVbxONDzBwyHO4diaF5RZk/qcXJgXoxh2QkxhDrheT&#10;RVZinlcn8BR4MJw6vBTcQ0saBKaeAosG02q/JhILOVZ3+OkDfN6h8WyCJEqCwUw2heXxFxDbCBqP&#10;I2m90oB4wAtgfgEsFXiICU4U2aqN79xeP7M47cYoLE9AuohE2ZrtBnPqHATqxVABUE7aKccHqKXk&#10;DWUha3gTSHOggYOAALVDMwVxEKgXwzwUCv5zewS+ErSEX8B8B/lMk4aolsINxIVw7QzGxpLSGMY1&#10;VKt/LA6Cx7cyIQ4CImYp4vn0RJrintKYzEBkQePEVAaKISle6RvTWXoI+iVYlPIEL87mnqMSKGNm&#10;pJ9IFsJSaJzRBkE3HOr+NUkt65XvFId1WHff7nhAjv1Fu0vZgHFe1ns+pmsie6Mu3MOtMYN7Ltl4&#10;Tsj9NjMvCZBxPhRWjjNs/GNIiB3g03LD370pGZIz87NYUdE/Ivvp9f2h8aN28DK4tCySgsRrXaLJ&#10;Kk0Rb0nFVpBc4HTBumUTeLUtJVn26TJLFltN6FsPRQ/7GrxvULaDvt2606WJH1FHpI3n73GSwjmy&#10;ot/iICimkcGg/pCQUNPI7nJMjqYLXNcIo/FeJCQxaXVNzBcHAf9lbdqCxutlHpvIcajgdKqKYE3p&#10;0XiRJNCS+TV0lekW5ZDh85ZiXQH0La8twdVZKfWeeMOrDTthr0zagkQEltdORc6DTwincV1h9ChE&#10;n+BQGX9wRXJEElzuXqR0WuIDcnJbBtBOKN/V0HX9mPcBkaqK/jiXgfYgm0OPWi9RzH3nsNBjKlDv&#10;EPvgyFIfMZWqIpJcb1pkQ6SawDD+1M2jdkPjxEGgxMxOJN4dtQZFsYVtwmfo2FUEGm4R06QKT4F6&#10;CtQUERqoAX6v8YaO/4jxzttlFAEm+ALEHVAXVkHzC6A+nAUPMFwJHjTwvyLWojWaDoIKpqs4CNym&#10;wFNAkA6dpAtjzb390ZWhZbMd5f1Ekltve2LE4z8Ou8ewi6Lf8b0KEOyBcsYOCSCzOQhoKA9Pn1iB&#10;0a8x7EntdbRuY2JMW+hwneDW9Pz8iA4CDm8Rhb/29d8Nw+medt7x2yipi2DaAcl8C7d8wJMDiKgc&#10;OAKwh0H7MNeNYuzNMrLumALdK79NCPPnUCDk9IC3A+zjIHAE+CF2fecyCATgFcvb2vsXnJAKqjvJ&#10;A4DdiWTHxHme0eQCuJs0zU8Gm6fAM/ADwgdlcFs47dUd0OzxxD4B8r9RqUqQvBlDil17O8kR41iM&#10;ggfhraGcOezFi5nFVTMGSy0n28ShMI8E8zezJjChMLmaZ3G2V9O6applgSRtu5tRhZBq1Tn2Hme6&#10;hcLCWnoCacOySYRZQOxDw2w4OAM4pontjCozEAPfgbPPAjogZxSKLejC0SIkMd+HUAyFtOSC2EJR&#10;JqYcb5h6vZm0EBQaoZBwDalfwKLohGLosS9SvDBV4J0tfgFNJpSGFBcgaaexUBC0DfhOHATkGdJI&#10;iV9AXAY0CLPcrm9XxUpVBwEkkZIRu6U9l3AQ1Bvf/f0/8o+bzqdkTNZhLDIyCMKh4P3KEracagQH&#10;QczXRFcjf7AHfcwzDTHMHARtbAFtx+lVgMCG7aqDYDdMAUlA1XzCxWNHChPFXtzDcmnj4R7mSP2Y&#10;nrrOXHsSAYN63zahEoWVnfKRE8eovnjn2k2oFWu1bESahrkAtkrdUzmCYgTLP/zTP+lKtVogetoK&#10;DTjietmU0pLEzmUQKiwLLK8VZt++V5ooSNacC4APeOM1SF6Z5EOlZpsOAuO0T6U9ub1i7xKK706X&#10;SYO9f/v2xlMugyAkkngKfPx8EMnvcwoUnVZPQeNjnAQ6SQI4a8CZR56/fXuLdcu5RckgMMDZxZ8H&#10;QfIWms7yhndBCHBW6FuRZ4nS19B0Fz8fikgnWl7AcKozS5S+Ogg0JRtVXNys4YoVDNwcBEFIvBOy&#10;JWxenAISrq9k/uYgOL9aXt2pHpmZcCL5IPnWkHiXSuB9ByEqfp8cLo20eH61Ib5gMgi2aikyCJp5&#10;45ZBoA4dx/yPJDuWSqCeAnUkGSwvOtnEZ6HB+UHiQDOD4M7m2QNT5tewuH0f2+8EIIPAZ7CXNJXA&#10;eQqCVAKgg4YsWXkZkeNGFWxpkE26U4fP5uTcBP4IOklk4+Ar5Tr5lix6OTihANyrHJxXPmwENMhi&#10;xb3FJm3gWJGket5cZBDAkUWpTDI1xEpMp66u7rywMOZkwn2ECpAiiIMA14D4BfQrngIcBNPggcLj&#10;jYOAepriF9AyoPgFvINA3AHeQWCNaRlJgzE4CIwSK/oTJ7LdjjBIBkG/sybbB9DASDbNI5k1UPFw&#10;fcIBrnW4oeOKHOzquPEihUoU0re5Jqt5i46Mxv9t3W/2XNeP/QabiHdbAL8tEzuC/Fvi9nW9yBhb&#10;1bUH+Suo7pebtg5rQ+NZpUkYmiLwTRA+hL2LgyDEEdsUyXwWoZB+OZQeTVaHBLWR66ReDM7YjGL2&#10;IHynRiw2Xvtdg2D7tOtpQb8tTNJbb2FgOTyV2nZR+tawuH2N5LdPE8DX/7ivD3oPOQgEltcD4tsV&#10;10Owf/M6DOXu/IQ6jenSSSLAvpMk7LyQK+3uSXRn9SC8eDH04NLjMg6UcDqkEKL67TpbBPbHD0B7&#10;kUT1KakEdUlecD16qHAqAcJJgigFcimEuyN2ktZSEppIGoQRkMUalNWVHtqyiWzDraqNIX4FRl3+&#10;6ibK6lJiV2rzYpKSQon1ea8itZfYxGFpWAr9eD/7yBQwBwHBEeYXsAwCcRBYKoGB/62JAy5fQL0A&#10;lkHQHOOdCOogEF6R3uWJ4+t05HSv+Kd6ckf2KEAwkkIemRu+VeqIdDsLQ5maHTGfMI6W+jydYxyi&#10;5QhWjEBceCur0Zk4McMFLl+82qvUbNMvYPHzbcVng0Kx5iBwPPmKkEtwu+L5FuXe4ikIDmW0/O1O&#10;hFCagCH2Qlyfldh7i+Sn4cPvmyH9iuG3VdF18f8qJNV0OvOfIZXjq2l+shUQ20LT6XENgiGCIPlm&#10;vL23bzryGwWC9tHyasG4GPUgXF+iJUK897gDCJJ3sLaR6psXwMwjZdd3DSPeN8PLMPzAL4DYEhJv&#10;sLxPCtBhboy6HoI4DBVJ3QrN+PmQ88IfXC02EQmLyqwrMgja8sZVfuGUtCTzNpuPkP4WG26SsgUZ&#10;RMVlQACKRmlIJIoH6jU0RBR4fFpqTTX9KUyNWXVOAxqgpstOa7AQhY1RVrDBihRSy7PEuukY2ic1&#10;rO2FmRwNehh2cipDgzXtyekc/6VxQuPkbG1MgyUxhMoMow2iEONHOtiQfZZBMF0Uv0Cpxi/ZUgnU&#10;QZC6vVXHQQDSQo8kDigRoWUQSCqB4kiaQSA5qeIpkAwCcgrUZdBIXVorf3zhysV3PyCGuWv0Mg9o&#10;Ypt7ERF6jZoTgc+DEJX9PnMQdJ3+kRbTwRHHcJCYDgL8L5hcJBp0XowdYYgMAtgGI8B5O9FuOAjk&#10;7T5T2NnagD+xH8sQZRuzqw83qYI92I+4ZfSwSQSteQGqjsgZDzsU0lKkOA7REEeN9sRZlsGlO8uH&#10;XnmtleFHo+VDnD/E3vv4eRecH0LjWxwEljhQqlphWVd+lwB+jdsvpzLgzGD2giobQY2i8XwVXnaI&#10;MdC3YO8ZyU8WXhpF2i9vVKTmrJ43DMs3cfKquDLRowWi+4bDmQWNl2A35cyRELVvLW2zbnnu4IS5&#10;DJgCMGEvUrPhI9KD4HyYahDAhHQB/N5lYOQ5SqeDg4Ax3dH4EHkrkPedHc0gsCB5kU3D5sVToNh7&#10;oCUJ11efxc31HRwERp4zU8hu1tOdnDnG8OOyDAIngvbURSTjGgKED9RlngLnIHAZBIFjRUUS0iEA&#10;dE0nQaRCLquNxoG8XK/C8sJxxBQY9k7GAS9R0HhrQD333Tubrx6a5rzXS1U88fSQOABiT4NJgeeY&#10;KZMGE0aagPZg8q5U6lu1Bhbhst5R8OHBWCUNHATkpLBJMk1qOAhOzYlOGD+bF3ZkESkrCAo3AyKJ&#10;pwAHgdZjdOcVBwGypWHAZCqphMRgEgfmoTQmn0WdIE+Gg8AbQZZKgDWkDXMQYEOJX8AcBDOSIEDi&#10;gDXC7oB2A00dBNcua/rAZvfaS32jmu2B3pk+0M/3P34YZ4SXxF7t2uMNAp1wXwlQMnF2jNz79IFd&#10;sgPskrM5odHkExE5aAMeHezUOW1Rd28n0ZD6QdIED45CNOTZBZpIu6UJeBYdC4kngJ8cAQ3plwyC&#10;EAhvfD5Cp2MOAl29BQtQIxzT1ABd5EkmOvnieQW6g7BzDWiXGHtBkkPQtPw3BOYrSAxmrPizDnOg&#10;sY+W105KpFv8eQv0LWnFurDzELrBzkGAhjRt9xQ1phTVDwfw273i488lBh96HaR2Hx8Pz0GNziZ8&#10;IY5FpwONdz4LPVoXEtUAY2+i8QHDD/ULnINAZW4jcmj51ZvM/m/g13DKkRQAheUtp8CNDXbx/EIB&#10;mO+gfkscSJMXibrERAWlx4IBloe1GjOlDXsXMF9heYZR4oi/DMOAuL0jOzKYXeQIWzWMAGssbVXp&#10;pBYAh/VeAMHzvV9Ajil7KZWkugkkokJ3RxIVgwak+HJe28saJok1nH9BJcGzsF0TB8FO/eFOzdr3&#10;dmqEINDGSuv7LB10wPhxhkElCI933q8+yxElGInwZYZ9b63sVKPINvq+caK7Rz/Lp+kIHZOo6QOU&#10;kwolDn2arqe7rBou0J9lKKKs30A6GNttFh0u0PojtXABi1gcS7iAzxewDALP52Oh+E2/gC+264Pt&#10;lXJHytrCiqOB9y7jIAD/KV/rsxKkIq3W0sWAcHhvQcBto4Vphp0bnK6AM19iuAzNduQ5Yejbx58r&#10;Fi3FatWO8fCy7BX0WHC+mCNGWUMhpcBBoER+ioEX5eui1j1lTbjWrVEKmsWjfKxi6FgkvAqg1ITS&#10;Njodu5AgoMFHNljKpSLelgOp0LfHwJuJAwH2HvYdGIYvMfmtwL6TJJQ86TwUeiE2WFTq92pzcASU&#10;O2GKITlvoC4fk28NmThVKUtEWRAqPs8aElA9aMiiUdD4AJanCqXD57WHrwyeaS4yJRzNVps0iFRT&#10;GN97AVzietDjzhtkuYPnNwf7vbwXAL8ApzNJgoYIMJ19aS5P44T5BVgSs0LW7/EpEY/G4i5UKd5H&#10;DoLfvLGWLRSIlbi0IcVWsX2kkZZo3itKl4HtBiS4RqkujSteqzUoFul6GAPZ+HYNBEYaO3CMC2pn&#10;jY+Wdz48f2X99q0RCxBUtnemZidZtg5bgGBYpqBhY8GCV8gYsP2B3kZdB2sxIcmbj8gg0AUldl6X&#10;AgR2zAEdBCs+DL6vg2D3UAFmb24hTxJBNMuQVMGQy0+vPlTX+0ifvouGLgO0mlFrf8SN1+pQ8HWJ&#10;CBc4eOxoBNGQ1ZTq5arjoo3s69jpZ48cOuDweSWQNwZ7FwduZCxGYkNIfBBt7uji66m375cWJvL1&#10;TLaFDUaJ64NwfSPPweh0ILwx5zvoO4Dlm1T21cbVLQqgiAAuFN+I6z3ibQ0Hyzc8UI9sv3W7+v3V&#10;+jfuVq6s17VR5YH25krtO/er76zUqBz4nfsVGu+t1b91e5sCv8+RQWC+A34s5rPISsWBIDY+oKxx&#10;p2s5b5jPx6T1qQRCp3Ngip5wUbeARSdU3c3yBcQdELDrG/uQEexIHHvTjWJR+rfVQXB4prihtR7Q&#10;ic9uYEJdtLwPmxcwXILkBRXXaHlwcg5uIHxbgy5gdnwsh6YKyxXx/ALLS5S+gPCg8eJ5KcIjpMH5&#10;1AGm+hRbhedf0Pg6aLyF6zs03jVEAIPlqWD5yuEZ8QuYy0ARewpTWZqA9wsUsrJm9j0cGXdAISOA&#10;v3MQqKeA8EmqXYhI3EvbOAh2yCAIXBXCpCQOgiCDwMpfyemKWWmUauKYEN+ByIY7g6n0DoIF/Br1&#10;xkPVNp/HPIMAE/7V+TzfszMZihRLg79853LnZoVpHLbwVxfyn4WKHLJx6MeVpVwasJRDLT6XFWrx&#10;gGycMZ51HELyyl0hQonOEeibQYAdMNLzOdbOfR/isY6ybwf1VTKSdy1AsG+vqK9gPokgeiQmZt9D&#10;xRoQw3Dsjhx02THibuxCNHTs2ZNKnxDlCeobOWhZBr/9G7/fvNheVxT0t0TCK7yMT5cHfVeGmXYd&#10;ml/AQusN8YYbP0Dj3WAFGtsxy7AjIDhop2JvbjY2VYvTlJbRxkxGAqFaPr3V7BMHWoRsg0UNlrfA&#10;eP20eQTaNNmk2fcZBMb8H84XaB4rlAUQ1pJXFxkE6VRFdw7t5FB9CchQ2Nxh4Iq9N3sCvB0wX7B3&#10;/oYbIO0SS19fMVyd6HqPq9uO9OgYDBd1B8jbGjxfetRBILuXJdiiCcsbCO8dBBWVzcL+DfA3oN4i&#10;/9tECnp0WI3TcXBMNMkF2FbZaJRICpBrtLpEYUkQsukg8J4CLIaSeB9cAoIeWXq2pUQWy2D28g4C&#10;xuyeg2AfoQLfXNp44cAkvyWiM4CAuKtQBHQK3ORkU5yZkgaKAM3D+CKaRhpqyGNDYCpic/F7oG3V&#10;SEEUrRopDSqWfus775TW1pZurnV9mBqjcK+ttoukRGtZwrXlUgvrcIwnrx1B3atDLdBjn6Lr1Q15&#10;0h7HGrqbtSAvCVkOdosH9EpmFhm2vlLuSk4cHxXgOLq8dgqPRgV2DxKw64IzgNp9oAJSmu9O90W/&#10;LpdH5x62V8FQBmX3yMGed2wYRTB2AUoVLwv4cTKiRKH7KfVjF4DG+H//577GbxxUD7CUX7E1+IFL&#10;iV4augmwlwYxXIqNZwgmlrCAQuba+s7z80U6UQSLRYBuGqwRwaKxNFk1Msz38DzhSQESyyoQzRGQ&#10;hPObrSCxHJwiv06ASp0GWQDv3t/86tMz8xTbrdSBdmVMpSFVd2l42SpOtmIu/dUj+R87lDsynbHG&#10;4Slp/OjB7JnZzBuLuZ86WjhN40COTmrZ8Sj72jOTmDFkogOeq2wiCc86IA2RTaUlrRpJUMVzU+Iu&#10;4bxIolpCSCTJiNizOdlEtWIT+0Hpp56ZldLAqEsw+axXlzVwJXBklIOWTDmiwIbTm/RAhjhpAqSI&#10;bBeRVG8EQ0Dd8vlDk6YumxTTCXMBvPH6nDRKjfTr83m8Kq6nmMEksk0YIqcmxWVAOMYpIZzVHgkX&#10;y25VajA+UfYXVUAJzIVLIy8aoDax9aArrDeZppyYca6RFg3Y6V6bo5EhxJz1IaejtA09+B0+fLD5&#10;x4/P0gjGQCnYsDGEfpyUhPYMIQvIpiKlTCQ0wHnlhkmnFlQSEako5LZ+k5QiLFd+9OgUvE+5jLgV&#10;0CeyMReIRD1MOYtqgIpZIls9/epMBqhgsy7SLuZToCDM+4F8Bg4dLoQTQZaj05S5t1U5O1ek3PPQ&#10;T+POHfdRrAC0GO+vVd9brVxal7/vrVUvrQOaVemEc/vN1RpfWMd/sFp9c6X6/mrVNdak8b2V6jur&#10;1XfX6zTeXgFtq7y5Wn1nrUYngz9crdy7cTNCa3HCBvURtgeJXmOc3Ed3qKEMHtGw8jkOlJTR6yJL&#10;650U0Y9OIZp2z4o5QoKgOOHo3MPDar/TTh3QpFBexf6Rgxa9G/GjM+goyMCWMC6Whi1ruyD2SuLC&#10;WGztsCh0a0EWEraiYpHAXizsWN65xdmOxJERAiarPaLAtqXBGBfGZVndurv1sEkDynRxqatbGbxV&#10;4yWn55UAMTcm2OuexpcFcWEitixY/eqwpcHWKluJPtMlrOy1Vq6v7chemozOutMlrC+VYVdz604v&#10;m61N2XSnIksjuTQWqaoQvrI2FUlkLzvO6k5trRIq6qYF21g4CWerkrdS1G2TAUbn6gu/sUnKwklR&#10;GCF4JWFbc7wJ+3cp3NoJKk6/bJJ+OQLVkMP14WhzcE7hThcqHedywjVjfLMqA6xHZDOu2Lp4Olyd&#10;OXd22SoHVM7ZZoG6YJj0BOXo5FCWZx70wFnEfxkjeebB1bWMYXy56iURvZmWOsXWCL56UJww/AN3&#10;NbF8oUXdJtUTu36UBYGtFpArbgBCPkNRlh6UciGl436Y7SNTAHP1lbkc37Mz4P85fATmKaB9bsY5&#10;CKQaqdYqDTkIpNio1B71RUjxFEg1UleWlMGUKx1dbyRMj1ZLfnQRnpQjjF6AgNjDPUnQjzsjCv4P&#10;tVKPe4aWcWOLHIw+ew+ioaWr1yNIhDikq1bcrxboO54p3DO6tMljcfupdC6lYedaWLZak7B/lvU4&#10;CNoo3NvI3j0U5LB3o7InTgX/Qi5rTDU+8N4F/Hvs3fPbB6H+bnBoLzt+OHGgqikJxrfP1oyVfvCJ&#10;AHaLeJReNxlnDq8BVpZSFYgqugTJh/MOWl8+egD3OtH3iZDe+yESmo7lwVcNBULiJTYee0Wj5YG7&#10;BU6XmkzemjFg38W9Y3DwX1BuB8JDd1OWHgaAq3vDxWwpF4pvnDlmZvnw+3DYvLadSBI2L1l8JqTJ&#10;JrbXTig43wy1kMXWAsIHfgHvKVAHQchD4d0BehzJIFCGn5ZIfmMEMneASuKsycB54XTiHAo1VpvE&#10;ebDs/O7DMn/52tL08oYsX3+wxgq2+r3lijZqbKKT1Sk9fGnYKvfDNfnL9yNrrFTPr1c/WJd9qYPF&#10;kpj2hbUqw2jDPzjUgyFqp/3lIHhxscVBcK/cwEGA+A8rqbNaornpIMAvoFwfJLmKg4AM4Ir8zGiL&#10;pyAtvB9YcPTQwEHw27/1Ddld3ZCdnzisw0Qz8dPEQdBSllCehnEXYaFcoQHn8bFwELDi5x2Pd8CF&#10;C3RbcR47Pnv72oNDT833Ci2M6SBgmuAU2j8OAsD/XK5BfULWzdw/vah595B7WPKjO+/CbpGD8nLp&#10;eb+Gcj0KE4XpuZnK9nZluzy7eCgictAIhsVX0uP3aOwCpdXVX/zK51bxCyj27t0BAoZPO3jc8HnD&#10;t0FZHeJdzF5d235hvgh1DC9R0GPnDshJHVtep8DIikVT8Eaofhz2rngvj1igbxrs6BwETQEEp+V0&#10;7z0o4SAwDNw5CHBVKAgvQprLIGg0nRetsDzSGuQuaLyC8CDPb9/fgVLla09PSI8KaQ4C57wAjZ/O&#10;iWz0TDsXifksnBtF8Xni2EVdIdlMbPwaCoZnm2g80Pe01Mzlqg2W5+Bg7+DhhsaLP4Iea2TSYNRI&#10;IiA82PsM3geSKUUn/JcCBz92dFrQeEG8FY0H/J8XfB5Yvg2flzGzhpN3OggEjfci0ShVqlzg64sT&#10;ThL14yDSGVQRuAwQicA+EUlBeEPjtUfcRk0QPgD/fc+HD0voRIX0TgR1EBTVHeAlcVpyzgvxCxR0&#10;LtRVwYxzI5HRqg0SHMQdQArMdrX21aemiQGczKZNAxAJ4w5Az+Reska1BvFt0kilWNByf1qDCweu&#10;eH42R3liguhZEvMq5IpIjD8+mX2wVT47//gSD8PU8f567Z2V8sV18Q7QxkGATaRmkSD/2FBYVW8R&#10;hbuGK0E8Bd9dLrNVPAWrNXMHmDkmjeWKNLDC1PLya5EBX8LN4Z+GWkR7t+4cWo17s6OgArG9Obsd&#10;KKD3nitKFH354yMcjGuetsszmNHZhXNwZmEBaoG+HjcHDEjGRJeP+UqoH9bmF/CIvUf1rUdTt10D&#10;Z4EtQC2MyzbJwlGBekHjtcFeLPX4yqECLwDDHMCuR2CMcxA0MX/pZCkZlsSE9Gti2RT0mIfCCSCU&#10;sSFXxbZDsB30rWA4y/5wTTUBsRXGN1zaN9qQakDycDE2q8HWRMUDWNtIVx2W7jF/OXKApQecrQDy&#10;zXpvurtzCuiR5eDmWfBovDoIBPz35w3B+Ab1txWKc2i8VZXz4H+nFyDgim3B59U3wWU6htlAElOX&#10;u58CgN0yzzWpvOV29T2dsaU9o01Dq5f2h4Y/eGtEZ8+8dzt9x8+tSclg+JB99LyxYmBHeLzuI1Tg&#10;+/c2v/zUDLYPYRqkD1CLiZ8G3gEaKOUnDuaxmsk3eQ7KoClxqTwvjEO5bJY0UKlcQOYMPJSYY1R9&#10;JrXUDLQjRWzk/O1r17/5nbcj8pdYo/BsiljHoGFBDgarRdT+Yk5QAd4QvfI57R6WWkRLq9GoAG+a&#10;tZX+wfaHjs3dX1qJEza4B6ZAUJTo3p4QDupF93fzdzMcOyMHw4+kjgdNZ+QgJZfi1CVCIXjcKpVa&#10;r4wSA+p+4U9+Fbj4GKsqkgC36xZNzJuVHzg/RtdIpVidMwSMkJc0Dwkwwmur2wenCsRVWaw+8XRG&#10;285i0fVIwTN52tLDv7xXSOViCOWCWL1Zw+hd9bx6uu2aCfD2vc03jsyoJA2RRAnpZIyQ9GnIs8im&#10;PWlBDkQ20sxcIyVC5iTS+dqW8qJCJ1eWVyli/OGtrVy9cfJAUWuqNXANsLhHAJbdhCgGDdcD/Hlt&#10;s8ZCk/fftc0qZ9FGTRqySc4SjBGI9M07G6cWp+FsvQnvoRL5aS030uEo/ObKvMl561rLzaharbob&#10;PSmp7qZ0rpIR5ySpaiOTvr9VvbK2c4hkQjlvVc7rRTJJ4GSkp4S0tkkbJr9K66rK+fJySiPbSIts&#10;cMWSR0dxKa8lV3kOvWnlORGpKmaWaKmaOr8urIgkB3I6TBbE/nCtSoIDthprwnJDzLsPV+kR18a3&#10;Plk/MDtFjAWbWKD7wRiRbYnrzQz2suark9egLJNMPTCVJa4zxTTuVlLSs175eHmrUCySHCiSQPK4&#10;Xb9eEqON84LziwBb+AWqnBdj1IvkJSFgDkiJ2HkcBNVUGowcdXHTPiSLdWXnjYOT4w0b3EemQDiD&#10;wPwCXLz99h6W62dnBOuTfAHnF9CGpBK4Hu5C0mlAirjVuNHZKo2U1Pe8ePsBpkAvXuH4rMMwwoI8&#10;L93gBeNNzwFiOPtRE/a26AZbq3UeZ9g14gg2ZieobA6CvqYAK+P5gzMRDoLyzs6nzhQAEn/q1MHl&#10;O2IK0O6VNzi/KCn1I3MPy9ubH0O/2euKIbFjswa9v8t7H6qF7Gt6frZQLGh0ZKM4NROROMovFBcA&#10;Rlgv+9tqGP74a2cnFg64fAEi0g0MD8L1PRofOAjShKqxYADvJYPgxYWJp3EQ8PrHCyAZBETaSwA8&#10;r2eXQYDvQKPlBYSXxAGHvUu4fhb0XsBwdUy4CHx/XpB2QvExLyxu3/kFgrD5F+fyTsiQ80KyG9RB&#10;IF4MhFSuQxdtrti7hcR/uFyeyGf+xIlJ6tFLRPp0DlF5w8FaT1JANo0GcvgUBAO34PwAYJeY/Pk8&#10;x/Sx8YTrg0WHxwCG/+wJwHCN0jfoGwfBFLxJgYOA2Hh1EKABLxuqWCxmYdSnh4aG66cpS4iPRh0E&#10;DfwRbCLI7kePTLnYeE0KsJh8REIScsL1wjNvLOTJUzB83smm4fpNNN5EQrY0YgiEjoOAZA1xEITi&#10;9lEOPgtkcxkEROmnNYciBxqPYyLvYXmF3NNA7grCS0N6Gg2D5S8sl37+2XkyNdjkEHsa84Lhq+8j&#10;z1lYfyq/UFbXn9KAbRo7T1absuyUuWAhKn4BaQhHE8oh4227WlUHQXoyl+XCsTUxDlEFNyEWSeAO&#10;SIcdBE5IZJvMYrSxyuUNCLkOGfW8ExHAOQi2H/MMAnEQhBMHXAbBOgaaOAh8BgFtyyAIN3AHvK0h&#10;GNKQDAJpiIOAnILz1yMei33BTL9vfMy531M42d5FA8Y6vL1Vj+YeyGTj5nHsNqQ26CxCv8MukRWJ&#10;BO3Yf7dZb8eTBb4FnzHWJbIwgl/7+u9AI0aatUvXVqBeMrldeTeJsRcHQVl8BBJ4T0MD75X21Wd1&#10;B4nm2iNRb7aJwcTKKWjvw+N94HoYhHdgeADUg7R7zNzj5B4DBycX7LoV+jZQXdH1usTt12Wh4oqr&#10;GfKviD2R6IKc11KEuEtIv4HnUqdNBmwRSG8B/4qQN48QnM52NC+A5QK4MTpYxCY7wHIBzEGg2QGd&#10;7oAw8u/1AM+Pxf/bVvYSn4WC88i5TdZAcMymToS9WT4Ghiv3Qb1Wq/GP72zePQaYB8seA8/bUfRQ&#10;iCVbm3C67ujwdmOA0JGdCLwfE75v287l9zI5ZWQbxqay2SW0wfjW4z9qlWvgSSB5cC6hCmpxHzhV&#10;OeZm04WdJdVLjEEfQJHj9xEqYA4C8QsEURLmIMAaInxXHAQTzi+AOwBTDcvLTLbnpsVWhYkM/k5M&#10;VBoYaL7BsCuXrr3z8ZVRqAbR4SOrRaR39GiTPuLuo5082JuIvzwrg81Krze9gsZ5wuuq1XRP3PjI&#10;FKtqz/YYIRlhg9Vy1QfoRfAK7IGDwCwAihKBClTJgFre6iq5EQ4S6DB6ropC91GfnrQ9nZyDUXdg&#10;K4owSF0iW/dvlSpdgygttPDO/ZUvfe3L/JxJ1gIBJjILWYjoNliesAB+8jSaILw4CAALU9dXtxfN&#10;QSB1a2T1L+6AVAo24g1hGBSogGUrz9vpjCDMNzalrA4AAMC+4swO+g7Q7BYQ/s2ljVNa5P4qRYAo&#10;MwMT4kYA1IOBK+INFDwBMFkBjWcRLrVqtJHeAQy3Cmq1hmHvpAMAfW9V6ngK/vD2tjgIhG2Ql7rg&#10;M5DoYbuobEKG7xoqZBP8dyC8nM5AeEyNqy2eApH/+3c2n12coeFEoqgbGesqiTbEZeCKuiES1d2q&#10;IpJ4CsyLsVPfogeXRzVF6gGSkPgu6gocBIeniyYSkY/eC3C1JLHxhsYb9E1+I0HyrMK1B3hcTLGL&#10;G1VoZIGBL67XcM1gyV1Yr9IgKfTD5R2suko2B7kkMy4gvPLJEiDp+WQB4Q17B4THQ6FoPHC6FPNt&#10;xd6dX8Ch8Vu1b91aX5iZVMTeOxFkDGalOAgQwERCth3tgeIWB4G4A/ALNBCJBr4bJ0lFWCbVd1BX&#10;B8F2YWJCRaoDhIinQGXzHgppoAo0II1AAOkRdeEgYFo4nbDuNkjWwMPCNaqDYHX7cXYQ/NHS+gsL&#10;E/w4zS9AwyiG+N2yDnAZBN5BoFxDmkHgPAXmFwC1k1SCwEGAGQqw9s75qyQmPbxb6vrQkefvNOvR&#10;nq8oe47n8im8AyLMLpYl7PH4fixMAQBhTAGZBSao24cBlXJla2MnX5Tp6DoGeyKmKTC/OM0Lta8p&#10;sDd2ANcC+L++/CDaFGCeYRnaK+7hHoaCeBY67sOIOzDkUDCioZjhAkYwjNuudz6FhAv86T/5VaHK&#10;IQ4A9p7ZXGuUvsPnfQbBdsrVzMVBIBkE03kuRrh6LEpfUwlcBkFRnAKkJZmDQELilZDH4cwKy/cC&#10;4SXsXJF2i413BDWzWYLzBbFXxFvgcUXFDY0H7zUMHKJ+Gs9qvQAfAC+wvCLeHz4sF/OZP3liCpEW&#10;cpIm4HlphEXHMHALkg/Ye5SgRkPxA8oaSHsskl8C+PMuSp+G0unMsKnFQdBK7ONFIkBLEwcE/LfE&#10;AR/Abz4L1lrWQCTyG8VBcNQcBJId4MhzZqUygguJB4TXaHnQeDzfHhU3WJ7H/fNa3ldAeFnaEQOm&#10;QWBTmUqtdngi84WDE2DvxywITBZ7zVUfbiPB3jU4X6L0s0JkJA6CULh+OwhvDoLJLA6Cnzs15yP5&#10;kRbqXxwENFw4WuAXQBK//jR3AF4bCVAzkfAUTEj1YZdBICvS1Fal+lNPTcMrzNuMSUFISyUwDwUX&#10;7pRjGQSaUxDuwa7iyEeLKLBB8Jw6CHwGwWPtINioND7YqFviAG4C8RRsaAYBDoJ1wfklg2C14vwC&#10;mkHgHAQrFVIJzC8gGQShVIJ3V2ts+tfvXeaZEl3uJQ4h7nhWx8lR0EDvoLb4/ppoRQ6URLAHc8Lt&#10;NzMvLEN9ixOOR5hW6H6AY7ayBfTdsUcETP9kFnMBRDAQ2E/y/Y+vCtxtsHZA8GIousSx+5D4JvWN&#10;gOEsZA24tqh7h4rTUyaAK4D3bVMQEu8OHo6NN+6aNmIZ46UJUdaYO8Ch4iHovhkk74PtBUJ3oLoH&#10;4QPGHpGKDAKTRzIC1Bdgw7yQruFPpxqQ4Hx/3lZpm8w86iBozmYrGt82yy24t/5aI8LsbVMYig9D&#10;37Y1vLs/eAt6H0DuHtj3oL2XzWPvhpK2i+QfKcMtnDqPGX5G9Ti4LSS8F0Mk7HiydWrAX5E5CMI+&#10;i5YeHefKRYaut2dWQt/fauSA/eUg+Ilj09g+OAiIktAMAkklwCwi/M9lEGjghjgI1BqVVII0ibyS&#10;SqChHFLlSUy2ouV6iqVGBsF//z/9Y1nN90hijsM6LAvW7rWIBuBoGjJsUO7RERH+EXcf9hZrPa2h&#10;AvAK9EIFrBaRVkcVP8KIqAAOAo6GQWDH6eUg2DNUgGmcX5xCEhbNvbiHFRWHAztHGsWwSg/t1yeJ&#10;oDu1gD5+OmAbfeJ1F6k16SCIHFyHOfjoiadHZxe492Dls1/8jALOhMQ3kWcHQSsW3QThWacTEl9r&#10;vP+gNFfMg2aDb1NahpcgYQFbhMQL0O3C9YP489YofUW8JVzfQPgg3F28ABalX0u9ubR+6sB0EABv&#10;Y0KyGTxunoKwbOop2KmnxUGQUTR+u6ZR+mkXEp9Kk0GQrddPkUHgwvVVEo3S9yJJAP+OlOUNa8Cf&#10;zsXkt6QSOOcFfo2ZmSkp6iaIdwB9g8ZXUr7HId5Wyw2g22LjpVEX6FuruynQLdi7Qt81iHKvbFTO&#10;L+9wY7dC3xIbrzH54g5wwfnNHnMZ6BgnkhQL8LC8OgiENVIdBLVKJuvdAQEaryXoTCQF4TENVbYg&#10;g0B7nADqhginEhgILw6C2anOMc5noR4KcV6ozyLsIACud4kD5YYrfbddE5+FVcWzDIIVyyCoBbJp&#10;UkNNL7ypkxo4hNNbkMIAO5Y5CJoZBA2ZL1F7pYFf5srq455BAMUQjxuuWRIIaeAgmIBAjMSBOg4C&#10;rCdxB2SlAJTUINDSAz6ngB8GuwDxSfRNiGKInn/0T383whQ4dpw66z0NBXv8mROXZzSO3lBZQmEM&#10;i//IfuJMgVbVHD0u+Vd9TQHGbJVqvcyF+A6CsCkA8yCR7avdPPR7ZgoESQR3YRnqZQpw7eNjGRpr&#10;EoFYArGIhirl8oHDi0RpPFy6c/y5Z+MUI+g1xsIFiLX8j/7CT0PJLsizB8MtRj3gbxeGnGkBV40u&#10;Hsz/9ubOywcmnp3JCdCt2DvvdQ2AD2B5ZdFxIfHCEi+LBwvO19h4Txcv5PAGuROcD/JMAPwHEoo/&#10;J5Hw1ToB4RIkr6i4CCk0+45Xx0L6jbgeVFzC9Z2nQJhqrL5Ak1RfaXxwEFgGgWP4ET4f5xegkoJQ&#10;2auvxFh0FnOmE8eur8T1aQQgWB2c3LsqApFIT9j6uZOzgsaHF1SzOfIUfJC8BMDbOkojrmhYtDwL&#10;Kr/W0uB8d17iErhMBlu0vFHlUDeuSZ4T4swxBwEuEhZ7bWC4+gWk/K54CmZzLlxfPQXlahU1fvHQ&#10;JAKQLi6OCTwFftWnfD6INJXPcHsICC8i5ZyDYFb0TAS+zw6wVAIC+L94oAAD1fmVrZ8/NUeDt+/n&#10;SBzQdAOXQRB4KEQ5lkoQ6E2U4xIHMmS6IgAZKojk9SapBNnUNg6Cp2fMLxCIJEKqi0R9JUFSA+WV&#10;TSfeU8AYAj5IYaCMsqyN1UGAdp7V+/zB451BcGt169fPP+D7Gxf5e5/vb1x6+P/+mMaDf3nx/t97&#10;987ffWfp199f+ofv3fl7792VxrtLf/fdO7/+4V162PSrH9z91ffvMOxX31uiwSb+/sr7S/TEf1v3&#10;HelXmTryEa22+0q5jweUeiz3xd7SAgR94+fhFYhzfXG4h/fMDmgTOCKJIM6l7faYAW3WLr+CqVlx&#10;88f89NXGrc0KcWokr9+mYttm5f5mmb/SKMlf19iQTunRMWvbDNZNW1Wq3FJC995mmUbbXtbDLhxT&#10;2htlGnIWekoVGnwfQH+rZ3lAIsOGDFvdqtgx/Rhr2O5OpFZp2YokJpueS8GqcNx7oCzTpsHCLai7&#10;p7JvjbF3+ylILc5kD+YHyHz3MPgQYkRUP56JLkHyLg6+SWPsDq60x062IO49DIP7aHm5EMXAOx0E&#10;7fHzdtVBuL7HzH0ovmzSkHv/8XdXyykUoncQesDqb5r0ML4+uN2h7CBowI+xRhiEt5QAk89NSoj8&#10;J8iGEA6JFpdHcByZypC6wtPqx7ft6MaoEP68clXMVKgn5u8r5rB0udyfrSXmsUYc9rffWvqFcwc5&#10;CFECOAjCjQub9T92OI8qzm/WsZuIDTy/UXtqAvKAjO8BY0GhmFegPaieYWAsKO+ZydzP/Nv/pzde&#10;PP2//C/f7irh868dof/8u3cj5Gd1Yk5NYgbvL63bSKma0xMV6Mbqyvg+nx6sL3Ftjl4O2nGZLP0d&#10;wO3XF9rjuVdlcs+/d9/f3G2Dn3/t8Ec/uH74mUO9SAUY//yrh+5+cvfhvf43LajAoWOz1y+IIQgq&#10;cPipA9cvPWg74x6bAs+/fuzKB5dOv3z25uWHvSJXGIOQH/3gWr9bJcZ24aqPmjJ5AXT9SMByp4+g&#10;NwDWOv7VL73BUd/+gz86+8YrKw/x0fScLIyA46cXcAbduLzcVZATZw4QO/IX/+2/ePjE8Ytr1XP6&#10;WKBB+XIu7fJGnR4an5RqhyayRBh/UqofktV26ts3Vl85OjtbzII5F8AIC2kawhdbzII14oiap7wb&#10;PanGPJXgU5R6qz0zlcGzABf98ekswfMQ19PDI8VOx3kpk3ZuTuov/6uP7/3x5w/x3r2wWmkT6Vcu&#10;lM9rKeKdzWqRhXwqVSb+P5/Bo9nWqJYrNY2fBabwjfJa6UtHc195fh4aIjYhGw7+tUqDuDkaUPEf&#10;mcpJo1w/oskU19erJ3ka0tigIae7vlE7OauN5qaajfnDi/d+4rkjvM/ubtc5MupyjWz67lZtPu84&#10;mniusZVzmQBE7NPgutfUZccwEaDSQAAaKzvVo5O51e3q9Yel148v2HlPcLpGQ0SaFXW1C5lOS0+r&#10;kE2RkKQoUyk9KhJHxsY5sTAhOgnLVsyGtSQ6keV+egUtqWxOSyJJp06cbH944d5PnDvEYVtEmuWm&#10;ooZCXSQx5Zi6rEHVx2B2mBo+oiXryQvJldPbVgXJXzu+4CVpnbhKUzlOFZVgBt1UXlyvHwJbIPli&#10;s/Y0iS68fbYbswXQrMa9te3/9IdOPB1ZDTzGA6JlyL4zBXg6v7taBg9BTJwlJBPSwBT4mSPCUfrx&#10;Rm0AU4Ck11Tq/vXrf/2//YcRj5s4pgCPpEajxoJ1H5sCEQ/9T5MpcOr5p25c6bnuxxS4v7TGN86N&#10;/uJnjts7dZ+YAifOLq7dv3P01AkcBL18BIwhrvD6xTtjqKxIEFok0VDvrdzsHbEaETErrabA6VfO&#10;Tc9NX3rnfeIG5g891es1bzMY/eszWwE7/r/7z/4dIoJBbtnFGjyCISAH75XHwnpVHgu5tC0MyC36&#10;p5cffuHIDM9KWRikJE2g2diRXwooqy4VhPYH3yJtYF7foBLd7W2pJsBICsOA3EpjtWYCADT+0uvH&#10;2Nd6MBe8bPSYSPSEZcObKc+uIuxGqQslOSlCclJG2qLFGn/nnRUaf+31BesRlFhzzwDPO4X0qvCy&#10;mSReACfbcgUsmjEApb/02lHGfKTqQgATCb0hEufyItFGXSxAKdDA2U0SW2vRIJiR5DdRV6VO4SJY&#10;j8A8vnd34+fPLIZnB73ZeU0kUZf2hNXlp9LrpDmVyDYpZZe/d3eTXT5/WDz64alkq9cbWoJSGi3B&#10;dkAjPJWs+LlPbOL8DJokiGRT6cUOy+bvJXvpiLpMb3mdr0ZDbipVTngG/cQB/7x5b/PnTh+wiUM2&#10;P5Xh26NtvsL32+8/qBIMRw9rY2oQINuVUg03AX1/eGv9Z47PjdcUGMDVHefhO8oYahBc2axeBkPb&#10;JnO0RvvWFrEqNdpY/UwDU0LAyMXNGpPkGvRsVAnrACSg54I1SnXG+MEcBKmsLmqvT5I+MMrERe3b&#10;1Qjpz4m7W+I82uNKEoGU8d2rT79Q6k5YMkqyiFlrL1G4wXFm5mc3V2JZbBEn9cUIpH5uKEheCtS6&#10;erhKqm+cOcZgr2H/zSB/q7HbQW7vefslcUBX52FM2IskKmpFd3tJG8afW8aEjsDLVQ7oMfOACcfG&#10;G4zetOgDhXvYvEskfyh6P4zYt8iv/+k+196J0Dq58W+MMK4Whu7tCF1BKRsWltCfzvV33Le9juMP&#10;YgME2Feov30qW09n6ggfs3Pqe2oguBnM7dGcytbbon33VvV2x+pC3gd3L7UpKvAQaUHLca3umnLv&#10;rwyC1w9PEybD7xZ6RUIzNmvCs0iYzDaRO/NSXItgS9hFiBgiyuNYURJ5aVgPEUPzWsvLNTRgB1zr&#10;ze+8/dGFqxH8QkS29+Ik9noitHD1wfrU7CSLOZ8GrbHucadEb464g9sfJcPt2DzKUOcd9wvLigpG&#10;gP9WgABSjgjLjIMoA4/LC4iWUcsQCMCQL+amZyfbwgb32Dugz5/U5FSGQGsavViGhGdppsA9NjrL&#10;kL1ehprGbvTDdgHdP12Ihrjhl65djxk52ItoiLMZtdeP/7EvO+J6F9JvNPshBnujylG7nzXb+w+2&#10;JIMgk3X5Ao6vvjWDIAjgJzgf4nrMCOWlISReAtGvloQNxhPUhKnsIa5vhp17qhzHouM4cyxY3VHZ&#10;EwkvTDUEoqckXD+ISL+8CUFN3QWiE39ebXzzk621cv3AXEEj+YVFJxQSL/RByq7vKGtcSLxGwhOR&#10;TnCc47RviqQ0PiaJ8u1Dp8NCVoLzySBwnDmEaTfj9sNR+nA6CYuOZhAEjRr5C14Ax/NP2LzQ6ezk&#10;J4otArSy63s6HYCEjwKRjOpHMwh8lH4d2TSVoE4GAXH7HzmKobzmC4QI/8MUQyWi9G3iQuH6SuzD&#10;xH2wVoF0xqL0m1rSuP0eUynqUrIjSWFwiQMmkupNdUIWRtqVHqg2ZCplBgPWo0r96kYViiF0YjNo&#10;NQigomIG7V6Sagi+GIFNU+tUvrdaBZohVYHseiIHYdlp1iB4vCmGqEHw+iHiQKk4UKMOIzG00Co9&#10;MyEBtORyvDyXm8iK44q3PjYBP6pDhTRYDd4a6cmLcQAbBqGzOGtomJXAQT65EkU1yJMXUyCaX8g9&#10;jzprEe1dheIR3+Uj7j7U26RjpzimAP4X3t9kGfQ65eCmwApvsH1iClhRIkyBvSEcjFeJoOe7vRvR&#10;kJgD3XcYlmjI6hEL19DydtcjGynhT71+bvbAQpO9Bwb7otD4SJR+mME+YNdfKpVfOTBxesaVkZWy&#10;Ai5cX0oSS9x+qA4vi41w2LmwwQSFZVu5XxyV/QUNO/fh3y0s9wF3ja9CS9bfczMZcgcsbt9z2iOS&#10;i4Sfzfn4849WKgQx/JlTU0KZqqHpFq4fcOYQf56DsoakSoQU5vxwrVutbBvi25dat554X/j2LVpe&#10;i7pZJraE6wuNj4vbJ5XAqFolJdsaRqrvqru5nAKj8ZFsDiHPkVQCn0FAdkBbBoHR+ztJlFcHp4MG&#10;8FuWgWPacSkMaMSnEgRcQ5Va/fBEVimGfJa4Y/iR0sAqm/D8ZzVxoCVcX7QkSQGevYfTKX2QiGQ1&#10;CPxUanZDeCqDineqLqE/kjwLSISYSs5rpe9MS5a4LkkNNpVFZR/KpnZqWqQ4nNSgU2l5Cm2z0zmV&#10;VqTYUQwFNQgQ45nJzIOtx5piCJgOp4D4BcxBUKLYqDgIrm1L4SwAf4f5Y22Zp6BU914AaahfQHwH&#10;NGyTNtaVWKPXQnNQQpuY69GhXp7DLeCGOtX+28kKECBXRIrBoFJrEoGkp+6TD3D39LxkrkawDJkS&#10;+qZR7JMr8mK0JR1srgl9UDqTJRVw0J9Y26VZquE/+qe/04VYxoDUDqxC+MmDaHPBRUIDDPBXgEMb&#10;til0kOYB/V4hB4GHdmmEYe12tFmP6S5EzySx/aGelraMpfqRQty6j0HPYUTHY9HeCxDWkl0LTnEP&#10;y3d1dtguLYfy8fbB4Zz/IpDfH6dTydbTBq2J5r2x6PXsge6gx+6WFpycw+mstc2+TYfzKbRCXE6l&#10;bsJCU4mq9aOH1Lb3VvSYyvCYplQd7ht309ht44UJT6vlJqgbqDkXHVNpWnVjAh+Nl9mcFzanNKDc&#10;brkT+hGKD/1k2HcOAswr8QtMieUF37J4CnJCx4HFB+fojrkDikSKBp4C14DOMy0OAvELpInkFE+B&#10;hnT+1r/6/Tv3l3vxm8ZhHUa5oJQjsw4nDoIoB4EVIFhdJlo414tUQCZiEAdBwD1cpdQh6FtbvMje&#10;Owj0RpqBcDCCZUhhqkklVxaP+4iffpUIuCd7GKDysOuWX9DTR9Dy6jpwZBEih43lFYi5Fo8dHYVo&#10;yNgFphcWJl94xVPWVNMSugXea2QsnrjeE9T84M5mI5tbgReoJBCrkMAovLxcqUHO3yTPMYKaknQ6&#10;v8BGdVNYdBRnBsvdaUCYz9PG0cJoPdlv39pYnJ9xDDneL2CNMLu+FsZ1DPYBlT0OAsPngb49Qw7u&#10;AEPjzUFwcH7iyobUTBI0Xml84DZwfD5B+V2k1dK6HlWuwuYbuDMCPh/1UPh6uN/6ZM349i9tNlZb&#10;KYYubYoLQERS6FvK75ao7SS1GDy7vlXmFZ9FC6l+nUKLxrcvDgLTQIjPp82LERTkbVYEtqlES6sV&#10;c6O4GgR+Kj98uI2/oJzJ6lSqSDqVAfO/TG5AdpRqncoa3I5OA+oO6DqVB+amw2WLfbFgK1IsImlD&#10;KIa0GIHTEvMVeCjwC9BJjVzeU5yOBqxWtzarF1Z25qcnAPbxWxnJFexS/KggxcFJhNEEXw4HxwRi&#10;FxoASNpTBa2h5+O1KtV2mQtuRcZQjeLmVgMFUkTj6urOq4sTj3ORYhwE4hco13EQkPmzHDSI8cFB&#10;QI4QDXMHaEMdBNUGlgFBsE0HQUMdBHgKauIy+Pu/IlSDSze7RzCZKdCrPIF/EI+pFtFQQP3QQQbN&#10;18hQ5x3xLeR3D07OWxxsphf4bwUIWMfzChmXKYD1xhenOxkErBD2gykg99usmkR3ur/pjXBwXKaA&#10;rQMjZ7L31oFMgVbTwYiGipMT4woXWH648m/+/Nc8UUw7vOyJ64UNRghq7m2VP3tw8qX5okC4RUW8&#10;lTe+WaUsoLJnE3HubSQwDoSfNzoaR0oP9G0CQFz/p0/MeDodI64P8N6g4aHvUOE0w5nVUyDs+q6y&#10;bQiN/2iljIPg509OTuVSBjgHrgpl12+S52QE+laA3THVNFIw5BiDvTHkAEGjJU+q78DwZ+dBpxGA&#10;Em5B1d0cvhJHnqNF3URdypDjWXTgbHXkrYrGqyQBqb6KREHerUrlq8emmhT6AQbuHARGp2MUQ0Kn&#10;0+T8sakMHAShGgTBVGoNgqxQDKk7wE+lCukcBFRYEOXM5VqnMg3vU5jVPzxNbipXHO2SFUqwObWG&#10;L0kcOAhMNmGCMleF3UtGMUSMilt/ErJmC9FGar1c+Rwub10DQirFy4hfIg15bUl9gVzQkFrYWIfc&#10;Hur7ltQVNmHCIrzFzHHbsCRGgVBdkYRxZ7NMvZ7xmgL7KoMgcBBsAfLXcA3gIMBfcHWr3uIgsOyA&#10;Uv3ytuQWhjMIwskF3mUQ/UbDDuj7ytNicd0dmT32faKh/r763A8DHgkkYBcOKsDfaF4dpUocxyd2&#10;WGvHyXqZj7G4KzZX1dAJQp2jL9ZMtAg/gnn3rly6GsZdTWAHU4fh5c5ISd9jQdoBgKxmknxa4n+7&#10;7e4A6oCpJuyq8Ju8An0YfBPuDtwQfsd2xLsTGBekOZYF710VBqQ3Oe09LB+6IpOt+TesmbYL996T&#10;0IW13yQeeA8mInx8G9wWLR9WjofQOw/b6SlwUH/rVLaoyKayX4R1+1S6WyDyiR2eiI5JsSuCeAKz&#10;gBc5X2nkJaCNKkQkQ4Z72MSq1fWEGgwjRVA25cUaoyE9WVJP5WgEZNCYyWa0If1apG/Mn/3nINBy&#10;ouIgyGdA6qAOJafAHASoO/ALSCrBkUIa7k9cBkeKggFUYQvJa+GvRgMyAu8p+Of/4vfQWS9yUyuP&#10;1gszMGVLtBcVukYtS/hEOwgA/+cOEC5Xj4gO41cJ5TB6HhcqYC/UrqhA30fGmH9nweG4l+YPzvI/&#10;Mgh6V+QThubxlCGQBKQePEJOpJ4PQXUudGztjVG1jZcShcXCnWvXyZ/c3kr1ulh7nYMJMSO97g0L&#10;Lbx1d/nEZ95ogeWD6rehGG8tLLtT/8HdUiOXX3Ex3gFLPKiyQ7yFJMeHfzfh5VCwN/VkAeFdcL5G&#10;ufvSuhp2LqH4vsauB+FbHQSyu8TGB+V31+sSB249gN5Nnn/yBdSL8c2bJRwEi3PFJru+iYSDwNj1&#10;CZIPouWb2LurdWt8+6Fat85noT0B376y60sNAiXV17h9wasdGB4uPSCOFbSEbD6DQPIdzHvi/CnW&#10;YIwU5C0WfMWBUCqB5gsE7PpWcSBUtthVDfYCUJC3WRE4qEEAuzwOgvayCFQE3qIcQ52pFOUovf/N&#10;HdEwrmH6AzRe0hMEhNckDsHeFfMHGwGE/87tjafmJq2nBbFndkp13jLoh/O6xgZh/9ID58SDqiSq&#10;fAIZZVmKOLNqlYbeMM5TUFIHwRT1piWxpSmSCbCufgEVKXAQOL9A4ClokD8vVapJmRHZGsvUsyjV&#10;K420OAjWcBBMjhcV2EemABkErx2cLGQzZBCAz+ApoO4CGQQALJJBMKsOAtwBBXEHSOJAMUglKGYp&#10;Qy7ugGwG8IokYfbVVAJxEHz9n/9uhCkQpwBB11pE+gjryx7YfKGonRvLzO9meg+1Y+jku/Rii39Y&#10;dYFHmQKHjk6TronDU7yIvT8DxQpwGMIFcLp3OggelSnAXaBliPfMFOhWWyik3qiVZ9dqxXrfd5+f&#10;1vFjrEtk4QJHDh34q3/s8y0YuALOBi+DeEuVssBTcB8HweKEBsAHIfG+YXXLDF7W8G8PLytxvbDE&#10;+yB5Tkf6mfNHBFHfVtn2uBLXe58FsLznlm/BmSVcX0F4CqcJqb7E7cMtT9x+M0pfq+6CM5uDgAwC&#10;KXpbkIyDVtmatW5ZGrnsAAvFb7L6u9D0pthB/LyPlrdiu1p1N4NIZ1hsWU4BsfE+JF4bgoHn0qy1&#10;4BEyn4WF67PetdoHeArekBoEKWoQ/OSxqW6OCReuD8+/hc1bmoP3YjjCf9WS+Cx0KsM1CHAQ8Kj/&#10;wsGiFgL2DgKdwYybSl//lwZv63Y0Hsgd7D0Ey2OTabnn1Pv317/y9CyvDyIVSPSYyyl0Py1vFklT&#10;n8iKo7k1Lu1gPgUZpy47JS5toZA9Zhns4hfIVhuQJGpN6npdHASHyYmTiBzyDrynwLkD8AJk5Y0m&#10;ngJxEKjLwHsKzEEwIcAAoQKnZ0TJlXpDHATF7GPuICAJkBgNbLrlshiqmPY0+CuNnTrWFuYkFhbm&#10;HrYnf/nSaQ0YpkgWkDAfehhT1gabtoVwcHQGoX0ViB7/BbzfRvbPDhjEutpvVzeQPH2TCAY6WsTg&#10;Tqw17pEHrFacah1/9+YSJ4JoCKurbxKB/UKj/QiXL4qDICy8Rd2D0JJ8pMSA+glQa4OC4Q3kgdsG&#10;U7dpAJYhHsF+TBCTLueyTTa+6QtojUj3UtkRPKF98ywWLh5aCYTdCrJJawe0z4vJ0RlX3wrdS5C5&#10;8uoAoVsSQTN2PfARhCWUtjkSggh52b0r/0RzdwrhYMA4mn1LvVCFNAEnOy+UMKZtf/Bewng57arJ&#10;4Dc9WzUE70fwatfLJIqueeSwusLT5IB6gPScRJUxjDe6wfLEpM8XxB8/CRqv0P1ETjYJGp/LzOXF&#10;XDB8nugH3u6ENdheDvnPiCMAtnssBsHzaWdTHKrpF8jB2SwmJpvWdypn5opsItrdJMHgmOYUYQeB&#10;bQp62Mv8Aox0DoIc4fOZiUwD3mHOCOBNfT6MA+iQ4/6KY4/bR6jAN26vPzs/wW0GbIIZ2GykUsuV&#10;ximtTAjDMwE+xUwaUAj73TV8TyZFD/4FeQaJo6Fx+eK1N7/7VgSDkMUD9q+fls8AXK8tlzyhutXS&#10;ja1nyReKP7hlZCw4ITo6Yfz3zWDXwlJ4YYL3QQR/w7Hjs7evPUhnhak04gMqQA0CiELiCCDFAE8u&#10;grS3oQKPChJAZosKpMGs9mIZml8Up1Vpc6dShllk9M8IkSvdIwdF/O5ihcYXJgpEDjLszvWbx+Ba&#10;7lEi3I6j+SOEi9Z6We3GLjBx/OTW1JyvbKuIvUL363WjjtGwc+GleeteiQyC1XpGaWEkZltq7Eqx&#10;XY0/tzKynrJGe8LQ982dENeQ5hR4riHl6lmDYkh7Ksbeo2HnaeiMmlQ/bAIML2u+AD6LUCB6M1w/&#10;EOCygvCg8Z5iSKTdEiGvb9Ugq/EVgSkzSE/TeWFnkfMKdq0+i4rLd5CGQNkejRe/xtxU4CDQkHiL&#10;jd+pw9PqYuMtTcDcKL78rqzKJDwrKFJMsV1ZdwX0Rykk/OjhltLpSB1epBXlaDIFL2nA8CA23oPw&#10;Gj9P2LxtEg+FBMnz5OfC2YuocMHn6w1U941b64enJ8hTIMncgvO5zPsejQ/B8mwyv4CE61sjlWZt&#10;/Yni8xycueB3F8bnv317/an5KZXEOxFEpIcqkjgR8BTgF6jDWZmWBg6CmsSo8QMGmTaRvF8AamaI&#10;cc1lcHm1TCOXzyPAzU2g/nQgm+Q7sL41kbo5L1COzyBISQaBOgikUWpgNNIQB8GBMYcN7iNT4Dt3&#10;Nj9/ZJo4SWx80DNQK24jwjUxiyAWfWMui3nF/QcGBTBFxCYgDOiNNCaEbZAGBYpgFmKSMBuAoTDF&#10;f++bP7hysSfVIM8gTAEJa+9Bb2LPqUNHZ8zrTM53yBSQbOH4z+ldNgWiBYn14ox/LUOMBPGMNgWM&#10;ajCOKbC2Uo5wPLfJZoSD+8cU0FtOTIEIliEjHFx9uDkmU4CzDWcN9OAcNEOmy6dlfGWnLOECExN3&#10;rt2YWZir1bKjhwvU1lf/ytc+7/lhLH4+zKJjtDBA3/dK5c8dmnyBR0ZAWSNgso+Nd+Q5AWWN8vkE&#10;sfESiI6noJipCwaulDVUIvZnwQsgSPuz820MP3gKrB6uw8AVlqfHqu6K88Ix1WRBAAwMt7K/wNEC&#10;yxOIPpv7cKU8Zw4CiH1wXkxnTACjGJI6vFIK2RW99fRH1vCqcCw6ktQgyiFbz0D4CyslihQLxZCL&#10;hFc+H881pJ4COa8VKRZ/ivgsnIeF0sDeZ6EcR6/OZiTPQrmG0K0VKW6hZlJ3QFHduxYS3x4kb6i4&#10;QffVusHjTC7TJO5dYHnB59O3NnZYXsO3b8nhAZ8sT/us9AjDrDUkPkzQ+Exa0HhrKLUUgAI9dhbI&#10;f+YcGi8L9A/ub37lmTkH1FsAv4kUGmMOAvM4t6SyK6FtOHFdXAZanQiRHm5X2PTcfBEBJIPAHARa&#10;TRvZ0hkS5n2+gPoFTEuuIT2aQWBJ9Q0uBKzCRdFlH/cMAhSNdwDzGb8AjbvbNWvQs1KRiBi8ABjv&#10;TQfBds05CGiwiV12JIt0ycbgTdipl6pRD8G+1VH9465bBsF4368Rco73REO8x8e4i0Widf2O8Sz7&#10;+lBGIhThIDDpx8Yy1CcQPeruGtR+7Uo0RNggRENW2LPXxyzsCD9CS3lDDyAHoH1QKDZE/BKqeOtO&#10;Ggp3F+MogMcdeB6QunioPEyVE0bd7WgSrE7EvrexbIRh7yH2IXULBFJ1xuTrgZyDIBRs3+7O6Ixa&#10;N3hfbTInf2hMW0/4aP5inQb0WpyQnbH0kcz54bN097+oKgRsDyLqXUNRcYHlBYfXsHkdY/C4QfcC&#10;qmtAPlsBw22MDGtF45tx+4qru0MxhgD+4Ah2cBztBrmDFjuR1C/Awe0sLm7fTpEX8ZxIJn/gRHCN&#10;QIwWAcxl0Cp5E/zvSBxw16uCiZBeJyGXATYi3wlxUrhUAoR5/DMI/vD2xmkcBMrAgDHInQ44I56C&#10;FFTEzkFAKOZxbpampyDlPAVZoSKewEGQJe9APFjMPZGWH1+4dvPytV60AcY6HL8AQSsqMEABAv29&#10;DQAhtDwx4+UURb79Hr0xEQsVuL2czvbJ7cRBsPqw9KlGBQz/l/u8B7WAhRZqqYWBUlh73QLDJxFo&#10;9kE3I7XnPdlCNISPYHpuZnnpLkRDs4uHorE3cwFEFyO4c3/l5a982bO1O275EH+7i43fqZuDAIoh&#10;x1Rj4foaAN/SCGHgoPGe8P+68vwDRnpO+yBfQNYk37qlNQgChh9PUOMD+MO8Ov/sZvmvv7P99y+X&#10;/18Xtv/na2VpXHSNX7m082tXyv+Pq+Vfubj9a1d2/serFTIIABIWZwuBkIJFAwhDp+MY7BHJSIeo&#10;jxDw+TTP6wmFAp9FM6dAxT5xYBroW0Li6zAa1SFWspB4YHlq7NGwSHhhyKEB9A3UbyHx1tBNQPfr&#10;VcanWZjxQKZy8K1SjWj5OaLllU6HmoYuSj8I1w+i5V3YPGkCGq5vvDpGsONi+002luZB3H7q7Xul&#10;iXxeHATK3qM0Phqub3H7JhuNaso5CMQd4NF49RSIkHY6wfwfVsVrYwKYg+BhNU2PSiI3jAvppycj&#10;WQZIskM8imajmM8CDYBe8Oox5bDKx5nC2h2zjqU8ARN8rqyVwbCnCzmOyYmIzGQkThkiIqRBgeys&#10;wN5ky4PEUFCDg9NgXw4OEgM0fmFTXBV4W25uN0BfWNaSQYBbnMb5lceaYui7dzaJt8QIQi/iF9AG&#10;tNgYRKVq/Q0tR4SrDxgNm5E7A6TLeQrUQSC+A3UZYMti08F0zfv3X/zL34OcpBfVIHYAHsr4BQiG&#10;rkWUmAJxTAHUS9GgiExC1DioKYBnp1KpEufhKYYeYaCAvasN/48wBYxwkLt3LISDuoYdMp9QV7Rd&#10;OQflju5ierSNh+0/NtGQhQv0+qlyLrMV/o3Pnls8eMDz6nzxQMEY3UHjeSDwoJf482lHMQQyb0Hy&#10;SvifPjIhkfACfSsaL+z6CsIrGC68Oh7fbrLouBIAcnAhqMEfMZm1DALH3hPi+fclALzvgMZ0If1f&#10;vzr1750t/vQzhf/w+Yn/8PnJn34mT+M/eG7ia0/l/qMXJv6D5yd+4UT+L52Z+E9emGjUauIgeHY6&#10;xD7k/BpBMYKmkJS5J1gdL0YPT0EqIGIKmJFWtn7s2AxPUd6FJGSBkwcgvGNxJTebl9PJSehcsy4k&#10;nkh4h4FniUic0yB5B8sXMzmNIwS75t2/tlP53MFJg76FRSccEu+D5AMvAAZZOKR/JitMi8/P5qWU&#10;TIDGm6eA5/mt9e0z8xMSk5+GRjYjXhjSxb0kNERIxzDraXxaGsrw490QvD7kdMrw88GDzS8/PUPA&#10;oBMp8AsgEtWGDLG30ncHCykC28VnEeK6NeVwLlt/Si09EtjSwAyZuyWJhD02U0RaDs701dSMWFTd&#10;EgxBDwPubte597CgpaHrXmI1pJFOE+uAqPKg2JEqDNawRfLDrceaYkgyCATkry9v15ynQLIDpI2n&#10;4Ja6AzCvsMHxFCxtVXEE+AyCpqcgnEFQbpiDoAVdjFw+j2PjcH7ZcZx5Px8jBjCBS69/isF+vsZ4&#10;spmDIOIz9tvVB5DHEzDGqJ4FD1um2YiGtOxCemN1NdofZwGDEX4ECzz8ta//TgDGuzh2/1+xeVxo&#10;vPsNtly4AvEeDHcXGfgamlB/wJbT1IJCIBal72LjdZuh4h5yD/sFZKsbGwgke9bDIfdyiFAmgj+d&#10;16BmBsh7xbjozXOhAvDm1VMH1piP0m+ZuSCzwAYLeV5GYfmADEcwcAmblwh2QcUDCF1i3YNw9+bW&#10;0I4Ozyc2XgPpDTPn5WX4/GRaci6a+HwAmFsgvQuSDwazDpZz5Vn4iRi0JVxfRZLIfBfkrzH2gZyc&#10;Rcbn5NUuZwnD6RnJX6B6UyexjwPqdXDgKZBh6iAQqcx54XwW4qGQVE8bzAFpEMMvDefFaGArOOVk&#10;WXZiU2Z5f2Om8JevhK8VM7y/ZRM9BRjxddOEZJzyXxvM9yB/JxgvFgYNvjRgxxFwqJA5UpQvFIqH&#10;8ikaC0KlQ90jKvMNkMce4/csQ/ZR2OA3bm+QQcAvwWUQBEYQv4TlCqRDEg/oLCbsLDIINKfCGhQt&#10;JJ5THQSSOMCFYZfR+Pqv/1PavaKX47MOG7/Q0o2V5i92kLKE+qtPHARRGQSEDT64u0EBgugbd1BU&#10;wLiHTf/GavfIUQGfRIBNEMEyhNhjYhkyjUZYqJFxKqGSgy1T05NdQBN4go+xC0A0tHjsSDojN0Cv&#10;+TXyANb9vX6t5s6jGMHUC68RG//JVtV5CkDFg0h+Y7Cn6u5bd0v1rFAMCWWNrjEUcg+I6yWVQIhx&#10;tBBwWvj2tcfVk20I4X84bj8oLCsh8UFl20mC5IXTvi55y7gqtMJsQKejm0j/uL1T/3i94erwSnaD&#10;SGJeDIBuj4Eb0A3k/uatEo2TBybgrrlfaQL15Ub6XiWlVPaETzU+2RZzYGkHfB5OewLv5ZgS7i4N&#10;F4ovPUZiI40MIfff/mQNMJzGhfWKg743qlC0IRUa2KnXeYRC2sO6nCT7m6WK48wxEF6q/QJr1xw+&#10;r5H8jjyHigPw7a8GdDoawG9c+oK06/XS4Lwhhp+6Jg4osU8mfW+nSgoD+LzQLgU0Ps6LUanjICgW&#10;xEEgAnBeLSsQ+AU0XD9wGZiDgKsAC+LCORqwPA4RaaRTBsLzGhFYvlQXNL6W+s7SxtkDU2zCRcK7&#10;X/B5xuRwLitQL15mSZTAm4AD5eY2kYhpzqI9aRwT4hdgSpTRiJg+WtbD4+bK2o44CCYKKO3eTg0E&#10;RURSTwGojInEwSmsIPh3Ve5P5yCgkc+y6cKmaEkcBFuky8l77RN1ENA4v7I99gyCYd9PMS2NQYaB&#10;l2DykDd5QE0hsYbUCKIBqQUAkZla/BXTSQ2uZg+Eg2zSMWJzMV7Nsejzx2EdHuQKkrH7VAOE4LUV&#10;INingu6SWJHhJtGYwaAmbNfxMwsLd67e6Ptzi+b/MLAEdoEX57KExH9+PvfyXB6/AN+X5vMEq39u&#10;LvPKXPazC3m8Bufm8kS20/nybOYzsxnGwMnzOjvSWMjT5gjNBpvmcwz+7HzulTnZ5Br0zGU5ZnCW&#10;HJA7w07OZPEU/NBiQSQxAWQvthaQRHrmsy9xQBmcD6TlOHJ8toqQc9mnZZkoq0MaoL7yWCuk4KmX&#10;paE9zSYyz+hiUTYV05CrQvXDI04WoProA7WG86f5GNSth3STPhjlmNIIxswXZfAzkzkcAbaJ49gS&#10;lgZHY3dOwYkQyY0JJHFP2tBD2K13OQ4n1RJxIhsLXx0TPq9sQpjQI9oLKWtildMuU46pB3HKmcia&#10;Bmwr7DpynNBgd2khIVGOmaK8RJsNA7ECZMV+ZM0ISoWVmrhLh9GMjSK5gynhPJFlZqPhGv6Y4SM3&#10;wRtnYbdIEpataxips9tbymk2nwrBDxnrYeyPin1kCmBfi4OAxIGKkEeaX8C5DDQjAC8AxpRxDS1t&#10;C1WnJQ4Y15AkDlgqgdIQ2aY4+orGYwcvQBDnnJ/SMeO//4ZQxG7WiR5CnGF2iZlEMMyh926fHlhC&#10;N6IheAVwEPQlGjLZI/wIrhjBxavNR3noeh1NfahHnu+tZpC3e9yjv9NIMtBe3QHu46P0Wx0ENbLW&#10;A0eJgPj2Ogm/ZloOoIcNZRz4OHbFpV0APJ04MQwPb2LgQXS9p7VpBt6Hws59/LxnqmmLuveh+GFQ&#10;3Ye4OwTeiPQNjQ9i8pscO7ZVCfP9weV0wtWjMH4QyR++OiPYacbth3MKNOqeqH4cBC6nIBTSb5Jw&#10;ZLsif3Dn0QgLqRxBpgFn3ARAPZaNoPEB9o69YiC84fMk/pmlhTVmY9QGEqvIEHtruPWn2ii2u/U4&#10;zN8aOt411DrBdjG/AJA+x/SbnEgqgJ2XrZzXC6k9GbJGD7MYlvpD4h2wtbE1HnuKIRwEwskqDoKC&#10;/Lhcgwou9ZQkDigOgwFLY60ixcRY9jtPgZEOKdeQoxjSdMzf+o3fj6ANiMM6PJYCBPrkGtbqemIy&#10;CB7e2+pL1YCD4P5S9yKTvV6CcA+zidsACPqRewdMSEsiwCDoFTdgIXLjcxD0TSLobUH0ihzUe7r7&#10;bqFIQ2MXKG9vL9+5h0EQkSDAoazWABfepxjBveWTb7zOeiCUQSBcQ448R4nrrQYBZWR9hVlXbBcw&#10;3BUpblzdlFq3VoxgHcQevDfgpfFh567heeN92PnCtIPlXZB8XdF4Beodt7xFywdVaLX+rwSiqwAS&#10;t6/ntQB+F7ffSH//1tbDSuPEQpEeYGQfJC/QN+H66hdolw0HgXH1OHdAk2bfxe2DvWfVQXBLHASI&#10;BMeRxc97D0ULLO9ECortBhkERGi5uH14dTSA31fdvaV8+y6DwOrwaoEDBCACTCH3AHsHhDegniB5&#10;ReOJ2bQeaWi5YUHjNXeDJybg/9sPthaKeWIGqVAsIDzZARaur2kCNKAnxGli+DyCmV/AOwjwUFiP&#10;Yf6wIxCc78F/HARnFqehpORmMAFEEhtjDe8ggFJJZDMHAeKoi8T7BaxhImnj6nqZSLXpYp7ZaWYQ&#10;mGyBSC1+AWQz5ajzgvPiNMGJgJcBx5A5CAgkhFuCSz6/vD32IsXDvp92YfEBFYNzEGAEYSWZNTSR&#10;FZdBHvoIZ0OF/QLwWhv6ZOaVbDKQSs260ic3EHNEZJilTGl9axcuNznkk6sBA6L60lrAjLQnOhov&#10;2NPlaFALcCEAA9GX05ddwHbnLaLYu8LyzkEg8D6w/CvzAsJTrvfsbFa8AKDx2sNWcRD4xoJA985B&#10;oJscOi2PDoWpw40miK1uysksSDvpA4rGezC8E5YPegLEHuhbQPhWWN6FmAXHwUEgkuiash05Z3Gp&#10;JxUHgTVkJRpg5noWpPJIOw0RUh0EdihbAQvSHuwlaDynZuVqsHxINrm0wB3QJkmLKzbQg2D+HMdk&#10;C7lu3YwHLAjNG8D3WFxkgJc0QXhgeUXj8ymCLVyIaMvR7D8aCOqtUofGC4bvglw8Pi+DLUrUTFjD&#10;57XdUpqyg6Eh2xASYj7eL4DLoE4RRP8J28RiOofAISRJS80C2T3ks5CADqGUlq+TpxXBasJX/ipV&#10;UEOesFrG/mTYR6YADgIsIGyf7bpYQCT1UkCAJA3aWzWJsODLAMwlvjQwoEjJIM+Q/7ZtsjGXL1wd&#10;o776Bn6P8VwDHupxyVnYhQIEeBPGVvB3wFmJGN73XtpPSQQRD53uN14voqGlq9ejiYb6KtiHC7jo&#10;fZ/Q2BFdHw71b3Lad/IO6auE91CToMaA7oCL3nDyzrBzHz0eDjt3e/m6tHYch4ErqN6Jk2vYvDHM&#10;WIPINCjoW0B4q3Wbz3jmfEezr0JCoDKdaRhiLw3j8wnC9Q1Lt4j6okHoKpIPyLeLndTYewmk9+Q5&#10;euEiiT9CEGbvdKJnMd+BZRDA2+/EDlH0WNyDIe1E1LN4aws7MDujCY/rio4QepL3jhVTRwsE88tK&#10;z2HvPhTfh+srwO7i9jXWoQnUWwC/xfZ7B4GZKXoccxBQVqopkqSja/iCGlXUIGgGPeim5rJTHQ0e&#10;87cGtpctRM0mw0HA9YZj11yWAevbQtod3IIkzB8RWtOyVTIIJC5EgudYGFsqgTUefwfBwlQRdAXK&#10;aCpfacBkTRupe9uN2bzQDMD7AVTCax7MhAcHIBWgGb9madCTlh6YwPlLzMh3P7hCjfMI2oA4rMOS&#10;ZSBobQ6mWMhtQobgAOkcauIN/Eh153piHASC4ZOVG/kZwkEA9zCugX3lIDDmAImW78EyZHfdWLmH&#10;ZU3UW7VR1mT3asW2rup6V7cSExnRUGV7u7KNs+Cp/vU+IomGzHVy5Nlna9NzjqAmqDALon55g6IA&#10;Aq6+c3/LeGms1Cz8MDxVjMHehet78hwpLKvk9oZ4B/VkJUpfGWNoBCHxxoeT8sT1hOJjSECA1kKV&#10;Ay+NhM0HnPbAvNlsCxrvqt8KFCxUPxUJdZKQ+Gr9zdviIDg+nxORHIuOwPLC5+OocpTYx2j2VVqE&#10;NAFYZCp5jq9+GzSExkeQ87fubJxdnJZAeiOxMTQ+JdkBLkjeGgrLC1VrPUX6I6fbEMjfoG+xwXyQ&#10;PLHxFgl/e6t2Y2376KxU+0U/YODNKP0gXF96Nqqcd7OevrxeITHPIfYSPx94CgyNTxGuL6UWsmlo&#10;BtLv4CCYyNfTGT1v4CAIo/GBSMJKR76A0fgE4fpeJJaO5Edg3zjwX90B5iBwPgtLLlBXheP8MQdB&#10;iRIAadWSqNQ5L/AUNDMI1GdRE9JL12ikLq9KBsGUUgyZlprOC6UYkqQGS1hQBh2X1OBSGCS7oUkx&#10;hINAX4hCMURjdyiG9hEqgIPg9LRQcz89meGvNcghpPHMlDCEQ4h9clr+wgpyeipzbkoKjEIn8txM&#10;zhrntHFOalwKcwjWVsRrpS8827bvYxCt1nfV9WgH7DapwD4JFEDJfRf9BhuMjXvYvbbHPb292AVa&#10;Iwc314RdgCSCjdX+QR5mKPRlF7h39ZqP53JAPbg0i6pJWYQ1Y9oDxNs5EBUYZ7npEGxzKVr8ua5N&#10;NeFbxrB6Y33p4vYZ74LzFfrWpaQs4AopAeF16WmYuawFFW+XFfCkOh1CUH9LuL7LOBdE3e2uq1Vz&#10;EBDk73D+EODf4rMwL4ZJGw5tE5EQWwQ2xF4P7vwanbEdTehbg+QZYNHyFmwvsZOKWneNc2K7IN46&#10;gEd3VY1C4hWEas8HXfrQfU9vHBA5uB9jm+MgJIBD49NpqPu71y3viNuX2H4TydB4HeDxebGFbZfW&#10;0H0HIIVvZgsUDaB+0Ulr4oCXrecvKnQ05xeQS9OkhlCjubu/lraFn+9vFe+xdxBIDiUeAfMLwKyJ&#10;p8BcBuIOAPM3d0CljsWExYolJX6BKomk0rNZCzapy4CIjLc/voKu+2Qo9eN76ZoB1TsG8HHB6sf9&#10;1ohzPFb8cYYlY/ZaA4NWK26FCkJEQxIuMKgJ3vVi3/n4ioHqIW55iWN3yLkFtBtOHjDVeMxfiHE8&#10;iu6J6/VQzbB5hco9dB+OqBdWfMP8VYAw5m9AvWPaaWWkN2mbjgaw9KDHn9fO4jIIAiIgD/XDaePQ&#10;+8Av0EKwE/JrCGeOovpOOQEJj8QKAGuH8wPbchHNpjE0XqFpaQBla9xAE3vXbG2xkzQ4wEyZZjKh&#10;heL72PhQRIVQ7gQCtEXLS0BDKIsyiOQXi2dBsxwlNiKUJS4ChPwCIq3vMbF9SL9mEHjjz4LzzWfB&#10;F65A/ivSmgA+O8D7NcIZ7P44etWONchiLFozCMwYtesVsb2rwlMMBZFt4oYIZSWE7ULJIOAgRjFk&#10;DgL+4lx4IhwE0+IguFmqOgcBngJJBKg7B0GVKo3CsYA1AGqHfQdo0/QUSFSneAqWyjgIUngL/uCb&#10;P4B1eOlm97VITNbheaGAbeAgGLks4bCBHo+RgwBLmyhxAN7Or05H/sHdpgum6ztgCAcBsQJ8qQhc&#10;Lbew3+z1C7X1fFafsBfLUEBDND7uYVnq9XS+9L/Feu2rQVddNNlKTGREQ5uCCjSYjFGIhoyJiGIE&#10;P/TTXyFsnpqtAT4v4LAPiRcHAbw0qUzAGx/4BcQdoAz23lNAg8KyxpkT8NXD3mOVba0nqCdrUfp1&#10;5yAIYHlH7JMGmtYMAskpCKUSGKd9OFyfVAKg5IZUEyBafpsybAFTzbdvbwE7n1sUMv8wGs9gDv6g&#10;LNi7xZ9DdmtU9g6Ntyj9MJW9i9tXd4BC30Knc3DG4HEDpZ07wGLj1d9qDVRxtyILLXEH7LDQkpU0&#10;2dqKz1vYvKxSVSThzCGD4JP18uGZiZZw/RDS7vMFjF1fwPAglcCj8crnozpJCduSoPGinNQ7D7cP&#10;TBSIs8NVoedtRulrKgFJFc0eEcA7CFQ5IqTXUhCc7/l8xEFwYMq5KqwEgCqHGoYUaDDZQt4T7ynQ&#10;NAdzECBAQ5amiArrPURVNEhku7VZwWV9aDKP5ikhQcIkh6KcBPaZ9lCoiVKH4nSANaeirFYEB0iP&#10;Nui5rDMIIrK0VYdxmTqcSzupeQbXpUjxCwtjLlK8rxwEKfMLgLOFPQVnpvM4CCguCUm4OQhoUIfU&#10;3AHiF6BzNndmJm8N/AVU22QYbCSjP+59BkFfUHf0cz32R0CZx08vdP3u9rXvT//O8TOLz79+rOt3&#10;7AoZgX54YCu2I3JQfATY7psrazGJhvqyC9y/dg3o2+HzCpK7AHhbpwa540Td+5UrD5ZmjL3lHHnq&#10;G2PvMYYcDfWXVALHI+ui9A+rD4KDC1ePi5xXED4g9hE+HFsvSrV0z/ATkOco46xElgXsZ4bPGyeB&#10;6ceBimE0OIDQqSjcQp4DzkyQvB9pkH6oKKLaaO0TZ/HzLeH6BuwbeY41WoMxnWDEJPh+8RhI3LsX&#10;CQcB/I+yewb/Qu+Px+dFuFAYv167JQJ4AZyrgpodDSFAlEvTk9rRjW3anSnkKWhxEOg4cBYRqVVR&#10;zX1DeQSdvgPdr840SRiaOB3UU2BaIoUAeYxhOiUMN5hl8CE68pstYbhZVcIbYb7Z1oYw30CKkyIr&#10;kixWBri9drBTa/eVR192V3YcUjeNZYfvw3L9Lt+dujSUld8Ydcf72UfEw795beWp2aLUX9qsTWTE&#10;F0BjMovZVbtdqh6wXM/1ili4BNqUqrWaBN1g0fN7wFD6hHHcNLX6/a3qCuu/RuPr/+L3UdborMPc&#10;T6ACLCs9TWxL8kmMCekXNhh5iP5Ltr4SDPwo73vEQQcgwdxC0abDAjnbvjwGlHR2/KiAlv+ZIEBv&#10;/8QKoIcAFagAk3R+rXQhYYNjKk5o0zX846Nn5KB/prffEC0lCnmQxq9LZOwClYpEena9zWzAySMH&#10;nj59ilgi3kMsBFlCwEVCjj4veJDzy2s7p2eLrK5YihHIDfDOeguvM21rUHGHF4z2yFKMMnFUvpEA&#10;5LrkLXO7bjfkHY8ArJVpQG1OtXSqznO6t+5t/ih1ZrIw5tZZtLAEtAZeCRqsUuhBJGkwRmWjByIB&#10;ToEkImRRAOQtjiwkenJeKO5Bp99+UAYQ/dozk0wVID890shKg/PS5lDgAbx8OHghK6XXaHBMGBRY&#10;BUmjmnpRG6w7pSefoYQbSyY8Gu89KP3UM7Myxjbl0ixbEQAcGw8s5our7ibYuFQYYtnKhXMKqe5G&#10;IyVVdrShmyYyIomKVK3VV3YqXzxM0js9hHxl2YUaPJwFp4nIpnV94Hh2skk5IiEOWqFA0bSkTiCt&#10;1f4RnWhVOVMOWrq+UX5hvhioImUCACqw1UlismXJOJCoBcoDIoCTBHXpvcvsqE7qnGWhmJPTTYve&#10;3ru/+VUpR4QAddOJjZkv5ExveFtES+ovMHWZbGLtAQIEquC8B/Jpbo9iLruQTzMppUoVj8zrB4pM&#10;H+CETEEOuySlDSo5pTkdx+SlDi0mmschro10qZ4mu5WDAzCcnsot6OlemM1zWG5OkS2Xvlcqn50f&#10;MyqQLpf7FEcZ9KE/9Pj/6ts3n5mTROprG1WoPXlwX9uonWKGKd+0VX95XhoX1ypnxZ+WvrlZRY/8&#10;9jAXWAHw+/ENfo3UfZsvZv7v//XfYpfz797tKtKJMwdYpN68shK93H/+tSM8jnmXfPz2LX8cMV67&#10;UwZFpFcNnUHQF7np+4gfoynQ91w95/+5Vw5GTAeoL8FiN6+sRgcPPv/qoY/eujnQPUYGAd/z7ywN&#10;tNduDwYJ6KsNkIzrF8Yndmc5nOZFar51xKcOWNzDv9Djh9AQ1p/m59UvvcF/3v6DP3rjyz8a/aMD&#10;DwA3wg64cXm5q0Q24PCJ45//s78IwbA+Fqrn5nIU7yE7gIcpj4Vv3Vh9+fD0/GQe2nZ7Pqxsw+fD&#10;OzizVmaV6RokAGA6sHo7PF1gEwA77WemJG6cxvFpqdRnDfRDWQHohGn84w/v/uJLRzjvR2vVF+ek&#10;wgWbXl5g+dr4vVvbxYy8q26uV49TOjDUYNHCi4RQABKjeJ9hbkhDe9YwRrCVi9k/urZ2Yib751+a&#10;Y4lJDy9payCbSYJskkRdboiQlfqqNkwSOI+9kPR8uEqPCEAD8mMaJjacjB+sVKwH4n3sHtQFKo4k&#10;GC4E+fPSpYfzcjTOiwvAJLmH21UlaYokAiBS9tZm+frD0pdOHkBIZENdzEVYJDsdWvINL1vQqCA/&#10;Y0ySfFp8wbzakeR3rq9+8ejM3ETOJEEAk4SJpscLyUuBHnRSyOcxBdAScvJKRiQa9LDLO6tV3rLs&#10;8u5azRq/9v6dv/TKUTa9u1p9TdXFpjcWRJK3l8swTzAGTwEn5UXebHBTFcWS4MhwHqBDRLIGIiEm&#10;l/Dh/c3NeuMLR8QjI5KYSNs111DZ7HReJEwBk8TO+53lqk3ux2vVF/Q2+3it9vys9Hzv9vqfPXfw&#10;6WmRc1yffYQKfP9+6d84feDZuWKukP/hw1On54r5YuGHj0zRMztZ+OPPzLxA/lWx8NWnpl88MDk3&#10;WfzcoanXD05BcUVxzNcWJ+enJ7Rn8tjMxJmFyc8fmvxH//R3I6gGCQJg7dUrksDrV0ukyDQ8uLPu&#10;OxNUYIj7z6ICe4E0/JJ1LViPDvMcOlagV9reEBcyll0MFYiGrEChxlanmJNhEPZ838u2qOuK4hy0&#10;Q7d9WIu1QMVwDjKCukTQDW1vpXrVYWJM37pENqC0tvZzf+prnz04+fR0oZ7NfWaxeHyW8IDsmfni&#10;szOFjUrtpUM8KKZYpfEkeXa2MFHMn5gunJ0rTE4UTs4Un5ufmCjkjk/nz80VJ4qFUkX8sjx/WcKy&#10;/GIdQuOAVDyXCrM0EIwHOm9EbtQP75c4uPY0rIdNvBvouSpl7/Ej87auzyllKg2WJfRgTVUzQocq&#10;jXTQ0B6AB/blSDdWy+z1yuEJyYxOE2kocdNsosH8kHZ4oIhbgMV0Q4RMZ5YrNYreqgBI4oQ0SejB&#10;SYH8BC54sV8+LHcdSYCMYa/NSiOfEwxDGkbVSiiPlnmzqrvQ7TkBsk1JvEimLtFSrXF1o8xTV4Q0&#10;BapICBBWjvY0hbRNiM1xTLecUSTJpLAATBJUeHd9e2oiP1vIWplZHPkmACwLTktZsAS5/RTESb99&#10;v7RRqd7c2LmyVt4oV/DZ09isVLFXPl7e3q5KA7a+bQGbK2/eXJ2ayEnPys5OTXr8mI+Wt7YrVXou&#10;rGyv71TublUurJbXy9V7NFZ21svas7azTN2m7crFtfJyqfyQukqr2/Q83Km8fXeztF3BGvgkEOCT&#10;jbJJIo3VHWSz021VrEGYiAmwY0K+/3C7VK1S7PjKamXHNUTIe1vVW+s7mEfoZCzPIjvIPkIF/vZb&#10;S79w7iC3xftrVUp3IJxvYCF+5ZDcX99brsAgRuPjjRqgDfCXNTDZzm/WrQd3C/uSbvSf/F/+YcTa&#10;guU+w3phBl7FNoxPggqoGnYLFbClHg6CaB/BEKgAMYMnzx1OUAGZvDrV8rp/ei763XDc2j2LCnZH&#10;yFqBhNOvnJuem770zvuYI0+fe6HXit/O1hexswF/9f/wb/35z59jvD0W5OfMQ2BCkOf/35XlLx6d&#10;fWoqd57nw4TE+dtjgXUbhQR5zeKzxx2LMCyC4TDmkcImVpAMA81uaWzVQGXlLCsVCg7R+Lvv3vml&#10;147ypHpztQaPoW6q0pAeGgR8Bz0c9rsPy9bz8XpVZLMnFSLl9CGmDXzDIttE5u+8K4SMf+21eROS&#10;rSY2DfGKbgt2zeJSGtMZEvQpYAjOzACTBAH8ExKRoF+k5/urNXtmNsVmk6lLBRCRAi3556qJBHoh&#10;AgRaMkm8JsnSwvONunjdfu/uxs+dFlTAZDOREKCt4bTkN6kkJmRYS/JgD9RlU8kKuEWk0FQ6kVRI&#10;lMNsIkDnVNp9wllES4NMZcu7JjRx3BScK6wTkSSYyu9pWuwXjghpQa+bSt5oOk1ANf4+oYeqV4Iw&#10;3SufmhKL7T1eiLMylR+s13gz0vMHn6z9zPG58aICfcHnXo+O8fevVxpcM69/6oq+v17j6xvn16v8&#10;xpjID9dq1nh/tfqDtRpae3+1QoPbzvUsV95eKb+zUvlXb19CxBFZh3vWIhrYfz+sd2D8at6nR3Rc&#10;vGOFvPbppcYWaz/xJI7qY7p7UzwdswcOgCD0rUtkP9uIYYamvPfRFYm9ItKq3OChzNeKk/EeZZXJ&#10;d4n4LIqTUbfMore0qpkvYNbZE475cmFcLhxMdnwQhHqt7shJ5Sw+1Evrn0mPnssXTsPakApqGiDW&#10;SwCRTSuosTsQAl8arqZaILY/Jpvs4MgjBw9OB0DNf/0mtmoUWx2+NWtIFFtZa7nZ7trw6nI68dXd&#10;fFG3tjF6vRoHJxfrL5PGiumE0+kmfxbL93ZcsZ4Zlh5LBdcscRITwjSyhHdI3niQLk6gvmOYpSeg&#10;mhWG2WCvcMOIaMPDXAq635HM86rQ19LPdyckUsteZLOHTrdRl+wMS2Vv5rR3nivo4RSIbVct41tJ&#10;cq1HNoVpc4PTAXWYJGBFyCBJ9Xql9FsDwIaDx36KxB24vxwEX35qmrxJVi4YQcT90nh1LkcaJRDY&#10;lxbz2Fz4higGiq1KqOpz00JJROu56eyzk4whpCKHT4iIEsKACTB+56Mr0VSDKCma+6x3LSJMqAEe&#10;jn1rEYF7k0rX/TtDlfeei7l4y/QBRA3fOMgzd6DYU7BeAvfod0/2tHDvd/9OC5EcAkSfUQZofmDM&#10;L/4de6f2PG8veWYKmHxdUx9H74RtEJEoz9PrUBZpP76KRDKxGkHV6+M2Tc9OFYr5zi9ykhBo3wOH&#10;D2yuycvYfbpaxq0+BTgHiRwEe7hz7SZ1iaJ/d+YtAl7vVZdI6RonwLB/+sc/hwy+SpmrSZZNX1vd&#10;Wpws4Gzk/UdCPwC/BV2zApZyZY0GeWJBj4RuyaasMMBAUkKwIVH0BPeR2M0WaWhkH+HfVgvt7Xub&#10;bxyeDnrkjuXVaJtkDBg4g61wGmx9O/UjE+pxsHpp2WbhtFAFNSfbW/d2+K1+9uhkSNpANpOkmEUk&#10;XpZONpXWaaAoP3NOd2xSVvwqLSFNrWIfEQcBdoYJKQLgIECkstDY4SCwhqpL5pYAN5EkLQGD4jKQ&#10;hvMdzOQzIkk9jSTbldrNzfJzBybZCX+KUxca0FCDa6WaZIALV6w2qo2rpSpnoSGbNMtONmnDkcZa&#10;lrgmE77/oISvuJ7NCo1sXTIdSGvcruJ/SjtiWXp26tZDPCAXTlCeNLZq+FUIvmM8S2k7HSrZqKWF&#10;tVYFeHNp49SBqbAA1zZFNtIaW0QiepQw9i3SBpABI6wOPzTCyHmV2TbUgDVSei6tlaFOxS2FN6cp&#10;0nYdB48TMisYBpLgGBLZ9LxIcnWjVsyIoXBho5bLiv4hl5Skenh4Hf1u48Z6eezliPaXg+Dnzy5y&#10;/4EHvDaXJwTZgBF6rm01vnJQcbBOaEv9AtygH29USebxSOBv/8bv/drXf4cnzoM7oWdW6DEI8h/h&#10;PrCBuCQbtfKhpw6Q/3394v3moy/TNV6j53NWc2SiHsHPvXqo94DUJ1fXLZiOd+TkdI536uSUaMN/&#10;tkpV72LvBrC3mwIHj8h7KLzq4oAchE47zoO7UoHpuVdkOpLPI9TARz+4JvOudYm6kg9aikFpXf5G&#10;fNwR1Lxo+1Bta1MKbrnIwZe/8Fzf6y2tl658cKU5rDsDcbtPwUcOnn3jlZWHjb7huhw/wn9nnrvf&#10;/J/+z/w1lFXGB0A3qPLnD0+DoLY5CMJgcgu6G8DLhm/zIL6lOLNH48PeSUPa5bwKOHsBbEzYQWBj&#10;wj7NdjTeHASBF0AcBI3GX3t9oQnLm19Doe+wbN6LQUw+A77LWQI0HhDeI89hAf7ee3fNr2HqanGz&#10;eufFRo3YeMLmRTmqE5AVdvGOFa9A1mPK71J7YSaH8xsHwc+fWRS94WGZVVfFSoWaTwjQdKMEfpyw&#10;G+Vzc6DjGY+KNx2+HVMpThPvs/CuilbnhfgF1KHTVFegN6+TQadSXBWTkt1gPouwV7q7SCrbm/dK&#10;KAEHQVMk854gW3B3tShH/QLhqfz9B1VCCzEi312vvqrvwfdWK4GDYP1njovTpO9PNf6AfYQK/OaN&#10;tWyhQPw/foGK1J2sX1qvEilCDxUksRDR+4drVQI1uU1d7VHh+q6tabCoNKoNUnesGunFi1evXLz6&#10;kKCLHsQyvObJSuq17DANSnJzozY1OzlKAQKOE40KAAnwVmb9x5f8sfA3TzhsIUcaHg/b48/O0WBk&#10;nria1g89Yh/oVwCGmQKXFuLzb5oCx0/PHX1m2kayl/9yPGsHB5k0c4FPr/S/rjmBSee4NGCowKGn&#10;FvjOL87wxRTo/NomxnCTdWYe2u5PnTrojjA7yc3c9p0/OHv46UW+3KdAAtOzMu8kL/DD6frlhswX&#10;8/c+uddyD3YBBtojB6fnZ4xoiNsxmmjIfnpSx7kkpaW7Ps5swJlzz+bnFxxjjLDB1IAJCbondozK&#10;thDX39huGHmOUOUoG0yTyl5K3GoPDRziVPuFuN7RxTeEqSZU61bo4gOCGiOubxLIh2n2PaW8NFIA&#10;y8TkzxTkzQR1DEoC2hWRHKe9UQypACrJt4xi6EDB1eFlTe8K8kKgJNg7y0TPLGTSsspskurXpAoD&#10;JYI43WUI/8m7VnL7mbwIADMSkX12IdYDz3/ALNQgZ4t5QRLy4miQU2dUOctaCkEawOm1FBACi1rb&#10;ZJw5GDcPcYJslk/NTUhPVXpI8+bgkOdUUxlp5KUHrh5L3aQR9NTogXDJjdG5IA+Qj0iS+/+z9x9g&#10;kmXZfR8YNr13leV9d7U30z2DGYyDIwBSBEhKBL/dFUgAXEqgAwiQHwVqBYBG2m9XwsdvV6vvkwAR&#10;oAEdKIqc4XAIzACYHoPxpqerq7vLV5av9JEuIsPv75xz340XkZERkZlR3dnVEfMm+9Z999133n3m&#10;nnvO//yPgjSXMmM9SXIpCXuPSKKyWQErOpKYSFoj7D0FMWY4Gh9dcKtI7rxOgE0nyTdn15+a6HdU&#10;PyYkuyhAAGVi6wNDRCIsAth+CDpFJCihREhGKSAUsjEhApDToTrJinRDwhuYrSUFRqEs5y2LMK6Q&#10;B2cqV4dygN7AE15TYNeNjQKQTM4MqQBZiOy8WHoktm5t8zRo+rbCBveRKvCd+Y2P4CDojplfgItn&#10;VFGCqOEF+NB4EhUVPQCdl7GDwMv4haoKZB/oj4O2xTT3uc98Hkqy7QIE+I5gYFxNbTbGq/tcRKvL&#10;6fAipuEqv86Hq7EqoGv95K0rs/lcoWbjI27d2Qqe7+/C/eUHd1AaVln9L81lmKeX5jcpWC4frBdM&#10;ITKpk/Q9lQ1EcaoAs7sF94f74XAF69Xpxw6/cz3Vrumt00/rI4CqauPPqp2nAgVxYXaNhFhrK3me&#10;27UUzwq3uyDmojIEjjhBetIbzN8VX5LoAdPDFv9CJ6kllv95nhzrgcejkC9bDzwfPDAoAaYH8Lv2&#10;xl2CF+puaBL0iWEgnw0BCev5CGrYCADxa16i7HpqZWz6QGMtXNgg+ruQcztVwNgFxsZHzz12Us3y&#10;8pATVc+nEvv2rdTmWF/XQJeEDpoNnCQufEMxa4vFuyxzg4HkpUah6cyFEJOYO4DQSQos0sRBoNZ4&#10;tbQXza4uDgIs7Wr8xxfJsRW/QOBEgENG7PO04fMNDl5cDyIJRXIj8fEXazw1FDTTjAiQgLFAHQRT&#10;PSLSFmu8SSJCQpbQHRch86XxHu8OENnmzC/gnCYqgPdrzK2L2LJLHQQMl/cL5MvMgo681Zm+hbNV&#10;rPHYwM0sn8NIbmZ5ZxUXQ3dWFCaoXG6sZmEbZNKdywrtv1rjMcIL2lFzyJmDQMzyEPk50tjAQSDW&#10;+LQMDtoJxnDLKkeeOSY/Tn1hQRwExFw82FRJEGCzlCnCeRSrmOVxGWCojworgFjj8QtYQTUYxsRy&#10;/6gAoh6pq8I7CPpFSHNVSJtqn0Vt6juhYsRTILIJ22Ako+4A9VBABKQLUZAT+fJby1kiJvKxOCoF&#10;14vXn7RGnIXrQ9tAErRPpn9CPbk0LZBJKyiUIxilsAFwvfR5bbXAWw250LX1ohSypRupzefGex9Z&#10;VeCrD9afGJd4M1b2TP9SwM1mj2whAnuD6FAZ7FdSg2qMyYS3CNVY8m8qH+dAAupHbifEWJFf/6f/&#10;XpopvGjrr0XWYVl5yLRaxTpMb+1VBY6cHKbPul5hvuYs9exrvrGydvfGfb6M0Tj/ZDBcrmtjzimA&#10;c9nIZdZz8/cWJw4Oi8FjiypgOsfc7fvoE9JPTLqNCsO8Mp65foraTxbzrlmkG7t16w5vp3LvI2Cq&#10;wPXX3+KGrixupKEswdKTK/JVkL+qB7Bo5mYxp+I24iGpyWSIU4A7OHvr7s2Lt+iBe4oPCF2Bb48s&#10;962HDe0htYmHyB4z+9VoFeHLycOdMjaA7z81n6rU1wfS1iEa4kF7cPP2kbMnWoELiEa7XN/3YXAB&#10;Pg//+cffx/dBSGySFRKYm2vZx4a7D+H2ghZGKWscQ47E8ZNuQOIFlB9GaXyYdKGs6a3Q0bAGY6/x&#10;FymNT1xYaApC8GK8NB8/2M/pCJxzDDnBLmrODSU9U40eJUw1FIygxtH4UEgqnY6y6IgkyiMExRDf&#10;tIBiSGh8jOHHUwwJs1BA4yPkOSqbnA5moaGknc74fKzgqX6oeX0xDZ2O0RDJrrgE43mRjvcJCT/K&#10;EV9aGQo4c7pixtVTKSh5DtoMdDrGIyRUOQNxNI71XOFDB/qETiceo0aocoqRZ4eTnkVHCiVh0eFe&#10;wKLz3HCSoVCCnYQQ7JQizw4J5Q46B5IgAPOrSEJ8x0b2yZHuE/0JofFBJCVZgnEOASBZEj4f5X0y&#10;IYW9x9H4OGIfnB3G8KM0PnI6J8mgsDy9tZT+4SMDxvATkhaRKvKjex3vT+jgCIkQIkkBIZX3yQnA&#10;mHQJH64sRLslT16+WCRO8n3j3XSOlsPVocahbdj1oog8Myg9MP3jF5BCOYJrKVwA00A/lbUxi+Ry&#10;5OnhJDWLmfZTDO2jCIKFzZJEEBA4sFaUwnrp+kbZQgkur+YlcCBVsAgCNgkcWCnghXpztfhdiyCg&#10;sCJ7X18pvrayfeDTTj7STUlSd9JZ/bYWbb+dHuC+y+oPlp8wYDbBAMqc3uwXRI7xCapuXPlX806a&#10;naSzvw0jUMnmF2b4qb3FjW6WMv/rs+Mwg7V33B4Y71x4cPMW/5yYHtlOenAJuA/6BmtyR9UDylSz&#10;D+0oL5EZ4RoEEViD1y7eEIpW5WoVlD7crsr2So3h5A3u7iMIKqEEW2MKgmAEgeuDhCcqwcP1Q7h9&#10;KllMA1jzKP2AdNbB5h2SX4MawpB+wGts1PDX4gXIdGDSeiS/jyCQXZtFQZgrnjyMNmdRy5SGPWAr&#10;Wp7KGvy8oPQDRLpg2sHth4H3QedylE/z5kHvoVNUjgrB5p0Aisk3wDw12FpM4CrYfAgtTwxkZVdJ&#10;5PGNq+R3WeUkd3MlysCLRAgAgQBh+VVsGzH69OB8+WDWNVmh7YXZmvWfUqONreC+pQKAFRNF+I2g&#10;ATX2N/RybfPSBOzRld16oDu2wjetL5E/b4PvRwsf+Z1+ffaRg+C1xTQRBOoXKJvuky+VnIMg5iII&#10;xEGA6oThCUWvP46Ohi/l7EAcXVU9BZKbAGwwqbQ+8enPMxZ7ZB2um4tIb9bOuB0aOAi8d2DrnTt2&#10;VqBJZvJlxZbP5lILKyzldTUvJgFd0CvTuHtKdWovFyHXa2AVIGks331JlSn90I1jTgz6oS+l8hhI&#10;GvC+YxXY6UvVlvZmFcCEE4V7TW4Wd1zsN3q/5H4H90tu1jDe1K54XavA8tyCswCJIcnf8XAPIm9f&#10;v4uzIHkgLEA8bw2CF8wwQH/N4gjqwwXmbt8bPTDBdTV1z7UEFzh7ItI/ZAB+B4mPSQTBeF/XIBEE&#10;BpKHPCcwwoMYUAdBKILAPAUJyc9rDgLxC/hQAszyhtI3BwH6x0LaWdrDgQOYns2bq218UIMVGCux&#10;xqs7wJvlxWVgfD6BbK/Oi1NPHAQKkAgw6mKfrwGiKzbeQdPVCA82Hm7jokfpOxu4A+fL1PjtWdDy&#10;AnEQsHrFGi+GbmeW99ndBBtvSHjnDmAJgu5i2HiM4WKfR6TACI/WBXnOxECXs8YrjMBZ480LoM57&#10;E4l5GpA8t6tiqA9Z7EUSxXZoBIE4CCyCABum5Jmr9lDcl1ACSRblPAU4CHKBg6AgVP+4Kq6lS5wO&#10;5UOhZsIJ6K3x6Gpfu7s6OtTvaspVcDRM90JsDy5tTeBo2KqtsJCPUIDuyeHSUA3zMBKKPodtxhwE&#10;hFG8tbxpDgJgEDgIsIiAkGBMkKTGQcCyVQRQGJxJArzgboblboExUMyc+AU4HSg6Jkd1EGQfcQfB&#10;ubE+AUdI+I3yDQeeAsaauEFquHlwg8j8lC1h6cJEtoSnICmvunkKeGd51HiGPvHpRlSDAgJo6Im0&#10;r/n0kaGVxTWco3DVVScg2Jk1pYEqgHeAb25dqnm8A/qtlG99WBXApm/eAetWP+qmC6hS2aIqICpF&#10;3alF+ymXFSfRUQXaMq3vppNAFbgnqoBz5dSdyFUVGG2oCuTxqybUp7SNKlCuUgXiyT7m4EY+glyB&#10;hxPKoCrwYN2VSjXn4OjUGMjB9eUUeYmawgWMD7QBXMDwBGemx46fOWl8+54lHgcBqdtwEOBx5osx&#10;lhRbOtZj/ALA8wDNeXZ9R25vRnhncteCEtd7mn3M6XzfnYNAyfyVXV9MuGpyd6z+zlUR2Oe9p8AT&#10;/odTD4ScFyEHQSyCgyCCFyMRFWO4WuPxAjgqe6Hur1DZg2LDQ+EZ7McS2Pwdg72R25sxHGpbuPze&#10;Ws78yJFBHBNGd4+hHtP3sV6IjOLiF3AOAjV9Bw4Csb2r6ZsllnkKzEOhBXUQ4A4YTCRwEOQLH5rq&#10;g943GZMaOrfzKp1zKWyWR0hxB+A7cA6COLJhSzBpUT7MQyEFNcLf38g9NdpzcoC7HYNs8XivUBDq&#10;mPA0l8a6JYBcRkllM5+F5lyIgvBjcMwsz+nok48pUDOeAazxLw5L55AD/vjxoemuSCESJdCDXRTM&#10;UE9CSSuw2pQw9T76wx/EstMVBJcWj5g7gJsFagTPiHcQ5AogIqMvTfRM9CTQ0ryDAEnQLCsOgnKE&#10;8/KIFqIxLxs1011RzCePDQpUjumfJbGLrh9OHoCDeTPfdtjgzqa03XzSWj4GfCx+ATbAEa6wJoxD&#10;bJfXhE0ILwCaGmEzwiy0KhRDcFRJYUV8B3gKxGWQKkA0/clvX218WrP8t5JsED2g5SvYcUPzDtT9&#10;CSa8liLJmY+anKZl0/4Wgrn201bseEQ6B2wZgdBt0lvrZ1z7V4v8Fs0tipXnxhh+GvgI9N2R9Sva&#10;QEjeOs9PjRJsREPTJ47h+GhKNGTmKDJTbPdQmFEB+hCj3BFLuzkI1GVgXgMzywuzkNH4ZMkILOv7&#10;CrGP7TJ7vhLy3GOvOggqxD7mDtA2rDQAnPPXDN3evs2KfCVX2MgXKZjtumKmDhHjOPIcb0IPWbxl&#10;DVNyHdKPY7MJmHbM4s1JiUowG7jIkC869h61z+ODr7G9exv+ak4W0GGxnS29ENjnA9+BcyIYnQ4I&#10;pGrGHudx0MYAAB3rjvLhiBOhHHf+CFwV3sJfFjygMfOYqV+f4srzRsICu8Vilhf0ks5KIbO5me7t&#10;p6Amy+ZIQ8FF+pcivEvamME//Mr4lIZyrAYqBD/r0FvsEalEvjsVTA1ydb6q3pvgnk/P6h3uVpy6&#10;YoVyjQOvhI2ACWw/554InvWqM1afvSS+wvZ/q/eTg2Ah/ZFpjSBQcERNBMEHR0V1Imez09RU9UMN&#10;JCBDNbWY4xoSB0Est7by1a99t0GAAMt9xryp6ZuVGfZ5VuQPbqf890jv385UqO2sAoT20S2xA1s/&#10;duYdIBgSRBgFtQpkl+eXo6IBi4dCN7MKBM4wexZbsQqspcXRYKYFXS8GL6c+8eInKwvPT8cqsN0s&#10;9PDrQ1aBRDQummvINlD7MW1kFZhfUgdBUq0CagcS2Gl1D1usAjxSmIWa+giqwIPyFG35YsoXuZLH&#10;CCcXyQjyufzSg9mmREMtJiMgUOiDP/gxMctLvgCI6CWHza2VLBEEQKxJUioOgmjAmROPSChBjOWj&#10;kAcwCiwfayIIWGS7UALg+iD/lWuIluYgALD8rQdrwkujZnln+hb8uTLGCGzeEcUENnDFzxsQXS3e&#10;lQLTbBQvOxw4jiHnS/c3E6XysbEe7POZAnOIsOgAWUcMscYrOB8jPCZo7AGOqcbB9R0AvsLeY0h4&#10;B5sX3L7Q6Yz0BYZ6Fcng+oi0KcmSnWxqnze4Pl4Atb3joQjQ8lIjE7+KpB6KeIxV3I2VTSIIlnOo&#10;YhJToBEE3i+gLDrmMtCheC1FaiizihdZoKNgVaLEsb0TEy7B4aXVogSHf3cuXU4kVzQsk85xi2CE&#10;x2CML0Cs8RS0xnD7AtffKGIRUdx+UXD7YpaXGtQ7sfnbeQO4/lfvrA4P9obD1EUSAfCTTqmkhfKV&#10;tYKIhINgvVDlKXCB6/LUWQQ7AjhJCpGLyzlJVhRPqDvABw6YSAhZSpclKh6R0GddwXsodEwu4CAo&#10;ormWJaiekEKJIHAOgplH3kFABAFp993bAAD/9ElEQVTfK+8XqEQQ5CU9KG8j98wyh4o7IC7xAi6C&#10;gMcxJy4DHG88ap/98quQCuyRapCz7CQXUQN+oXqfSP0Wa3KdOt4BTAJgv03+sCowOjV++OR0/0A3&#10;QYZ9fbHpoyOsmXp7cWQMG51AsiuGwYMpvAFWgCmFsK4Tjx+dlGCzIUsJqFufbeVyQRlp8BF0HAQP&#10;f87f5gxeFYjFu6aOTBHmx/0aHuvHbM7EzwZ+ng0TNqgOoyzcBiuw2NXTi2Veexilh0SiPHFgUHoY&#10;EbcCD4wu0N3tBitgDoJWfAS1BAP1fQRVKQ1RBfARzN68PTAyVCzGG+Qlshewscpu7AJPnzv5PcfG&#10;xUGgKW4xzM6sbZLZFgcBsy1LCEHp4xdQlD4vKnZsAecrm553EJhVnCkxQOlrBEHgMrAIAjN9Azv/&#10;kaODAci8Cm3urOJqHvf2ebDiCED8GR2K5Vmx8QbXp8aiAwwA/9ZSticZ++NHJdsvpm/2UgCjjnXa&#10;/AII4HH7CI9mQE0Y7m4pbq1GzfJxEwn9RtDyRwcN0i81yWiVX8BEAsAfiiBw7gD1UBhcvxJTYCJp&#10;vEC8XCKC4HsP9CMSOoqLIHBhAoKEkOgAcxkIfj6KUxyOI1naRZx5nEnX7OS1UeJ98flM7oXxnseH&#10;knz4AYGJEV7M8rIUFLO81WjBwgQcSr87XoHrK27fwPl2Fh+UfiWVwUEgYeoK4DffAQWTrbLs7Je7&#10;42Tri7PsNFyaugO8JIGnoEdcJETqEEHw0niPugNilokYv0A4lEAjCMRnwenQUUSAQEh2oVkCg7O1&#10;sWHmhIdXw+wXN3Nn2p2keGer24f6XbQIAnEQWASBegrEQUAEwZr4AjD+o0XC3uVzEGjggHMQSA4C&#10;9RSQ9pGuHqqobem8gXfA+q9JoNA/PIQ9lpBC5nJy1xoZwJ3rZLaKLM1noBbgay6agVoRGvzoZPLw&#10;5MbaBlFqC/dTZFwUUoG59N2ZVfohTTDB6OVidvzAYFsus9PJXkbgme99+akPPD15cIyN+xs2G4qa&#10;2JdQ7Y2bXodG0M576unHDxyd5nBV7BS3HIs7vB7pAPoSY5PQSfXV3G4zmO3cR7D1WmvsBCAN12Ut&#10;PjIMXKCB8d86MjmF6Wubn70jJCMQ1LqnslcKGmpYuHu2eTN0Sxs1uXv4vbd4e3p5sWZrs6pCgFfn&#10;QGPFd12FCjWQfg/7//YyX63im8uFby6RP6X4Vkr+SWVNgUrySHNquxAXI+AM9VJvOH9/Fo+3dwj8&#10;MOA/oPevXGZR2I2cz6IaeG/WkfDP2dVDVWbBrnsTauqdkT+sFOqBHq5fv5/AOG+nkOc8gPdbe3EN&#10;hGxOoJnMul7xAtR59JwFPmz8r/Rf0765B00P8Ney3RPpWrmxshfW+QL0iuzy3IAEndSMSdh34M8T&#10;7qpVt2BDIWt27isHwcZHDw4YSkIcBKIERT3F0AfHnFoncI/eONqopR4wTIc4CIhwHUwAKkFTu3qt&#10;OdVgg/zFNkZ8gBJJscxTfhgZiht7BwASQiPDqb1VwKRKLSzfu/EAg5Hww6SLeb5QEl8OUQzx5Rt8&#10;Z6FJptnc3fWtbIM8QFgLzEd76TtvcjiB6Ztpi1AvWIJgVmmLD1bGp4d8lHlTN8pOnrdO21ZHwFMM&#10;zd66M/PWDNRA8AspNVCeUHueDW4Z6iBUP8NjgjjBec8zE6YY4ssJzp9dS7Oz9LAKkeVyRrxmEJ6k&#10;82upLMwTdAX7kPVgP7MKUG8msZ0RDFhcQvWvhmgon8uRjCC/uQlcYHBsojHRkPEINWAX4PtoyQhe&#10;eP/zQlBjxPXFssDOe7rgnBHTdwWKr5B4oaMRi3eIwV4t3mWxvc9tin0bS69R5XhOe7O0G128Etcb&#10;FN8x1YQLrOjDRvgvzuZ/d1bm/q/P5S+tlb6dKn59Xgsrpa/PF6zw5YXCtZXid1ZL//5G+qn+6LHR&#10;bkez7+zzAbs+tncfOBCOIKgh81fynBBnDmZ5Fbs6giDwWSjP/6pQtQKGMM5WCjMZMf5XTN/eBm7W&#10;eDGGl6BNFNN3iYiAAml/kz3dwqKDNT4gzxFrfKbojP8GkvfuALW9i3k8KMC0g1Ucazx+AQS4YnD9&#10;bOm78+lSPAlhAySJ+GjMCM/dcXD9bMU+D7pcRRJ8w61MwSRxDgITKYgguLiqHopM8Wt310YG+6oM&#10;9dKmivznKiKZgyAUSmAuAx2KMue1MaHSFYoRDDzmILiVLsxsFNRnIURG4VACNwLB6ZynYBUvhqBS&#10;LqSIIBBfCUtiRkkiCIJQAnIcP/oRBDKN5cqOZ3GziGbA245bCAsVBWFn9A4CjRdYwlNABIHnGopL&#10;m9/93c8vL6UaYI9bYR1ulIuoRRVSv4mqzdV+Hz3ZcF2yWEK3h8cHoEo0GeiEjzJLdmZxDQXMBp5+&#10;iV8KARHKYHk5kJYhfqHK19lYZcSenIwB4MLyzAJRvcgSo1bBo5X5/gqjnH3SO6pAq7N3W9t5VQBi&#10;AGZrbhMgKYV3aASpQauELjrKRI6b6f5Nggar0lbJP8l5P9AT9CAxIw4dYo+lEum4Hu4vG0LWVAGU&#10;QgTgQPgB4Ryse2X0bxzGlTiCunCBapST5SXi7K0QDRlcoAFBuDWAvvBv/NkfwOLN1IWVFdc+vDQG&#10;O/fWeDzuZwYCa3xSYOoBEr5SYFTAgYs1XoHo0PtDRmQsOqANSAlDwRwEyksjGD0ByQembysYON+M&#10;4ZPdLFoiP3uq+08eTDw/Hv+JY91/9kjX82Pxnzja9V8cSfqaD0/Gf+Bg8v92vLtUKHTjIDjSK2h5&#10;M8sHuP0QeY5n0RHyHM/n89xIFyKJAINKp4N9fkSGwth7GBz1awwZbt+cCPgsQOlPd0fF4q3YeJ6P&#10;swMSHdCfjAk2vl8CGUinxFnAYE17kHyPGMPN4g1ZEA6XzULh+w72izFc4PoJfLVDXTF2icndKGLV&#10;LI993nh1wtZ4byengPzfMypI/mBpF5tP514c78VBYOD8syJSjPhMBMBTMO1q1FMwKBEfR/oCT4ER&#10;++AzTca8SNSoF6D88lgXZvnLqfSPHRvUwIGA4Uct9jUifWhcGuuyUx4PH1NQG0EgFEMybkgCxdBE&#10;d/R9Y93cyiO9wXCJq8K8GOK+MfRb4LOoRDe8f6wbAbADcbHmIHh2uEvAcwEP78WljR85NtzW701k&#10;/zoIoF0UB4E6C3AQ4AtQiiGJEVCKIXEHSKHiIBDSIU1bXEiryWu7AAGzNzbNX8y8yyeYlrD5Vg36&#10;TvQAUwa2u2fY5+vusuQxzX7cuxqOoF3ASkNRiJxvFx00k7Kzv90j4FhQdtSthSFUwZKbHY82wBTb&#10;OFHywgN5gCtxBHVtyMp+4X87IhqyoxrHGpgT4Stv3nB29VyRAhM/tnTA/BsFwfNv5dVxRDdKj+MC&#10;AQL/Arsqpn5DwmN79/Z5oeKv4uqxxgaSt9P5xLjg9gOMfQiKHwQFOIO/8QKpz4JofYkI0HPJ66hW&#10;ddHTTfOrBI9UPilbQfL+RjtQumezCR3uoPh6DuncoPsGaNfvleDeg5+eXwSo2LGdnVzaUAnSfjv3&#10;Qc1T5k3lvr0/1te4NiqDle0U3E00DDcUzuquuOlqT4E/vM4DH4pBkBgBCxDww1u53gA9bTU2joF5&#10;38c7sIe7xkLUHedQ2yGSotAb568ufCu545XDw8O7ZdTEtRC8XHXXljVH7OKf+9VBYCgJhUug7qGG&#10;fWjMYTpMr5SYUctB4GI9NZQAT4FmK/4//tUnGYu9sw4rKCmxJRcR977liL1trALmHaiL0CZ2YGVx&#10;PZMp8o0LWwUwCFdbBcRMohwDPvdsyawC4USF+kxUSUve4WqrQEI/N9qbe/Q7VoFdvEptPqTWKqCU&#10;UFGgY2q/8TedWzk81mvega0SGPcwi/uNtXRM+QkCZqrAjRpYBTi8xirAWhyIInErSnVcP0029UBc&#10;t8QR1H7JiGoJV/m8RIMjw4i0R6IhQz6Ojo1MnjjuIP350huLGRwEpVj8flYmEsHGB2h5S2iLF9Ij&#10;4QWunxdstsL1JTExnoL5XCRWFky4yzCrfD5g4ioOAiGud7Z3SHuIFyDMT0HyZp+XgvLtB+z6Qdbd&#10;22ls4aFQAthvsi7r7pfuZTSCoBshERgjh3DXgI0vlM32zlofl4cx2Psas28bH45g473tXXHWb65S&#10;I7Z3jOGg5Y33XtpsgtIPTN+a1E1t4KDlS9jnxRovFm/HmYM7wGPjnVW8AJe+OAiwMYiDIJUVB0Gm&#10;dCtNuKAaw3WXB+e783o6nQAtTzy9I/9xMQWOacdZ47OlVy2CoBi9toEvwBH7wMZYka1AvrrAPi9O&#10;BHVeGJ9PSVIuUVhHpCAFQGCWd2OCg0C9GBW/ACN5PxcxbH+F/CdTtKAG50YJhku8GG64yD4MQ26B&#10;lAc4Ly5KDgJxEASkQ+qqwEFADoLgVupwaTIC70aRYAoXXnEhRQ4CcUM4v4BEVWgoQa58cSH9Q0fb&#10;jOXaR6qA5CAY65dETFnxC/DtsAgCcRDky9isqJEIgtocBBI44EIJkpKYnJgCHAQNVAHjF2oQX2Cf&#10;LZ+AYM+5iGodBE29A3zBNVVMHVWAaWB0Ynh4fGhk3IHJyTCk/lSQ5IKmltCDUM7i7VQBRnXq8AT9&#10;YF6WTfDkpKnHH5EkjFAB5B0HQZtn9x11F1YFcAp09/aOTAz3M7VrhIg+w4L50H92taIKDAwPjUyO&#10;SA+S4VB76NMe9HXYqgpgez94bOz25asHjh7azkcgh6uPoJKdqB5coFoViKI64HdIzS3CNdSUaMjg&#10;Avm8aMZ1B9DgAnwB/i/f96Knsr+3vmnE9Z4u3lPWKIO9g8SHafbNGj8SMNUQsS5MNSHKGrPGeweB&#10;A+cH2HjnFzCXgRH7eAC/thFXBfECcBwF5DmuhggCdQdoBEEOB8Gf0AgCx12DoV5B8mZ75ywekS7k&#10;OWoDN2u2szMreY4D5yuLjkDidfmEMRy0vIHV3YJKlk+hpG6B6VscBGqEV3C+egoCFh1xGcRFNmzg&#10;JgAiUVNxEGiNseiINb6HjHxlR7Pvbe/Gt++R/EEogUlr5D9+sTeXzr4wJhEEEi6u9nlEcqEE6jIg&#10;S7Jj+LEUABXnhZMEhIc5TSymwEUH6JhYBIFnHwqPpED6vTsD9qHw+tNC2WXZKetPFcmd142bcxDE&#10;Xp7o8aRDlWQEwa20GobLhzA4AfQOolCe6Ze77/wCFmbP2rg7NrO6+b0HBQbUxt/+chC8vppnc4ED&#10;QQQBngJyEBA1oBEEVQ4CKi+s5r+zIrtAvlhWAlwGbRmgh5eAYEzz/9b1DoDel4/yQM/ibG0iJZDe&#10;HNU/2A/9O59yQOO6WW5ihyTncNpsZ1Bl8sAaAWicNlNHDmztB8EMTG6JiDq//TACB44dOfnkqeOP&#10;H+HmcmvGDwxwj3gYuFlQVZrGILP79k4lenjmg8+fOHdMexiywNFKD8rhY2jTrb8WfQSEO7pj6/kI&#10;ang1LIjgwLHDrRANWbcNXkbzA0I0FOa9N0p8IbQxopswOb+R5Iep+MMRAfgCAii+CwHwoQRqtJdf&#10;NSTe1wQ7twfkewC5NziHeGns8IoFz6x09cazjjU+hGyvcQM5g3+4n9ZiARw4v7pxrY+pHjm/t6UH&#10;V1TfhlorZzPHa/iq3bEhv4YMXdCD3+sOCV2CuRsqz7ndiC3jXHMJlc63Dl3NrTRvRc3PzHj1LrDi&#10;qanea1L5K3L/dE/fQ/Hj7iOrwGsLG55iyIVRegdBVHIQGCukRRCoziiUkwR7+ggCh+mIRbEKNAgQ&#10;sGUQ4XONY5rbl4CgjlWgAdnwvZvzxH+bdyPsIOCfRADevzm/upx9cGtJMhTPrlsYIdeyuVHAkQEA&#10;wpIUc41bMxPiGrAkxb6f1aX07J017YdMx9IJwHLfjz3PHdhg7Yv9tvzbWwU4W3o9A2cAcx6wFbVm&#10;5TbV8KOpBcVthAmHYIEaf5MlKTZh6UEzHZPMun4P/po8bJAanqJsZqO7p6epj6CKYKDOJ68qRWEu&#10;mz1w9CDkFrALQDREGEuDN7Ep0ZDJyZty5PSJla5Bs8974nofU+DJ7YPMthV2/XuZgsQUOCp7SYPr&#10;yXNqmP+xAGMx/to9hZ2HeeMdL41Yd8327gzOZnlWi71YvMMofajs1T7vrfGc66t30mQkGh3qMjqd&#10;kA3cIeFxEKjpu6BAdDF9O7i+gfMDlL4H5yt7jxDvm4NAjOEeyS8OAhHJ/AI1EQQK13eQeGeNV5eB&#10;4/NROh3nIChFbqzlL4UiCCQPb5WDoFjJwxt4AfALBK6KwK+haQ5Y7InLwDH/BxRD8QQOApEW0iEY&#10;+IMQBgoVT4G5MwIaIuP5Dwj/jeFHgwvKxvOvxn8iCPRW+jGp8rDIjRPGSX8rK/4UuZXiRhGXgd1B&#10;81AQ5mD0RyQplgiCsjgITCTxWbjwCu+8cLeyGFAMuVACcfEwFFAM4SBQiqEi3iuXg0CTEZCkGOrr&#10;9n6H9pEq8KX7a0/6HARKCcI1W+5tRtblINAIAnQlnEOnyEkcJCMQB0GQtvhbb91oTDU4cUD4rMHn&#10;Nx5Kn4CAr2cYgVgvF1EjNa0G5WHegboWXUlJvLYJFYwBBWpUARgFbrw1I2GEKERKGqdqowEXohYK&#10;iCowf29JstQnY2gJwQU6LdUlKb7z4O71e9ZPIcdL6vuJ0In2w/Vuoi5YKFpHFWjvK9dibz5J8d2Z&#10;WbAjaZn7c5sykUtuYgkEdapAfnFu3VIM16gCRlh57fU3783MphbXUA1FD1gnmJBjiUUM9TC7bmmO&#10;aR9WBTDOw2sE1L+pj0DCDtfS+aza8OutisKcgzyOBheYvXkLggGIMRor5TbTN9AYXDKCA2NnHjtp&#10;aHnJbDvac2JAHAS4CYTYpxw51kcOArXG+1y3xq4vDPZieXY0+73K86/ByeIgsKS3WoMtF8vtdrw0&#10;DnbuTN8Rs4rzgkGn4yzehtLXZcwpTMmOKVUM7GZyfyuVG+qO/ZkT/WZwdvb5nvjZvqjZt/E+mIMg&#10;xFRj7oAAnF9h0fF0Og6afkXR8p5pR0TyDgK9RsnuFpPYbAohk7tY49VBUOUyANw+3h3n84zJvS8G&#10;aUFRIggCl0EgbfJwXwLXu42AMfw4nv+AV8f7NWpSABifD0b4eRwE4z3nhruoIRGzEPvocEkoQTJe&#10;8RT0xIj4gCTJpHV8PgxXkINAPSyRp4PUwMZxFHIQuNQDlWTBFlOgzgu7lUpoKw+MZjcI3cqBSm5i&#10;vZXy5FgEwfsneTX1VuJP0Rv39ICMG5K4W6n31FMbWXiFuW+MYsgcBE8OugIOApzm11Lp7z3YZlVg&#10;HzkI1vKRm5vAVWAOL/F3JgOXuBTY0J4urRcvrxdvpeUvZdAW/L20VgCmcXWjeHmjhPJ1VSvJW9ri&#10;17bFZq2kKmjYVZW9qLF3YF5iupob513C2W1ManURZGEJFSiskGCLGZB+arUZi57o/N7ZEVhfXTMB&#10;RGOTFNX2wraKWmVetyTFjpPEJ7mueXKiUcspUPe3Yx9BnUCU+gIPjIzMztxuSjRkwT4N4ghcMoJL&#10;NyyZrNHL+2upY1iuRmtriKaacOWVqIFq2+BXrLs1ltvwWczY69DmwSk8DL4CFw/Ic4JXT2IHQJJ7&#10;OZ3ROCQJLWnD2qfKuB1cIx4NqFednIFAlXHYxsJPVxWRLHZAr5MOGEB2QbBoA1JxUniRdJA571DC&#10;zSDuqgXCHHxS6t2Cij08IB3iDB6TX2UPr76V1qYyRKFnLDxu8KhruIOTPIz2D96j4EYHvTmXQWiU&#10;7FpMGOvc/RUm6ODwkPum6qbobQg/A9JP9a30dEv+ATDZ3FFbfRC8/IKGD8Z2uxd1b/X7yCrw5fvr&#10;L031o41CCX6iXwA7G4UIBWosKwHwQKwxlgqMAhoThWy5PN0tvJ7onihQwHO+89aNaw1Zh1tPQMBN&#10;ZbmzuoxxtQKB3kuGYtblWOnregfQAMTGez916Pjknespu61hBwH87SsLq0IGoDwAIoZ7Lr0DQp/a&#10;UhFyWeMh8J8FK5hVAActtodogkhpi8ip7ccCz8olAYdT6FgF9vaK7fJoswrM3r7rkhTHkxBCxzS1&#10;YOV7JB9ubnpZKYRrrQLcPkzxy3OLpDDQj0lXuUwyAk1dIZOf3P5AqyizeLG4wbBVwJCDmPGB+jf2&#10;EdQjGKi68GqioagRDeF64GmEirjxM8YzCjCQy96Oj8icCCQjOPTBjxjJvMDOsSqXYmqWF9i5mpcj&#10;i3lHF+9oYZS43hl1C+UZB5s3NphSgIT3cH1BpGO5JbPtsFiVi0pTL2wwjkvfyO2VRQcSG5dztpJ8&#10;Fhu+IOqRZK2EFdPluhU6HSW3p1BxEFiuWzU4w6uDeRyLPUENSuyjnPblKAWMo8JpHxjDxb5dnevW&#10;27dF7Hvro8OakNeR2ECz74RUuL5h4ysxBZYLgLWWmr41BUAuxLdvdDrUkKJXIwgw89zJSuhEwKIj&#10;vDqGjceO6Yz/UDzVgPMZLmpU7EouABklcU8gQHArxUHgUgOnS1AMucFBthDzv7+VlcGxWxnkCA7g&#10;+uo02XIrdQA1LUK9W1mdg0AyV9mtFEYmpT/iu3k3U+TOEst6fSW7lI8kkgmpyZWoYazwUpEklMLd&#10;DMSSWpORJMtLhQiUSsz28lSsF3hFKbDQhSOL55PbjW6Da4Zsy2i51MykMh871GarwD5SBb4+u/Hc&#10;RB/GOiJ5jmDwpFAoH+4R8x0BGBhY4BHilTZa7HklHaKwVogw/aNTk/x7oitK4buXbly8PNMACtCU&#10;2Ny+YdvkIpLP6I6+7mHMFF80JmNUga3RWQQBMkOzoPdAAeyiumCCHF7sBHw9ca9iWeWTjRPB4cAB&#10;kAvmX/4a+J8yqoDN8vrPyiZOZWyg0Yj0M9Qv/ehf2cL9SHpig6mrfUKnnsYm3B0NSKdx0xFg/HlU&#10;aLaxutbd28dHtqunp6srzo1LAgXpTlC2NAG6xQwuADMgu/yGZokqkMvm6KFbeuiVHihZG8qhHnjf&#10;vCowODKCa8DuuMEFmLAb+wjy+QKna+QjqCYaMrhAbnPT4AKNVYHW4QIfePrUD52awLgqsHOsyixs&#10;1fTtjLpaMFoYvidiZ1bLLQUjz8Fs62y5zqqsRl2xgZvBWczygL2dVTlEF++sysIY45lqxC9gBDuO&#10;b1/JZMwszzJGmFIjrGeEz8cD0S+mcsPdsT99vM9I9Svs+sqrY8bwsBE+nP3W0ewrn0+1wVmR8N4Y&#10;7mIKsHg7aT2fD4NTGa4gIa87rw2XjZt3XmiNUP2EHAQOrq8D6Jn/w+z6EsJQclnlKsPl/Ro1yQg0&#10;B8HzY85BYJnnzFWBOyB8B2tuJREZEsJQcRCYfV5CCRzHkQYF1L2VYZ9FOGGB+Cx8MgLxFBgjk4Rg&#10;yJPTHbM4keGkZHNYyhZI2XBmuDuoEfcTX1KiSOQbHNOCOnop8JxqCmyhZnLLXVjgcqTPIF5DEmjJ&#10;kpi8WUW3Nr641H5VYGezWtNP2F4arIlyV5gxBwEFdRDwl41AzItrBfELqC+A7Xa6hKeADTUQBwG7&#10;0JqlsFY4f3FmL2KEj207kN68A0z5WyXEwY93wOsBoosItzzpAZ2/oH9okNwB0MID9h4XKDhI8v4x&#10;oOCyCZ7c6OjJMGSdC0S8erPYgap+HCK9bj8OcdbUftuu0e7043XQIydHrHzq6XMnnjhx/NyxY2em&#10;jp09eOTU+JFTo+w9fHJYtyE2/mmz+LEzB8IbNQPDw6efeeLkEye1h0l6OHp64sipMQ4JOnE9+Mdm&#10;+vgxnjovAMZ5ohDNR9DAdWWPdCWOYOu9rCYasv0ABfiLHaJBlgFr2WIygutX3btfcRAEpu+wodtx&#10;NVab/R1ovJ551l+NMwVv45jzxmRvHw77KaoIgjxdjPl6Qrboum+BM1Z7Jp9QCMPW9rX26rBdPbBU&#10;B96AKsdN2A9SR4y6EJDAYO5OWo17D5/FOnfWeN+7x/M3GwE5wnfuPSzh+Isaf0TYr9Hgy1LvVlbd&#10;NW+33+bGIJW4IfTpwZKNxwQFhRndcuNZwdf4Asn13C4tDMQjtssK9GMFdCz+AsgYiEsMJwX+stFz&#10;27+W+8gqgIPgfQf6Rfcxv4AqQaAFYdw0BwGjg60PxVBsAOYpSIpfYKo7ijqGYXC6VxJwfe3rr2Iq&#10;bIAKZLn/tiUg0Nfc6VtN6QQwCbDc99liNLsgnPPt3yxKu+lmEVys2BoTxbf9oXyPdyg2mHzRD37T&#10;2+QbWI6Jdm120xGGUJql2Tl8BA1IiGlZRTBQn10gnCSsPDA8iLUDKANtcRY0fsYMGNiUXSBTKB99&#10;7lnMvGZVTpWiZvr2DgLjjWe9FWLXd0zyFWy8kOcI/lwcBGaN94llhQ7IQ/FxEMAGg83fUPoVAL/j&#10;zPHc8iG+fXMQONy+Ef6rp0Ds89nSV+9mJIJgMFnh2w/j9tVlYOl3TTbI7SWmwAkZGNgdz3+FM8eC&#10;Ghzffk2UgWbI9ez6kgLARAqSEVTS74okoRzB3rGSK4UohlxQg4mENd7T+1dofKr5fMSN4moq8ruA&#10;C71xRjGUchEEip+3CAKlP5rLRbbcSkcxRL5mBofbakZ4DqGAtx9zPVfHEh0j/Nfvrx0c7lvIQR8k&#10;NdDYSwEQuhr/xVCvjQEMAkvndEw3xKoHBSFikpqiDC98NlkNT6AlKS1wEFBIJOK6S/JjmTsAAkWR&#10;JF0Ex2oiEbHCsVfW8uYXEAdBLMYh4iBQyDyPojgIrBCVYISZ1Oaj7SBYf3asF5s/DgLMMlhRlnNW&#10;iBDge6YPnSjGc4A1Btoh8xSgHHFj4PpAjaIwnhQayF/7zX9nE1jdGcVMr5KUZRvGEjuqXQkIwqqA&#10;2fBvXZndKpitt1AFjj920AMFsIs+pK3F2UXBZtGmoRbv8Zm77ZfPTbcUADzD0Eu0eLNMu23jZtfl&#10;4QJm0q/Lj+laqo+gwjxYu94CLRAC3KjDq/W8RC3CBbBe/O0/94NYgIGdvzjRK7BzMXQ71DfGbT4a&#10;6gXwuW6VPEdofCpwfcfnk4g+PRirooVRg3OFl6ZiaVdSfTU4h9LgVijlHfF+2PTdHzClmvMisMZf&#10;SuWJIPhTx/vUBi6k+hV3RuAyCLiGJFCiNxE3mn1jH3LgfJdjV5n/RSTnmCCCwCXkDeUCABuPN5Z7&#10;ZVStjmbfEvKKkI5U3yIIKjkIhNhHkwVbLoBYJFcqfb9FEFSHOZirwo+Ax+Q7L0YkigA+T0F4AD2N&#10;rEQQ4CDAhm4Ms0oxZHewcit9smC7lQFcn8HR8PzIsd4o1nieIqzxspIsOmv8W0uZjx7sZymva0u1&#10;zxfFoxQ21NOY1HfUCBxNvABBoVvImqSmW/0CCVJgx7UQEQfBZoGas+IgiKrLQB0EkbI5CLynAOmI&#10;19DzSlyJO69A5UTpOSzpMOKwWKpbJLoB1Z6C5x5xB8G9lczn7q784Z3UN++tfu7Oyit3VqVwe+Vz&#10;d1a/fDv1H24ss33xpvzVwhJ/P3l96Q9nln93ZvlTMykrUNmWT7NPQNCW3qwT8w7U/Zl3oI3naktX&#10;zEO3r+87qdpyafu/k8uvz22lmXpHxEbJwJLPLMsKvqmPAN6q7YSsIRqyZgQRrKdWG2cZUC25SRAB&#10;bUy5f/3yjHz8PdJ7izQudmaLI8A5CELtJRKhOhgh3Jknw686g7eBh0DjdYTZmvPXmPDVNu0N1LWm&#10;/hCAX07q4fpWVuS/CSPE/upN8DZ/69MR/vtrV+O22bdLJZI1luV6g05obwL4QbA+7RQii0QgOSac&#10;SgSBDw0IpLUwpQYCWBIE37O7/JD7RmMCXFCAE8mhXgOQ/zakSZw3sM/HoCtEm6mx2MNOi2YwhM3J&#10;zPKBMV8KNE5KexQdDNLehk9llcE/SehphAgO6SEo0CFbTyJGPyaA3xX2C8gubSOn8y4Dd5ScBdM4&#10;+lZPtKQyxEiIJV4DcRC0/0sQzeWqc+20/xSt9vjLX739o6dGeQ5IPvTYoJAHXFotPj4kF303XfrA&#10;mJCknl8poJjzNJxfyT87LDVgaFHKuD0YbQw2+FN/7e9Rz5e07olZbOH8tvVWA8loVi7m8MoTgX3r&#10;6oJvqXj7rQCLxrwCcgnC7zbVy6JqK8mgAPUhUVCgQDSe3CcTQKu3rdPuUR8ByQ2YWYJdAIXg4Kkz&#10;t6482O6Kj52dBlJAQuSN1Q2dnKo9muQBFkut+5UjpWc++AL/eO2LXzn93FOppXLjqN2jp0bRGO7c&#10;SG3XzF7tJz74gXPf8/Lrd1eOQafdm4QQHtMAPOazmQIFLIsrOfFTUHaF7jiIY35DyQg1rNeGu+PZ&#10;QonyVF8C1sIVeNB74yDApUbTon7pyvxHH5vikFtrhWN846NRKzDn/afr2UuaxzGXLnQpNGdroZAt&#10;ysIwFt1ayK2mPzid+NjZYRNJhMzKiCGSSKs1IlK+LCIVyzSjsIm0KiSS3F4vHkUkZFsvHBuUL+St&#10;tfwx1pjRKGJ/+Mw4NbSxGhGb6QiTdbownIx2J2JzmaIMVzw6R40W/CjVjltYtkz+1lL6mcPDIhuj&#10;1BMIqSTxIolywLhCNJopxc6wXi9DnlM4PSi7YNGxmqtr+dNMjNEo3/yJHrlxX7uVenJqgFt5hy+8&#10;1nAKLA189msKkz3xVbHSlzEPIwlW9yP9CQYHz4sUcMFsFlln0/nV1QKn47y/d2n+R88JUeaVlfxp&#10;nXTYRQFJrq8jEmE7ItIZHcm7aQSASiEqknSLw96EpGYlW2IeneyOpbISm0Dh5mJ6o1R+crLfRKJm&#10;qyQICQ3REZCBkYgX6eoqksgIvLnCPY3xUN1aLx7X+3VTbqVEFd5MZf7BB4+298Ozj1SB//er9/7z&#10;0+MMAczBsA1SICchjArcjJuZ8scn5GbAKwwclxqYhjE6ibqwVsAIxsMDlvBQt6hXP/wzv8z6YLvl&#10;bOuqQC+WKPj8m6sCTWggLfjw7NPyEl589ebW+3fuhePoBx1VoL1Pdqe3do0APrXRsdjV1y7Q4XMf&#10;/VDdZ9jOhc0A3CJxBDfevFFHFWCCEv91RRU49dRZ8AfXzr9BEMFmNt5YCW6qCiAnaMdnz538n/72&#10;z2AmfGlq4GBfgs8CTkYmR/tQsFTAd4sgmHBxYyMK1mnCAkkAPd0lzn5qSNpL9pr72QjEPsCV8Ftj&#10;iybOngMp0OB/fX32Lz8j9E3kQcXQzVeIgvsurRSp8bvsS0U+XArWmF2IdLBLFqOAnUWkRJSCCfn/&#10;O5+iwV9/dqQiWwYDc5RmXmyYZ0wSCgSqOdkyRczanOU7qyUkkU9l8IWEnZ1PpYr94GefPoC0lV2B&#10;SGFJnEjBd9XGhAAEE8AVqEEkZLNdG/lvza3/2MlRP0rh4eKj/eKQ6AQUGAGE/Mz9TdwZ1Ly+UngG&#10;ezqF1SJrPArnU3mrITyPpR3f88/dSj0x0X+wLyk1rPoSgi3A2k+ZUUpGylLYLOEKIu2yL6wVSotZ&#10;Maf7Al5mov6wtDMCtqTkLP/sjdm/8PS0ri1dDZIgGzUmkhTYNSI6gSw7e8RTIMtOlQSROKmIhAAq&#10;EgX811QyIP2xKJIjJLuogYYBpeTkQILBQSlBNu6g1LD2j0ZfS7G4rYwAp/vacuEo1gAemMrauMAi&#10;mZr/dG2p7arAPoogyBUlQJNA0uW8JCKa2ywu61/KSznh++QJmN8sUmBwacldpwzyAu5JyhTYPvPa&#10;9Va+gI2BAuEeaqlXtgEPt3LSBn5W8w5gHuiYBFoZyU6bt3MEWIX3D7uwlB34COrYbGthz5aMgAnm&#10;wc1bTVN+GPqnQTyLT0agXVYMzm6swm+udx+YfTsinDBhW7o5EXyNCRlOB+D6D5D8ldOFGGn8PXKm&#10;75BpvXL76lYGu73N3F9C2Hdge10bf3XVwx7uwdFMbXl0as5Ssc+HRsC3qWpcDdr3u1wP21wae4kZ&#10;P9QvW51Cf9fhgS7Z1ZuwNkM9CfQAa8wu2TvQNallKiet/UCXtT/Yn3DN+rus88MU+qWl7yHcOcYG&#10;9EVfQ1c1IklN6HDXTyCbNNbDw32Ou71ddF57mb4rf5kqJDLQlZPED05vckq30Z5ETWFASXjb+9tH&#10;EQR/cGf9sbE+3j8MO6hX4QKYjiNq/mKyh9aRIQDLCl6DGmxEYGfEkJWXZKDFtZUvfOXVBqjAFlmH&#10;acZbRqz2FtbhnWUo1g9KrCnZsPEDhiMJ23ubO711RmAvI2DsArlNWAoADzZKVMjjji3NEQxs1Zur&#10;kYNMwkI01NuD9+HI2RPtYhfoPXJ8ppAUiiEPOwcQrth4YbD3mHwhh3c0+5oI2NiHJLjAKPQ1cMAh&#10;4W9lJM4ZRLqD4g/1KbOQZvvVHMHhFABhqpwK54+x6GTBiguhkDL/ayiBJp+VmnAEgVEMgVo3ackR&#10;rCQ2COlkk0TAAtf3QsK370TSs1SocowzRwMfRl3qBJ8owYkNSL4cjazqWbJA4rVgaHkiuo0hx5Dw&#10;VoASB3s7oRMLYOOp2chfWckO9/d4lL4DyYON16szSDwFAedrygOpyQtcHxJfB+kPcPvaRhIN5CCV&#10;ype/u7DRnUxslmMiUjkCy5CJhAAOri9JfgPZrFB2KH3g+nN5yU9N4IDn80EkOJ1UpLJEEAz1IsmV&#10;dQHwC93TWkGCC5RtSQtebBWpKoJAQwnKxLXBpCTDhfLDhWNJQke7sZojFVZ/V4IaDBL8iA7ABgCP&#10;NaeTgg6F1WAn4OqwDqxBKqUFDAZX1ovs4v7eyZSZ/ejkbobJLkY+hStLj3QEwbfmNl6e6gclgUnH&#10;YggJHcR4AmASnwpWI+wwRIaADsW2RlANFBOY1EgCjqkK80umKMYrsg+cv3SjQQJiIqOIDmjKoNfe&#10;XETkA+RDXDd2AKL4m1fumx7gUw/s5avdObYzAm0fAV6ZRLwE0RDawNGzJxvYt1BqMW65OIItIYXV&#10;nIORHeUlEpOAMjA2eHkt5vCpQ2MHjx0iguCxwYSA8zVwICDPcYT/QeCAsetHD/TGJf2uctdQEHC+&#10;YvIVpS/MQuNJUPqST1YjCASK75hqgkQDDgkfQstXweaVWx7zOI4AJj8Q6ZLiVpMRmGyPDyZBkl9M&#10;5aEYchEE3QKY90lvq3LdKvM/VPYkM65kBIbKPjhLVTYEH0GwEkrI63MEawEBCEMQzlYg8V0uNrsK&#10;G9+r2HhFwlPAf8u5mF+HklE8LMVSeS2bZ8ANJE/SByHP0aTMQeB3BRuvAH5F6UtweDVu32H75SiG&#10;yyS5t549NdzL4lvCxXvgeoqCbwTZgADE4wluHwA/BatRFMh0V9Sh9HtjDrdPIRAJtzvEdBKUnoi+&#10;ubjxscNDQeCACLlWkgcmkC0IJbAIAgZHCW2tMAmmxGIKkogUQWD8+AQA4mxiLn+wkcP+AdwEzQDT&#10;DZ4O/sv1Ms40Rtki2kJqKIBdRGXJlQnQ0FVuyTLv3Nl03M+2NqY3KeBsiESuP4Rgwn3kIGC+n8sK&#10;RehyTgpzuZIr4CDIiwKIgwAdSgqbJe8pQNdj7JyDYLOIetX4O9gUq2yHtzGCAJMAHTb4erb9w+07&#10;DGe32/VZhPRQP8Hv7E8JEIXnYP/89qFID2lwLIjAOm/sI6ABPrVt4wiqiIbko+Z8BJGy5Upo/GtK&#10;NFRJRhB0JGZ9b/w3v4AnHdI2tV6AEIDfdrueDLJuTDiwchvwPsRRzz+tK/v5AyuAfPUiWDNv57c+&#10;xUOhvdnJ/N5wM6MDl1+YLV+PCqpdst3qowI6nrCDQyUJN6MHJj8Htgc2ryD54W6ZGj02HiiCQ8J7&#10;mL3nw0lEQcuDmac901l/rOxh88QAApLnr6D0PaLeMPmee0dP51D6AVy/Nyqd0MaIetgLhI6/dCXi&#10;Gby/bkFjAUxsaRMI6RrDApSUeAH+SbMulZbNXxrkPyJ/dc8G8if7kZzd0P564IDWWJgAOgFK1UGM&#10;+UkBoDB5s0HpSL3tcoWe2FSXhCCiuKDrWEFWs3oUBT1KKtEVyDzENtolhcmu6EgSal3BJD6MCIL9&#10;5iDo5UF3DgLU/0AJwk51uEdeGPELKCqV6R8NkcbmF3AOgnj0xvWb7WIdZn0DawoJfPeWgAD2367t&#10;6AQsFaF5B8KMAs0+iS3tZ6KSbAtRF2TV0jH1GkHDIA7aPfezawHsQMTgchontN3jKXZ6+MnHx1mG&#10;tpF/iVtGn3sf6nb14wfEswtQ09RHYCTEA8MDqfnlylRambKqiIZGp8aVaGiNYEV4CxoPJuxJPAYN&#10;xtwnIxh/8eVSTHMQSBpZzUFgyQjCDoJQYlnh+VcjrWSYzZFPFuJ6cQcEaWSNa0io7CuWdsel75Pe&#10;GlWOugyC/MWeyt6R26vp3hEK5aGdxy9gDgKX67ZCMaTpd6Gp95Q19zaxMJcdlb1S5SBqhTxHbOAB&#10;g30sht2es5il3YzwrKa+/mAdOh1hs8EYHm6jYyKGbvMLhAp8XQMBWG6Jtdx7CsRBAGYrWxRenXTx&#10;SmpzqLdLrPEqW+AgKBtXD8GCkuDA0ew727vj81GDuezy0ury1zsIXltI4yDIlMlGK0Z4blN9BwGD&#10;U45WEf5nSphSkFmM8HAEYY3fFJO7GOE3iigTGOG/cX/91FjfRkmQgBhgxFBvBYZC21gB5gns8yTD&#10;w6yFQ4SHgUmI0/F4YAehhhUppE/8pIA7QB0E6UK5v6eLR2udO1kO/AJKbcRoqINAMh1TQBI9neTX&#10;JtcDeok6CPBiAFyVu4wkuBvUQRDFE3R5+RF3EKy/NAm3hvhLzC/AbTBGBeJoSC4pfoFCBMSs8xSQ&#10;OTTh/AIYbcxB8MlPv9KUapCPUlMHgayD25SL6MhJWU7VtQp47wANGgMFgE8zEUr4Q8ubkdjX+Ep2&#10;0Y/huRr4XHY6g9L+sWemWr8Qa2ligALZP9kQkEos0gNduJN2tG034dEbd03yQeytz3b1E76zFbiA&#10;+gjId7A1j4a1px4dN9mdnL87v0UVqCIaYoWbz+Vbz0tkM72wcCoTYt2fZTQ+ePTQj5479Ljy0mB7&#10;9w4C4cyJCy0pnxG+7ywnCBOQxLKWjEDXdkZQ05eMi+094NI3l0GYYqguz38lGYG6AyTFrWYlEOJ9&#10;fAeaGFddFcrno5z2Lm2x8vlYkuI/LUmKRTaWgEpQ423gJFkWqhx+eBPUBi5GeG8MN4IaEuk6Fh0K&#10;oRRuby6loahT07cIoFbxMgKY6ZulKrb3XFlGwDwFIWu8+gU0lNEVklEs9kx5xrdvDoIXzEGASGaN&#10;j0a4tECSELEPAuAgMNJYK9Qj9nHsPV1RdRD0mIPA7PPOQYDPolwe6YpPd8ewtCAJoR9+l0nizPJF&#10;cX8gpNnnGT1vhH9tfuP5SUnFDjLDzPK6Syz2rkYAarr+dLg0ohkVl6bsv4pUIycOWXLEJIODQNwB&#10;FJKxWU2nOd3fRQ2DUXEQiDdBCArVU+AKlfOGYHB3MkVLDokSg83ACoKiew84CAQ4Iw4CDRzAR4CD&#10;gH+yodKSzwoVG7XOHARSyASBA1qWCIIWHAQ2q7U+ezVI3tpKJy4l8YOVrY3FJKD2AH4tAgZnLt2a&#10;v7cAJotD0usZZMNoIRwJcxukX1qay2Qkq71cnaAdtdnWH/W+E/Yu3F9enF2lPV1xLP1kNuiEHNny&#10;a9BPK5ffoA0yyOUwW0hSBrmW29eXOF1ArlfgWrwMduF7POPDOJzBLJfypWIWw0/NxunCNTSDbH/2&#10;zv2mLir63Nqbr+GT5MvWIT3X7dNka9CV7dpYI9tQo362jhvGfHJhNBhPe2tIdqWJE6t+YaIhvtbr&#10;K5KFmeUUVoEWb1DjAbSMxgt37lm3Fe6a6owDtjeMh7fGXoYq7H3gVqjtM5RY1tqHKYnC/Vch8P15&#10;t0H7+8aeoMZx3ZjF28zpZgP3vDQ1u4wYx3Pm6FFMIkJ0Y6ZvT31DQTuEcW8Q/vxQh2axd16Dbbj0&#10;PdmO0Okgg4q0Veww047zCygzT5WQJokn9kEkFZuezUHgzxUWycj81X1QLa22x9LuzfJWQHFhMyM8&#10;G8qNWvWlBjVLDPtd8heNjbhB/nqL/XYFs+qLqZ8Dg9N5BwEFOW+PnGKrp4B6OSo4r4kksiFSdxRd&#10;AaeAOAgCv4B4CnribI94DoI/uLP22Kjw8WHdMt0HQ4oVXARBSJtTlU12YScQBwG8E6qp/ct/8Qk5&#10;cG+sw/SgCz6J8lycdQnj7Rux0wzF4k7u79qObDifLZg2EE49UPeDyKKT9dPkofH+wb6L33598cHa&#10;ytLG2ko2vZHnsyuTd1rYaldT2ZXlTabz1NI6CeuUF0FyDfg+6YdKOmHRduGr3114sMqnk0mXo+hh&#10;dTlLmU7YFufSDOPK4pqlPG6vVYDhRYaRiWEmlZuX76YW1lZTGVKZriylV1M51nxr/E1lybOMGKvL&#10;G4eOTSADMu87q0B3MreZmb+/dO/Gg4XZNZ4WNKql+U2GjktAftuoHBrtHRkf4pIbPJ+2mucyr1+4&#10;xFDcuzG7MLu6FKh6DAU9+2HJrGcPHhunQ9rX9Gn9ZDfTc7dnV5bW6Wdxbm1xPs1jo0O6QT9OsLk0&#10;zydaad1+wo8ia/HJgyMkI6ByJyTEW30EVTMuveEXIO8iKQoHRoaKxXhjq48t+hv4iXCBy7WXIkee&#10;fRZwcYXw35IRBA6C5XyRMPFKImAfSqA0+z5wwBH+h0IJMBQbcb2CzIUT3gzdSiDvGOzNPi85Z43T&#10;3gHRpYZdYuhW2LmzgYc47b9zP8Oy59hIF2sbcQd4kLwU8JwKXN+h9BWsjnjOGq80+4Z795IEApSM&#10;Qv/r91ZFbLHGKzbezPJacEj4MM3+ekHR8mqNV1J9Z5YXuL7IJoEDfpc5CPq6yR2sDoIQu76R+fvA&#10;gagYHgJjuAyF2N4D83jFTq65mEHKcd7XFjO8E6z7uVi++IE1XjQ5B9e3gprltUZUKQfON5Q+fgGz&#10;xqunQM6SFt8BVudv3F87NdrHPXW4fecgEEM9ZDYoE+YyUDC7PBUigGZ/oMDYq4MgajdFzqsxbhUH&#10;QbHc350MYgqCeAEkCUcQ5MrxaHm9ECEZdMVDkRRXBQ4C3BkYFe6otPgFABKiKhFBcFkNPC2qzi02&#10;20ewwYGksDWh8og2JJpUwuASbNSgJWH/8dqcKHFh/U6VOJSpFi+7cTM+N369Hm5Zjzm1CUoRL/t2&#10;doUw2XArjAIsncPCGJ0nL0RdPlfqa9o3GRl5j2rDvtuf/WqLEIDSBQ8VgLMMG1UFqtJDGiHR2nLL&#10;99DJg1t3cHWHF5S2FHY3SEt2CS2ehDU6YLoATycrTe286m7wD0z01iHt6/aMmsXwinHIDW+d+0kV&#10;6qAdTnB/AwnD7AJ7IiGuIuusIAeBJW60wEBsWn4Dw4CxC6zdu4sxH8s8ZGUvUBhJPDUsBVD9z40k&#10;2fW+4cQzw3FpM5KAQMYau8JI4oWhOO3ZxSH0gGFfClojS8lu+dTIAq4ndlg/O/LxMfCXrvBsl7QJ&#10;7bIa2rOGERwZ68XeOEZ4Kejakb3Y+g1EVvnQyaoRTntZrdopdJXpCnK4W25G6afqQG3DNqlLTDZZ&#10;AQdCugWoCUkPJpIVrM+gxl0aF2Ir6fBHGJE4qe6yvbLM1asWIblYt6qWRbats8OfaM1wEkJQVhtL&#10;YPkpgJUoC4kQmpMtwtQMX/kZJFNVS90RMvygfBT1sQdQ5grRiBjvw5aYkLHHdRrqwUiaKyBQBIhK&#10;pAD/QzYhfooEItEn7ZQ+2fUfui7/oUaSgsBGiyKStkQPQyTje6iwPii4tPo6q7CrYXtVi5+UVprt&#10;I1UAiiF8Ac4vIHxBRYkgwFOwWYRiCO/AA0GpuAgCCkoxhF4vrgHjGqLc+Jqb2mZbGbLW2xjwvq5W&#10;wdy/lYG49Z5DLbcYYHfUi00S0ViAT6709jboAVslrVFr3EPfRN3a0QU/rMYVgLedYQ9UVKFPnYRm&#10;6ecr9Gnwo7GTYbGRrBWyejBaN9FzHEwALfsIasa8PtGQpEImx4EiQpr+GjczM9j87TtVZnl3W4RN&#10;iKI46sPaVYD8r8D7bWaqDjegBpZYs7RTcBh1Q8KbxTuEhA8b4c0qbmhzaWz4efoBha6oe2vMBiGx&#10;mNMxlQeWdnIDYbqvMeybp8Bh2gNJRICQgd1A8kDxRdpYGbS8Ger7E+KnF2x/OIuuvyLzBWg/FVN/&#10;2HqvBzqYvbHrawSBCMkpkvFhQglU/r5oya7OofR13ERfUau46RCQPIat4qLxqMUepUo0j156k3Vg&#10;BVpvJnfVnKYUgX+4NzHdLcpHoCfFD/clUJLY0D+8EV4KqotYV0490mBIt8j07gBVnqwN4uGnr5ju&#10;RZdyvgPnaEDNUgeBBA4QHWBanZ7C1qvTPQnvO0BOpK31FOj1TvZKoGmVg6BbfAEugkBiF2OjiTIu&#10;A7YuSK7b/dtPqoD/3G3DnFX7hdUgHK8q+sKOoAB1x3P7SMKdzY/GjNZ0ym8RKOBF1fnSPQr6Xasr&#10;1Xb1oSvW9VmD6aHGe9ruZy8siX6g7curt9nNp65J+5/7tl6LhZmFLFLhlceuZa9M/9s9dc275lGp&#10;GF2qPdO6mGreQ3igwiGF6A2kG2gwjAsPUuydOgLBe5OzmP3DMh41VdZbyUtkcIHf++61y+tFDL9X&#10;0yW4fjHzXt0owrDrCmuFqsJ64eJa4fp6gVyxF1fztGQvR1GAXFYK6wWg3XR4ZaMEUb8Vbm0U4DOm&#10;z1v0vFagGQX+sveWHkUlba6ky2zsoucqkdKlaxnZhZ0cIeknlSmCxnfS0kNIfsS4pm1MEnqmgMCI&#10;zbFIKwKYJOtSvrmRv7gmpwP3ToecZT4jHaq0cjgHmthsRtXKWssWVLKy0lWWW2tZje0ClaWrLxoT&#10;wgBgXpZkmSLc+8C5CJSYyxTupAsC59I2VC4C88pquAGNsxKS4BZyGhzua4RGVndZgezDssbTNlJp&#10;aDDtwaR1IvldvrBZJI6AjYDzu0gSOgvOAheUvik4MzZwf26RqZdmshkKzYSUgh2lY0KIBFckl58p&#10;eIpbEUmHgl24SEw2zm5X58Q2iJvKf58xyUtsiMhm/LnaHpnDArAAlqD6EOuuRdfj5Mo1WfPu5vO2&#10;j1SBwXAYJUpQVxQHAaoQGw4CZ22zmMvASCV6mVrYrGZeLZz2IWjwa11XAMW2m0ENHbMdncBeUxHW&#10;zJVbpdzRVz7QK/Z4sbs4XNQa5xTwlolddPNOH2LT9nbOGpkLdzbpuusxxWhHt3LbkajIUAlb3+Gw&#10;YZwnWYA/qCkJsXPrbJG/xvZjyEHPbdyUPaJFdoGFmzfFUu2t8SzX1KA9rstQW5LKxwTbuy4xnenb&#10;DOZq3xbTvfgoA/SZmr7FQWCWdm8zlyWgs967guyKkmjALUC7LNCc5aNszh0gZ9GlZOApEPYhcxB4&#10;I3xwCrGuB/Z5Xd0GDgI1vLP8FWnNs+D9AixA1dTPctN2hfwaeiEqku2SdZSa68UGroq41TjDCf+t&#10;uYmBId0YFIgXIFACzVJM3/rEOrN82DYWRmXWWOYNcVld6ZZ21rmXTZ7iENakBnfp37LA9i4XEvgF&#10;KAAncA9/yBEgz3ONnFYT2IT8tSMSPgu9THFViKfAxi34eTOSu5zw+8XY4rPQy3QihWSzhhXZ7N9b&#10;X3xLzyjS7mxR2sqLvo9UATAyhE6ybRYkRhPCxc1SlL/AJdKFEjAKUB5WAOVBJf+UgtUUhXYQnsHG&#10;19yi+ZFOYBRoZfgatGlAy1PjHWgFKFBzIsSbPDQ2fmBwYjqIMJzqg8uop0dSIDZdWvne+of6tJ8B&#10;gjhddJ/2Mz7Vy9+mH+U9DpE7PBoFNdkL1/f00MSBQc0XpTJM9vX1J9nac5aH2gsKTTTGVbBQZsPL&#10;KQGBslXkr2F0aSaOe9VZ0+vdLCudUbfrcEfKgX7muNG9YnuXfsolxAsPbKtqShguQJ9NfQRmGNA4&#10;gupf6Mtrk40ZBqKxeCtEQ6brN4ULvHbxhoOah9hssFc7hpkKJD5IROtrjEbGUPoB+41HrRvpjYDz&#10;PcFOdcH5BQIDe9iJAMaercosH0pia5Z2HBd1ogO0maDlTTbl6nGpdYP8uZV4gcCYX1UTcPVU4PdB&#10;JALNwhisylrLTN9KkqOGbmdgFz1JgQvY59lq0fIGpNejfFdijQ8DIAIAvzuvKjrOCxDyHZiaMgIy&#10;I4SfcFB8bbYFk+9ofGrh+iEAf1gSmrkIAnMHBItMXwi0q5AA5qqQa5QITz9uFkHglMjAQUCmRBFS&#10;vRjhXfyTcZMaHVJR/nrj1tjpjkYxhINAwXN+SezBc49+BMHEQM+6ECkUSfsIDhNGBSnAzr1Z4h0Q&#10;VCdYSitsFAkcgIEAwCpaEhhOGl+8fP3O9ZtNWYcf3GnCayYo5WQMyPrqcjqcEVVWMy37gIng54O1&#10;HdkwX0kflt2Kg0AiCLI5U1Cmjk6D9/YTj806Fhg2PCZ6gMamJ2i8FflvvMv2YR4YHtSQBJnAhscH&#10;+CQb8tyHn1FmerZIirZHEJgMMMxMHZ4SaP04gNgy8pu6NjTabRci8vTFu7qTJsZ+iyBApEK+cPLJ&#10;05OHx4fHBzXaInbw2JhJPjTSzT8PHGGIY7Du+PlwuwgXG3/w+WNT44zMoRMHUNToExuS63C0W0am&#10;NzJ9dBhF0DqkPQj8cJ/Wz8DwcP/w4OFTh7STASoZZJxWHEgnvp/+AYSUsSU6YGz6QGPKDRQ1oP7u&#10;vM1IiI1gQEiIF6qBjbLkqgJGdfV0k6JwfTkFBLIp0ZDFCKBDNGUXmDxxPNU9aEh4R55jpPoeEq+8&#10;NCEGe4eNr6D0PY2PFZQATSIIRvode48EDkicQsCQI5wzFVL9fPm3rmz+23uF/3Av/5nbuT9cLH3q&#10;fuHTd3KvzBU+9aDw6du5V+aLrqA1Nxc3GRuNIJAoAxxmBk0HP4c1XqjsNUzAMdjny1iVhdPesPEw&#10;1ehlCtxdMfkg0qXGuGsCtLyDxBt5DnT32kbA+QrXtwLxF1qICKNRAIn3AlAjnDkmm0D7IvczxTtr&#10;2amBHpENzhxPs+/Z9SuSKI0PLDphGp+AVydg+BFqmdtpjRcIIghYfCtuX0mWOC9ZEjWtgOD2feBA&#10;CMAfQuk7Gh8/bn6UKHzjARRD/TZKENi4ghIKuSgD26WTjoxJTOaayiiRGkFJh+w2QZaf0keLqfre&#10;eo6pCaqF5XyJRNPU0AN7Lb8AlWhgVsNR+XIUPw4kFjyrdD4Ot3FJwhyAWWBuebAJfUIsXypTGO6K&#10;UriaynzvwUc3goDJ/lR/gg3Qx6n+JIQbh3qiEHGwYQSDCuPcUPLEYBJuELIPHOtPUMN2si92pk8K&#10;J3pRvmSSO3XmRO0qJPh3i8vl1o0H253ITAINyIY3gnAAST2wE54Df8YLX7/w1nduXPzurcvnH1x+&#10;ffbKhYUrbyyyXb4wd/vaPMyvBA1uJ57V02b21r03vvEG/Vz67m3SOt++kXL9XFikT/gGGvfQrr03&#10;3rz21rev3bry4PL5+5dfnyMnfXAt84TnIWdvQ7d0u8TYXT9TRw5y4I03rs5cvEkC39tX5y9xR7gd&#10;FxbZuBYiCbcl4q13Sp3Ch8ql4o23bty8fO/iqzM2LFcuzNuwLC0QINqS64oV+eytu/TD2LLdvrak&#10;/bhHJZORuIYdjW0YLoDsLZIQEzhafaFh82bFKjB94th6C0EErcMFlA4W+iDFtHtIvGLyPQxNTOgB&#10;/r+yyPMofVnSyVpN18QOb19xEHgYmpnlBSTvUPre9v5nTnb/7GnZ/swJV/jJk90/ebLrZ0918dcV&#10;TnT95CnZW4kggO4mbJZXDKMZlrx5OcYjosPqa+QfgcWoit44ZEZyeHursb8Gzpc5na6iLK2kELgM&#10;HCzf+6rqWaTMQSBHqQ1cD1eQvHZe84w7R8DWfqqt9N72zspAIgjoU3H7PkxA+jFnwVbnRUiAioPA&#10;nBdepPDpvG/COw6qr9dQNRZB4ArmszBPgahqskPQBrj/A2zBStby6Aq3oGEdQBJQ80BwGIp+sMJm&#10;CUyDgQbuKsLAk+sLVkAT8xqgfikrIHoKazbcbf3tOwcBln/iANA6UbJQucQ7oM4C1DR0KJRQ/kKQ&#10;icKlNTQroUKiZ9HMRuaN1660dYhCnbVsErBj6gIGt8YONAU31L0c+y4YYq3yvukYhC0ZLQyFf1c1&#10;WUzoBylyC4e3ocnG6kYIvRgGPEZ9qFsbTvPQumAtK2F7Gi4YGkIrRuEb2MWZH9y6zbCEI0J9zzww&#10;rYcmzt66QzyhVz3DAtZwZrQiZA1coEUfwdSRyZrOG8MFmkrSIlzgE59+xYPzzSzvOHbM+O858IMQ&#10;AHMHiIU/BOAPE+8bc744CNQsz5LahwlYQWqCMAFPqv/yWILtyVHiFeNsT4zEXxpLsD1hNb4wGn/f&#10;aNxFEASc9maNN4u3QeJFKVFzujfdezuzo8qxiEHjrvGUNQFWAAT7ZI8stwzrYCB5ixikckpx7C7w&#10;TzFYjjxHYQ2OOV/A+Qlv+hb0O9AuKoPG9ONlc+Z0k8QM5knJqWPYL3AMR5AkCML08jsQmEUQGNrf&#10;xxQEXD2IzVlAcsh5jT6IspL2qOan7gwzwnvyH08fFPQJfsJGYKs6KDXGPhRiAbLBqWosNQQsSFwA&#10;PJVnhDUyznoVgsvDfZLsytXoLipZtVI4PZhkZXt2kBWvrHI5UBa3AxzoCpSP9tE+frIPMWQ9TPkQ&#10;/+wnfxUBGo80VgDbiFeCrLAMhNLCC7NF1CUBhQINVXgqBQVeltGq0LYUqFn+2hvXdz4R1vns7D0X&#10;UYOs6jWAQTSDHVkFYIapI3Gtit38Qbk703h+knmncexZ0+/1rhrUl5whgmBnVx0+3INaW53LYBqf&#10;406lCWtIW/PN37o621qHVXEZ7pCQzlI33rWVni2OoG9wW/uTaZM7MoqIpaFZ3qnW4QICzle8vcUL&#10;GDj/mkL6ZzJlAPzUXF/LC4CfNusFawNWH/OsBA5YgXiBtbzEFAgCvyARBIQJbJRurucFrh/G7WuN&#10;w+1TIKYgXQKrT+VNFcNL4haFwXrRwPmrudJariQYdYuRDuD6Hqxu2Pgw8N4h8BUSD+DfcO93M4X5&#10;TQHPC27fiFlJvswi1ZatWXHCanIBw/ZrdEAOh2yRBev9TIGCRAfI8lRSIQhgXmHz9qWVb7Ih+S0V&#10;nEYHrGi8ANh4vyYWtLzB5oM2JpvEhOtVs80TbrCRF86i6igDn15O2mTJOyyncOB8CyUIwPlUimwW&#10;y0A5U6DgL1MX5UHkghVsCR5EBzAmclQugiSOx9YvyrUmHEogMQK6dtdlfUBxq7dJIGvFiKDZSvKX&#10;Degbi1WyG8gurTGsm61pWbiyoGWj4GtY0Nqa1la5OBooO/BcQXp2KLoadoVWXtQW2uwjqwCaDiqP&#10;+AV6MfuLNgQ0Qwq4DMRBIKrWMXSoAVGjjqFeURiI41BAyRJPQX/8wczNppe8o3l3y/K6ZqKqb6Vp&#10;4B2o+9Hc4SLeX2KtwzX4xO/YdqQGhhqUu1kamqsUTQd8Jw3kdGpt05/7z9ssw07kDbV1y9yK3Shs&#10;29hdnx62bTciUPd2fHttMJ1vvkq9C6RtXRWoQQ7SccskxNU+glCKwjBy0EIKG2jSNpTOKtCQhMDa&#10;zM7cCkBbLoJAlqS63nXrZoPrW5i7hiNNd5U1YD0glPURBLraBpYvUHyP82dvCIrvouFDS1hzGRBN&#10;4F0G4qog1WxAWVMhz/HvoTHMVGJr7Q4qz0E1JN4x1Zjp2zIc6mtTQ5ngetvyGFqHPLrK54P7vUwY&#10;j3gKrIA33gcRaDuzPqogdqCrERYg60glgSGn4iAIeyJCnYgsYbP8Fn8BDAs25VUcBIEXw70KW10D&#10;doE6buKq0AZVcP3tvBJeSN9Ag5urBqziDlCKIfMUGOtRNEoUpRj2g1BJChqpKNqViw90gZouBvKB&#10;1mt8ZsCUY9GMlfBCVB/xBbAt5lwBJsr3iINAkjqIX6BYW0AhQr0yZQqNySIITHWyUAJRuJrpSk2X&#10;GuEbv5cIggZ0Avjvw16DXQMF9IkvKfAeyLqDDQby73TurLSvhuvvbs7Z8r1pqWI7md9OGVoSdPtG&#10;KuqOsP3NThgKOnAf32ZH7Hr/Dp6ZGrgAPoKWCAYO1/gIas84d+cB0gNlxdXS9DJahwuAmKtY7BPC&#10;C+SiA6rZ9St+BMmoKwlyKp4CT9pjAH7I/M1BEOLhMVZ/aoS9xwrwAgUJbX1CXgfp137CYAUXzdhD&#10;Jl+HafcWb8+cjyXcwc4DLn2/q2Ie7yb6WgMFMWJj+g6A90bMamj56hhIj2wIaBODDLlGbuig+GbY&#10;N2KfEM2+DyVAfkK+K7t8GyOEDRH7VGIBauj9Q3ANYx9CUTNpnYPANDa12IedJs5XUi1bWBLR6jy2&#10;P2zzD/iL7DIr9LXBhctIhna5+xUErrtdxrfYIzZ/8wtIYUCSXfH3iK5Rq3bpUvZ0XxRPgWusNbLK&#10;VW8CGwX8BVqQhTHuAFbCFU+Beg0ehoNgfyUpnhzsQRW4myaCQLiXgwgCDDvyAjPfS+CAQjFvZcqk&#10;wQI9gS2OnFQWSvDVP/gCH5HG8Gwg6E0NAyzrAT8Dq35wOxX+KrWYgIDDAQzWXWmFUxHSM3M5xPtN&#10;5aGljyDwyEfIWxSyPgC5vW6kEtYYvAMAzivg0q05CCyCAEp5uuLLO3V4EicFbgtCCunHdSJdDUBu&#10;b9hyfg8jgmBjda2rW2hqpo4AlR9HDGSQeEIX0IgM7lqQNp8voanstwiCQr7IeALgB+g3OjFy8PgE&#10;IzlxYECA+sFV9A9IXl1awq5v+mjjR9QGHOA9QQSjE0PD40PTR0fCwwKsNaERLtqhRBzUjSAIHt3Y&#10;AQ05Qbaa4bUUiDQTAoCBnlYiCNyT00saITdh5zazgyPDPMYNEhWiWLPN361OKBWguMzmQRABKQrR&#10;ftAtjpw90TR3aIvJCO7NLz/+vufIxWc0+2tEEFi2XyHVd/ECmNMFrg+rf4BIr2KwV3C+R+nz8YG4&#10;/jSw8y3M+WFoehX+3KDpFbi+I653IHlNcGC5br9+P4NgZ8a6fa5bFUlkwxIu5PY+162x6xtcP4gp&#10;WCsKW5GA8wNS/UooAQl5FS0fRBAE7Pr6Xb0NLEvjsIxmXyMISoKWLwrSTQXQ9LthuL4mQVC+fcnO&#10;fGc1O2kRBAyXiZQrJ+MSp4AjRsj8w2l/LQVAOJQgVGPJaWVwVCTNQdClOQhk3CyCADAZj40fHAXw&#10;yypeMjtHoIOUHsglAThfUfrA9a0g3I6K0i+Nd8dB6X/zwdpTE/0UGAHB7ZclATE0NrS5k42MJSKV&#10;XZx3s0jCQx5WzusK2RLXyEtBYmsJHIjJSYlJIVehiyDo66LGdjmRglACwkqlRiMI5CxB4ACyEUqQ&#10;LRG5ICmJXQRBMihoKMHV1Ob3HqxEJDVVnVtpsK8cBBGLFzBwxCkBtoinQGq6yWWp2IpAdTraK/k9&#10;RXXqT1AvWhgKf8Osgy2GD9ioNYXfbze4rdMJ0MNOgQLhk/L5ti1I5Sdph1rRKqyTsUlHnNCgn8ar&#10;vVYer8Zt+oeq4mEaXAv3jpl172dsew8arC8/sPrbWZLswaMlM3HrAkgcwSB9EglSS+pHh1aJ2tG0&#10;wwPHDm0XTuLfiFb6CZ8IM374ny2CB2sIBhogB4Fh7siGV3cQzHKA01DWsgKyU3b93jiTEAs1tzh2&#10;5v3gMxgYdfDp0sxR5ZidOeC0X0jnJ7npHmFu5/bG6mrDcoU2x3uOQlz6FabUwCxfMYKZdyB0lC9j&#10;8WZe5JzO9G3GcG3shtTj6j3GfusAVZuvnDWey/Smbw0lcI6GkKtCHExbTF+4O3JbrfHqSsCgKyNp&#10;P7ucreBrXxOyz6cLokDQvOIgCFwG2kcorjt0LxBYkBCbwslIDwJoCMP11QIP/oOMPoYMgG1QCgGi&#10;Qoz5iu1XOFqBflyNYg6Ym5m8aWwANSkE3ILeC2AACDP1g59wSA7gC9kyAJSMHi5EikZfGHYQ4FzQ&#10;bUH/EncASMLz7htmTiIIYBvMRzKF9ptL95FV4MsP1p8ck889gRNQK3BTuWwpRKOoTlhF2MXIYo2R&#10;wmaJlzlcgx76u7/7+Qa5zM2Q3nS+pFkiSYT9LtMSNqATMKBA2FqAg6ApyYG9RGFeAULv7s3MrpGE&#10;cGmdrH2rKwWfym91JUdaQuBpoNZZQzfmFbjwtfPg81eXM9JPipR3lZSAQT9rTM/E+iNA03FrOieF&#10;G3iFCbPwjbdmwEJiR0EMLorMe/bXZGBDSLsWethvVgFEgh7n3vV7d2/cV1FXSAAot0Cy/2WW5jQB&#10;oNyRNVvF2iA0tQpcf+NyanH1we3lxQer0qfLJSh5qG1M2PAQ2XzZwCrAo0JM/+wd6UT7IbchmRIr&#10;/Wxu5FnNWz8tWgUwRUCc4NkFRIAWCQa6k9UEA+EwMPm0YaPq6u4CfICZIRqTZJgNHiredMni2BVv&#10;yi7w4WdOHZ0chVoAIzDGRSl0SYElIEBsCeYuY3QU4zPTL8Z8zMXE7bFWo4bFH5UsM7riMQrYdQvF&#10;Uiqbf3myjx5ShQiLEA5ZKZRZkGD250sFCJxdZExll7YpE/wM4b/ukppMUT5iGMAJgwoXJrrjry1k&#10;8T78wKEe5lsRAEkYFnj7ka0sK1pk6xZJIsd7oeETvQPZVMgIqyY5HWcZTNDSRJJCUdZR7LqwsPF9&#10;hwZE2mKEXRWRkjFUHzWAxwORYiKkwCmCoTBJEpJYSEZJJeHsA+rpAF6wki28b6K3SyVhlHS4RKSE&#10;CkmNnA6RQmNiA8jg6ACKkK5gQ1qMWuOba9lzIz2H+5O4gDn7WFKSOh7vi3MTTSQdJeFuIpSAmrEu&#10;WUkyJqNdMUYJCTHq6FC4ArcJHYPOx5PRt5bSP3JsiK4gKiAlFTWc5dnhJI8KJpBnhhKMANrMs1KI&#10;0uY53YUvGgHkwsvl473iX8BWcXpAhoIR4LwIkMkXcfc8M9rNCIwiUl+ch20kIfcLmdGOWMciEkYF&#10;LpxLwdqNkE6SISks58v0M5IUvgd2jSSim2VGKU7hxsrmB6d3sK5o5eO8j6wCC5vlN9aKbNfXSxdW&#10;8q+v5K6tFS+sFtgurxW/vVL8dqrw1kqev1JYLXzLCitS+NZy/g9fuyYTbbN466br5h0ZD2qG2D6p&#10;LZIN4x1oKkzdW1jtTN2Bl7deb/W0y4raHm06nq08ZA3aBNfixah/Oa3j2vYozy4OJ3AfbaAemWDV&#10;tbQe/ifqxcoqkYQ1yy+XMiBYLC40i0cgXyLDK/3UpT3Wu0yS613EOtbABUzgBnEEqgFnMU5UGQZC&#10;KQqrOAejMcEfNMtL1DpcAJy2INIdJF6XYp7BHky4QdM1FpwVJBZmaewY+B0AXgK+FXhvUPzVIHDc&#10;g/MdJL4aLe8R6R72bzUeeF/BvctJwe0XWKQaK76I5DHqJpsx8KskMAspPX4Fim+yWXSALmpdeLrg&#10;5w3AH+bbDyV1cyLZmHie/9DpqobLJyNQBL4bUj0vOQgsGYGLbjBJNrHkC2MszpTVfHGjUBRcV4Cf&#10;9wUjjXV4e40Sx9rvgfebBUHar+aKTNIruYI0BqUf4PDDBY5i2e1qFLcveLKAo9ZO52PRjaOWKbym&#10;vQsBMDhaAOn3Z/Gwf1ejhwvsX65RuIMIbl/VUyO2gdhEpOCqJcrARArC4ysRBDUXRQ8aPmDR9UK/&#10;qwWj393FZ6rpIftIFQBq+/RQgu3UQIzEoE8OxtGznhqMsz02JOlBySL6BAlDrTCcpIbyE0NxUohS&#10;iDxwJGjbXXPTj4s/sG563/q5gKtPZmpEi6kI8UHsbaLd8kCEzYk7Jr3fRqWoZoVr+jztrsFO8+Ls&#10;7iwP8SgZpYC03Bk5zRbarnPuqSM/vPYM7320eW5JJBi+thZ9BFOHJ0JH1V6U0Q8fOHa4lbxErYys&#10;qdr//JOv8BeDjFi8oyzIFJruTfqWXtZ+ZmMPWeY9Ep6VpRHUiDFcB9Eh/KteupBQIZdBlajeCB8U&#10;VCTWtSKDxIp4XL3KU2HRsXKIwT4Rj1VRDIUk2Rp3aldnm5HzSCbcwCBfST1grgqPjfdX2gAPG8U1&#10;HpU0AUYx5P0petnOBi4JfoK8sgKSV7O8oeUdxl7N42KfF5u82ts1CZAazA2cP0uIo1b6AHJTdFxX&#10;aoSX9qaoWcEiHqut8RInGXgBnINAFJfgKD3WGfxNkqCxl805CNCcVHmqEkkvE8+CRRAEl+CcDiat&#10;E0mdCxZK4FwGLoIgoBjCQWB+ActLlCu7wiNPMWRRKpVXMirWHlfjH0R7joOfj2bZGvqx3Zei9ci9&#10;1kLGq85jsQN1mXm2umNZRe3OKlB1yq2Ot1a+kdUfJ/sG7vi4dh9QV4aHogC3W3LY85t1uafhfVh3&#10;R1+xXfy2WgWaJipshWCg7XmJ7GW/fnXGON4F9a0xhBJMGKDcqbRctzV08S4LUcBUY3z7hjDwDDk1&#10;1P0VqpwaTvsQ7NyFLBqS36dSU9Q62W8HuzCkB0GMxpATJOSVgq/pEmO4YeM9wY7DtCsNkes8RN0v&#10;UHzLoqS+CUeeE+TqtXiBWtl8BAHsRiEany3M/5qQ19P4KJm/D2rwBDvYw4/3CTBeAV4CrTekl6/B&#10;Yq9R4oqoH0wcB4evIDBw+AbOB5N/Riv559kBYZs93Sdss3VQ+uD22RVA+k8oL61H8nOUAPi186le&#10;6VkZfuSvxatLjUH69UAXuG6yAVlTXJpEsAcFqVHSWwkKGBDCXJxEJ/pFciEdQhIVWwqhwIFwBAGX&#10;IxcSDI4MBRRDhNYrbE7AcwHXkNU8jAiCpp+wXXwodnkIytcbuANW8tfWCq+v5N9YL+EpeBOXgTgI&#10;1Avg3QHqKRAHwQp5P8V38J0V0c44cYPJtXXL/zb4ryZf86Zkw/P3l8NDI1YB/VTt7heoTXuaY1Tp&#10;3910sDupGxwl8bmV3dshjNp+2r13GDYDtM8OEMhV/+7IYO1Me2vnXd7KLoC0rfgIaBb2EYQsbe7W&#10;m2GAp7KVvEQGuWhMQmAfhC+/cR1aGOGHqSaocQl5Nf2uyycbsoFX4ry97V2XiVUOgoBFx9ayi8q3&#10;48zy1QQ1nlC2xkPhlonKkAPFEJu5A1gFIoAx/DgHQciwDy+QLFjVweEW00FqXYllr1pwu1UmdDrO&#10;Um3Gc2WzIR7bZXerZ3I307fawIPEb0EGOG9vN1O5Mer4eO+agrOih0LB/Xk5hcSEB/Z8M8t7YlkK&#10;2Mlr3AEAGpyZXXf57HRy0lA/drG1kgSR507sIJud+Q7cRQX2fHEQVEewI6oFrnu/ADZ/+enLWDJD&#10;S/Bihle28kzXtdQaS4N+Q/y6t3KgfU/elk/0PlIFJnoTTw8ncQ2cHkw8Q2EgJg4CXAbDyceG1B0w&#10;HHfuAArDyReHYtScG4qb7yB9RzIU7/2HH8EcBM2cu/W/rS2SDe8aKLD9BTp59D871A/Ck4p/joPn&#10;e+9DutMearSTHc55Oz3b3tsHI6/OFOXw2eH4N7ipPq3q3sRkSKs8XDtTI+qce6thYDc+ghDRUPgc&#10;AyMj9NaUaKgVTdp8cHy4PRuMeArMihNCnruzhy2OZvG2FLfe9O0dBHVvR2gaqN0fOpeg9KuN8D4F&#10;QNjg6d8CTYdbgVhaImAM/ZUIAhNyy1tcdaBOJ86WXlEpwBBUTO7e0C0F1ZmcWiMYBVU4wiAJZzx3&#10;AAUzsDvbu4Et1PT9YLNg9nlVj9RgriZ36VBw+wq/8L4D7xcImHassbOrKwei9JkuwCrouvJ+AQNJ&#10;eKqfwHcgSpW7xqIdJfZ5I6uFJDEv+pYAQbxjwhwE6jIQ/L/3QRgQRMUWB4GpjEoHyaL0jZXCq7oo&#10;Pb9aPL/i1qgsU9llNVJYKbymK9hXV6S9FFJ5FrqsY6Vmtfid1ZLB4AwPd3m18PpqnrUx0RCsjcHM&#10;sUjmn2yoI3v7HtQ5ej9FENxfe3K8j+8+fhFJLBQllFYiCJCaG4a9hV3cBsxfUtgsCZa1LHfLYgp+&#10;/8uvzi6kGgDybdXeNF7Zcvcp9h6m98qqvWlaQosdqIsZrKEToBk54lpkFLCbFo4gAHVPNFd3Tw8J&#10;/fAyaGJcyTxLCjs+JZpTMZ7P5fVCBIYdtpSEMxPO3ZntHx6gn2R3AsTt8Hi/ZsKV1LrWTz5PrG6R&#10;5IQI8JAiCJbnF0GkgxhHVCLpJQNhd0Ii9Qnj4CrcE1/uJdGiZlfahxEEy3ML3Erx4cbi5N2xC1Ei&#10;AUH4cwmqKZQlL3AQFtg0gmDu9j0g9LFYUj27PPCSBFm+9t6rrX1adOJ2EQSkslyeX5JYs7igWelE&#10;Atl0wqhSC8olSAuobDGCwB5ILjARL4URrBZHkN7I7oxgoAJGkXHiuYVdgGeSnsnA2fRt5aVGkgbN&#10;GD4CDdKplQ9/8AUByXfFWFPy6cBI7jH5hj/XCAIQ6R63LzXhCAJS1WNYLpZKoOVfnur3EQQWJiCh&#10;BMD18+WzCtcHwC+FZIwCxl6pMWx/XNKpG1+NFNRhkS6WIDGk8NpiziIIEKk/zpeN+wWuXuH6EkpQ&#10;JZLIpiIJbj8qxKwawlCC3D4M15d4AQRIxi4sZX7k6KCcrhT1aHlA8gQOkOYHSDwuEh5Wg8QTr3is&#10;F6+B4N6BxJ8aSEhBCWENnC+QeC0gANrJei7/vdP9fKQdXF8LeuGC2ydMAHC+YfI5XQDOD8H1S5Fn&#10;hhiBClwfIZ8ZlDF5kM49NdqDjb2C21dp7e6QyRcBTEiizATAL0I62RCyAteXUAIxwg91JRCYgkQQ&#10;LGd+9NiwRQcQJuAB/HpTyixHqSHy8OlBcQxR0JgCCbN0w0Uoh1js43Aw0CFx7wS6TXfLWfLF4mRP&#10;7H1j3aSlwI9DDQVSJNh5SavL6SAwkMKwFuIyAjwYEAmwsuUWYIl5bJBsDolCJAKEjqmQzwwLY9IW&#10;P4wIgn2kCvzWa/fRzi4spr87uz6zlr2wQCF9c21Tah6sX1/JfGtu42t3164sp781u/61u6tXUhlX&#10;0JrP/8fPNp7p+WownzUIPbJv3PSRoZVFsuEB79+BKkDnmBO2YxbamoJo8tDoWirHLNiichdWBcji&#10;ypTJvLK8sJTb3EwSVFQqEABZLuXJilsqZon16uuLm5ujgSoAsQ9f3pHxAbqCeJRO2AjpTiQi9ENq&#10;YGG2UT3g4akCkqT4yBSZfEWh6e8qlXLDmpWYrL5sQ8NJsvFKhl9JYSy/fagKwI1z+PRRkhQTGir3&#10;olywSxgaSSL59JFhzSk8EqYHaKoKMGfDCyRJig+OgjKxe8EzJl0dGTbyIjqHA6qxKsC0Sr7jQyem&#10;6AddhMTE4X4s2bHpATtVBZhieSbRHsIPMCoduYYJCt3uqc7nUVgHsLrlsxYoCH4tSBen/85lczze&#10;PNUEK04fP9pUFWhKNMQrJomVF1JHXn4/WspsOn9pJZfO5ucy+eurWf65kiveWM1RSGULvjCzJi2p&#10;mVnLQZ6zlivMrGbvrOU38sXLqc2bi2lmlbvruYvLWb749zbyby1lc4XC/XThC3fSHEj9d+c2yZNy&#10;KZV7dW5zLlO4mMq+OpeZTVPIfXeBrrJXUtm5tCxGWfVeTwkr/kKmeGsp8yBbemI0ubhZBNGGMYAC&#10;sztP1aKkYikA7ljcLCxkCkxm1HC48PloIV4urUPjQ/7fWHmNi1rL90FrA8PPWr5Xa75xd+XkSK+Q&#10;Ha0XmLOF80cKEcD59wD3l8s5aJfSxaBA6Ho0W5DweoYIjKEIkCtESmXOTg2ycVKodZDt7nr2zsrm&#10;ZF/XEsxC6byIJNdVVCFdwZ9OCmt5ydXrpI2gWs2QCJjcyiJ2rjdaZhdi0wYKo7cWNnqSog2TOwBr&#10;Sq5YuqeFbKEog1ORpIiSy0n7ukTxwg7E40SB/L+UmcgZTk6NtgELETUUeIaZU14+MBBeUrLIRCWy&#10;1SbzMZ3IajO0/pRZJleiZzogiQMFXnqtEWqjdeZtPe/9tDzhh/qTeBmsRgoopiyxIjL4IZEknFWF&#10;dMtdE2AmXSQ3Mcf6JTFMA7A6UnNpOdP2YMJoLrd7d/V2L/wu6nmdPntn9aOHZeLBAIJfgAKBhWhD&#10;3KebmfLHJ5IUMJtIsEAkQgHVSWpWijgIqPljP/3f8ZccrNud/bFnppgXScXbWDyaLdxfnjg4Siz4&#10;woNKzh5WadWG3yoHAUfRLTlqt3aOHsBrUwMUeOLFkw1E3doJJgfcqEi107HlY7o4Ky5V+9FP65iJ&#10;8Llq+tmpGDXtbbh28SPnbytm4V30vItDdn0V2916JrYjJ0dMEtIJNhbJ5/hBe4OPKNxn6/2EEwVd&#10;fe31M8890/pjyeW/9sWvhIXEWHX62afqvgW+2bkXjnNpN94K3hQUUGcYECM4zZ754Av8peczzz29&#10;vFRqfLvtShu/1/bMf/jP/RcfeeY0a8Q76cJIt4T+M/tyIr7I2xVY/+ECZyZg2cdEwkKFBWgqnfv2&#10;3MYPnhzj43NxtYCnkk4IacZTyef7C/dyF9bLzEmL64XxAeUmCRXGtGZpvUCBNnNLmaHuGAvKVKZo&#10;hS9dWfpzTw5/+HgfH30sOUNdImQX8wcFiAXLpZHuOAXbRbgaZCpH+hN409EnAKlpoUhCPM6CMRlP&#10;KyJdXaUgNZ+5NP8j5+S9u7qaPzMkYrPrjH5gaWw1dzYKDAhTEpSvoBqZdxCANTeQQ2EPjJSloDVI&#10;YkJCDPzm3DrT9vHxfkRir4iEDpEtYn3JlaPIdrhP5l2Cw5FET1fkvDUCIK3UrOXPAIoTsZ2QX72V&#10;enKyf7g3WSWbCmmDgwBeEgrzGzmEFEUK2WTiJwSxBDwQtQbDjBSsRqf5L12d/8jZKb7Pt9YLxwZl&#10;BG6tFY5huolGXYGa9eLxIZlrbq8Xjw3KcM2lC/SMAHObpeGkZKokQxV3pCdeOe+tZfEysyhzkiTF&#10;LCQiCZNgBC3zQG+CgkkCqyMAlKk+GQE5rw3FamFCb+W9jeIhIdCLakHEXl7P/trHTu7ik9XgkH2n&#10;CjDQOEUIIORpwI9iOoGpAoAycKugCog2hyqgGoAvNFYF7JPRynzmVYHb1xbDcIGmqoCwuNxPbR1r&#10;vn1vfedGuB6gwLGz061/c1nW4DclRhEjeSZd6NUnpsUfX0ncpaYNWD92IFQznnCwla7C/bTSvkEb&#10;L8bs7XsHjh5qsTcE4IPOHRRJ9gC3bPF0jZvxOCkBInamnCccbHyIBaRY47pX4ftsXUIeOWwGpgp4&#10;JWkX/SjxcPeDm7emjx9rXdliir137TKxA2GBmb8X5zMN0lvz5HOumYu3lPAALwcrTmcYKBPuF4mc&#10;euospoVr598gXnFoYrqx7t6KKvAn/viLV27f+Ut/9ad+5Dns3FGoylnk8bUn3IvTUWb9xyeFpRgF&#10;qemJWYEa1tCUMeyzpEMVAEDOouVbc+s/dlKU8m+l8i+Pyg3lKwRuiQIrEwr+A2WrFxYt0mY57wrB&#10;t4t0hZyL+doKiPR3vjZ/YmLgZ8/21YiEJGgkJpIvIJLINhBnQRkuIKRIEjqvLZ/+twtzf/mZAxS+&#10;uZx7aUREqqysdEGFtDI4SMIobQjpECLZcCGkHxMZt6hEHPga1tZcMstrwu7xsjNcrHoJqANIb0Ii&#10;Eg1scMLrN/t616zx/BfeRvI/3Fh+aWqA5TVJHZ1sgZAmiYxJSKSaW2mDgwBbb6WMyeuzf/nZaQRo&#10;cCtttalt3KRjkuBzqbqD3ZLtgsuX29QTszF5aap/662UMeFZGohX7iDjpo+ZPUs2tX1+Pnccww5L&#10;Yp0H6c1mRmo+eW3pF5+fbv1D0UrLfQQbfJAuYg/gsq+vF99cl2iCa/y1CAIIhZbz6AEX10pgKyhb&#10;BIErLOcpcLVtCR+gn53mImpMNryVZoAZvanl0988PnY2f5uzfEd6gM49SU+oEMZh7UgPqOmnlQdr&#10;uzb+cmjQuh5gAvCXS9idVWMvMm891vQAlcoRDzftn5a+cd2r8H027co3sAhV9AD+ounac7iLfsx5&#10;gR4Q7qd1McItdwwe3BKH2fa8RK988QIS/uFnPi84OCPPCRUUK1cMI9IdEF2h6R5S7vPJUiloeSWf&#10;qRDaeGy8ZaE1WhuluIFzxuVLC7PZbAPXRy8Ko+UDkL+S2IQZb4w8J+DMqcW914DqTTbodEKdh5O6&#10;+QgCVwjx6vgIAn+KCsNPQN1DjdjeVZ5Kex0cdoWfjbrBSgpoNfyK/Hx7K3t0vd8lhS2gVweQ1APs&#10;qMp5q+H3vkPfwBrXYWIIuqIBq1A90P5Wc0KHJQ5zQoSEt6uzhu5iMQEFpBEyAmCAtiJ5t9aYqHvG&#10;/NZ9tfcLVoC3ZTade2myl9jZQjSK7qMoCYVL9MRhrvjgWALtDy8LGhM6V6VQjqBFLty8BWywQaqh&#10;FlmHZbLZeS6ixmTD+WyhRhsAKFDIl1skFcDZmUnnlRh4ZxugP5QAdA7vX99dPwqiFGRWW/z0u74c&#10;OXu+aNCH1jEWu5vPmh7F22jDS0tb4u9iq7kK36cgWjRp1k43s/3wqHOgcWzvpZ+mgwAucvLgSA1c&#10;oEUSYlAOQXaiClzAWBHbnpfI4ALLS6kf+ePfhy0XkyxYLQr4oUWRSsQoYLwFlUZgHjZ2nOU47MkN&#10;z/oOZlx45rHmAwwEN04BCzyQAlLvMPPdJPdPEnhXZGa9SJ/ElZEvDagfDuObaZc47WZaTmeNyS6j&#10;Bd2lGdSYgljQ3gGQFpHC79/cGOlOHhlKEPcI9a+ItFlUSaIiUlFS4koNu5AtL9Q0xBFANgyUHXQe&#10;NSatSlKyzG0iiQrw7ftrx0f7tMbvCsmGq75QvrPJtCSuBxGJbEDFspOtWH6wKfx3nFcKiETiKKkR&#10;ka6ugJmI9EAsjSSMkkgi/PxIAuE/14seg8oFNp7vNlYNFnIYy8GA41ihxu/SQtFqLq2V8KDT+Ltz&#10;6VI8kSpGrqznV4tRaOmvrhVXi+K5IMUUZ4G0GKgB6h03S2vEEUDyJ6kh01LGBJCEQ4wJkpBwyERC&#10;L/zavbXR4YHgvHI6E0kKqySpErFxAyEtjakpRGIUrq4X10qSI+DKWh4WZArUrBalAPyCEQCqCV6E&#10;GAQwXCLSJpKQwkDCDRASkW6lywAVb4lsItKtdJECNSLJSp7zcpYLK4XNUpnrvbZeRAA6pwByEOjA&#10;zdTmxw9XJXBp+rY2bbCPVIFrq9ljg/Jt5ZqnexIoepaMgBrAKSBXKXCH8D9RwMDicxBQM7eY+uwf&#10;vdoA5W6qAMztjWcRS0Bg62+wAuHh2y4tYWPA4NbYAfo8dHzyzvVU03vjGyDzLjabWsLm9F10wiGa&#10;FbCqn9Ylr9tyd2JYWr/94B3gokShYbod6GKuZQLe6ZxdV5uhT24ZWpc5dHbRp402B7aln6Z3eWsy&#10;AjukcaJCUVYGJbalAh6shxxEIQA5SFfFYqzxO8uI8WrbI7qdzIYu/IHnTp89OE6gvIUSCIW+celH&#10;BXYOct7w51KIxyiASBfi+oAungImXP6u5wsfmuo1mnr46g0bDw48oLIXmvp0GZR+Emyag6Y7TnsB&#10;olMDVlyo7CWVgBD7AJeQXLR9ia8+yEwPd//wdJdR2YNItwJc+hQAkR3viSZjgpbne2ik+oDzcQjU&#10;0OybJM+NIEkcRUfB+cK3/8NHB6lBNiDxHq7vRSIdA34RwcZrBIErBDU2JqcGCC2qkg2nSxo0aHf8&#10;ubEe7NluuIgg0OEybDyn4zKZYrH5G0j+xaDAQo6aQlQiw/mScwutDXoAqz4K85ncC+M9YOmB6Qur&#10;T5+D658eTKLrkGUKFwmJi6Z6JGdBfzI21R0524ePQ2iOCOIgAyHNLJuAovS1kJAYCkQCe/4njw7I&#10;ecvll8e6ZLVZLuPHESEj0ZdHk+xCNgpWIyL1sjKN0DMIEhFJGJAITZD0eNRwCsIECOIARjrRHZUI&#10;AhFSuIm0oCJ1xXri0acGomNdUWTjOWGU0ClFJIsgGJHzos9x1bYkJrqeUAJkw1NAzcOIINhPDoKM&#10;IxQCVEI8pTgICKNU0iGjGLIcBN/EHeBzEKwULQfB735XEhC8g78W6QTeTglxqDOj7N2t3q5+9n7t&#10;bbmcvYvhe8CNHYZk7r1nhrotfbarn6ZXVHf23amPYCultxENWf7Dpv4gk6Exrfiz5wRjxarX7PwV&#10;i703hmOBL0skG22EAJ82at92dPFKeuNYaJRe3mhwaE+HnnPG2kC2Tw3s8W6XkthITTHwHQQsOnYW&#10;R1OPbIDjS4GZPUyeIxT0KpJ0ol6JgGnfnSUkm6fuV0lEBqO7N/i6t3ULRjFsZy6XXY1a6Smbpd1Z&#10;4wPTPcszYdHRn7QJbPj80yznvrLy5Gg/Uu+PUrId5w7wPYfM+IFrQKzx3muw1bngJDGLvVr4A0dD&#10;LB73QbMhho+wdd2fLsTbUdd34CvlLNXeh1qRdHjN0eBEqnZ52Ai4YbdLU6mtPnx29vBPHodakQJP&#10;StMXcxcN9pFVAAfBy1N9uAPQkdF9xFMQKEHovB8al1BLNCa0SFUeAwVTNbUb12bOX7zRwCpACnmW&#10;BU3TABKCnN8kb4qE4TW0ClR8UQ3oBLamIqRbwroymUYrmF3cxc4hnRF4R0aAeEKSZOMUCJ995z4C&#10;z5/DZ9H5CEAOLj+Yg11g7MBU4wBgs/83Zhe4e3+RV/v23PLTLz2vZnkxfd8P294Lgl10Rni1xmcI&#10;WItKmL75BZbzYuYFu4Vdmji3iYFuJmYx9Tu/ACZ3M8sXWDRWvABmn3eGejHLk6vGeQryaoTHL1Am&#10;qKEYwSwfOAiODichE1RXReRBznwWWiiUCxEiGsx5oUZ4la3ixchjxhdPgRPAOSZUyHzpC7dXRwf7&#10;1PRdZM2NYVUs9hQ2S2+uYrEX8B1sNhAhECxwZa2AET6wxouBFvs2gHlM3zNpyZa0rKGA2OdxnRBL&#10;ybDk44lbmeIM2YEDazyWCbPGYzUx27vZ/OHeCTwFCCDGcCeJ2ee1RtqobK/ObpRi8ZVS1BnhxUFQ&#10;ELO8iiQOArO9eweBGuG976DiIMAanxZJbiNkWoTEQ0F0+shgnxuKwC/gfBbqxTDZROxASHMQqAAU&#10;SjJK4iCQ4WLcvCQ2Js5BYD4LhMyJtOqqUJ+FOi9klIKCc1XoCJzHU6BuCPULSEghi2Qr3ExlHmkH&#10;wVru+JDAl7iplpu4KklxQDFkhEKSpFiyZMqQYbE5f+kGqkAD+z9sATK7K1Npg5+kFiwXW1AFXB+7&#10;8A4QPgAXTYtAgXfk+945aWcEWhyBunABjt2Zj0DwU549zS1GhWiotwcDw5GzJ1p5bVEFgMJs50rw&#10;cIFf+IkfFLM8PA3dYnI3hhzzC7hCQJ5DclhxEPgUt1i840JcnzA6nQN9zq6u5DPe5m8uA6sRl0Hg&#10;RPBJb4WyBgeB2ufFGg/DvOS6dZ6Cr806B4GR54irQol9hDyHgtDpKIuOOAiUPEeZbSpeDKSNSo0Y&#10;/4sqQMhDASPLj58YFkN9uewWVMHKCuc0CyqWWGbo5rxq+lb6IPGPCBl+X0IM3fgjUHqwvVPQGilk&#10;83ku8KXxnrFEpGKNxwgPiw50OmqfP9KXYEL1XgAz/mPPEWu8iOTXeFJw1niYdrqj8+nsixO9jxOP&#10;rxcrDgJ12TACJgBlYqqMvUf4fJThRwrqO8D2DnpD/AJ4ChIxfCWY5emDGq4XB8GPHx8y50Ugkiwy&#10;1WUQyOYBaoGQJgD3AlF0lOKEOqinQFwVct7BhFEMvTTe7YXs1wG0u2OSqM9CXBXKNSSUSs5FoveC&#10;JMVPmIOgHBFmIQ+eew84CIoXNCsxEQQEDgjP4romKRYHgTA4Wg4Cl60YdkbSFq9A0yi7vnzhOh+g&#10;vRvD/RdwR7mIduQdgGagvVblFr/anWadEWj7CNRNRsBZmvoIbl15QLMgUWEtT3NNXqKmYhu7cGNX&#10;ginfJCOosbQL6B0b/pZ0tJJz1hwENRz4Pv9swE5vfoGt3gTvRHD+iBADP7uc7T1kGGdhQ+Q6fOpb&#10;jeFVI+DN8iErt8s3SLtqeHmVF6DCKV4L7PfWdTlRiCN5qySuJjDLm117uxvkdlXbyc3sX3tIyNdg&#10;ToHA2u8K0t6zL4eDCGrw//W4n110QOAgMLO8GeHD8m81+HtJvDuj7pV6N4rfW+VWCGP+bay2BDVU&#10;3DGhvTWjVD/bZNN3o+UG+8hB8CCdfXlCIwg0cADuYd5d4BISQRCN4CBwWqQCN0xlMx0Kbe4LXxXW&#10;4QarhxZZh415F0xTIV9cWapwvHjm15qBxTtATHZdejUAgwsPUltJWHEQNF3ltHz7Og07I/AOj4Bw&#10;+d2szQ/elIQYobG9sVkcAWYBcw0Ef4mQHOzq7moROchHE/s/38oGroTHXjiXTa+97/3Pb/QMmYPA&#10;2d49JN6h9Msg5rA1Qv9CKIFDwofA+RpBkPURBBYL4IICCkDBy6xB1Xeg4HwtBDEFHq4vFnvM7IaE&#10;FyM85mU1OP/elbUDw12FWEwA8FjjA9M3RnsDokvBdhUwdAfYeAWiB3ZmMX07a3Y1XN8Zww0S73D7&#10;YoT3jbFOq0iSZlet8WLxVhu4t8aD0neSOEi8oPTLF5dzoOXzsbiIZEZ4ZwMPCuUorAyGjVdMfins&#10;IKgEF1R5CvIiZKb46hwOAokgcGb5EFx/JoOLpOjGREMJ3CgVg1CCIij9osH18QsEo6QFjSD46r3V&#10;kcFeHQH1RzjnBRwSBQ1hkGQELswhI6HsubLEo8qYqBvF/ALOjQKrUsVBULIIAsbE38rrGwUcK1U3&#10;zgc1mIPAxVm4GIrXU4VcSZIUX1sXZvP5fOSahDCYg+CRjiCAB9QcBBY4gGKFmwQ9gBqeNnIQeHcA&#10;NVWskD2xX/vNf0dlY1VAYquWNxt/OIEUQIXGF2p1OV2dgIDvTC3E0rwDK0tA8+p0y+r/3s35mtN1&#10;gALv8MTVOX27RwDVeStcgJPsjIRYHAQG/nI/GKlRBchPCFwAKuK9wwVS80uWjOAHPvTCCTXLV3Hp&#10;m4MgsMazCweBGuEFpS/5BQJSfch0oR/+8PSARQcYOB+rgEHTqXl6IEZCZFD6RqHvd+EXwGCuNXKU&#10;s8Yrcb2Yl9Xg/Lt3Mn/iWN/L412CNneGbmcDV2w8kiQMiC52Zo+NF9O3WuPV4IwkBkR3lvagcCWV&#10;dmj5ijG81j7vjPCQ6ptfIGDXFwcBfoEeyd6LJNOa27cvISKdG0xiDIfFj4Uc7gCxxpNxIMSu3xMv&#10;I5tH4B/uFU9B2EEACMw8FGG/gHcZEEHw/FgPDgJGib+MkpeNgIXpvoS4KnwogXcQ6AAGDoJgcNQI&#10;7+3znO7qyuafOjFii8xguMR7QvIFH8tABIFEsFtwwYisSMUvQBpi8Z44v4COW4JbqV4AzouDAGrh&#10;KE4T9Vm4HAT+xjmfReA98c6LSpxCTww0BpfGVIj/yAIHPHjuEY8ggL8a1mW2e5nSDQoZCJhQgYts&#10;KJvwOsF7RfwlBbZb6RJ8WFKzIf9s4/et9QzFRjKzI+9AG+XsdNUZgf0wAujfJAvYKgk+gnDaha0N&#10;jJHwxDnhNYpsSVFoREPWc9MgAtq4OAKwPtv8TLN/7SKLNIX9V/PzOAN7teXZg8aly5AFm395ID0G&#10;CcHeKyDf27S9fXirJdwZk81orAZqb172jb2lumaXJpRSzHlgufZQ/MqJQtZ1J2c1b4/vvMY8TmN3&#10;vWa+VvGqGluL0E9Vt1oAfExgBlWrpnCEiJPT+wiCU1g/dmD48q1cGRml+gk7QfxQV2673YhtbqUf&#10;f3+W8K2UI2tiK4KLrn8rww/bllvpfRDuEkIibb2V9iTURHb4h8oNy8MhF7KL2EcOghtr2XOj6FBC&#10;/YHChTK1UYhgDKAG3ARqEeSXWGMszRc2K1eQxF+Jf/OpVxos+lm4sCBoQEDkb+iOchFhFdgu/1Bd&#10;OgHOcvyxgztiFNjuu9ap74zAPhkBEHlDw4kaoiFkw0ewM/CgYxdwQQQ7zUtkKTcbs2AZu8DgkWOj&#10;Y8PA9TVeQAmFNkuEFXhsvJi+BRuvRng1dBvsnEImEmPXpeVNLBZVxDiKew/g31Umd8PGV0DyAdMO&#10;lmczwmMEdUw1ufLvXlnFQVBKJgSunxM+lQpBjfgFAmy85CgqG0ENslGA40jN8g6RXpEkF1G4vggA&#10;nQ5oeWcMV44WLN7sEov9Wglit7BIjsbH8fmIy8Cx95jt3czyhtvPl98SY3hJHASbZSIIAmu8YuOF&#10;PMebvkMBC9DpaCyDhgkULabAE+wETgQR8lUohiSCIFbxWfgIgvCYKKGQCxzQMAch9uEOIkDaw/XV&#10;jaIiYbahc3Wa9Ibpj95M4Ziw+1XrPfG3MnDohB0ELqjh+nqeOAtCGCoRBEJ2JHEWjn1IHqpw4EDB&#10;/CmwJDkHgXAcyU15faWYJd+BOAgkUQc28usbhJBITMHNlUc6guDmeu7McDemOQwjWM/IeLGcI3en&#10;4HuB5DDxd8djvDaYqggvsAJ5m3DYYMX67U9+DjDzdlZE9AAjX2uK22d2F6r/FtISmncAoEAdXuHB&#10;HtKv1bUWdIAC+2QC64jRxhEgE+ZWuIBoA9ks3NJNExWSZjO1sOJTFHq4gGTg7OlpES7A689rLtrA&#10;9k7Aj3zwyaXV1Y988IX3Hx23FLcGxedTY9h4A3sbZY3hwA0AbyQwavqOkxdms1D4voP9xCDgwYWX&#10;RpPu1FrjK5D4IOcsNvD3DSfgEfKB0GZednZmcRDEzEHw0lgyhIR3koh93szyYqhX2QKqHI/S99lv&#10;vcU7HHcNWv7HQMuHQrK9od4VLIIgROOjzouIsejgDghT5QhKP+ng+i4h73g3AjjTdxgbrwPoQ8Gx&#10;tDNu1c6LKgC/egoqNXPpLBRDkPYgG1fNKAUAflkuihfA3zjnKXC3kpgCcRD4O+gKck8REpEYCosg&#10;sFtp4DMLczBDfVhIH1PAhQjFkIQwOGah8B3kEbJYBqUYir080eMiCKAYsqfL37ggvEKeLklbLKEE&#10;6oZwzxLag4sgiMhKmMFHRQBFR3LCR95BUMIpYH6BcEEcBGnxDohfYAM0R0EL8k98BHgKfu814Rcy&#10;FHG7fk2DERp4ByAr7OgB7boRnX72/wigYRsdUM2PTEWt+AgsO2IDoiH6aeojsBe2cTOfjMCZWz2Q&#10;OzCGe+O3XIgZY0Nw/TB7jIfBOwN1YMc2i70fB2/fdjbrBgbercj/sHhBjx6TXzXUW7oN29VNVDOM&#10;b7Vy14gq/9zC9lOHHj9stA/7Ebh8cxkExvAqh4hnyKn2tphUtQB+7zsIxDZ7e1WzcAyFXUnIr1Hb&#10;oT+LyhTuaqtrxsahrlPAux/0bLWhEGHWILuoqjZbozOa2fz9rTT3Te1Fte/rsI8cBKQGf4JsouIg&#10;cH6BioOgFHlqOBk4CNRTUCDZVJxMUHgKetKrX/hKG1iHGVUJNBDy18TqciYcowwTQAjSVN4FnQCd&#10;dxgF2vfcdnraRyOwHbsAIu7ER5BzIVXBleVzedgFoPxqhWjIvbwNscOeXeCxj35E2GCUph6/QDVL&#10;vKL0lbtGzMsBS7xi44W5DwO4OAh6uo2rJ/ALOEw+4HxQZs7grH6B37i0+ctvbv5v17L/5srmb94u&#10;SOFyhsKvX8/9y6ub/+RW/jduaOFmjsL1BxtPTXYXEnG1b3sjvJqXwxEEQqejpu8KQY3I5kHy3gug&#10;JndncMYYPjokifI8z7/f5ZMCePYecRAoJN4T+zgHASj9kMX7QVaEdGj5eKJCnhPYwG+lC85BEKb3&#10;F64hEj3oAAZ+ASMUqvWnmIOAHAQFIggIqUAkx/BT4fNxcRbl2lvpcxCkfXiF5iDA16O30jkIBnpr&#10;b6UQOkXeXMmFb2XYiXAlCP0wIiaCTRgTzAmreSIOSov5MjXXV7Kg3xLJBCvbhWyRGgrswjPFUwep&#10;FEBZGIfwTIF0415TQ4QpDRhwYImLOXifqJBMEwygZLLWNBbsklu/svnhgwPt/QTsK1UgKw4CIfYq&#10;H+kVJo2lXNEK4AIx9YDvFXeAsm2oXyAhBXJCfOc8FENNExC0kk1n+1xE4FkqCqBlNLh1ZXbrzSBw&#10;ADxU3ZiCDlCgvc9up7d9MgKY5Xt7o1vhAoi3Qx+BJxqSK2t7XiL6NLjAz//EDxpBjUPCb4XrKxuM&#10;4c9DxPUxHAQQ+5iDoIohJ0RQE6DNHWfOwf7Y33+672dPd3/PweTff6rXCn/vyR4KP3Q4+Tce6/n5&#10;x3p+8HCXFM72fGMu858d73t5oks9FHExfcOuL4EDao33LDpGnuPw53HvF1A7swgZJvP35Dmg5YVO&#10;x4h9PMOPFYxOB9O3IuHDND7mMhBsvGHyRSShGDLZ1AifyBWg03ERBAgQ5swxFh3j8wnlFyiT3FmJ&#10;fbwkYp93eeaMdEgt9ogkDoKxnnPDzAMS1OD4fDTgQkzuOE3EQRAENfhbGRRcLIOFVxBBYMQ+CGkU&#10;QyuB00TJjnDfiK8klHHAW+zNQWC+gyo3Sr+kmSbqj7vDIDCvDyclscVStjCSjDGjgf8fTsYOsqtc&#10;HkqQZjqWjAtnMzxOuKiYVSC8YtazAimIDQ83kIgAFjnaG5W1cVHCWxh/aKcNPHdlOdN2VWAf5SBY&#10;EmRKQSIINGqArRJBoIEDFi8ggQPiF9CCxhQABuYlb5SMRDPINbX585kQoIDmImr8C2f7bda2s78z&#10;Ao/4CGxHNMRlt+IjAHCjPgKvartCDdGQMIE2/FkscSvvJjzl3tzqLa5Vtvdqs20YtR7kq92WVyeM&#10;SN9OXo8Mr7D6B7bukjMDe2eFJODlJ/+2VLn8LZWKRaaYGkS/dFE5LOjQ1yAYR3n5rSv3Tz3Q7/KV&#10;UrBNR6e2fyz2wRW6ww3hH5Y2sPx7Q7dejIRgWOfuXL5QfbgfTCeJF1LPa5fm+9kqvxM7PAScNLhY&#10;GY3qAakanNCA+HP5Quj2SFKr3lhkIFbujRQH4pHeqNSgH5D9kr9s6ExWIDbTdhEGKYV4hEJ/rIx5&#10;mzYcS6U1JnYSQANlAAkU+EtZCtTEIcps/ydlH1kFQhEEkdoIgpJkJVC/QBm8hiuoOoYONXfz5sXL&#10;Mw0W/YYubkrsI4ub/gTeAYa5QQKC3XkHOowC7X94Oz3umxHYjl0AAZv6CPLktRuDzyOT2/T8HG6K&#10;MaIh2AW6e3o2M+XGKQpbSUZg6MKrD5YPPvOsy2NbIIY58BR4s7yluPX483LU8fngIFjLX07hIOgx&#10;uHtg33ZGeEzuYLwD/HlZKGs02W7YUC9tgOsHhP+LOUm/u5IHGV6UCIKhrnxUfBYPMqXlXPHaeh4k&#10;PIbS60r4Tw0FEg2ArWYVBOwcQzcIedwW64QSsJQilKBQuotsqTz487tpYWiVQqaIg2C4v0c5c9gF&#10;i46Q5yCbFLQxu4hlsBwEl1fJCByZ26RGshLMbxavi0gFoNxSEJFKIonWvLm8SYNcNI47QCRBNklG&#10;YJEXpCrIr3uRSiLJm8KurwEXJoAIWcyVSiob+RGkjYktFEOz2MfjqWIUs7w6CCJSKAi0XgWQYAoI&#10;alUk3ChC/kNgyN1MCbO8EEllS3hSWC3SEteApqKWGgpYlL9xH06nfjEtrzHqkmCC60UVtQITrhTW&#10;qZFdVzdKtovTZUuSTYAC8pP2mkXsZlFOzTp2IVfKFiPXUlmM/CRG8n4BrkV8B+WoOAgyopJYAUMC&#10;10J6aHJjiINgTdwBi1lzEIhvCL8AUZbiKSCWQgoPxUEQzeXaibbb9afp3kb+s3dWP3JIcjDDOvwU&#10;+hKF1QLcyxR44j82kUSV/tZyHlQnNWQpJM0lNdAP/86v/1PChS+/Prfd2R97ZopdDRrYgczx5WJu&#10;4uAo5Uuv3Qv3Fo2JGPZ77JlJ/l589ebW0+EdQFOdv7+8dReqQDSe7FAO7/oJ6Ry4n0eAd6eQWYJL&#10;YKuQIAoPnjpjTMPb/c69cBxqrxtvXGMlRhsWjdaSIIKpI9PXzr9B+dDpx0jb2HgQWnnTrc1n//F/&#10;z1Qk3faIa98VyPoXiWDdxXlsNVgc2Ys1Ht5A5nUKfKm+Nbf+YydH5XOUKmAxpiUFTO5WoIYl43dW&#10;itiZqeEDZTV8svh22SeLxixAMWpyChaCQKEpEJvw5/9g9o+l3+IbYpZOagieokCbRgWmNU24TBv6&#10;5yh+ZC3CFh0ufHt+432TQoWydRe6C1ctu7YWgn5QNUSSePTEqWN4bOl8TTM0Ar9/kM7f38i/ONkv&#10;NYUyxvBKQRIqFqlhNr28UQTgRSeX1wuY+hH6ynoJY7gVzg6IAFc2yrD6S40WqPnO3PrB/q6D/aRo&#10;4uyRoYRoUVzsUDKKbx4BDvVI+qW1givMbmKrlxsHnzS0PEIsXSzj0TAmCSlotkYKdP6ZmaUfPjFG&#10;4epG8YzKFi6cZs0eiVxjF/Z6LZxWpjtmblm7J2NSSLCaj+LsZ7E+kBRJeIimeYTShflM/vnJgbVi&#10;OVMoT/XEGJl0ofxDz5+mDUrAmT4RSQr9DFcZ3MBZxqRcfnWl8MKQSPLKQuG0jgmIiie0xhc+fW3p&#10;l16cbvwu7HTvPlIFPnVz5bkpgUJcWis+PsjzESH1wON4VyIRIBUfGCMFV/T8SuHZEXnBzqfyeKTw&#10;uFDzD3/p78vj9TaqAtAJ1I0R4ItGfV1V4IkXTzbVRXZ68zrtOyOwT0YAq8DoWOzqaxfqyvPcRz90&#10;6+qscQrV/R07O02swcxbMzgUtIGgpWXiGR48+eQZrAIoGaeffarpGwQROEEEd26kGngD/+yf/QAr&#10;hypVoFoDwD3MjMi3xakCmSLTFTOK6QReFUA8JnVSBliB2V3me19AOVBVwJSDqmWMtpEPHapAt8zc&#10;6ATzMzc/+Z8+f/7SzD65oR0xHtII/E//zV88deYEFgIgDqJf8lBRQOPUGnlgguXuHywUzqoyRBYe&#10;WxKTkccWyZ+8tvSLzz+6qsC/vpb6kFoFLq0zOvB7lk0nEFVgs/w9Y0lqXlvJP8egqAYgqoDqBP/w&#10;7/yDpqoASIKmSwpvFSAX0a2rQo3uf94qQJvxqb4GqsBb37lR9xnqqAIP6dXqdLtPRoDV9mtf/Epd&#10;Yc4893Q03t3AMEA672NnDmysbtx442pYFaD8zAdf4C89o080VQXQSI6cHGn8spu68Jf+2k/BNUTP&#10;BH+TVoBPykSXGIGl0B2b3xSbMAXWkVQe64uzjqQZhYVM4c359Y8eH+VzVLVc43MkNYUnR7pwX1N4&#10;Qj/fGLplSReNhgp52wXyabxb3MakNj7/hS997Q+/VDx0nPqusW/sk3vaEaONI1C8cIDefvHnf/rA&#10;yeOzmeLJgQRPF94fEKy+QIM3VgpPqQ3gK4v5E5hByjBQFc8yD0bFRSKFcvmbd1O/9OLBNspGV/vI&#10;KvCZ26mPHpboZO8XQBsCIoBCjYPg45MCGkJj8rq2Gdm+s1r6b3/h77ZFFeAbUSZD8UBPA1Wg4x1o&#10;7/PX6e2RGQFen3vXLgfL+qrLwkfAmr6uT823w6JG+cJXX6tRBU49dbZ/aABVAH1ieanUGPzbiipg&#10;bZ47d/IX/8bPcC5sAKzM+MhMd4l5nBrg6yzRZJcaddnL4gw3MZWYBzD8Ymn/kydGvM2fluYFqCmE&#10;7QTy7fJOhOAjhlXgYJd4ASh87jNf+A+/+4XUwNcHh36i5yOfemSeis6F+BHI/86zlP/u3/qLJ04f&#10;r/gFNsX74F0GNHh1tfjCMBam0ufnC6f6oZqOvLVWqnIQlMv/8frS32m3KvAQkIi7vfm5knAIsi3n&#10;Ba6CG2ZZ/0lhSeI1CSgogWfhrxSy8pfoT1HkG4cPKPC4RQIisEvSeD0bvghPfmIYZkwCdS9xYnq4&#10;rmtgt+PROa4zAu+mEeAVGxgeqisx+gFGfpb+Da7HXrr+YYuWrmVuQZmgk6bRAa0QDXllwkDgcjaF&#10;odfyzIQIedwurbGjfAiAu6JQTe2u6mt2Z9RKQ+bzf4PRv5tudkfW3Y4Amp+LIKCgMQKs/CW4IBED&#10;fGChBBpuEOuRShdBIIEGQQQBDeDb3e35tz1uH6kCwE2rEjnXyzxdcx0NyLN2MVJNGc2aNtjupMAJ&#10;O4DBXdyRziHvohHYjnPQLgFn/8T0SIPLIaM3ewEJ1rSxvESABiAaamU0muYlsk6AC+BkZMPQKIXV&#10;Iqt2/rKxxH99rSS7UgWWaG9ozaup/IWV3DeXc6+vFq+uFr65lGMvXoBvpfLgAfEU8E+pWcnTIZsU&#10;UgUOxC9QVeOOkkp6fnWlyOGvL2cfpIk86Pwe/REQO1OGKIMy0FSAqCxlsUXZ4lZqglUu5SWCSlgJ&#10;Ey0SLImXsyX+SWWuioCjPYO2j1QB+DFgV57sioK2kUJ3bLQLeg3yYMZgh8BqB4oH7x1/rYBlD5ve&#10;2u1bjESDRf+u5++tAwxKgMpOKsL2PHqdXh6tEWjALsCFtkgw0D8kEPfwz9gFBkZGWqEf9p+Cxm+9&#10;4yB5cBu8EQ5HkMhSGEk8OxR/ZiiGqR8iGsoUwHLjuGUXNtunh5IQ47Dr9GCcWAAqgQWQtZYentDD&#10;2Z4Ykg6lZijB4VojjdlkF21Gk+e05/eNJp8aTjyvp3hCMuc+Wk9D52q2GQECCmAMFBtUNEpYRVEZ&#10;mqXgM0Pqgex9m+fmt/l0jR4QLP3iIAj8AlJQJUgcBDkJORVlalP+Oh1qU9SoC5fqw/Ta+iiKNUY4&#10;iXflHeikIGrrveh0tn9HoLFhoKmPwAwD5iPw2W/tavvV9SA9NCMaclYBZRXb7mcUI5/4j69Yg7Bx&#10;0Z13q7k+nPQ26BfLvj9Fxd1QTafv8wh7Jv/gFJajWLwT8NyEu9q/N7gj2Z5HgHUscYxsNYWpriiL&#10;W+AprHJhNmQvoXIsg8NLYlkb98SpfBgUQ/tIFSA3sTkIHL1W6CVzRZ+F2t6hnfya5iQMd9YAmrSd&#10;SaAu0/BOBOy07YzAu34EGiNymvoILNpwq49gY3Wdest41NTI1zpcgCBvss2KX8A8BUEBq754ClbE&#10;vP/lxTxMROIgWCkA7abN6yuFa2sFrPpfXMzfBELo/ALSWD0FYvm3guxazpN+t8p3oN4EGhNkDy/N&#10;1Y0CQfakr93IPwSb77v+gXoELwAuBJ46QgagUfLuACmwyt0s4izAU8AuNhwE4g7QtTHrYQHPUaPL&#10;40fdQaAaENtYtyg+ThtCCeoRJnDUJRQlSJ5FY+qNT/TIX2pgeOB52TvrsD10pCfe7ukz78B2vwYx&#10;0x2gwCP4Qncuqd4I8BpOHz+63dg09RFwIOBBfARqGKgAo5wqMDyEMkHuj6Zj3yJc4MHMTezzzh0w&#10;LPb8Z3QTT8FwAq+BFEaSz2kBBwH2fKs5M5TE4C8ug+GuwFOA70AqxfgfuAMoQING3KDsooDLwJwI&#10;wwlqZFHYE2MteKArile0EDIwNL3AToN37wiskclAEaOsZvEL4Cngn+YpwFxEzKrNaJIXcety19bA&#10;zZIZ7m5w9pFVYG0z/8ZShu3aUubCYloKy5sXFilnriylvzW3wfbm3LoV3pqXv9+cXf/G+cv6Bdkr&#10;Z6IlILBBrIkgoGbX3oHd3ZXOUZ0ReDeOQGO4AFfUoo+gxjDgrQJthwvcvH6b3DI21C757BYXrQ8Z&#10;qL0joS+1Y8IPQhI0MkG++L5zOwH/tAgC/oIbF/S4ctV1R8uU3413vCPzTkfgUK9zEJD6iGRO6IIs&#10;bimIy6BX/prvgKWvOAh0JYxf4EB3HH1xBK1RwXMPw0Gwj3gF/tfzD146OMgLeW2teGqAeEopnFYC&#10;pnvpwgvKz4W1DZ2agvB1SPBl+Tf/0b++fnVm71SDqAJjkz2Wi2gL63DCyEp3SjbMISQmnjw03pTd&#10;aKfPU6d9ZwT25wg0YBdA4BZJiGkJwYCnH+afYaKhxmSCNG6dXeCJD37g3Affv5ItTg5085FdyZZY&#10;UlBYzcEVXw7XCJIpUzzSH1/J5N+c3/ieo8ObhRLpA6jhjMQUnBmSz9Enrm3mI6JbLG8URvvlS7V9&#10;oZxKF4TQtlxaXsscunv+7hvnO7wC+/OpbotUxivwi3/9z5cnppndwARAJ8AjxyMEl2Vqs3C4L058&#10;wUquTA3hpd9YLhwngtDNg/KY6YQozMffnV3/1Q8caYtUvpN9lI6ITBsvHxg40NdViMWfHul2hdHu&#10;qb5kPJH40GTPof6ufCz+0oQW4on3jXUfHuj+n//xv+NiGqQasgV901xEJCkhM7o5CLbkIorRCXQC&#10;dQEBFi29HVZgZHyQ/CQ7Qiq09wZ3euuMwNs5AqT+WltezG1WMXN4Aag/evZkeiObz20bO8c7SEqw&#10;jbWNfLZi6rO8RLM3bw2OjLQlLxG5x3jlDw90/Z0//eHTY/2j3YnTQ109Xcmj/V1nhrp7e7ooSE13&#10;17EBKYz2dg31JJ8c6e5OyEz/kSMjY9R0J58alc9RKZ54YVwKk0NdHz/Y+4EDPQeGu/7EsT4pDHWR&#10;d9hq/jOr0cL7p3pOjXS9fKD7gwe6jw0m3ro6k1mY2+y62939VOK4WDo7v0dsBEpvCNvgsafO8Qwz&#10;wYsjgFRGhfIIKYqlEKGAzWilGBnVVf+DzQiZmUWbzJXGNGMCoAEKHPtgPffxI/U5PHY9aPvIQYDe&#10;DZiCtFrQgOIygWZgsyD/pMA/UZcksUQpopknJLEEGS/gcN71lbd+4PgBoz2p/2vMLARQoKMHtD7U&#10;nZbv9hFA524AF+Dq8BHsgmAg8BGMABdoSjTEWZrCBcylCLuADDhLtL7koX7ZJrVwsC/ha1yBmt6E&#10;7koO97rGNW1QLCb6u16e6n7/gZ6nJrrfT2Gq+8nJoGayh3rZNdnzgeleCk9qzUuT3Y+Pdz3biSZ8&#10;tz/6rclPRihS7Tw72c+6l7/PTvS9NNUvhcl+Cs8FBfaeHu15erzvqbHe06O9/NVCD3+pHOwWg1N7&#10;f/tIFSCCwHCShA7yl8BCSAbnjGMhW4SNQZI8KgmD4i2JJJQEIa0Mxx4n4z3SCewdx9DKNXbadEZg&#10;P4xAU7iAQP8GuhuIaghcJRioRQ6aktE0iKDFcbDPwmfOXycjMPnoyAnkChvknK2toQGVlzckUezd&#10;dBGqYGqubxRIKshGdmAprBdJK0A/UpOWAu1vp8tSo7v4a4WLepSd5cpG8eZGMdPSl6zFK+s0278j&#10;wJqWSY1MhhJBQHh8iFnIcw3ZHCcRBDoPCsUQhWBmpPLRjyA40RdnI+nkyb748Z4oCItTfYmT/QkQ&#10;FucGExCAH+2NkrmS/GDH+uP8pcavAOrefItCbpF12HogAUG4q4lpyZDUgGy4QRghQIE9aiH794nu&#10;SNYZgV2NQCskxPa6BSTEchojGsJLWjfHwVZBzCHY2H5gbUgJSCIiIS4LxSUJlVm3VHpOM8Fz9UjA&#10;N7FLEr6k0eGgvTzjmRS6oxPajztQC1N9CamxXb6NRJCDBWMTgNhUb5zs9Z3fe2EEMGkL4bSiSo1Z&#10;yBU0NEBqAjJsvAVVdLrCOiTQAT2i/Y/LPoINkqTYMhNK9oVBzdMcpGFAE//IuOTyklzOmgHMCucv&#10;z/y9X/stXuntaH0NQNSggX/4gDthhJw4OFqTiwhVYPzAYE2KVfABZuRkfdOYUUCTG8niY3e/HSkx&#10;uztF56i9j8BebvHez77femACXl140IAnmFQFg+NTRii0XRQu2YlIVHj9jYrX3CMHW8lLRM8G9W0A&#10;KA7yEp36hZ/7C5aS2KyMLklxKC8Rc7mkka1OUuxrfF4iyUSsOYe2y1RkuYmtTbGI8aB4oCvSXS6+&#10;vph+5Q++9PkvfasDG9xvD3Mb5Sm+cro01//suZO/8HM/RSwJz9uqJSkeiK/mYRQoSy5se8wULP+Z&#10;2aytdS0/Hw/VG2vFpxWd+ugnKX4OrzypGIHjDor6IzkZB2LU3EuXXiJJsSVwVFWA0XlqOHnj2sw/&#10;/P/84wYzveYU7t+RKgBmcOGBLEFspj96epzCVqsAEIE2PiWdrjoj8B4cAaJ2t8tcfOzsNG8fCQhm&#10;b9+3kbEUhdfOv4EmMTQx3TQqp6kq4NWFX/21Xy2US9PdcZjhifMmvgu+l1IsNpWUbGes26a6o4CT&#10;5rIR8skubORem9/4gROj6UJpNlumxn2XNLHsm2ulJykEH6hKQb5dkmeVr5l9xAZi5ctrhalkuStS&#10;emsp881XvvT1r3y7owo8wm9BeX6g8LlTXOD/8j//SjkqFiNJSEhmwn5RNCVXoU9RqA/VK3O500x/&#10;oSWxS4pdLv/+zPIvPl+brWOPQ7ePrAKfvbP60cOCiiQ38ZODcfSmC8z3qhPMpEsfnxC1CJYur3TD&#10;5v3bn/zcb3/ic21RBfhwLNxfxiqwVRVgzVd3df72ZBhqyrS6xyfgUT28XR7lR3V83vHrgiyo6T0K&#10;qwIEEZx88szszdvYGw6dfqypKoCdj/4bRx5am7/0137qhcdPHOiJsyDDQovRHieuKwQ18rHOlU/3&#10;Re9t5M/Pb/zoyTH3HSccECOlJpZlSMla9ALx4FagJhoV+6VqCVKwXWrRZEV4bS0/Gi/3REuXl9Jf&#10;+dwfffOrHVXgHX8qH64AFk/4//gffzkRE9+TaJObpZMDCa9WonFKDYkIo9GvLORPqCogS2KSGIYK&#10;f3Rz6VdfPtReWfeRKiAOgsNDgAcXs6VjfYRMxN5cyVue5loHQfA6feLTn0cbODI29bkvXKg7LmYV&#10;aBqIbOuD7VSBVowK7b0rnd46I/AeHwGz3m9VBQhAuPrahec++qEGln8bulbYBez78AM//PGf/PHv&#10;wwvgHQRQwEL9hhcfJBddsYvwJXBeZ/ui99OFb82t/9jJUWrMukuDGr9AfU8BfgEyrYUaf2Mx99xg&#10;NJ8vXFjKdBwE74UH3nwEv/DzP/3cuZP4ocQdkC0Dg/OeAvM6gYdjNH5/Pm8OAr8kZpGMp4CaT1xd&#10;bLtVYN9FECzmypjpBGOZLVoogXAv5zRwIFuG00NCCYJMjvcIQIxEvvbtbcNwjaa0g+F/L7xmnWt8&#10;FEegEkRgyMHW8xK1kozAQB5vXLqBeRZLANZaCiQ5m8uKDYACf20XeoCCvSWlLAREAvbWGhfQpAUj&#10;kA/jwOnBamxXEP2kOdU0U+2DLJuAwzOkaO/8HvURiE5JNo1PfPoVpnxUyTXC4yUqXuPki1qjcfJa&#10;kKB6Auklul4rJbq+FJWah/Oo7CNVAPIEAgewBxzpi53ole0gf/viGkEgwQLoSkf7JHwAVMWx/gR/&#10;F2Zutn2m7+gNj/r72Lm+d+sI7CgvUSsXaS87yQjCjZUMPkQDbCzxkTKgAXZ0xaJyTBjs7Q/2Bwb5&#10;0lxXQR61MCBcMeQ6/UtX0U4EQSv3693eJjolQSs3rs7MSzBhQVTPTUk+9CAoSI2mKQJFiHVcVsIW&#10;VK9ZiJaykqeXzRIZtPe3j1SBrRdWl5XbJQMN6L4bD0dTZ2T48Aa5iNo76J3eOiPQGYFdjICpAvjm&#10;25iXyAwDG3duCQO8UsFjuTUqeCtIxGCwSwIOu2MEH7JrujdBe8BfRBiSJs1HFeJWYJvsTVBPMx+O&#10;aG0kHFEDCA8RlNgdl8aSgC3Wb0loOr9HegSik/oARwR/+vhAAsCgFuJn+mKuMJAAOiAB84MsgGU9&#10;zPKYoHrWw2yHWBjrNghBYbt/+0gVeJAp4hQBJEkEAQECBE5cWy/yl8rLlvEzlSf1gE8GSsGRhe15&#10;UBrnItpz950OOiPQGYFdjgALcX+kqQLTJ461mJeoFXYBQwSfvzQjDoIsQQFixucvqzFxEGRLrNhk&#10;laamfjPsi4MgW76bLsxvFljbsapjkSfGf3MiaGNd9hUp4PG0XfPa0jkaQt6E+5qINkOK9s7vPTAC&#10;MTUMnL9IYuqydxA4/ty88OcCIRQi3YK4AxzrbshT8PAcBPsINmgRBLhGMICgAfEJeH01TxglA0cE&#10;wcfGpYBCEIbe/LGf/u+ofHi5iCyYcLsIgvfAc/tQLrEThd+uYX2EnVkBbHB27vZ942OxXzgvUVuQ&#10;g3aiU2dO/Mrf/Bkmfk6BJQA7LXZ70ge7mp44bIDM/YR7LaTz35xb/9ETo1KTkUgw+bKn8iQvrhTK&#10;5fMrBTIdSw0F2+VrgsavLuWeGojmC4XLS5mvfO5LnQiCdr0X+7kfMhEULxw4efoE7AKZcsTiBSRw&#10;QANTXQSBPlQugqBctggC3oEra4XHlHLgj26lfvXlg+29zP2lCnzk0KDE7+bK2EC4TuwBYVVAcLnL&#10;eXJ+e50AVYB5pUFYEXEBjRvYaAIkLhdzRBJSDqcl9LwC1mz+3kJ7R/+92Vv/YN9788LbftV9j/pI&#10;zt1BFXgQTlFo7AKvffEr7SIa4qYYA8Hv/5P/gakd74MPHAgXLF4Ayy3BhEQQ/PgpCSasRBAs58NL&#10;FHrzMQXYMl9SVSAcCP3yWJeknlvMPT8UKxSK56EY+v0vdiiG2v6C7MMOPbvA7/3m398oRe0RwhgA&#10;HF4KBTE4UeDx+P25nE38BA4II0VoQnzEKYb+2eXlJ6cGUMdBSeAd4Z28vlEmWzFDAMXQi0oxZLmJ&#10;feG//YW/22Cmb51qcDtVgBNFYwnSEVkaAtMG5u4+dIWgf6hv7/Plxlp6H74J7wWRNlY7I7/L+8yT&#10;f+LxY+5du7uwvrKysbK+VRVonWiodXaBv/u3/mLvkaN8dsQqkMMSoYXATsA3ejEfOdErvAJvLqz/&#10;4IkxPt+4A/DsIm2VDUA/UK+vFp/RQOhP3cmWo/IRu7VaOKYf9FtrheNDSb71t1byh/ujxULxZiqz&#10;8q0v337t1Q7F0C6fm3fVYcYuIKoA+qVpAEY7OJgw/ZLwQrBwn4Vt0FQBXRIL26DSDlLzMIIJ95dV&#10;QBwEWAU2izgIPM8iV24UQxat+75hSdiMp6Br7s7f+n/9ZltYhxurApYWZfxAn6c0n7l066F+7qcO&#10;T0wemtijY8ICKTu/t38EdgRWffvFe6hn5KHl8nfxgtQoAXN350XOkjC2h1UBIxqCXQDkYCtEQ63w&#10;jVqbX/wbP33gxHHRAHriogGEVYEesdzyjcYdML+R+xYUQ7ANUuMdBKtFcweYBsCXypQDvlSfuota&#10;IR8QrwrcXise1azzgSpQmF/JXP/GVxbOd1SBh/ps7pfOjV3g//5X/sL0yeNok8f65OmicHwgiX8c&#10;pktq8E99YzF/tE+enOvrxdNKMAB4zgqv3sNB8OhSDH329spHjwyLKoCubQ4CKJf1nbmZKYMVqHIQ&#10;rBTf+sIX20U16FWBmgQEyBCNiRamP3FY2leDwkM1D5gq0Aoz0n55ujtyvKMj4NJuaWjcQ/optLZ5&#10;/2aKS6+lb1y81aIkKAFThybM2SEHvmmJgxXRXC6WhflXgvN8b8AF2ks0FCQjEHJ4l4wATwHJCIxi&#10;SNMTsG67u1k8N5i8u56rUAxlikYCY8Z/W6u8OCQZ5W3R4rmGaGMuA1/AKvDNpXzHQdDiQ/IoNXvi&#10;7vef/6MFkhH86t/8GfM6WeqBsxRU4yS4gFnPUwz51AMUjH73YVgF9lUEQQmniEUQUMAqco2CRhNI&#10;BMFKkXeJvdgD2PAUtJihuJVnqPUFNGTDzND0yVT91MvnmLNb6f9tbvPe5Cp+e66as9j2Nt/TuqdD&#10;DPzcbGMTXaPjSQqoqg9DMJss7Vy2bXci1AUMA8zrTPBNJaHNyXPH8AjQHiXgja+/4fQAf6QpBFt+&#10;7SUaMhWHcCRHKKQRBEIxRMEohjRprGRIJyjAKIayssERZPECRh8kMQWZgqMYkpgCl4U2TEPk6dHI&#10;QLNRKKJhABcXfqFOAEHTx+VRafBm1ze4FIIImO/dNSl3BXM8HLtsruyvNxQ5X5WrsK0DEv/lX/7l&#10;tna4y854JWbTuZcme0eS0Z549LGBxFR3DOMgcAkKiVj0Q+NJQnKxtQEbREnPR6LZu7cYzaW5dD5n&#10;mR5rf/LJ7u9q0MAfMDzam8/m4BVYXU7XLH3g/6jpl9NJkFI0Qud49NEGuI/tdcwbVmA1tbndpW13&#10;vScfH+cbnUiUp4+OcPmFfGlHPbR48/C/Th8ZEgOJbgzFOxsUYPIkEiWu2kSyKLL2/hhPztLbG+vt&#10;i7Nxrnf2wm165hoxUN29dmd5fmnuzlwfJF1np9t7+YwnFy4nujs/89Z1yIBZpU8eGtvu8nnqhkZ7&#10;8rl8g5eCJ/zIyYPo08nuJErA3et3Eb7qfum3UTaj9glNlfgIurq7MAzQortvoOmzx0Alu+KZdL7B&#10;u2BtDhw/fmBiZDAZ35BIgshAPAoPOl/owSTfoshqoTzWFcsUinc2cmdHe/k6SY1GeAP/JoWxFHKC&#10;MNCaEoQEHEvB7dosBrtoEyXIEL9nTzSymiveXs9fuXZz7u79za673d1PJY5vS5/a3ke609s7MgLR&#10;/hxxBJz67Ec+DKc+EYO3M6WbG1K4s1mmwOOHQvn6SiFXKhNoil+Ax88VIhEc6DdXMh8/LFl82/jb&#10;R6rAtdXs8aFu5njAFKNd8jrN58roARRWChFoBymglaMHUBAiz5uiCjSYL00VeHBHPhmNf3zpyDWM&#10;KoCDoKkqYF3xAapRCNAJ2rUZZnBHqgDf66GRrvs35+/NzK0scsnl4fEBvsiNv4DNBqZ2P0OKtkH/&#10;Ny/fZwYyLwlJGkfGBx6S2tFUQlaoyDNz+W5qPoWDef7uArPHsTNTbb9w5t37Mw84xfL8cmp+mRlx&#10;8uAoF766vNlUyIfRgBsh78i9hdlb5O4T6rpyKb+xusZ/eQ7bJZX3iM28dSM1v4i5vlwucpa52/dO&#10;nDtRV+dgxuUonmFUZFFqt2zm/worAfnslkTesk5SRgFRBeQ/fgxRMkYnx/KbWfISjR2YanqlzPF8&#10;B/L5YgOlwdr80IdfPH1gFF4gTobhHweBFBKSTzYZozJ6oi9GrvlUNv/SRG8Xz1lZvkuDiehKvgzm&#10;C40hVZBUs1LjC7YrEU3lZdeQtsEUPN4V40OHvRfsU7ZQnLt5e+bWvY4q8DDelP3Y5/xAeaPr48+c&#10;PnlgFEwJKmZvIvrsUIKnggJwE549HpgnhpJTPXG/JIZj8Jnh5GR37MbK5genB9p7XfvJQbApCElS&#10;EImDwCiG1orGNURgJd4BIglxEHxntYSz4K3VwpcvXGcsGvgvWzf7tzCm9e13+AsIbm66Lmmh/z01&#10;4cvLOpXpeWNtUzlTo6RWmr+3SKdMYG20ZtPbwv3U/P0UPaupSjW2ewsgxTymck9XssODuXC50vvL&#10;clxAFjt7+8GNN67YirldP73wJbCi3pJbLhWuX7hSKmaxSbTrLK33Yydlma56gMyU6AE2cc7euttG&#10;3KLd1htvXgPMzyVzGjsLOgEn2u7a7Y1gvq+7mTtg5q0Z3AEbq9vYbwLbqdlLt/4GRoZbJBoyYRp/&#10;DayNI4eH8l05XoQZvhQRG76Y8R05PJVZWOIDfhgpFErGJO/acKA1DgrhXdYGJaDSplgWB0H76eNa&#10;f5o6Ld+ZEfjnn3yl5sSOS9e+rvp/34BdD/UZ2UdWgdlMDl17pCuGgwA9erIryoeHbMUUEvHYh8aS&#10;sH7my2WgN+Yg+Lf/6hMMUwNbqFk1WzGWMqPs1CoQvoWsSySQIbQtzW8uzWV0S+9i45bzNW/dKsAX&#10;+eqF24FI7vlJr2f4ZrM4Y8XTdOXUyqsgo7SadvOuHCBmW77UuWyOdV5TG2wrp9hpGy785pUHNhf2&#10;D/aOTAz3DfWyZkWkgeGBYjHaFv8IFy4TSTTCNbLGXU9hdAFhzqQYXZ5dOHz6SCvP2E4vrXF7e7Yx&#10;quPYkom5XFBtQG3p5dLAyFCxGNv7tbsLj0TuXp1xSoA7i0i3kUodOXO87rWbj4A28/eW0msZt62u&#10;owHYdvfa3TqWgJprdrqdxPWFrQLc3ANHD3b1dJOwePr40abmH7NScO8a3CZrs7yUev/3f5RBJEXQ&#10;JtpOVGCDJIOhhqU85PB4KgF431jNTQ72sGiDH4aa9YKkTu2NSy4ZrLu9iRgsctWFqNsVt0JR2hTK&#10;MxtFjJ7qIChcvXqr4yBo7zuyn3uLDuRLN0a7h4fHnnw6XYzc3sRBUEyXo7cyxZsbBbDzYEpwEGRL&#10;Qrh3bb3E6+0dBBRurmy23UGwj6wCvPCV7B12G5lnYgLH1W8Bf6qAxA/jTm/xDuyn8dnBBVs+FWwD&#10;KQ5q4xqxIoLDuYjXhhv0jpAvmbWjf7DHJ3aZFB/N1NPf89yBo9MbK2vtMlTYgrJvoJc1brkky2LW&#10;x2a+Zg7mRG20u7R4k20V2z/Ur3qAYuwDPYBSi8vlpufC6CVT/uq6wzc5PL++id5CUK8X/x5hmvIb&#10;iovfmp5aG1i2HkVRVa+afV4iQww0/TnDQEOwp7WB8Q0zPqyCRgUvLPEUQizx+AiOeN543aXZ0TRf&#10;2kCcAkHhbBQkcZrWuEJfLGijJPPs0ixrZwek8di+wKE2HchOg/aMgCUjmJ25+dRwEnKqF4YTTw0n&#10;CDmRwlACPBwbcYOUnxnuOj2UgFcARoHTg67wqOcg2Cy5HASadwDXAA4C8xRcVgcBfoGLq0XcBBJK&#10;AHygrb93by6iIIFCjQtDtAEWym0cJGZEtTQEP+3/xONHnnzpcebINp5oR10xQyPGky+dOf74EQ5k&#10;5cc3ferI9NTRgw9DB5o6MjV1RCA/MlNtQbTtSPK9NLZLGxwdPfnUGRSTsB5Aff/IUBudVrD7qaqB&#10;kc5+UPKJ/74x6t0pKyE+xO1M/duOg/MR1DGLurxELN9v3m6XwmdinL88YxljvVW/kk8WZ4Ha/DEY&#10;yN4tiWXN5s8qn/Tz4mII3Aquq5I4BdhgLHbpaLUNGDGlOX6o1t+9PGudYx/KCDzz2An6JUuh692e&#10;dv2roQQVm5hV+r0PRRrz9e6T33RvHN3niaE4fMugaUQJGohJYSjxOKrTSILtCdWh0J6Mc7Dp965p&#10;AzppmItoN+/n2/xWswLrG2BlXGVE5bomD45NHp5sZZRafABI3CInCn6A5o49dnBpIQta4u23kCOF&#10;LT0nDo5gDCDC00Abxj5p971dUnmVws4S7+p/5kMvymuLbaBcIrCtlYD7Fge5xWYW0covFu+eOqpk&#10;IygEwsYjU/XA8HC7RLKRRLXySoAZ5zjX9PFjDUbYdkmggf/tdrZTHaLqTXR5iY4fpe9WFL5W8hJZ&#10;m0/8x1ck5xCo5CCG0AoSXhjU4yOQ3EWbxQeEDhJhSGNNOOQKFnmYEyI5SVCk/3S7tDEBhxJ5mClY&#10;7qJ7hCBm5XQt3vpOs0djBN5IvSHP26c/D73Eqyuy9GWJ++qqwONsuXs1yMZ3bS2Irl+XtTHbI56k&#10;mI8LP68W+fvtkRSVKMywMtWm5yI8ybWpy7evG77XkkAhpA0wT2M9tqxr9nfvPzvL5MER64o5mHnR&#10;phxbmbXyUd67GOEebKLiAsMzH7qdSWL27b3//LxrXdEt08app04Pjgw/+5HvaUXd3LsMNT1Y+D6X&#10;yXbg2GGm/1K5iDEAZv7nP/aRdulAcrE6QR44dmRaziJP2MAwZ3mGs4gqsP0I2x2pMrZtAwDcxeCs&#10;r6xxFEoYrpBWDjdhGj+f1ub61RnnDugTG34ljazmk8Xyf6I/flgN++w61Z+gjbkDvKcAfwGVR3EH&#10;9ItHQHaZO0ALxA6IX6A/BlvRsf4EzLL0A6kcmYtbuZBOm0dmBGJPz3ItmPpfGk2YX4C1rnoK3HL3&#10;zGDimaEkK2HxCwwHBXUWPOIOglvrpTfXS2+tlYgXMN1HkhSbg0A1JmUWEnUJTwEgC5sDtnsyHP9a&#10;C7MgHwhgTQ/nCXubeEP4XrP8euJ9p9EALK6MedpmaAl6bNOMGKzCR48/dpAT2SRhLDc2Z7TrRK3f&#10;C7/aE4CbeoK5ZIsdaON0aPOudW7UOlxpLNF76pknGj+ErV/ILlp64wfHPveRDz3/0e898+zT2APa&#10;eMfl6tZzThs4fpRTyFmee4aztDLCW3wEu7Cx6RsUq+X2oM77CIALtILVaEVjszZm5w87CHwZyz97&#10;XQQBzUoRasQdQLxAUdwHFnpgBR9B4HZZTEHRBRdU2Q7fpu/ELp6yziEPawQMLkA8vHsSolEzt1Hp&#10;/QNhH5zsVbvaQ8LM7aMIgkWJ1u1xEQQDFkFAGGXXge54HIohiyCIRFGdCPz9o69998a1GTMI171X&#10;AJjxbTdo4I+S70i5aMuXxVlZbfifWCZ3btXUW7uLr17lvH262ms9ggD8MzhqueTBXiZpVQgE7s5f&#10;OmnlI9ji886soGDsRN+gDK+QGShQnFO0wt/Q4llabyYgeeV6YkMSLtmumnV8W4ImvCQGibfoc2Mx&#10;ekgnav3a5eZCaaCXb0dxF7jdbb8RolvofQ/L1koMrQ1aV3cyJUQX+nMkATu5SnubysWaN2p0atwT&#10;DUEz0PR2QyPWNMjF2hw5fWKzbwjGYQCZD1wEgbACSLxANKIRBNnJgZ5UQTLMUhMEDoSiA/Klm+li&#10;L/ECEkpAvEBlF2oBNX3J+PWNwlupfLaI76B4dSV743ongmAnT8Uj0fZY5v2p5ZWeo8fW+4aBqKBQ&#10;KtdQUdIUZYoaQSA0/EoxVIZlB/AcBWpuPYQIgn2kClxb2RSKoZIE3cLnzb02iiGUIBg8jvdJKAED&#10;BPcCu7785g0AFw1meuMXeodUgVrX5k6f252qAvRv2gA8KuGJ4calxTbqAXYVnljJXxTz7ttvD/Bn&#10;l1usFw5OUr71G3mueu9xdDW3zFNM2lls3p29u9Yul/xOn5Dw5fsoVqbDtt9ufyI7C0ONqtGixcVF&#10;8XUnCSm0fpjSw2GBLV216eJbdIiAaGgTZ8Hg2HhTVcArcw1aWpt0auVPfORFWM4IFuiKxyiQEgXG&#10;oXgs8sRQF1+m9Vzhew/0DySi8Wj5sf74ZI+wEz4zGB/viqZLQhRDFlUMBs8OJyfgEaIAdUwyyoce&#10;MhlXM5yY7orkSpEXhuNTyUipBMXQrZlbHbbBlp6IR6ZR6jIUE11PTo9+/JmTxJfCLCQUQ3GhGCJg&#10;fqUYfWIwIRRDkQgOAqHfjUbxDpAu6xGnGPrOvdVX7qx+8e7aV++sfu7OCts3765+7vYKlV++nfoP&#10;N5Y/eX3pi7eWKXxqJrWQFmNA0w9f0wZ0IsB4mHmkty3uBo/ifDc8fWLLVcoj2zAgPySp7SyGofNw&#10;gYd0rla6tQvneh/qVYsaFJzFTvSO6wGtDE572+z0kmt9BDu3sTkdYgty0OACAyMjLUZOtg4XIBmB&#10;2QJDOG7H+QKYyRBLZstFLyTa2Y9w2MBrB9fU+AOLRaVQVJj424wybu/z0OltLyNgcAGCVowstKYr&#10;sHM1FEPojO4R2stZtzl2HyUp/j+vLr58aAjS7+Vc+UifvGCXVouPa87vu+nS+0ddDlBL/fkP/r//&#10;DIAPX+TtxsQIU1tJ7gdNDX5HAHH10hJy0ir+81ZuQQjwvEsf4PhU39hUXyvCtyJPp01nBN6pEQgS&#10;FWZmLt1RGQA41vfobSth4CAQzmOYnUI/UhTyr9e++BXAkstLpaZqioFaGnw02Gttvv+v/hWm6OGk&#10;MArzTwrgA1Zypam+xEomf2sp/czhYdb0qWxxCmohEhCvFY4NxNEO/snrm8tKCpdLF7r65JO1baFc&#10;zm3kkyQhKBXzG5sTd8+Pz15ODXx9cOgnej7yqXfqfnXO+zaPQP53nuWMP/pzf3WVp6s37h4zfagu&#10;rZXIJ8Mbc2+jeKhfJsR7G6VD/ewqL69nf+1jJ9sr6j5SBT57Z/Vjh4fXiyXSLZzsl/kezCC4Si6Y&#10;JMUfnxBMuKX+pPCX/5+/2VgVYILH3d74tbeh5OW/dfk+cXEABRYeVGMFXIbinc3oHVWgvc9op7d3&#10;9QjYm/jmt67YVZSLO49nEZOA6BA1qsCpp87CeXDt/BtwDm5m4029VCZJYw3b2vziz/80OWTBJBEr&#10;yJlxSkoa2SzugNi9jTxJin/81BgQAcsw61MSc3WWrdi+VK6wnCf+Ofztoo19xL5BkuLBCL6t15fS&#10;v/G//87d2/dWT+YGhw52navlo31XPwAd4RuMgKkCv/I3f2byxHGfrZjAEx6qz87lLAU2CHrLTWwF&#10;aj55bekXn59u78DuowiW++ni9XThVrp0J1O+kS7OpAneLfGX8u2NwqW1wqX14q2N4uWNEht6QOOB&#10;2FFgGyC49g5rp7fOCHRGwEbAgAWWYWsPP7XY1+UcHB6CaKiVhCM7YBf49CuO/FTOKj8mflIKVckf&#10;WHRtV5U3Idwu8DUo8rtCI6Nq0c7WGHsYvc6h+3QEYlPydohPyh4G8xg5fEzl8TBXkj2TsV2B2Zte&#10;/z5SBca6YyAjiK9lo8A21h3nL5k9AeYQPgCSYqJHsoRZcsLOrzMCnRHY/yNgdnvPNbRjzkGdM/Uj&#10;WfvWe/rhFuECrYyVSZsulF/TuOXzK7K5QirPgv71VUmTJmww0MKsSGCzFSRfmrKgCj8MidOsxgrL&#10;+W9KKrXCd1aKlkqNv5pcLf/tZSoLeEIzhEt1fu+9ETC4wNfeuH59vXB5vXh1gzVwiUXvq6n8Uk6W&#10;xGwsifnLOtkXcvjK2v3bR3NqdzzaH4+Si5jUoBT6E+QlivRJTZSpn+SebJRRwGvV83YPyp7721Mk&#10;4Z7P3umgMwL7awQADxLm6gwDu0UObr0kTzRku5qyC7SCHLSuHszcfG5YWE1BJj07FJfCSJINmz81&#10;ZypsMEIL8+JI8mndpXSoCaFDpaBHWeFFChCkcpQxperhuiv5vtHEi8MQDUXVO9z5vedGwCcjOKBL&#10;3ANd0anuqBRYAMsyOM5GCmO/NuaflB/GMD2UTncnKA6CGxsVB4FoQ+ommMmUiLZEUTIHAZ6C33vt&#10;GqdoGh3QtEGNnE1hR7u7rs5RnRF4j49AFQnxLjgHzXYqREO1SnZANFRue16iG9dvykmV18UbbD3h&#10;qed70SaB5d/aBxlm3U13rgNHDmMxA36Xy7gUibZ/lfcef+bebZc/O3OL8NRBlruxCAgBCj2JaG+s&#10;zMaSWNbGLIllbSzlrocwb+8jXoHb67lzY7BxSIAOalF/IgrBADSfFDCeka0Yq8BKQQJ5oWX4wlde&#10;bUyeQwQBUcJNo41ZSSSSkWR3EtqcB7dTNc9PNLobXT2wZO7+7d4Fr8C77cnvyPseGoFqggHhC9rx&#10;xTvvKREEVa8VqYpBDpIccn1llczFTd93I4kCqddgnWDsArfnlg8+8+yNdGkuV4Zf6MZGcTYrBCc3&#10;MOSmsl29PSSWhRYG2gBHC1OKgCJ8a1UCJKSwUoAPDdShFMqSj0B3BTXWJlXIlsskI7iykrv02puZ&#10;9fXsaLG7ezA+MbPj8ekc8O4dgfkB2AUg9D588jipLu5kJGRwNle+viEZwHj2SIFNyKoUNrSQK91e&#10;3fzwwcH2XvFD0C52KyBmD/UL4A4QBwHKkShBMdlwEOAUQFeijLrU1EHQOutwA2F35dTc7cV3juuM&#10;wCM9AltIiHd6tWgA26YoJIKA7lpBCpsYjTGGZh3kI4M9H3cAfC/OU0Aa2RH556mBGDXPD8VJLPty&#10;kGG24iAwT8FQ3NdwlNVwFIUnR5IcRfmc5qXFQXBuMN5xEOz0gXhk2htcIH331sGeKH4B5ylQB4Hz&#10;C3SJp0DAc4Gn4GFc+z4KJvy311PvPzi4USwv5yNHemOY2i6tFR8ndiIaRVH6Hhi8YGNI5fHYfeLT&#10;r5BArAHpvZEKtMKKT0uimySXD3Gcr90LD7GyDksQ507HPbAl7PhAfyLjFdipg2Oncr4r2rcrl9K7&#10;4mIfYSGZfS3ZhxAMyGpnh4n4jF1ADgQxVfVmwS4AbJCQwuc++qEWg4cZ51bYBT77j/971u4WTEgK&#10;QT5EWCstmPBPnhix8ELyDFlUIQW6tWhnCy8MRxVSA3KQGl+ArYiUdM8PRvOF4uuLBBP+67t37neC&#10;CR/hV2C7S3ty5MnXfl0CUD/zW/9AHioiVAfiFM6vFQ91i/pLFh7yElF4fSVn0fUPI5hwH6kC//p6&#10;6kMHBzNF4Rs+1isetUurhceH5OW5nS6KKlAug+ZFTyexI9rAw1cF0EIkoHmnT+feVQGsGqgCvUpR&#10;kl5Lz91b2KkM+6f91KGJvr0GklWuZv5dMhSThybaeAveLVdd95LDQwED8fy9RRwE8AXteHx4GeVA&#10;vIW1qgBdtU401Dq7wF/6az81eOQYnx1imhZyEsclhXT+jbm1jx4bgVqYBMTH+mKuINwvEdwBrP75&#10;dklBE6mTQY3U6rYLewCwAquBS+7NVP5sf7RQLF5bznzmX/wfS/c7qsCOH4pH4wBjF/iFn/up6VMn&#10;SGxxkoeqKCvhA7okJj/fWV0Su0K5/M27qV968WB7r30fqQKfvb3y0SPDWAWgGDreK8QdRjFEgfgK&#10;KIZ4i0hOiLXtn3/yld/+5OeOjE197gsX6g5H61SDDa0C75gqoMCi6PhU79ikJEnix2Qwd/ddqRCc&#10;PHesjarAG9+8uPcXgOTCx87Wf5FmLt3aWE3v/RRPvXxu751YD+iCNy7ealdvb1s//UN9XgvEGIAS&#10;sLHmB3bnnIPI3YxoiOzJid6xpkRDrZgMjSTxJ3/8+3/gRz7O9wdjwN1M0Qp31rIViqFMURZwJI9R&#10;riFk5APlCYXCFEPYAIgk5NslbVaKOAjgHsYq8NxApFAsvb648Rv/6N90KIbetodzv52o+Mrp0lz/&#10;f/nj3/+DP/Jx4AJn+mIksnprrTjdLRhUsvUClUMD9vrlp68t/dKLbaYY2keqgDgIIB7GQZAtiYMA&#10;i/06ZjcpiINgXNKviVVgKG5WgQasYY+GKqDPa1mcBe9+hYCJ4cTjx1pMY7P1RTXzcuN5ur06x3Yf&#10;i1YmZpPEEvrt4qODb4uLfTSUvy1KgBuPXXEOin7MgTWcgwPDgyefPDN78zbIwUOnH2uaesOmee5O&#10;g5bW5rlzJ3/h53/aqwKIbg6Cb86u/djJUdMAvIMAVYC1CvM9oYMkJjBKQVu9OOVgOe9UAa1BOfjG&#10;Uu75gWihVL6wmP713/hXHQfBLl6WR+OQ8vxA4XOnnn385K/84k/dz0XkocqXXl8vmYPgwlrxaVQB&#10;pd8lLxE1n7i62Ha2wX0UQXB+afPoYFepHOUdG9ZoicWcmOYorBbISiAeOIwnACt+9/c+P7uQapDD&#10;d+LAAFDhVrK10nJlYXV4fJAEBCtLVcvB3WUoltXLLsKlap7oUJpjvllL8xmunemByOypwxPsDC2w&#10;3h3vQj6bR2yx7jbbmPWHx/ot77DfLBkgyehQKWo2PMh0bntHJoYZLhDg4c0iTbbblubS8iAppHzr&#10;hpvKd2UypBZXmg7+4ZNicshns7198Qbb+IFBkOpbN06EwsGJSO/LZle3/3/clyMnD3LtxOOgAdyb&#10;mbs3M0t6Yu5LHeF3EUSgr5ZGH9QGEZCkmBcEzsEjZ080Vb9cOENXvEFLa8NH5tRHPjKbKabycLyU&#10;WK6lChpBsLzZ1d1NBMHNjYKPIMCiy0ecMAHSx5FAFS+AixdYlVCCILhAIggurpVQZ6i5uCIxBfcy&#10;EpJwsRNBsP8f8YcnYbqrdGN0djH14R/62GK2lIhFF3OlO6S55FNfLN8hz3U8wgN2Z7NM3kJqrqWI&#10;IBhorzj7yCoQdhCc0IkfymVyMnLBOAg+Np5A1/7mUg7N+m//j78FU2MD4E/rCQga5SICM/gOYQXM&#10;QbAVphC2ELT3OXhX98bEafK30RNRd0D8ido1XC0K3Pbztkt+34+/EAcMbHqCXSAHRRWIbYccZOfD&#10;gAtIMoLHT0x3Rx+QjMA8Bes55yDIlzzCywrI4PMLmCtTatQGUGMeMKsAQMLnBqL5fAGrwG/8ZsdB&#10;0PSheZQbGFzgv/qrf2HqxPEzAwkm/jdXCtNmHQczp6kHLm2UH+8XO8Hnby0/ylgBHAQfIB1RoYSD&#10;4DBYAXMQaBoGgQ2SmTAalQiC4cTf/4f/uHEuolZSkNlj1TAX0W7SEurSxdgIdow3rDzp26gCNDBt&#10;4BFOWohtFvsHRnIutvEKjza7NsLvh48Kl2mOj8W5OugEbjRXRwDF/g8ksfvlIIEtjuyukYOSl4hF&#10;ddXLtdO8RK04EM1HAFbgJ3/s+ySCAFUgEiFBUSUdUb50d7N4bjCJLddCCTyYSSII1B3gC6YlhNED&#10;NP7GYvZZHATFkjgI/tHv3OukI2rx4XkUmxlc4Mf/+Md/8Ee/z7xO51cLOAhsSezSEa0Vn+yXmkc8&#10;guCfX13+6OGhzVJ0LlsiggC1aCFbPqa4XAsmZAheW84RTPhTf/lXqGxgFdiRKrBwf5lgwnppCXej&#10;Cigx2W7iDqoeb+diqKNMPPKqgFfRGt9i+1K3Ei+6n78bgflqfquQjz0z2difvX+uy+7FzlSBXWQr&#10;Vi1bVOwtKQohF5o6Mk08IXvbCxeYPnH8//qzf0ECB7IS/TjRFSWC4M2F9Y8eG9XAgeKxflnASSgB&#10;XyqiA1YJHLB4gTwEwwj8GxczK/JBiKTWC6MDCV5pCiMDCZZ5i6u50b5YqVhYXMms/P6/71mZ7QQT&#10;7p+n+m2WZGLtpfv/KXfyzImf/K///KmBBPrl5fXSgR6Z+C9iFVDMnK2Necw+f4sIgjbDBvcRxdBo&#10;VxRShfHuKDmHKEhZqJiVWiEZRR/XdESSlKiVm9SOtVQdE30rp+606YxAiyNgrAlNyfNb7O1d1WxX&#10;eTqE1rcR0VCLeYlaSUZgbUhGgBmS1fxz5CDQ/AIsRU4PCtcQqQee0jwFLyjXkMs4MCzJCCzRAPjB&#10;F4di/9XjPb/0ZC/bn3+8978JCvzzvz7V9adOdP3Fk8mfOdn9o4cSz47uhtj0XXXHO8I2GoH5TYmN&#10;unF1pshDXi7HJQ2hLAXtLwy8CpSRXfy7xirWlpFtaVpty5madrKWL89nS0QSLm0WoRbANrCcK89m&#10;ixSWciUoPojnAUholrq2/zoJCNo+pJ0O9zIC6LKt0Oft5RTv0mO3wnJr8hK1cl2tLBWszY1rM/6L&#10;HE434L7RoXyyLlWBZSVQF4YV4BFie2wgwl/0g8cHYy8MxV4aS5xDVxiJvzAcO6sMBJ3fe3kELC8R&#10;v/Sd22BTQMezKja2wdFkZCIZmeyKjpCsqCc+3ZPoFv95m3/7SBWwLJ0oPyUtxKOxEiXViUAM+uv2&#10;GUG2G4m2sA7vYZjbf5P2IEzn0H09AjbZvDen/DYE2oTubZCXKEJeotatLI1bms3mjy5cJwUagQMk&#10;kL28UQLCfDddJJ/stbSU2UX99Y3CpfUCZcuXdiVdvp0uXd4oXk2X72QiHMUmNevFi6t5aWPJ1dJl&#10;GlxNQztfJGyq83uPj0BsSmKPL1y6wXIXIOpSLsIyWJbEeaHdY0vpCpnlcW6HXJ2tDOw+UgVwEKDy&#10;4B3AL4AqhE7EZjzM+OoO9cbxEYx3iZuACzt15kQrl9e4DR+C9Pom6VNFF1vP7r3DTg+dEeiMQKsj&#10;sMtsxWVSFBLkWfcsAyPD+AgMc9r4Z4jUxi1NUVuYueldk4d748AF7HPEum2qS5gGPG88lXy+qLH2&#10;h3sT1PARA/zFJkfZLvV1Sk1PTNd/0fGkJFjp/N7jI/DM944zAlev3hQHQaxesspdvjItjes+UgVw&#10;EOAdQOtJBdoQfgHzFIiDIFvGRwB4R1jBoWV+7cp217e7NdbE9GB4a2nwOo06I9COESAR5dZu0joP&#10;Pcq/XdFvKLXG1NTRg0AFw5sNFHmJIBpqZdBahwsQtywp0CQ/bBQaITLJdsejLjtaPCqJZRMkkCVH&#10;mqRJo43VUOBvpYbks7qLzXZJIVbWfqIEiz8Ur2crA9Fps29G4I2VN5EFhxQRK+Ig6BKnABsOAu8p&#10;sMLDSFK8j1QBcxAQy+9wE5LDWxiY2dRRIHG9NlKt3LtWfIGWH6VvoEfWBwcGw9vjzx06emoEgLfE&#10;HQUbVgSzKLZugWxF1E6bzgjYoxXebEx49h7dh23HrrSpI1MnnjgxeXhi6sgBQgbCG6mKbcRaRA62&#10;+MjZZ+Qzr12HYkgcBOvFmY3iXfMLrBeopIZ6KWxIJcZ/KWD8Ny9AuEbdCmy30rJLC+UrG+JowEFA&#10;QvbO7z0+Ah4u8JU3Z1jxLmYFPMeGg8B5CtRNQDlnTvS2/vYR2+Dt9ewz430Jmf3hFkwkouVylBSF&#10;cZRoLvyJwTga9Eoh0pdZ/ewfvWoUcnWHQr6n/V0NuAj9UfKRLRfNQYDB0MjmlGCuuLqczucK8L6x&#10;DY32Gu2dEcPxdba/HD482luzBeRx3WEWORjrrCu/5fMNvT3bG4JYQaLBtHJ1bX1O3u7OGF67Kdud&#10;WO9Lj92yt1u4Np3PYvDozK6lZjNTgT11TRn02iTRLrsx+dGq2XbWRYhzsH+ov6u7y7bRyVH+ycbc&#10;f/jUYf7aRg39c8dn767xCtRsyNDV0w0DMTkmisUYjIGNhWH8kTyTzjdoSQNuwZnp0bNnT4LtO9gb&#10;Z6Gylsu/ONmXBLoVjZAtRQvR433ygVotRh4flEBBCpAOWY0rFMqhgrRZKZRP90k29uXNwq033lxK&#10;rWVHi93dg/GJmZ0NY6f1IzMC8wPlja4X3//85MQoNnKeH+Z8wPKTPeJAooCLnAlyZgW2wcH2XvQ+&#10;Yhv89zdSHz06vFEoc8Hk+5ICBAMarXt/s/wBKIYikVdXCvHZO3/v136rQUB561SD4VxEnqVAJqFy&#10;aeHB2nYD3TfQ3TfY04o/cte3KpMuhI/1YHIrkLHwEaYYsgtvygzxCPAKtEimJERDGti2b392L9AD&#10;NgJVoF/V6/DPIXIwwm3ZtYvrqsspYi8+7AIt5iXaWTKCn/sp5MRyC8XQdxbS5CBYVbZBl4NA8xJV&#10;MQtpkmJPOsSxRjHkaQc1SXHuucEYFENffbD+id/+N1dm7nV4BXbxMDxKh5TeOFC8cODZcyd/5Rd+&#10;+vW1AtgUrs6z7l5Yyb8nchB8dS491t+9VogACIjHIq4ACbMmA+1PREnWdHOj9N1vvUbwZYPlIMt0&#10;dPlWFlLeKkBvq8ub9kipPbbc4OPLGiKTLsIQZ6sKDpm/Oz9z8SZ/wxtksaxvCoXIjUuLYnJI59dS&#10;Wb9hJ6hLek9v7DJJ+K4lkzG2mgK7OlaBR8AqIA/SRp6niDtOvoztsiQ0Xd2+459CuxekHkADsI2y&#10;37CuISF/tVBOLaR4NfxG1qXUworf7l6/t/U9GpkYmbl4S3ctDAz103Pdt5thRIz8Zha4wNiBKf9G&#10;bzc+JjZHNWjpkxE89/GPLubL8AyRX4AcBMP9PXM5yOELhbIYbOFA46WlAV4DkhGxhqEQg0leaxLx&#10;uNYUgxopLOUjl1cL2EAXssXLK9krr7+1ttqxCrzjz/I7LUA0KskIFlI/+sc//iAb6Y5H8uXIg83y&#10;cFdUCpnScDKaL5WvpzY/ON3mHAT7yEFwP517YbynLxFFDzjZF5dCNEIygtEukg/Enh+OA8FFLcje&#10;uXX+0o0GqsD0kSHuZyuqgM9FFP4cSOUS3oFG1kWNg4rKFyQaxZCL3ZIvFN84/xxNHZ48fOrQ7L11&#10;nzKVDgv5Mn4B27b77q+msn4jU05lm88szW9qXiJRETqqwCOgCtjTwlPUdNJ6p79PTc5v92L+3uLN&#10;S3f4W7ORkSjY1pbnJVVxeCPZUnjbeib2bqRSJ588lV7PoEyMTgyjCtS16psY7c1LZGsDen7s8ZOP&#10;HRw72B0rlkprucILE71JmAP0AyUOgpg4CIaSMWz+pCgEZuj8AngKqKl1GZRxIhAysFIoncJBEO84&#10;CPb5A/72iRftz2EY4HzTJ06s9Q7hDABEcjdTImxOCuliD+mISpGrS+mPH26zg2AfwQZzpShcnhv5&#10;0mYxslEokZaJAqSeJGLi73qhDC1zuuBWzG0JJhQS+EHBDFoAsV+LtxBY6BBPzPSXX5+Xtd1g31Pv&#10;fxINgI3CwMjI5ddn97ld9+17wDtneq+PgKXX2mXSThiEbrxxhSTXJD+cu7dgBrOtI2qvW/+wrARs&#10;Cm866gY0aYVdwMcCSARBLMJELjWJmIsXiMk/iS/A8R+OILB4ARpXAgeCSATXoUQlRIggaCpqp8F7&#10;ZASMXWCqK3q0NwoS5UQvAahRNE6Wx4d6Yyf7ExTQNds+Gu3vcdciLimxIECB+c0Cxjf4vRcULSmV&#10;GkPIRlaCpsGECNA6lCy95vwCuxabA29fT1lGmcnDk2x3bizfvr6kHXbe8L2Ma+fYR2ME9voWYISr&#10;aAODfTJ599ef5u3Fh10AoqFWxs5sh43Dj63Pf/mJzxEpQDwz24qSn+rnKCjkyjgO7vHJspqMFGhA&#10;CDQfMVfwNVIoWpsHuvF960QQtHK/3gttolNCO/gvPvVKphjJlCUXT4b1cIGtRIIeFsZsD2Mc9pEq&#10;cKA3ir4DTvCoakAgB4/0OSXoaG/sbH8MhA6VCzdvtnEgzCqw9583D6AHdIwBex/PTg+PygjU6AG7&#10;UguUgcC0gclDEw0mb2/ee3DzduvA3u0UC7sFPhmBYbiS0UgeFZ/0o7GoORF9QSIKLGFS3aykSpwq&#10;P18I3WNNu9b5dUYgElWrAKl3jYbfCPjncrIkhl9nlprNIhw8bR+pfaQKrGEMyOTn0vnlzeJsOieF&#10;dF5qMvmFTP4BSvdGnrRgNgQnT5+oOxbvLOswxoCQHlD11fP85G2/hZ0OOyOwX0dgy8S/K7o0T1Fs&#10;2kCDi7UVPERD/G2FaqwVoiG6sm4f3BDuFxBLEA7CfCokg5CfKu2gFQ73JdhLm0OwpiovqnILepLB&#10;mM+pZkSEtOHAacm71lEE9usj/LbL5dkFWBXjDsA1gF/gVFBgkYzXYBCFtN2/fQQb/OTVxXg8Npsu&#10;3FnLpvMFKaznKaAT3F7Ngbq7t5G7tLx5+bU30qurF8/fqjsUO0KTETdoxMOg8wwnqBChGLDBxuPM&#10;kqBegxpNbasqsIf7J99QObzDK2Ajv6Mb3e63ptNf1QhswyuwzdNe3jl/ejRaLrnw2lw2B8mgTM/1&#10;+AAM8A+7wO1LV1EIWsEOt84u8NhzT2e6ei8tZ24tpWOJ+Mxa7s5abj1fnFnN3lnLbxSKd9dzn7+9&#10;8Z353Nfnsl+9m3krlfv67OZX76Rd4W7mUir/Da25tJL/+oMMbS6lct+a2/z67fXzr72ZzKU7vAKd&#10;V0tGQNkFBg4eHh0b3sgLpVVvXHBydzaKPTEtrOXaHkGwj6wCLxwc+v6jwx89PPjBw0Pff0QLR6Tm&#10;+44Mfe+xEQJ52UgTPn/7ToPHpZWlgB1eFysk/IO7TEbQfotN9WXuQY3ovF6dEXi7R+AhPq5mGNju&#10;Tfc4oRbzEplPoRW4wCf+4+ew7Q3EY+as7YpFxVPgCpqEsFyeBd69BSLktPjQLQh/LCzr7LMTzUGO&#10;b/c97JzvHRoBgwt8+Q++cGF+/cJimniB1xc22K4ubfDPNxYz91Z2yOXVwoXsI1UAaWuzDurbJVfh&#10;Cy1ckqwYWmOgC+Ui2iOFy1Y94CF+Clsbg06rzgi8UyPQ4OHf5XuxNY1hYwd/63mJXBDBNjhEG0Hz&#10;I8zfvvu+yb4nJvqfnBp4+cDAsxN9z072vzTVz182dlH+c0+O/PVnZfuJp0Z+7lnZKLiaJ4f/2jOy&#10;SY0W/uyTw3/l6eGffXrkxx5zUQ/v1A3rnHdfjYDBBVJ3737fkeEfODrysq6Nv+/w0MuHhvgny+ND&#10;w7UUXnuXfx+pAjfXi2+sFt5aLV5ZL72xVnxrrWQFNqi8v50qfGs5z969X7P1YAkIdtFbe5Or7kKA&#10;ziGdEdjHI7DLyb71KwIxYO9v3UPMKTAwPNjGvER+dSFxTJniig9oIhAgFEog+dI0XsAFF2i4E5FQ&#10;Elyg8QISgEBMQSiU4L5GEAAHAyLe+gh0Wj7aI+DhAlihfBJOQ5vVrpbbNxD7SBU4PpiAVfGJ4cTZ&#10;wfhTg/EnhuJnB2JPDyXYYOR434hs54aaCGxrhdYx/JaLyP84vPVjg6NaNAk89E9k+56KTk+dEdjF&#10;CGw1hO+ik/qHRGPCO+5/G6tiQa37s/cXYo/W8xK1wi5g5zp/8QaArZyaKisRBNGIZFCzn6ZPC4qu&#10;XAko2BY1GYVNtW2D1eno3T8Cxi7w2fM3oB++puth1snXdLUM/fAjHkEQ9gI4vD1wIXuvglfIVKTn&#10;zp18SPd651iBji7/kG5Fp9tHcwTaaFRrQA1kREM7ggs0Hm4zNvzhZz5PYhg2QgMA/xM7IAUiCCj0&#10;gvQWRlT+EilggQMWcUBAge2iXnZpAIIFF0BfSATBGKRFnV9nBEIj8NRjx/nXhVe+8PRg4vRgXJbE&#10;w8nTA/GntDD4ELIU76NH8OZ6QRwEK4Ura0USMIinYFVqKF9aFQcBmzkIvvbty9s9Nq3DBvfw4HX0&#10;9z0MXufQzgjsYgSUWsD/5m7fp9wYOQhcoEGbcG9mFWjMQ2DGhtcu3sDm7xwEZuo347/5BYxZKFN8&#10;kCNtivgOzB3APyks5uWvOREoBE4EdRBAMdRxEOziqXh0D3mr6xtc3KUrM8JS4f0C4jBQl0E9aoo9&#10;DsY+UgWODyRQecQvYA6CwZgUhhKUHx9KvDSaxEHQs9AofGBHY+FhR3wILCXuzn91TQIdRWHnA9k5&#10;4j00Am14QQwusB1yMIALDEE01BhdaKO+I3YBksQaxpiUqbIuIbDYHARsgfGyTHIiykGl/NP/7GMe&#10;oKF9dcdB8B56A1q4VA8XYCUsDgL1C1C4sFZ8fRUHwc4jcpuddB+pAk5UfZ3qEvLoKyStWA0wedfd&#10;rJPt9obry6X8xMFR19tUPxlOm41Vzf6Oa2CHA9Zp3hkBfbd3NwxbPQuNTYAWRNCimdAZBkJfle28&#10;D7/9v//zZ0e7HcVQj/gCDvQIyxC+gMF45ORAAqIhow8SriHzC+ApUJcBfIWOdChwIkwrxVDHQWCP&#10;BJl4LBnPPvyVifXX7W2TzeACiQe3xUEwnGRVfBrwnDoLHvEcBBJBQOAAfgFzEKyXr26UXQTBap7w&#10;gW+lCjcDqm6U/bpb6/cpkymzerDNFILHnpmi0DfQ3XonW1ru8jO3hzN2Du2MwHtjBKp9BE2Rg8AF&#10;nvvohxga3uumm2kM+Aiqtur1ho0yPgJSo0l2NE2WJoU8udMiLl9aUbKmSeI0dhXJtO5SqVGGQ341&#10;X6KGgrYh70BpXZoJyfx74xY2ukpm2eKFA+W5t2+u3dGYly4cKHzu1I4O2WPjQyeENPN3PvUKuStr&#10;MHN77Lnu4dFcbo8h9e2RClLh/3RrhYhJ3hPIliFchMcDsmVoFznB/c3yB8cEQvztleLv/Po/5W28&#10;/Ppce06svfClgFno9rUFAgqaUgzJ6qT6q9RUEjVy7E1LCM44PtU7Ntl750Zq55EOTcXcFw1sNXbk&#10;5Ah/ucztZBLL0FQ/izk0uUd1KPbF/WhBCG4Z92v+3hLpiVtoXvbUgS00DjXBzl6sfKxOPf1Y/9CA&#10;qPKzosrX/DDy8YTM3rozMDy0vFRq+oS04iLkYbPH8if/0n/5/mfPMtnPZoon++NS2CxhD6Awly2f&#10;6JVMBG+sFJ4alk+WFfgCXEjlnxqK6y4KCT7ur6dy5wZihULxu3MbX/id/z97/wEmyZbV96IZ6U35&#10;7qr23p4+bY4byxkLiJHBSANCIAkQg+4Fnsy9T9KTdN/lCkmf3PdJ9+pKSKArZkAMCGEfCCEQZmC8&#10;O7ZPn+7T3ruq7vKVWenfb+0VsTMyKytdZVVnd2dMnJrdO3bsWLEjMvba//8yv3rn1t35fbnBoW3R&#10;o3/U3sg8Ea1RBRrPteGPXrGw+cbfMXAFmgrX1cW63QgHFHz2/nrIYwfk4z/2v+0w8yAEAcAAhdfv&#10;zP2Dd0nMzS5uPUoQrLxDH2Wwtjl1lcEzYIDTVA+Qs2VelwBhre99nb/1V5YvuH5w2SistquRlyoE&#10;rXfeb7m+IyAmTU13NOkGbYyeXXcPhp1gyO6Tt+T7y9Ovi+TfvDLDUVQBogu0whGgTzTd0SeURxiP&#10;Bw+nggdJljYQPjwQOpAia1qIZGkHJWh8CM9njhJAnhrNoMY/pWAOmZoQZ7HvToUPpeQsPvR9W4EG&#10;b+bk8G/Ld3d8VQ/S9X2rTe8a9oetNJnSPTuTnVl+W/WD9djs/R4aMB4EEASGKTgxHH3yPQhcxwHr&#10;QWDMJdjPLxRhB4AE8C8AWFuPcW+xz05doZw2FIcVKoYgCmqCJHuLkj6uzXSh38rOHWrjx/VWnzC5&#10;W1bRnQArEMXJVu6NBsUfXQCCwGoDq5/joAq0YjnY4qNwXQp//wsC/itBUIQakMJ8vshOxHj5W3Iy&#10;UAY+ggBqgDZQCZZNgFAgmHyfIKgZ+R27tv/kj//oT/wfP/xDf+0H/vnf/v4Wn8tGNvv+P/vR8S3j&#10;esVcuBUYrHPpDh0Ul8LbV67bLkz83Ursis67XnFmD6ECu3Ga9BwH0ICsBwF6kHgQjMiOfwHZG7t4&#10;/211ZaiBlj94tus22YS2RHryGrP2aro+o4Guzwgg3xT7ffKG6LG/oyDkpzpJtblhre/7NU3eurc0&#10;v8Sivy4wwBsCO0BogVZQgRbl8FwKr+AxSLpYCAJ8Au9nSR1LJEFhB+6Lu2D5dqY4lSny13gMlu+4&#10;YQdLUsC90IQjlALxBzNF9ulsse9MqI9guRQ4vxy8sOzczIUvZ92sb+vgOtfiA6/TrLR568Qzxzo/&#10;v50zL8+fpflnfu+zb83m1YOAhfFbEmKo++vhHlIFuGfjM+nm/PbrQayGS6XS+sVcbPXpdKAHSNft&#10;aw8+gWzgyVaFfDra8VHGXqQuT/x0DMDjfZdOyHzlO9AGqsMOog3QjWWU6g3Kmn59KztUHRSo36UD&#10;fLzAwYEwBAHIv0sHeAUlCHCWPqoEgWkjJEJS2AEhCBJ9gsAd6WQk+NLm+LvI9bAp/sLmqlCwj/aN&#10;t3D9qbH4i0fEoC+SH1tvkYLHhQWDPMLKREIMed71T7gHwY3FUn2CwOQgeG2uKARB93IQtPsUO6QG&#10;+pBAuwPdb/9UjIBxr1dtoD2FgPMqCxhoAoABulnpDAxi5MUcXGgQl7Czwf7i21eEICiJj4C4CdiC&#10;z3FA6IBC+dxs8dWZ4iszxbMzha9Pk0ilqDXs78wVX5stvj5LLLWupVbp7HZ656yg48RIFB+JRMPh&#10;WLQXszVGES5cFQZ7/UZP9Y8LEmjI3dwgQ+twyR5CBfYY4wibekAKxBdyQwxJfCEIgqY5CNZhiCoP&#10;oaPO17Qo6UMCHY15/6THYQSCvo9PWwpBNTBw9ewl7nY1moBDGA920bZUzQU+/RufUV5ACIKceBBU&#10;mAKbhcgUXn2Q/6kruZ+6nP31a1n+uoUruf9wJfcb13I/fSX3qau5/34zd2aurw3IS5spBk4vls+k&#10;A5czztl0L77GZxeKVzADMVu0sCkXeriuwQa279vNhX7vzSsaa4i/ONjnus8PiP1O722aesDE5PKW&#10;Du7C4VFNjX1IoPfekr5EvTICnZLxHjBg76NVhYCfY9Wy7OrZy/RRQxOorUDXx0jNBbBYOpB09iUF&#10;+a9hCjx/AaED2P/SwfhPv5T8jy8m/r+nEv7Cf3gh/veeS/7ki8mfeCHxN59NHB92efGuC/x4dZgM&#10;BzWw7DOj0ZfG1hLiZb3u+9gADiPOvp3r5ThQI/e9pXPUnPns5zGk02QEFNYhBUEvqQKEGPKnHrCx&#10;hkySYmEHcCI4N18QzdHQdY23pkFF/A0ad+VaMDS7Yr3ja4IEOrlg/5z+CDxGI4D94MqtFb7AqTrR&#10;0gR1wwOoPyEcQet74yHU749/eWBXLBg1cchYecuGhZPGGLZ2TvZjouGHzfYYPbB1FPXYsLHFw70k&#10;CEsQFI/tnhyas5du5POF3dvEiSCZObiOI2K6VnMBeYXMX7Gk69BkrYmkPYQKVAgCYxyhHgRukmLj&#10;QfDicOgoMTo2fuuM7+/sLN/dPSoIZOMHuH/Fp3YEHD9NYEehBXjACVURyUoT+MMMsHxPDQ9SqdhA&#10;gxgVNYdaZBN+/ZVLb8/L+uT1ucKZ2RyFNxZKZ+dL4vZsEqf5C5g6aQ1RU8/N5VnYsL8zX+TcN+YK&#10;FxbyfQ8CvCvlYW3fyei9NkcKuuKbZuHXO9vwhISjvbyQvzSbLQ2NyPRcKgtBMLmOoU2suQCxqi4t&#10;5MlZTBqCJ58gWDn51SiG7c6OGJk33RuEtBMtrPMZvQ8J9M6vuC9Jr45Ag99XE4Wgyn6Q27t69opq&#10;AzW3qsaDLcaroGVTvkPNBb78h58ljCBLlOeHxaSJwnNDIa0RfNsUwLopsIaxBTk0ZGqwfBqWc58b&#10;Dh8ejPRDDA2E5YNJpoYXhkOM0pHh0HPDEg26d7aFwFWE2RYpb4sUt0QE/okWN22YeJHJWwcGwpKD&#10;4IknCO5lSlfShRvp0q106Vq6aAtXlwo3l4gyVLiwSOWGG9d0hsZ0rkC4r1a7Ss+GvZH9C/VHoLsj&#10;4DoWrtZpA4Wg2mJAaQLNVebvjNAC+s/W41U09jiw5gJ1csUaTLsKwl2JchtbKCURTOPOUzR190H0&#10;Rm89yprkf+kkEQYZop/7jc/8+n/+jV/93S/pcA3kDhNwkKPrZzyooY7/23//Y/6uH6XUQwTBaNSZ&#10;iDqbIqIYTsSCm6KSy2siHmLfFAuS0WtbXGo28n3tEBJYe8aBjbzJ/rX6I/CIR6AF+rM+oV4LDEze&#10;ktQkNcAAtgJUNl3ru+qCl5ys8ZCouQDxXoQgmM27hTlCo+I3KLnTiIvq0gHzwheInRO8gBcyVQqz&#10;hXfmhVx4fQ5nwoIlCEJ3bzzip/GILq8EARGZXp8vwaecnyu+0UsEgU09QMG/29Fav7jIai5AUp67&#10;mfK1TIn9SSYIbi/ldg6AkgUByuKhQDLksMfDTopk4IEAaUAJqjAYDlK5YS/qI7QW7EMCG/aU+xfq&#10;iRGoazFQI1ldeCDox5AdE41YtAENM2CdCJbmFvhnK9EFdMXfYqzi5IPbfoJAmALoAI8X8AiCiCDe&#10;w6FnhsUw3hSEOHjXWPTocEQIgiExiuoTBJYgkFFSgmBog9z3W/kJhD5yOWSmZPIPSdnbI999WvdW&#10;OumsjSoZhB+W1TLL46jzhHsQ3M6Ur8ILZMoQBKZQdAvp0vV08fxicaMJgs5Afjlr4/SVzt6t/ln9&#10;EeixEWgBGFCJVygENY6FJCZYGY1YwxC1vjWFENxkBL/7x7ZPtWpSaoDgQoOG+VYWwJjEyz/9rtH+&#10;9q0L9uS31LhTJtD+OpnKdzyGZCBkyl+nPIStSPXw+nXWxuu0Ht5QvL3x3UIEbImFlBfYEgtujrKL&#10;EkTNeCxIbM7tidCGEQQdUgNyh309oJW3ut+mPwLVI1DXsXC1QfLzBdWJCThDgQH8AjTgoOOEQAuo&#10;adE1QMH/VswFCCYIF/D6vESGB/CHKcCVgIJxJRAfARMg1TAFQhCI+4BxLii8BgY+X3pnrvDabP4N&#10;CIKFCkHw1L4Wb1+UpDskaHh1Jv/arHgQ4Fvx1I5GzY0rPfHW+asskjGke5IJAu4zGiyTlDkVCkAQ&#10;uExB2EkGpQY9CC17KLKBBMEjshY0qkRfmeh/AZ7GEajvWNhAG7AKQT37wcrc74QWDUHQdK2vl9IV&#10;fyt6A4GGgLKfx3EAD4LRyPMjES2oK4G6CQgvoIUhMYxXD4IXhoLsuEbT8rnh0KHBcJ8g0MEXDwJG&#10;aTQCQXDqkbiO9+QvT80F0rdvTkTFkO4JJwiEDlhyPQgsU4CJBJSBEgTsuBWs35PafXCz3Tu7Cp+P&#10;XfuG17jv3DfcYG/xc9aZ/P2z+iPwKEegA0rO5QvAkqsijqhjIdvAyLAWFBho3Vyg6TgoeHD6/DVp&#10;6eZTqEQTahQeR6Opms3FwD3lP7/OSW+b3lS/QW+OwMEDEn4YcwFZLYfXBcsP/diP/Vgv3PydpXyh&#10;VN4zGIFi4+eBv0BY+DUHXiASdLj5/anQQCgwXyh97vc/W8iX5meWG4utDkWtJLOPRENDo5IC697N&#10;mfRilp0feb6jLJDLmTK9Id7QSIxCPpsjCMXU7QdQlW3sC0vphXRa/tbZk4P0HJ6fXc7nNtyvshde&#10;lL4MvTcCEsUvFU0vZNKLmTVKZ2LwdaTuy3ngyaoayJ5eWBwdH4vGopM3JXthNBZLDQ+0+MPhjtC5&#10;G3895Gc+Gr98f2b8+InrS6WlUuBmpsiiBX9nKSyV0mWHHATwAvlygJTE8AIU7lIzX5QacyhXkuQF&#10;56az194+uzC/mNm0mMrGgvtm1jiMj+PpOOOVJwcGduzafWDvw1zpEu4D5eJnPvNlUeNiFweyh9Vq&#10;7+ncZrJTpbcl1PHI7t2lweGbc8svbxvo7lCsi37RmYiRYDkBHeB5EAhTYCgD9oRTTgXLcAREqO6s&#10;81bOUj1A91ba123zcDLzcDJ98e2H7MvLAScU2XNkB3tyMCHv9EK6+T6vbTJ1dz64HcvWP7E/Aus3&#10;AhpJd627by73z+stlGtptcU5gQHs1pa5gJ7VirkAHyV1HLCuBEIZwBQYgkD8BZQXkIJwB26sITe5&#10;WsjzIAiqq1R/2xxztsVkKUhh68a6jvf44Ku5wOyNG0++B8HlmcyZ6fSZh2kpPEyfmc64hYfpC9NL&#10;r0zKfm6qPUvgTp9ux2HBvUDR5sLoBLeuzqET3L42H4okUAiOvXRofPsm9saCGfywYxk6ven+ef0R&#10;ePQj0PmMuNLUV6f/ARN+eJ3MBd58RyLQVTaTRFb1IZcF0LSy1bZH/LOWQej8vh/9M+uqBA5+4zgW&#10;JkLOwHou/Loq80Z0puYCJCxeJ4JgHRfZnQ1P2HFMqIlAxAkWyvL7iASc5dKGO5asdSKu+mWnl/IW&#10;KkAnYEcnaKwW9LWBzt6f/lmPbgS6M5t1bDbrrPBBmLwl1MDErq06Ju2aCzS1y1FzgX/xP17/L2/f&#10;+8nT9376zL3v+283Dv38ted/8frHfvn64V+Q/eO/fI0a9o//ynW3YGqO/ML1P/+rN078lxvP//LN&#10;T/zXW6cfdI5EPron3v0rn3uw+FtXpv/b1Zkv3Jj9neuz3b/AY94jqsBbD9IL2e77VvSQKrB/NH5i&#10;U+roWOLIWOLEZlPYlHhW/hk/OT7w0kSK/dhElwkSXgwNKtKdrYVUWugEq6kFqcGkXwzNbdYdwfq9&#10;9Edg/UdgDS64PuGY0Vv4HbVyN8oRpIbcj8ZSNWXQuIdW0p+qMcGO7Nz3HN/2Iye3/tDxrT/3Z3Zf&#10;/Et7X/+ePb/73Xsv/MU97L/2XXsu/eV9VP7an9/LX/Zf/+59cugv7f3l79pz5nv2vPHduz/5bbtO&#10;bu7FhLytDHJ32zyzeeCF8dRzm5NHNydPbRITrv6mI2CjGZ6/eHUg1v20fD2kCszmAlPZ0mS2NJMr&#10;Ty4X7y8XZrIlqcmVp3OlO5ki+4PsRkyNXUqO2XyRZNWCBgxCXxvofwsenxFo/s6v573UubqfI1gn&#10;cwE4grqR4S0p4H5PPP2m8nnppyhe8TaUyuXxuPjLDUeIKNND09N6vret9q3mApGH62I+2UNjrYF+&#10;Q04QNqCqEHAwuBV3nZUEW6tj2FG7TjiCmnNa/TI2ZhCMNtCJNB3ddv+k/gh0OgKdReOovZobcK4D&#10;IVYzF9Cu1slc4MqlqySQlRBD5CCYkwQEpiBhhTSgkBtiyBdriNBDVLo5CGYL/RBD9lmfu3DtnTky&#10;OOSuL2TJ3dzBO/AEn7LpRQmnffHS9fXwHushVUADLG+KBtgpEGtiU8zUxJwtUbEpNWalPSRwa+9c&#10;q9qA7a0ug/DMiwfHt4+lBhPqidDf+iPQkyPQ9tte9y46JhpWmgsoErDe5gIpkhEQYshkK3Y9CHAc&#10;MMl2xXHA+Ato4V2jkWMjEUlkPBwiB8ELI5FTQ8GDA5J7pScf6EYLFQ8GxkLFzeHyYLA8XO6rAlXj&#10;P5N9h39jLhDtPj8Q6KGZVXgBSxAIL2CYAlMznS/jfbthBEFl+Ntciq8C5nf+I/czCMFwfPfh7cmB&#10;+vwZjk+HT0y0sm/0j7t/vadpBDqexasGSQ0AO7EYqO9SWGMu0NQeUIVpJQKxmgtcvmj8CAxy6UUN&#10;cpMO+EMoKo9Q400gGQrAQdv81Dx575Rj0G/GJ1zIB/PZUCEXKvZVgarnbM0FZm/f6foL0EOqgN5b&#10;MOCUzK8iWA5IgWQe5YAQBJ18F9YyXN39aXauDeg9KINAYer2VN27ItDhtXPXiE106+rshbcmG+yo&#10;C2sZl/65/RFoOAJrfdW7PrwrzQVaTDxICoOmwuw7sJc2p89fJRbqpcXC1cWCLVxYKp1fKFxfzPOX&#10;MpFSpWaxeH1R/ik1S8WL7IvF28tlUtA2vdaT3aA8KUHhSqXSr//el/5/v//lr3zha7/9x6/oLQ/k&#10;Dsuht7domJ2neXOjC9y63fVB6CFVYCQSGJdcRM4mYzYCLwBTQCIiaiAIthJ64rEkCOwj6+YnklQr&#10;NQAAC53UUCo5mGzsENFK4NWuv2T9Dp+iEeiiuQCj1v4CYCUs4XcpbMtcQFGBxskI3n7zAm1IRgB9&#10;SS71LXFJnCYF0qfBaZoMavwVctNQnOx82aQQc6jhs7Y1HhyL9kMMuT+RO7fu/s7nXv3dz7/2+tff&#10;/MxX3My/qeVDHC6eedr1AAbh0PskJs2Dm7e6/knpIVUAN4EpGIFcGccByxRoDQTBvWyZmJ0Pljc8&#10;2m43lfUuaAMN0q1qQrb+1h+BRzoCXXjJkb8yo7epDaw0F6h1KWwzGUFTNkE1hquXr5EvLRUJEX9Q&#10;4qKaDGrESq8UggH+qTVSMLnWBkyzxDpQv4/0Hejk4jb5b/ijV1bblUR4mrfLC2e5/aknWxUwhJnQ&#10;AUUTqysEU2By9FEQgmCjt44v2fGJLd0hqsDbX3277t73MmhpBPuN1nkEumMu0Dm60Myl0EQXaDrB&#10;6yC1bi7wO69fvghBsFR8Z6FwaalIQXgByaAmBXYhCCSnWuHGkpAIeoiWlxZLtzOlPkHAaIN+k2gA&#10;RrzBvs4vb693b80FasNcrlnwHkIFxIMgHgI0A1KTgt+DIBaEHQBMezQeBN2c3LuzZqr73FsJh8AX&#10;sJXYKWt+r/od9EdgbSPgz1LYLjCwIsOhmguo8aAbczAVbUU+NRdorDfsP7iXNg+uX9/Ch8uA/1sN&#10;UyC8AARBPLQtboLqm5od5sumTMF4IrxN2ARnLOL0cxDIqu8jly020MrTeTrbqLnAm++4uTe7NQg9&#10;pAqki2I7s1QoQwIsFURNXi7wzxI1HFoslBeLUuDO3/uiWJGs89bp/N/8s7VO2kCnAq/zOPa7f+pG&#10;oINcw3XGaA0/kxWIgqsKDIsq0IG5QGMzwzNviLkAq7RBC/6TRy0Y8DEFElTfZQpMAYKASPsmy5pQ&#10;BvFQ2QCg/a0/As1HwJkQvfZJRgWIJ4GJwMNc+YHxISSwILvWEHMQZ8K7y+UHWZnwFjRLwUZuXb5g&#10;J7/7ZCqCg8BqN90KJLCRA9a/1lM8Ap283iuHq4poaK5hVzpYyVBsjLnA75++Ai8A8i8EQVqcBYQX&#10;gALIBC6myxQsZaCuBFAGlzPly0sQBLIEeopfmP6ttzECajDx5rknFxXYmgjuS4Z2J4M7k8F9qfDu&#10;hENhLzUJZ08ydGQwzL5nIMwoYK/bxshtdNMWf9Ld+Vx6NycXBf9sBfxvxUVqo8esf73+CNTTBarq&#10;2tAGNtpcQH9T967CETiwADAFUnCjojlbowES70r63bjsliAweXjFg2BTrB9iqP8DaHUE1slcoIcI&#10;AsMFlJbyJeEFhCwILJccYQ0gCAolkICFvDRodcDW1m5DFtld0wZal7ZFj+q1DV7/7Kd9BLpkOdj5&#10;16mxS2Fb5gIaRKixuYCq4EQXUBYA8D8ZDooHgccLqE8B/gLsbhtTIwSBScj7tL8x/ftvZwTUXKC7&#10;W+c/tu7KQW8L+fJ9SAFcCrNF0hE9VIIgV3YJAtIRLZceGoLg0WytXbnN7EFtfAL4GK3iSehKRlyB&#10;/or/0bwb/avWjMA6mQu0DgysMBfwcwRtmQvonTXWoTWYB2gl5KYkTsPtWTnNbPnV6eJPXc6y//q1&#10;3P9zNc/+69dzWvMb13M/fTX3qau5/34zd2Zuw92k+y/tYzsCai7wc7/xh128gx5SBbYmQhAEcAG7&#10;UmEhCGAKEs7eRJAClYcHQkeHIkoQPFlbG9pA3RtvHRJ4ssatfzdP/gh0jC7UPbFO2MGB5n4EOs03&#10;dT5UYODSpWt4QpNl2U7s1xe8ou+HLr9Zf6LCcvn4cD+2wJP/PnfrDtfDXKCHVAHAf+NEEBAPAi2U&#10;gy5BgAdBUawFN4wgqP/MWgMGuvW8W+unPZmaftFau2i/VX8EGo/AWhVct/eV0QVaBQZWNRdwXQq7&#10;HV1AATncCHckwmIrEHWwD2D/c3uiP3Iwzv7xffEfPhBj/3N7Y/zzhw/Gv2NP9If2RT+xP/andsf6&#10;71N/BFofgfUwF+ghVQCCwPUg8BwHagiC25niVGYdYbTkQM0Psr1ZtvUHuaJl59/NDiCBVkwL13Av&#10;/VP7IyAj0PGCvmr41kA0rJawOGVcCtfJXOAPfvePJHGaIQiIjgpBAGXAh4uaqeWicAeZonIHUsgR&#10;RLV0NwPvWex7EPR/Nm2NQNfNBXpIFSAoh8sL4EGgrgQJRwopYQ0OpYJHBqSyrfF6RI070CFa0gZW&#10;2Ap0cKFHNCT9yz51I9DSK91sVOp10how0DgCcVvmAsoRtGIuoN7eWAHKksUHaZRLpap8CtyCHtVE&#10;hk4/xFCzF6F/vHoEum4u0EMza6NlBMeCRtTOw5F26VVax8m3yaezKbaP2WArK/7G+Yq6NEz9bp76&#10;EejST7X+Z6ElbaCZS2HLyQj0WTb9AeqvD1LAOBO6IQU3K1NggqjyVwpRcTiU+IPUxAhNKOmI+iGG&#10;nvofTHsD0HVzgR5SBS4vFM7MF87NFy/OF87M5aWwUNTCuYXiKzN59nNzG5nButNpv6XvVN0H395C&#10;qgN2oL3Xrd+6PwKdj0B7L/Oq1+mSSqH9+7MULnXbXEAv8aW3r94xvEAVUwBlkCvDF0hONUsQLBfv&#10;LhfvLZemsxJTtfOR7p/59I1A180FekgV2D8QfHYw9Mxg8NBQ+Phw5NhQ+NBgiAI1zwwEXxwJvzQa&#10;eWaoBzwI1vc32/oHtFYOUIGn7xfRv+PeHYH1NRdoQeFuHHawA3OBxgmLNQIBweFdgkCfDKqM7v5/&#10;1j60cj8HQe++x70qWXfNBXpIFfAPuGQpXLHJIrirS4Rmj7jjOb/jE92vRV3BEsmw31agLiTQGPxP&#10;tuA61WxM+sf7I7DBI9C6clwr2EpzAVpYl8IOzAUa37n++q5elrxEFYIgFtzh0QFu/EGPMtgk0QYl&#10;LqEQBP2tPwJtjsCpZ/ZxRreiC/TQK3hlsfQ2BMFCCV7grbnc2fmCEASm5uxC8dXZAvu5uUKbw/Wk&#10;Nl+jtvGkDkv/vnppBNZg/1+1MFitn+bAQB01QjmCqiyFranImAI0NRegZywHbYghLagHgcsLKFNg&#10;nAse5gL3smUIgoe5Yj9JcS+9uI+HLG+FviLvW5eSEfSQKnBA6YChELzAs0PhowPBQ0oZDIUgC2AH&#10;4AgonzoqqtAj3hpOxG0GHKx7K01WQp1ZCbTyIXvEA9u//BM1Ap0v6KuGYQ1Y4GokhetS2I65gIrU&#10;GFpTy8G3z18tahAhXyghObmmxqgyWEQDgvYJgifqxd+Qm7HmAl25Wg+pAkxvdoYTFxsnwA/FDcul&#10;vxk/5daVu2/YSWfTbffkavAZ7UMC3Rvmp6anx5geaoAuNAcGah+wPwLxOpkLmLxEnr+AuAmIE4Fk&#10;IYIpSIQ2x+Wv60EQD26N9gmCp+ZH2O0bVXOBriQs7iFV4MpiUQiCuYLrQbBYvrRQhBrAgwCy4JVZ&#10;2Tn6CDIU131+GzEd19cG1qKjtOJt2O3Xtd/fox+Bwycmdu4b2Xg5umM52NjTrqE20HVzgVagNfIS&#10;ESZ1sSC7vyA51UyNWyiReIVEa6VMcSO+Jhv/9PtXXO8R6KK5QA+pAgcGI/ACQhAYD4JnBhxlCp4Z&#10;Dh8bjrw0En5xWMgCcnyt9/j2Uv8rb7beV2Nj8ZJeGp++LM1HYNf+UW1EoeneZfBgvc0Fmt/9quYC&#10;E7u2crYLDLRsLtD4gjYv0X0Tc7BiIoB7IdEGtUbDDkqhhK3A/Wx5Oie5WJvfSr9FfwSqR6CL5gI9&#10;pArABlgKwHoQGJ7A9yNZA2u4sW9RF3/Y7rcsvZDmFmohgb4SsLHP9XG8ml3IUmhl78V7bPzDbwwM&#10;rFBHqjiCdswFNNFAK+YCgXu3yKDGvtukUjucCu5OhfkrBVMjsVNToYOp4IEUxEHfVqAXX7rel6mL&#10;5gKhH/uxH+uFG76zlP+185PXF/Ov3E9fmclcmM289SBzZip9eS7z1sP0mcmld2bSr0wufeX2wq1z&#10;Z9PzC+rC22DbtEWc7Js20x608fxMOp+rynGgQUEbXWaVgwYX7SJ64ST5iCeDs1MzFWFWKAETOyca&#10;3y+fsEg0ND+z3AtPvC/Dho2AvBWOxM2duvPw+js3H9ydeXB3zvyt7JnF5eFNg7euznbwevBe0Xl6&#10;cZl9xU2hype6cKeyJGjYTyNdoZIG0EoyMDwQjUXT80v5bG50Yoy1Rys3zgdhaDTe+Ec08OyRaHZx&#10;6MAz4YGhO0vFszP5XKF8a7FwbjqfLZZvLxXPzeSX86Vbi/mzD7PL+eLthfy5B8sPL12YnlvIbFpM&#10;ZWPBfb6feRfGrt/FEz0CUwPlpeipZ/Zv3eyCf53dbQ+pAlsG49+4a3jXUPzoWOK9W1KHRuM7RhIv&#10;b6WQODY+8Kd3Dx4dSx7YlLr45pn7D2Yz6XzNtF1z/11SBZrN6KupAnx6uwpgRKLBUiGjq5mqiCW+&#10;2+6rAp39Bp6Gs3QOSy9kwJZET13xcjJfjW8fzeeLHViTNFQFVCNeO0iGKtAsFdkqvzjufaVTTz6X&#10;Gx0fQw+YmXy4Zdc2ZvdWlg18c/iwNG6ciw0m3/Pu3MzMl4tjX7m7/Nr95Tenc1+7v/zqnfTpGVO4&#10;nX5rJv91KWTemslReOP24p1LFyK5TF8VeBp+jN29x/K1MVSB+w9nv+XlF9bSc08RBO6N8Nkokb1D&#10;PiBVXxB0e+pOHtlIZ8Jmn7Bmx9fybKrP5XNmIix1VcPonnj9nh6DEUgNJh+FlN2Bx9ZggbiqAFVZ&#10;CtsxF2jAEYTu3oi++vnxhXs//01bfuqjE//qwxMUPv1NW/7hh7b8/DdvZf+HH5a/n/7mrf/gQxM/&#10;841bfvojE3/n/RMnN/XzFD+Kd/Pxv2bw+H1uYu3RBXpIFZAcBHP58wvFC57jwEUv6JB4EMzk35gr&#10;nlss38l2A2+s9wasSFK8ltekyzpCIhXuJuGwljvrn/sYjoCbW28w0UB24P3Gyfc6vO9uKa9N+1nd&#10;YqBeBOIFbkcDDU3elKBDrbgG0EzNBRoOozQg/DDeAfOF0lKxREFcCfAXUA+CAl4DplAKiJdBsdz3&#10;IOjw1eqfBkY8bqDiNW89pArsHxB/gSNmV8cBNwcBIYYGQ8QXeg4PgsHg9lgPySzj3+VJf5VH2r7/&#10;9JrfjSehA+Bc/Oi6bBX/OA/M3qO7VxMf+mB97qw7qACxeJqLt8rPpLFLoXbbohqkBErjZATaIT4C&#10;k9ny5DKrF0lNhL9AxafA9SAgHVGJfTrbjzbY/Nn2W6w2AhgKGO1TEmR3vLXw6+q47/ZPdAMKBQJB&#10;fvb2V22AcRNzSL4pxpSvVRW+fRFqzuhwnu9GwEErCcTIegEhax6fnu4APUC/73y4mzrR2QZPqt6g&#10;c1hyMMGOWcDKnfp1epxrwPb9EnVJpXC7dGyWwg6SETSGEHSoc3duHRwI7xsI4yxwZDC8OxmUgjgO&#10;hF0PgmTo0EDoYBIPgmA/2uA6vXtPQ7dvPXyL21xjMoIeUgUIMURAIQgC9rfmvSTFJm3x2bk88YVe&#10;nyu8PVdAs16np9tVgqBbMrrGz3xc+okH2x1T9AD9ZLfiQedv0+6FHov2imwvzS1gXuqEoiv3TLrY&#10;Ikje/v12ZxZvSaWoDwzUEUA1gM6SEYhStbptgQ71G+9csYGH1fjJBlTV9QzLGvUNrpt9rf1B7p/x&#10;lI5AV8wFekgVgCAgspAQBJp6AILAn4NgJPz8MMRB6GPPCRiyMVurcf06xA6a3kQdJ6im5/Qb2BG4&#10;eWVGzcKvnr06eWsSLvzc69fOvbbqTssLb00+vN/ET/WxHuHU8CATFfdYd1+vW2tK87d44TX0U1eN&#10;sFkKOzAXaKA2KSrwxTNXZPVi7Jxew85pXhKqaU41ar4+k3tnLv/6XJE2FxcK/RBDLb4C/WYrR6Ar&#10;5gI9pAq4FIBPqa+dYY39fIukeQc+UT32kvX1gG4+kMlb95MD8dRAvJudPlZ9PdJfRHdQgZbMBczq&#10;u87nMhhaWelmKRwW40G2tswFGjRWI03ioprVi6RSY39mKIzBk+RUG5a/L41Ejg6FXzArnEOD4T5B&#10;8Fj9mHpU2LWYC/SQKnArU76aKd5aLt9Il65lSvy9nS4Ry5vC9Uzp/GLx0lLx6pIY2rT+o23riSUM&#10;r9zhVufjsxasoK8HdPgcGpwGNrB520hqML7a3v1L9lKPOj+t02+n6Y22hO037aV1L5o62kAjjqDr&#10;5gLcinyX3dXLykWNLny6pCE1H7d+iyd8BDQv0VrMBXpIFdgcKY9HAqNRZyIemogFSeRFCq8t8dCm&#10;qDMedUjkRbKvLfHgYOSJ//3U0QM0pkJ/W8sIgAaXS8Xx7ZtW29fS+RNzbo9bTa5FpVg1YbFxKewg&#10;GUGDsVIM5tdfuYR50yuzeRgBbJ48gkAsn9ghCF4zJlB9guCJ+fk8qhtRc4G1bD2kCsRCTjIksbjj&#10;oQB/k6FAPFimkApLPWjbYCiQDAa+4dmNsxVYy8jWRSlb6LA+HpBezKYGJTpyf1vLCGB6iQHBavta&#10;en4sztX5qSnJvS730oorYCsXbn0l3RqV2Jm5gNqgNLWyPCAO0iG4ACEIhoUpEIIAykAIgvDR4cjz&#10;w6E+QdDKY++3aTwCai6wlkBDPaQK3M6UrqWLtww1oLyAUAYUMmUlCC4uFa6mpbCxr0XLy/GWG64u&#10;f58X2Nhn27/aihFoOr11OmZdAvPWoFLUjS5gXQr1vlo0F2jaWHWFn//Nz9QMl/oOYI9sE631mYJO&#10;36j+eXVGoGNzgR5SBcZjQXiB0UgAOoACvAAcgRagDCAItsbgC4IUHpNXoE3VgOABra1jHpPb74vZ&#10;cyPQPFJes1B6PXBL7agUtT+ojTYXSBfKeBDAC0AQnJ3L8dcwBYVX54pfn869M1/As+C12fyF+Vzf&#10;g6AHXq3HW4Q1mgv00LRqCYKEIQJShiCQQthJOOWBUGAwEuSfMAWtQHOdPdV6oQXamdHbaVslYT+I&#10;UGcPrH9WOyPQihNBW8vidi6OkVx3vjZr6aexS2EXzQXUSPPetevqQaC8gDgOCFMQeXFYwqeKB4Eh&#10;CA4PRvoeBG29S/3GK0dgjeYC3flxduXB3DKOA+JBkCmLB0GmDEGgrgTX08ULxoPgylJhwwmCDm+u&#10;jYCDzfWAjlWMDoXvn/Zkj8Bq9m6t6AqrjUy9DMXVbbukCrRneF8DDNQzNbAcQVvRBZQCaB6BWCOl&#10;esFSn+z3qn93j3AETh2VRH0dmwv0kCowkRDHAfEg8HgBlyCAMogRmzOEB8HWRPjxIQhaeyua6wGt&#10;9dNv1cIILM0v9biFfAs30XkT60/YoIt1sxXoXOzaM9tVKXzaQF1UQD0J7dYiLtJ0MFWv+p5fOXvq&#10;f8w993vzf+mPF57//QUp/NE8hRd+f+H7Prvw3j9cePmPFv/alxbPzG+wCVT3Hke/p94YgdMm/LBo&#10;Ax0lI+ghVSDqGDrA8yCAF3A9COAFwkHXg8C4EqzfyK+VIECythbwreoBbXW6fsPT7/kJGYFHNN93&#10;65e7ln7qnws1QATitqIL6KvQYCTVMuOHBiff+BND7D//EfkrhQ8Pvv7Ng6998+DPfWjwq9809MWP&#10;Dv7ENwweH6oTAekJedv6t7FRI6DmAmTF7OCCPaQKTGdLU9nSg2zpYa48mSWpV2kmH9DCdK6S1Otu&#10;9smYF9tIMtRq/OMOnn//lKdsBBpTAE1XumscrbXQ/P5Lt91PM2BAOx8YHuyiuYACtnU2yxgEAuQm&#10;ML/uJ+Obtsa3o3/6WkfATUbwuKMCdhh05gsFnJL5gVDIUyqXQ05AQbRVf2NrHck653cyDVd+16v9&#10;wvtOg+vwqBp0We6jr1Wj0yIGvg4PaS0Lep84rUcXWHkPDc0F7t+4wxktoiaNzQW+8uoFujp9/poG&#10;FJLUA14BQvUZpgAA//RJREFUDwKpEQ8C9vzF+X4OgnV4157WLjszF+ghVGAsFsQmQIIMUog6m6IB&#10;duNMGMBKYBvRBgk+GHW2riE6cNN3Y0OSE3aoB/STEzZ9fKs36C+83LFp6k9Iu3U0p1jLFO5/uu2a&#10;C3CuBww0MBeAI9CjLapKjUGUk0cEFYDQJJoQLgPPDIX4S/kYEYfcGnwKIi8MR/o5CNbw0+6fWhkB&#10;m5eoA3OBHlIFLEEARwBTcB+CwGMKHgpBULyTKXIIgmChIKvtdfxgdevtqhMnoAM9oA8eduF5lEuF&#10;LvTy+HfRNODgOt9il1CB1pMR1LmfVc0FbNsWUQFtv1rjr7x6nqMQt25AIa93TVXcjyy0zm/aU9p9&#10;x+YCPaQK2EenAblcgqBcDgacAv5DhApzAgVDqp1cjYTrnadff/ruQA/onVt6/CXp0wQtPMO1+BO2&#10;0P0jjS7QEBiwLoVdNBfQAZEQQ4YOEF6AEENzNgdB4fV+DoJWXpp+m5ZHoGNzgR5SBUai4jS4GWog&#10;EiC84OaYsykmcQYpQBBIOqJ4iICDFNbPiWCV5IQdr8v9J/b1gJZf5/VpaCI9dPwo10emDe+1FcPA&#10;ttbEG34H3gU74xqMNlA3ArG6D8AR3L9+s8Fav+Z+G5sLqF4lSYolN7H81RBDXg6C8PMj4fCNs1/+&#10;d//w4mf+89KFP4r/9jsLX/ja7D9+uPy5DPsjG9v+hR/zEejAXKCHVIHZXGAqV36YD7CL40Cu7BIE&#10;VGaFHbizXHqQK/NXCYJe/2BVTTpr0QOe9tlr7b9Kvu9bdm1jp7D23p6MHlbj11oxJljTCHRA89e9&#10;3pr6acQROMEIF2zLXKDxt+j0+av2DsQM2fKG5fLf/lv/7//P3/nb186dqbnF5c+mZe9rA2t61Z7G&#10;kzs2F+ghVaDqueEvgAeBYQQpmKk/8Eg8CNbyNnkBB9eiB0jmEpUhvZQnsd5a5Hlqz53YtU131SA3&#10;bUnV3Z+S8bHmAnUHgSmwxVmw3nCpeaZ/X9nqUZsLrJ7pQ6kB3VpfaTSgVFSvOr+gvIDQBJAFMAUU&#10;zi8U/v3//rfeeOONBm8d2gAIwVPyWvZvs1sj0Jm5QA+pAsQZFMeBSIAdpgB2YHPcpCOCICAdkYk2&#10;qEzB+hEEqzyMTtflZeKSJvpJhrr1inelHyLFrrZ3pf/HpZPVBqH1KbD2TnW9W7uTZKuFvVaBaKxM&#10;uFduO7qAT+IGyQgmdm1dmpunbVuGyQ0aL9+6YXIQiPuAEAQkIxgO/e4v/qdLb7l6wL5jJ5/74Lem&#10;Dn9k+U8fHXz53SM/tin+oaQVdvHTIkx/649AiyPw3AcnaNmuE0EPqQKzeSEIoADYKUwuF6eXi/x1&#10;QwxBEOBBYPwI4Ajkh5paT7fCFkfda1b3K0jl2HiizZ76zbs/Areuzl54a7KVvfvX7r0edanaYExu&#10;XpnZaKnrqxH6q1pVk/CMP1qBIqpvSAz460T3q5gL3LjNCS1qRQ3MBRQwgCBQU2i7fepTn/qVn/sZ&#10;/ef3f/8P/ND/8c9CqVF/g/gHE1YbKFzLF673/V82+pV8fK93eloiELdrLtBDqoCyaPrr5w+OA5UQ&#10;Q0oQBJ0ivyjHOXl47/o9p5rQAsbxx0Q4arivmzydAhLrJtDj1fHD+0vMea3Yyj1e97UWaXVM1tJD&#10;75yrjnkrNkL41dlryYt6TIGfI2hxsaFvV129QQ9h20QStRvpIqSAKZRQBXQMv+V7vv/93/WXb2fL&#10;6WLtL92vDSz+3FzvjHlfks5GoDw1wN7ZuW2d1Zm5QA+pAhpiaDzK35Dfg0AIAg0xRDoimIK4pCZq&#10;a2habKyp1Wo+Ky2e22/WsyPQ1wNWPhrG5CkcltqfNqpAqVS1l8uTN+8yXFt271htdq/7nuvqfzWO&#10;4Mqla9uhO01ONT5f8J62k7/5Vz+xgzRsichgWCrjY9/k7x9twP6zDwz07BemRcEKn9nP3mLjNTbr&#10;wFzAyeVEb33k29cnl958mHl2UwI/gnygjInAUkE8CHYlQ0tFUfEPD4QWiwHSE+xLhfhJ/8Bf+4fI&#10;DOS7muS79o+ipzdo4D/x8AkhV1AFkgPxG5em0ovZmm6dYLizIdp9YGx6MoPFX2enG81E2BC2TVsG&#10;44ny1bMVa+SaPo+/53jj+8VMjIXOI4B/O735jTzP/x1/CqfJtQy1mB9OpG5cuLu00JL/W7nU8c+h&#10;SkzCRrWRCnzFHZaL9T99J77hRdpiLpAaHmoRUtIRqNtYvy2/+8l/9PpCGRMBfs//5Cc/+Tu/IOzA&#10;wRPP/cy//7fUfO1h7lc++fNnLlxf+RSWb71RTAtfE920L7Jp71oeU//cp20ETj2z/1/9vR9q8a57&#10;SBX471ce7hhOTufKEScwGHGypcBMtrQ1GcoVA/liaXfSyRbLD7LlXQNhfjw/8Y/+1TqoApnkQOLB&#10;vXn2nlEFNFuJbKgpo5vDfVWgxTe79WYoATv3jdA+Y0h0Ng0vAQcMlt56P09ty0eiCgiNWJJVQsfD&#10;3lgVuHz6zIGTx1t8B2KHDk5857cl/tvPr9TFt3zXtw3M39324W+dWSqMpmRFUfzSr974vV+kMP/c&#10;nz317X+RwvRCfiQVLBdLZ//wM8MlwhuUuTN1lgxf/XruoWj/hd3vio5LJGPWRU5QLA9aKfiblXL5&#10;YFT8JFs5sa021T2L2DwWlb9BQY8mlx50/AT7JzYegeMf/fD3fcc3tjhKPaQK3Ennj29KYjCI6IIK&#10;FCU/4T5QgQLZuxySeC4WJKjAkUH5Of2Jv/K/87cpKnDutWvBUHPrQiCE5GAivdh9VWDzFolq/nAy&#10;3eLzqGlW9gXI66sCnY1h47N49DrrgwTIaJs0cUwwm7cOUb9563CL68L1kO1x6fPxVAV42vXBCUUF&#10;3vjsF5770Msg/y2iaAe+5V2hO9dXfpG2v3wKzfIvfMvL0W278B2g5//rp35aVYFDJ5//4X/wL51A&#10;GT/DwwMyc/7F377+n75lB+/gO/P5A0mJsfrzP/fpC3/wKxz66Hd+74t/6rsHws7ddHEw6gyEnJ+5&#10;lj81FHxhNHQvW0oFncFo8N5y0RSce8ulFAuqaHCxFFjIlrYlnFencv/1wvSPPL8pK9hqaXsieHup&#10;fHuxsGNAyNbbi8Wawk9fXP6hQ/G6h+aypVBYBJhbLoUiUvjKldnIYOLFifhcphAKBxFyPicqGgIs&#10;mMJQNGhqyoOR0OvTEjz2hbFwuVRCzm3JEGoHha0JKRBvnhpzXWST4fp3X7n7o+/BDbh8Z7G43ZN2&#10;56AsCFeK/epUPhQNPTccNLIZSZaLQSOSSFIuD8YQSaYYVptfvy2+o+/aMaBCIi2qCYO5LYFaVjYF&#10;I1uuDD1Ng09eWv6EOyaubFbIqgIKnxP491+596Pv3cpZc8tFGa4wIlEQSeYyRZWN6yIKg/P6Q/zl&#10;y8+PhRfyZbQ8JGG4FsvOQCTI5PfabBGxkWQxL/KjeJ3PxT76zHiL34fX5oovDDen1HtIFbi0kEMV&#10;YN1fcowqUCCyEGAAOgH6v3NsILhQDPCiHEzJXf2df/FJGLimqkBdtH/lCO4+OI614PWLd/cc2gY7&#10;wFk1bTomCPqqQIvv6yNpBniLluYt/flVGgxGLM40hTQKwfDmbaN9baDx03mCVQFu/J03brXych59&#10;bifNVr4qOjj/8u99IrdlF86EtPmlL7z6b/7u39A+v/jFL/KyEWbg+UGJrX7kF66e/Z491Lw6mz8l&#10;i4jgT37qZ3/9F36Olt/83X/5R3/wB/CjvrBQ2Gocqv/6m8vftSPy8phz36g022LBu0CpWliWVJxb&#10;Y8FFprRl+WaiCvzkmbmf/sj4Uilwd7l0yHxFyYv4/LCI9DqFoRA/gDcojAhy8L4/XPjSR5HAITQy&#10;IRGljSlQc2mxuCXG3CYFJKHwic/c/9ETIy9NxC/M57XmnkklzwzKtZiAmVOlYGo+eVWwtx/aF1so&#10;lESSAShgEelA0mGxh7SHjAYgsg2FuNypX7r+5nfvkZrZfEVaT+wXjLT20F97PfND+2OoApeWRDYs&#10;MC4uFbloKhhgRkcSxkQKDE7U+akzc/T/w8eHdbi2xeGgyzo4yMYtUNCag0lRBd7/mYUvf6OsEJDt&#10;BSOAFBicctlOtxSeGwxi3f7cL91847t3ofRcWiptiaJ5IFIJkUB/KDAgPEF65llvjTmfuiaP8Af3&#10;Ru4bXJIaFJHbmdJ4PLSUl8B6uxNOuhh4kCvtTgTfnsn/1rXsL3zL9lZeS9q89wuLX3m5ubliD5kN&#10;ohABA4AKYCKgYQcZAmIOohCQnehOtnxfHAsFGGBPa9Sh1Tf1mGox06BrHNAIbOzQkh8xWnRJavG5&#10;9pt1awRcPQDABj3cEZuvXfs37T6wCZsM89rIr3TqzsyDuzNKH/S33hkBYQcEvemcHWjlXu5dv7E4&#10;N9fWN2Q1K5PfeePyjaUi7gPskX3H7dU/9/XXyK/G+oc5gCmKnFmTBF0tODMF50Ex+KDgqB7A9sE/&#10;//0ShjXvPCgEpgvOVCG4UGDuDDwohh4WguzUVAqmkpqpfHCmKIXJglMqyVmTOTqXGk7kKlPSYVBr&#10;HlJTDPFP9mJJ6jk6U/TaiDyyI950URoj4UPTw2LBWSo4SP6wGJwphbQBO421IP2UQuzULBYd9klc&#10;x/POrPQjHWqBDik8KHLvzqyMgOxF8/dhKThXDmththTirxRMY39hocjSkdtEEmQwJ1IwXfFXRJIC&#10;AxjgrMWSwz5lWrJzlkjCXzkxKAX2fICCK0kJUeXoLI3NPlcSmZedUM4JZoNhKQScbDBEGRYnF4rk&#10;gmE55ITYKSyXHWoKtAwE2dGXsoFgzkHBCmbKUpOjvhzMBujHnCJH3b+01J1ma8rGtcqr30OqAADR&#10;3mQI9Wdn3NmbCO6OB3alQhAEu1Ohvanw0cEwuu3ehHM4FTwyEEqGhS1rENbDs+nlm97qBkfQuvbQ&#10;aqdrateG/kEgwvVOJLOmW+mxk1mrTU+m2Y1czq59I8z3KG1guVADoES7Dwm4xzZ15+HUnWnlEfrb&#10;UzUC967dWPv97j8oBP92sqvg+hRz1IPg+eef157VqzDIMjLIpxhPaZaR8p0PBoOhUOjXf97VA2gT&#10;wT5AKoPRUEgLYM75YDAcpujwn+wUgo7UmH+GaRwJ8W9qhsKhdMDU4KqgjWUPuafrWbYfSqZn2ksb&#10;7dmcgqhRI4kUTC3NBsOhDO1FNmYpx5xV2cMRmkh7zjM9yEYhFg1L02AwEgqWpadQNBwKmBptIHKH&#10;QkgiJxMIgv6j3L3IadtIA3OIxlQyJsvBUCQSoZ2D4PTpDldIxGA3fZobN8MkYpsuKYZEEkSkKAVp&#10;K71Sw//RpxkTkc+cIGeoZPdZvub5K4rabBFNKEihJBg2fEf5Qd5BYRI9SZQtVDE3fA5taIk2hpZ2&#10;P0d79I8QGhK6FzUU5lFZjNoxWxTlD7Vj3qhTmaKzHjpwD6kC2ATgXJspBrASoAxBkCmUTVn+OZ8v&#10;QRDQAD+ChXxp34G9a/+V2h4UFUiJuUCt74DbZvVgpY3FYJXQLVRAAg8P9gMPd+exg9mqAQef3V37&#10;hvUZoUsB8GrEGCwzYAfgkw028LBbD7E70vd72ZAR2Lp3t3kT2llODNRaJr395gURFtgp5IASAwtT&#10;+Lf/9t/qHVw8/fo/+zt/k/iq22LOjgSTmIRVZcet+l/83f/1Vz7thiH6wR/8xEQysnswtiMRprAz&#10;FdkeD4Wj4S2JMIWtifC2RJhDFAjMCkEg3tfJyHZqOBoPcWgoFhqWmK3SZpskdQuBkE/EwzuTkR3J&#10;yEQyuisV5ah4PJr2dM5fDo3TJhVlpyA1ibAUxKk75NXIfLszQbPIeIKLyunedeXqCLMjWakZiYfZ&#10;caGU6LFR7lragNujJPGX8s4kUsltcogdBUFrkM2MUmica/naUAZI1xpUAD2LNvylT0aSAoe4lkjC&#10;5cwgUBiOh9m1ZlsisisZgSMwwxViPLWwPS4F+uHSYZMMTzr3LkeBfx4ZCO8ZkMUqO4w2K1UK4XgY&#10;szb2/anQocEIhX3JINzH0aHIfv45HKMN9VIeCO0cCGNSSoEG+01XFHYmWfoG9yRDu5Jh/OakkArR&#10;25YEWk63ondXfkg9pAr4CQKYAiEITLRBHAhnckIKYCiAkqUEwQPDijXYFKnjZ4y+3cJuR3a1bttY&#10;oG/IZ6p/kc5HADDJIiibJpJ2msdAjNcG0wG1QRnfPmauAVNQTC+k2wpD27lwT/6ZvfFTam1hNTA8&#10;zKKzlW3VVYR5oKffuSqRUr1vF6TAn/zeH9BH/dprr/3NP/Phn/mZn4EsKOZLn//6a0AF1FCvDf78&#10;9//gn/ze74cevZspYA1AgR0uGcuy+WwJWgEWVY6aFG5QqxziL19LDhn2ocQhKumcv/DTD/LSBguD&#10;B6R5MydSuJ0p0H46LzwF3HkhT0s5ZFLBFdgp8E8qJ3NcSDqfgtLNSYdIMmc+0fwTRP0e62MjDFfn&#10;rxTkkFugJTtMPEf5tnNIC5x1l6Wzr4Z6dsS2bbRG2piCuTXpgRquTnkuVyagEzYHmVKAReNSyZEC&#10;RIDW6CFdT4ojqvyTstbonik72C5QD5jv1pRYncpOEAo6lD699vTJP9Nao12ZxhR4v/SsKklMz5XT&#10;zVliDGeltRcti+TsrH6zlMtcJYBJA39ZLa/H1kOqAATBvpRoVWjHexLBTVHnyKBbg06ExoTthhaI&#10;MaBhOrq1VvP0BjegR1vrgPV4KtpnFRXaWUrW9RPuce6Z1waIxQsf6d5JDb3iEkyDMXXmnLzzACDh&#10;cb7pJ0d2NRTY2M2YkzTca0IL14inyVT92w9+4hNWG6D+k5/85N//X/76tp/+y3//f/0bNhYh9R/6&#10;7h/42Pd8PwVwcAlIKHnaAkVDJCSdwLKfNNaAqCYeq+xmsyncsJtb4nSwdGK2GrNYOUwzP95Zg33a&#10;b05tn0YSSRQX0IxxeCtgjejKpjdqz/WlYayqV9lMz25Bbs14TJlzkbFqSBvIKVEk3ZRv3CYODsaw&#10;TJaOsoA0hdtGD0N1sNoYqg86BHqG1KBVmAay2jT/FEXKRLgH/Nca9oJRdyT+ve3H6HZyuq9nvYTb&#10;syeA6Vy6VZHw9bCSSOfLJXQvt8YLrj+DaYjazKFXoZMRkt8U0B4k/m23tx5SBeytyW/ObPpCaMBf&#10;173eFBiL/S0TBG3N66vFSLHO/d0e/35/j3AE5MuaNNQAm1+ttABAaoBsUgSkK1JY9+y9j3Ak+pde&#10;8wis9p3RZQZG9QZ7l90WPva9P/CDP/iDDa787/7dv/tz3/dXwJZB3d2zbCEejESDW0yHgrTDC2jB&#10;XEWxdzBtyAhMrKgZjgZxWnMPCdIuQLdA7j6RKG82Z1EIR6qkVVTcYPhOLBgQkeKyWhMsPQ6vIf3o&#10;6XqPVZKYMIu2BknYtUZBeCUR6Nm28Y9SpXNza4hnB1DxebmudyOIvTMl+DyLRm4cwzIpCGgvpmay&#10;ksTmbECOHkoGtydDwwLvS0t3tekvJIOcLocGBLpnj8alw0Op4O6k/JMdOza3QM1gmKMcYqVKATZB&#10;CQKVxIokNUYYf+fIPGolGQjTAzLvTAT3J2VtvDNhjOewoks4GM9tSRizi25vPaQKXF4onJkndydG&#10;tqW3F4rvmPLb84VzC6W354sk93x9vnh2oSSFucJ1UJVmW+NooA3Obkt7aCaFBK6x803Txv0GGzUC&#10;ror54F4lujs+BbqrCSGS3DdhaPvb0zwCjZH/mpFZzYOA1QsR0qqWfSwuc0IT/MoffO6lj3/fn/yL&#10;f4UwA/TG30MnnvueH/8/f+UPP7/lmVOWVjD0qCxJZZ1qgPGZTJFIRBSEMjDIv9tG1p21Nf51KotL&#10;8Hl8GbLGnc+meRPuwPTDLotUzQBnFrK3M8Ups5A1bIK7fpWls5AIZaUqRABDVZiFrwggrl5FQezZ&#10;QbYx9qKAo7zWCIBvjMDYacYXXZrZ9sWy2IcpjG9w9XRB/klZuuJQHnsyOddA7oLJS+fm9PlcUfsx&#10;8Lt3ltczqDvn4iUI9UcDytKzOV3N0aRzI4kcNcyCHMqXkFzx/IqQnGgkUZFESOUOjNh6lgogHRr5&#10;7T26N2LuiOWGe2ue2GZAOFTCmRBCQcdnGXqCAoDmOmw9pAocGAw/O4gmJbsUBoKHKQxJcs9nh8Nk&#10;+cTNlAJZPvF83WNiTbSSL6TFed1GmluHQe532VsjgI7ovTllGxN6aX7prS++evqLr7z5+S8vmhy1&#10;965dd+NJOE7fQaNHHuHGsAP4ELZ7vwf2bXnp2f0ffv8x9r27asO/EAQFMNyPeFcgesdBDwAe+Gf/&#10;+t/e/aFP/9P/69/803/9b4lJbCJdeaZLgOdiwio4uFsolyEIwPwrgKXlBSxNwD0oqgqGrwSBD5YP&#10;KhrPZk+U0AbiAlC5dz3ky8WmTg668QkuGKRaCAJlH5S8UAHMdavAcw8VVzBcFBejbVRgeUXj1aLC&#10;K1ik3QfLe+i6sQ9wL2HwfDFEMHQAPYt6JFYLARSUCoyfKd5OF1DC7mUDrnpk8HmXIBA7DEMQiL4l&#10;PYtZRrogOlAuIASBe7mKyZroScukzK06RGNLPUwuSyfoUhXOwsh2K51XTYtD9MCYUHB1LyMSTvVq&#10;M/cQkwsx2hAhny6CwP8jdH88HlGkCUV4yVpJTqiIrgaRbXHTLOYtag8t9tmpE8G6qH4tyvxkN9Mn&#10;YpLXySA/vE+o1wCT/f4TRw6cOHLqA+8bGJZAIlO3pyyTmhxM9hMTPNlvhd7dwPBgW7e5d9fED3z3&#10;h3/8b3/Xt374xfecOvyNL5/48Pue+YE//8Ef/1sf/6d//3tRC2xvbiq1CprtYf5aE3O2RgMChoPP&#10;GwxcAP9oQA8pBm6wd/csMWj3MHzYAeiACvhv8XlAeA4ZYF8JAs5SQ3otTJieFY0XhD/mgPlrvjfp&#10;XJMnaRYl2ATDQShVYYVUOkAxfLex9BywV7EGXhaExzBewfADxvZLwXCs613A3ELuXgGknUM0221s&#10;7MVKnwLm+kMsCAWT98Py9LwjGTw6GLEgvGUKsMkXqN8jCCjs8AgCLPmVBZCC2qUZpkBFwsifi1KG&#10;IFA6QP0FhCAwdADsQ4UpMKcfSoq7gcqmAlCjVIWtQUh7FTsmQl4YHwQKEATCC0AQiDByCSk8HQRB&#10;EV5ACIL5ArwANMGFhSKUwbl5oQmUF3h7zivgdNk9s0G6UhiwoRLQn5vb+kj2dGMBBsRJDLWyOHV3&#10;VrNOpIYGUkMyE5CK5sxX3gxGJPQr/5zY0WqMz56+575wbY7AwMhwgzNUCfiB7/7Q4QM7UwNDg0PD&#10;iWQqzn8DQ+yJhBiZohZ84ns/qp0AsMuyzwfCyzK3usZay7NsFeSf+D8eYm+WzkUXhDcEActfYtnK&#10;qlocCqTgWukb8zSXTTDuBrrOVqTddclW6NvD1cGu1bpe4fF5kr6AbytObjFw08aF0z0IXdu4mL/B&#10;+ek/EwgJYG471LPMIX9jZQ3oc964kSvC77+cwukuQQAsbwF2U4AagCAwUL/rZI4xPwQB/gLu5Tw0&#10;Xh0BLKpvAX/1IKAr7cfyAhbGl6PmRKUq7G1Ke9v5CoPQWsMy8w2ptSrVxW21MbiuctUyzjqt6Mvj&#10;2sy1+QK31bynCILQ8SFUreCRofDx4chRyhRcgiAiBMFw2BIEzw671l4N7tbahLeyyvc7EbTSvvVR&#10;7jTgYF/zaH2M225J8IBd+8eEWjS/SUIKnnvt6tmvn3/7a+fe/uqZ6xfuOsEKmDS+Y1yDDfS3RzsC&#10;G8MO1NxjXVsBowd86MDebcz6kWidwAOEoaGeo3t3jv/Pf/6btk+Mumi8NweYmEK+ycCH0rsC2InB&#10;WPsL9u7Z7asrgWD+bkwiQfaZV1zQ1EwdCmipRYw0doxpvbL41ja+4pstiLQFuu8uG2t5Rc7VMsCE&#10;RPTgcc9WQK30M0UMBdilc6OXuAi/H5Z3MX/RV8RaXp3DFY3Hz9CE4nGZghVX8REEoh6hTtVhCoxv&#10;oSUIajwI1Fy/6kTjZVBlP2GkpaWK5JIXPlcCK7ZxNzBgvg5OtvzqXJEsEkSPZqfAP9lzabfA8pVF&#10;LDVn5vNSmJWFrhZOz8lO4caC7LQ5PV98y5z+5mweazlZCc8VLhqbubPzBeI6n5nLX5lHK+n+7NBD&#10;qoCr+3iKUl2jfRfUNW/5qaPrkvu561GGOvt61r19lBtw7M467J/lHwGJHzC5dPS5XZ7OLaSsEyS0&#10;WdiR/FWuRxSV+57Z22J6uv4IP04j0DBo2OKsz1ZgRUvVA6LRGBhA01umDVFyoA8ImWqhfrF7hwUw&#10;aLxa8luk3XoZKBo/bsIBKT7PX8zsrStBhSDwTPEFllemwPAC9LA1xilSGI4FR3w26oKTe9byagnv&#10;At0GneaoguEmZo4eqrWWp8bF3gdC9LzD9GDR+Iq5vrXbN6b4tBEw3PQpbQDMrQF/jUi0MQC7mOJ7&#10;AmioWRHJxwsoYi+2/UkHgsDvQSBCJoMKyysN4RITpoAHQWVM1LnAiOQSBIYysOSFnyBQOkCJCYaI&#10;1BIYtPFXClizmUI06RZYvrKIJT81dm9SGGFBK+ZuFE4Oy471227G2fTDP0+NRt81Gjk5JNZyshIe&#10;JtxQkHOPDRGSKExhH2GqnngPAuEFjOMAuo8UFksuQWC0KvEgmC9pAVWLjBHypT5+aLVfoyV3WwkO&#10;49MAuhxlqFNbgaYfmX6DNY0AoYRUG7DGp5765ZpNoXWhB2Qy5X6q4jUN9GN7MvGF6squeoAfDAhH&#10;GmV+i8ViBKwtphfVOB/wnwWlBbHVfl6tzcXsXC3SLWDu2bG7JvHGmFzRabGW9zB8RbAVlrc9W1Tc&#10;RtSpwsDtdT1rebe9EUDBcJXN5QU8Id2rKJtgsHdlE1x+wW91X+0RoEby2rMi89ZK33+/fuxdTfEr&#10;3IHvLLXA9yP8lBmTKkxlhRrnIu0GQanEVPCXax65MaW08L7FXSoAjKL3ZqvygTf17iEX7hfkxt+V&#10;nlL/9+HVWztNa625TiFmQj/2Yz/WCz/VO0v5SDBwfDSeCAVQltEfpRATm4vhqIPFzcmh8KZYKB5y&#10;TgyGNkUcib24NE8Mr7vX7udzqzoWEmpeh3tuunma4M1bhSeOmJTeaAY13coz0xTc7W/kJ/TC3bd+&#10;cjUEJM/fGR6NY9yez9ZJrhqNRTF2m59ZbnABVCICczZu07p8T0BLoZCcwLbdY+PbRk3o94D5wsu+&#10;Y/+28R2b799Z6g9X0wfNe4U6NfdwMZ8TC57mW2uR/mr6qcMOdNSPN1VITJyVoo5u2ZwaHsSDAGBA&#10;Aw8/xI7E9/X98PufxUEgbkwB7EY8+mhMUtVlM3VGIBoLRWMxUuXGk0mIAxh97PUe5IrX0yW+Y8x8&#10;uEYnwpJ59dOnZ779yLCpKSVIYpsvXUsXEiE5dIvMdPRfcgvLxTLW+wcGgyT8I5vfckFCZOMiSKEQ&#10;kPx+pkZS7tKSwo35/FfuLr9/V2o2L2h8OOjM5okAKHF+KgK41yXRUZlACFuTQQSoEtKV1shWKN+C&#10;dSfMUSnwW5cWjm2KJ2IhW4MkhI1XkZC5SKpfkY3A/M4AcQlKgYFIoCJJoQyzQOwjqVkuIZtfpE+/&#10;NeuNiRklHS4kKQauLxW8GkZJatAcRqIS5J+sieDoD/IBt5ArX10Su/25YuBqWkIfzhbKX76dwQ1y&#10;dCiqh0g7dDNTYuQJl2QKRQq3luVy6Bx/NFXYEQskI5JO8Nx8AYc+3ATeWSiR2pyIje/MF6mB4zg3&#10;l+ebAlvxi29Mf+DAEIVLC8X5okSBvLiQRySRbaEgsqlIy0XumsTTeFwQ/unqYkFqCnLoRgaHiCKP&#10;8na6iD/hvYwplAKXZvN35vMfP9iGfWsrSYp7SBVYyBe3JKMSLwDfrbBEf2T2JTkkQ4xWxvRPUmle&#10;zU3RoBSKgdtXrp8+f3XXnl13btbmFLY/UVUFmP/USrzxlhpkEnC1e1SHlRqG+hd0sPVVgQ4GbWNO&#10;QRsQ/H9yKTkYH9k8BBJg9oHpqeV7t+YbaJkbI95jcZX2VAFZQnWJ6VwHVQAPgsaqAKaCmAS6TL/3&#10;eKJx8tXIp6OuKrB1y2g2l9u9c9tQIDc+kODTD7a8ORpkcj81Et0ckyy9LHWo+Xdn53/8pdGxiESZ&#10;BSvGnp82J1gFRZ2S4xCFHo6A7yLBWMH8SV1PAXP9aMgZjUqZ1dRI1NmfipC7iJq9ySCpg0ZjpHkL&#10;kur+zenc//TMEAl7SOUGGE4BPQCgm+sy5yEAZATXPT5I7CDy8YgALMZwZDcCiLQnhyNSUwrIegyR&#10;kASR4sH/fiP9TbuSJ0cjqFd7DA8ScQIIwEIOSUYiYjxPYcxIwqG9A3JIJAk6CIDaQYExsTVWJC4n&#10;Y/LiqA4FsiGkCDAkrEq67EhB5UfaaHAw6hwWI3z0isBhCftvCgOS6I45hej9XC4ZCpBkmRE4N5sb&#10;igX/7J5kMiwxkahh5NEtdNlJgcuNRYOy/hwKnRwOJaMOYD6PgMleCvEg6Y5B9SkwSVUOmZp/f27+&#10;n717TNwrRIAwvgDEizSSSB4jETJFUj25LpXbYSWGxMuANHuse6lByGgwgOMADzQeljZuIRUCPDo7&#10;nfv4gVZVgVb0AF7dDue29fhCXVkUfwH1IBCCwEQZkhBD6jgAL0BBYw2Zmvgu0dlx2G0gTAfJ+tKL&#10;GTrsruVg+1GGVn4rux9eaj0e4uPbJywAOQjs3ncd7PlH2SV9op37BBKQjybJ7nzbV7/4+7/0c/+e&#10;iqKhLHX71f/8k7duXNby5NQsf0mUh7H5zHJewXCs9Ak+YwPsqCW82rTbIDb+kDWu/byH6tuQO2mS&#10;25YFNpBw9xLcRnp2o/F4+Lyi6Da2j0X4XVt66ziQKy7li64rgRfGx42ZYwP7+IL5W5FsMH8vPo8J&#10;uVNjWm/CJDQO2yqh1n2Q/krw3EXgvZjE2ptndO+h8VqzEkZfaa5f/ej9Z/nxfxfoX924RNgUo91a&#10;gRvA/nLIil0tgLk7N66DgpQbufUQKoBK++xIVHmBvamQMgUU0IZIT3BqOIJmqgoaBVS2kezC733h&#10;dXKAXr98b7UhGx5N6EKfybjpCo+WaABKELCt5BQ6RgWGxxKZpUI+31Z69ToEARKGIwGC4ay83z5B&#10;sJE/m/61/CPQHiogH80uzeIbjgp84wdOjW8aIWmt//Z37j7w9puvvPX6106+8J5cVmB89AAqj514&#10;lzbDvo8di4FYIg6cfildBs1m4nexdwG6XejbJQikBu5AsE+XKTAEAfONSxAEHfoxaLwUXDQ+4Agv&#10;UCyXnKApSLQflylwnJtCEGTevzMJLyAgvBMAhdaCReNxw7um2LuPKbiedmW7AZ0REXz+2mIxHhKd&#10;A/CcCYuYh791afHY5pgQBKzchTIwdEBRAuMYDLwEEFLB5100vmxBeFMocOqNjJAmLPEFaZ8vsObG&#10;qMIi7QLLG+ydxSEUKYe8govPA90LHVAU7F1A+KKPKXAJAuEFIAgQaa6WICjP5cs3l11e4Ga6KLxA&#10;EaYAkaRQfd280AEqSRnnhZJLEFREqoh9adHQAUpVGKbArVGRcuW5gnAWsDYUrrmyBYQgSIv9x73l&#10;MryADKkWyoHL7RMErXyvekgVmM8XtqZiShCAFJGbWJiCkOMSBFEnW8KMpQgKJARBofzs9k2f/s3P&#10;TN2fbsDmyuxuQgzNz2SaqgJCxo+5JsE0fqSqwIpvpbEVIIBxuZTrqwKtvNn9Nhs2AhugCtR3I1yD&#10;KlAu1TdrqCEIMotZ+Q54C8pv/5YXo9F4DTvAOL/75ZdRBV772leY/lUPeO/Lf8KOv6oCm0YGt48M&#10;RAnpG4ocHzT4dkkXNoYO8AiCf/iuMUG8DSyvaLweYo7da0L9oBEoLM+XUguwAALCJ0MCy8fIY8vV&#10;nNGI4xIEBqiHFD89nfurRwcHEMZg5gMhRwse+G/pAK0pW4JAsXcjkkHjPcrAEgS/czP9zTuTp8ai&#10;LnkRC0ZDQQgCOhdYPu4VFJ/XmpTQENgccHeA8OgfSkOYgtwUn31s7HGvAGn/5+/ZVAHhORTwYHlb&#10;MI0FjYdoEK8BwHhYGPFowOaPgksQGLcIEcDA8u/MQBCEvmN3gllGa9QKjfsVkcJBd9lpZEOSynU9&#10;2agx1xXKQAUQ7sAjCFRsFcCVxMhGDYkMakWKi+dCKix5GQyL4cD7wPVgKofidWQwMhyhILwGEazP&#10;zbRBELT4HeghguDqUuCtOZwpxXdAmILFUiUHAV6bM/nXZ/N4ELw2XxIPgnmp4Sb3PXuw6a0uzS2o&#10;SeCatw5XM+06ETSG0dZ8F/0O+iPQH4GujkA58P3/899kBv7X//xv1+gB9jKCl4cjTJYaT74O+K+B&#10;660HgS9evWtsT/Ccejb5lYg36kFgw/X7GlfgegOeuwi2P/fgijg2tV8haw/vM5UH664Fw31G8g0A&#10;c7dzn429/3nUmNnXNdf3t69oitaYP+BQCXSvaHx9IWsSM2qGQ9/mH4HVgvz43QfkVN8ouWLXYxYA&#10;mOvSH36ngxpJGnq/duFl7iFUIBIsHx+JoQ0Zx4FwIihMAbYwShCIpmZUNhQ0VdmoARXA0LdB+BeG&#10;e2g0ns/m8Bdv6kQAEmA1hkg0rBHoql9QNKdOKBxZNg1E52cloGFrWx8VaG2c+q16YAQ2ABWof5dr&#10;QAVsAP6anhUVuHf9RjQeH9u6paDooDdlYisQiURXogLqrvzmq1+dnZmmYKkB7VxRgcFhvPUji5nl&#10;S9mw+gsYXsCg8elS0mDvFQ8CYHljEg9KzFoQ/cDF3ovGbj8gdvtqrg9lcDdTdP0FKq4EJRq4BAEe&#10;BAEnXyzeX8qPDMQEhDe28QqGo5cAfYNvCxovsHyx4AQFezdG8gQdEujbwvKKiou1vIQbMrbxgals&#10;6dU7S/s3ReeKjgXDXdt4hb4rBIHB59WSHweEbPkavEDJUaYAaMQVqeSoABjnE+zozN2FI1sHjN0+&#10;kgSsAb8rpJHNCmn8BUqIZAoBYQo8VwJrrm/QePwFyldmGLxyNBG1lIFIAkNRhLxglEqYJRqRxPRB&#10;CAIjgLmu8RcwQjJcLncg0sqhYjBEAKIzd+ZVbBUAXuDyoty1yrZQkuiTLnvCKLljEjAeBC6fciMt&#10;hII4DiyX1U/kdqbEM78ym5+IBb5hW5cDzPSQKiAeBCmfB4ESBGFDEARELchBEBRKGNwqQQBUhSrA&#10;r6KBKgBBoKoAMeRbcSLwgwd1VAGN7dXB5ogdYl8V6GDk+qf0/gistyqwapDBdVMFpu9PMuytqwLx&#10;ZOQ//Yf/e+u2fd/5vT9y9q1X2P3agEcQDG0dIiNKJOuEscCvgP/GSv/ZAbGN93sQGOeC4GKhZEz6&#10;xVyfNLU7EmEB4asJAvUXECt9RzwIQJ7jkbB6ELiHkiG4gJBT/PDWpAXhFQyHqsDg34W1wcDLZdck&#10;3hjJg4ozsVFj2gTevSlGoeAIBk5BbOMJ0T8QcZzC82PxI0MRMZI3dvtipQ/iPRhORSSTMnh4KhJi&#10;RffMUETxeb+5viEIxClARaJg0HgXacd5+tv3Dhu7feEFcJ1QA/4dybBtg9guQWAoD1aS1nFAzfUZ&#10;CssLKB2AABGnuHco/NKmuOEsxG5fHAdEEkNVhIPPjUThWZTFMOC/9RdwLye8wLBK63kQlMtY7FMz&#10;l1v+tj1DxoNAxgTWhqkDWoSnw7i5BIEMToU0IVpRRciwg/EcIwnjEw8L60EWCQrkOxiLw+yUj40l&#10;uvtl6CGC4IoJKCQeBBpiyBTISqBJionpiOPAWa+ABwE1+w/ubTwc7dqBN8tP2CFB0K1n1o822K2R&#10;7Pfz2I/A+gCmQAL+kamJPXrt5lQuVwfbQw/Yu//Qh7/5T3Eu2gB/sRioGWHgf1Y3uAywsMNmUDaL&#10;XUsYG/dT7A9Tozbtbo2al3tnuZ3rINgIOSb4CRWlItaDlayG2pjezHE3taBUmev6bdpX07oUzS4U&#10;xMBC+3G78np25amOty9wtxFD7878izBKLmjPIAwx3elW3aEdOv9VFHv3cwcVAN8bJXAUXBP9gX2q&#10;noK9yiorOlaYg1YkhtGOYc2ztPF/LBvie5RVdxSQVSvhAWvZFj3R/w4rs+DrRxed6IJ41G/A1kOo&#10;gAkxFEMrFA+CpLh1igcBsSFJqJUIoyq6phzi0upqkZ/78hv3H8xm0vnGUYai8RjmAkA5TS0HMRu0&#10;oQW6GGWI627dNdxylKF6JtbGbBDZEsngrPFNqtn6HgQb8GvpX6LuCKw3KrDKsPuixXXwYLwMvTWn&#10;EmKInxKoALmI2DEbFG3A+/TPzqdPHdtNqEH/WbdvXiG+0Ie++U/hTFgw/oRAAn5gwBIEhNxZDsau&#10;GH+Bq0uFKrNziVRT+sU3Zz6wf7AKiyZkDdFsFI0H+nYRb1OQGkGeq0D4XHm+6FQhzwDOQNCLhQsz&#10;2Ug85trtCwbuhtOxl3ORdgP+q228W/DM9VEEiKtj7PYFlr+oVvrLxTem0uVQ2BAExkg+y+KtsFyW&#10;XEoWjXfD+ORLV5YKJB0QkVzngpJB4w1noUxBMXBpqQjrQQEBvnJ7YWQwaTkLFQlkwm/S7xIcasCv&#10;w2XN9b0IP6weMb+X4fJcGN6ZWUbCfCissPx8yYwb5AWuBBpiiFHyfAqMSMa7wV7F+gsYfwelDMwz&#10;lXFTsf2P0kYWurRYUlcClri4Brgi6WOyfEq6BEEgoaUykp54AabAeBCgR95CrGLxxKYuowI9pArg&#10;QTAeD4vLjHoQmBCSQhCUyiiu1nFAmAITAhOF4P7DWQIOzs8uNw04ODs1HUskmoIE6k+ov/NHGmWo&#10;vq1AXxXo4JvfP2W9R2BdVYHVUxCtryqArYBPFZB1K//Nzi9hLhAGbvcW8VQODY8ePS7JiK0qoNqA&#10;HXZVBZKx8JbB+JbBBMSzMZKvNjs3sWsq1vKYpivy7BmrVxuim+A5nmm64tsg3hKyJk6K3jAWVz7k&#10;2UDQwcByoeASBGHjueCC4R6+7RrAC9AtdIB33UoUHYOBIxJErZIIIoCJmTOVzj2/SQkCL5wOsLzk&#10;5zWIt/EXEFheg+eYKDpGWoB66UE5C9du37oSGAN+LndxNvPtBmm3IjHXEqXfRvhR8sIC9ep3YAZH&#10;KBJlMfwG/HpdBMgVCswmL22KqZuDN27GlcAzRzPrTy/ELSINusPl+guYyELKWXgeBK7jw8WZ9Lft&#10;HlTuQGVTzkLICyObJ5LhUzzSxFIVDJfxIAjjPmCj7ipBkAiV0/nik0wQ3MkEri+X8VXFUuZquog2&#10;ROFamviLosedXyxik+IWpEHpAsYXJooFuecbfOw0ytDi3EIrUYP8ukIr7dfnI9s1GkLNFf0pGBgr&#10;jcDY3/oj0B+B1UagKh1RdaObd2YymarAHjYBgUICq23Z7HI8HtejgvUbZcKFu31W7rVW66a9rVxp&#10;x16/ZsVZFdP0FRb1VZ174vnvwm8kXwN0S1Agv33+KmF8/GdpUP2qs6qldQeouitlCtiUNPH7FOgA&#10;WYFXWubXfSJVzUznln2wrIT/6azsRG+Kv5bcUUlc9qTabaFq3HyRkWrH2RySDs3tWz1YT9fbVyKh&#10;wZvW2SEnl8t1dmZ3z/r65NL1xcKRsTjRoUMBZ1PMmVwuMh7j8RBkCcYv5IzCjJaADG4hW6Jw+vy1&#10;f/ivPtU4cdyu/aPMf/dv3Nmye/v5N+80Fpvpf9eBTdoGYPDGpdqQxngidHbjuw+MTU9m0kYvabyV&#10;60KXQhNKXIHRzeGrZ69qDzZLoRsudzCF3tNAMWp8tJlc/eP9EWg0AiR6nroz03yMcJhbBZyve24D&#10;m0GSzzS/3CotysX6370T3/AiZ7zx2S+QgGDrnt0kIBDzYUPP2Z7+8d/9npDJQaw12AzGE7IaWVrI&#10;FeqFEYsnwqVyNrltx+jOXUwVGJmTbo72xKt/xiRbl8JQmKt8/Jev/dp37ZEabaONhyRIGuuizfEg&#10;i3u3EHJuLBU3xxwAAFBuGrB2rBRYy5fLUkOBQ1GHhfu5B0sf3DMG7EqOXXLrmUJxd0olKXiXo6Ai&#10;FeS6joNsR4dYWjs+sU1jRDICxIPlL9ycOzY+uDkZkRqEDDnXl/JYQbqygekiCTGPVEgVSaVFyLhK&#10;UtqdlGAGVCKSrUGAXzt77+PPbKEA9o4kFdnsKFn5fTeycpTA27kowIl73ViQAaG3ZzanEIlZdlMk&#10;IIeMtARSnMoW96QiFESkpBEyW2bcOMWVRJ6OHS77KN3B+dWzd7/zma3+R+kKwIOrPEqGS2IJcAlM&#10;KCpPMB5iuOBZRqPOjBkuCsslZzpb3J4ITi/no8Xi9x4e6/jlr3tiD6kCdzOFZ8cSECcIOs67a57K&#10;BOa1BUJiCZ4DBoC7CxgL9iawMqBeb75z9e/8i08ywxEvdrVxYRG8aSJ15cyF/ccPN1UF6OTIqe3a&#10;VY+oArqmT6Tku4Mq0BgCwSRChSdr0dKc6wxJ+cCJY8GwrEisLsKgbZpIppdyHcRm9g81Y2s0rdv3&#10;b9zq7qvZ7221ETj58ns4xIPj8XV3lIjH1cHTJA/W/hPPqCQ3LtxdWpDQ3atuj5UqcPPSlGcrUFEF&#10;bJJi1QaaqgLlci4UKd9fKv7od34j7bF3BmDHJO21uSKoMjUEU6fAbHTo569d+IuiClAD8uxvfGGp&#10;iPvAQChwYakENi6FxaIUwpIgh5bkLybGH2gDgDmfR2o4CldNQWqW8q9MLn7r3hH9eAJQE9iAwtEh&#10;ucrXZ/KIZC/HslNFMody72IichziuFiRQLw5pJJgE/dfr868NDGwPRUBu6UGY0DCw8ihiPglqiR8&#10;uvmeG9lIvePAhthD8mH3ieT/1HPuT711/4dPbJExmSu+eyzKuFFQAXQkkZZgM1qwQookMYhmR0Yp&#10;QTwlM1yJENKKJIEADghfv79I4V1bBvD9A97YFgve4/dULgP4y+BkJVUE+W9xaHRFMpOODo4dCqiK&#10;YrG48lH+5Ol7rtheYx0cJDm/WHAfpSebPkGu6y/czpaZB4nYiEgTcRJViFUBuQzup3N3FggxNNrd&#10;3/6G2Ca2JvKXbs9/5tbcl2/Pf+6WFL50xxRuzvH3D6/P/OaV6d+5NkPht67NSuHaDO/f+fBw0751&#10;qiPBDH/bwvxXadwhMtNulCF7X5smBnbuG2XaZuczzWSvO7PvlbfO6X76C1/V/fJbZ3VnYkYD0B09&#10;ALtolICbV2YlM6/ZkUfVAimsYVfVpK8HNH0Pu9iAJ05vjLzkUvIeaFcKdItL/ZbdO7bs3tm6wLxj&#10;vHu8kJyy+/C28e1d+0itBxDa+n2t1vLazclP/+oXcCXI1/Mm8J+FJf/S4vzNe1P/4Zf/QGEFxfOZ&#10;zyzivfIqFg12T1DM2ZzfAP3WQy7K7QHmEvbfmMHXIup6VQM4i1W/6GeuM4Lbg2cbH/QFw7GdWAzc&#10;xuf3cGvv8+hB7hXvBiOEuaaLflfZz/tIEPc2q8MfqbwuPL7CeaRyd94dSefVXgkV8w5voGyfguqb&#10;1jomciH5n+etYCVZGa2owaP0ERwVokF7sI+yoWu6PAhamhuxN++9LR1OQw1e/h5CBS7MLB8YS6AE&#10;RQJk0xJtSAtEIEYpleRaJrEj1hYwBSAqpCdAw/3r/8s/4vYuvCV+wHU3VtU7943IctkJkm6uxjto&#10;5Sm7D27G+Vfr33mjdqXrBNFGOwktQHJCfgMPJ5vnSvbDp7v2j+n0z+ze4Ck2OMQ3PRRJCq/hkJ6x&#10;iuM0RgPlmsq2rqKISx8SaGvQutLYLsQbvPkdXAg27fald2DKDz53wgkE233reNlQI7huenH5+vlV&#10;yLh2UIFGqgD9dE4Q8COrT9VZgoARGBgerosK2IHFhPDD7z82ROCeOABBbG66kiIcJQBdoVgs3Lw7&#10;8xt/+FV+Jvvf/e5TL7+HWeHGQmEXa0MQlIXC7kFhAW4sFnYPyBL801+9+5ffK6ike8hXmMwUCT0b&#10;CwelEA3GQo7WkGJl3iCpVM4RccVxRmKhWVIhlMu2hmazmdzNmeUTO4YJW0uziXhQCvnyBH70cpW8&#10;CiCSDIpy79YYaXertIvFSgGxSbOULgxJ3rzQW7dmd29KjSSjKhsp9Tg0HAshpIhkJVEhMf+z0ppD&#10;rHtrRLJC0vLzlx584NC4GaViZbhcIc0A6ighJKkWFosytuXy5HKpMkoMV5BQSOUhBjAo1xIBYqEb&#10;BI8ql5HcrdEB5FDEWZZMUQEGJ1sQhwK3wLglvcv5rrtjMHZpvnBwSGCJywuFAyAPjvO756c+dmTc&#10;1BQ5RLdY/sOeEDDq1pKYK5Jv0NbwvBgVokfM58sUOIokk3lyOQYXciVqRqOBXDEAWbA1EZxfzo9F&#10;Qz/w7EQHP/AGp/SQKgBBcGJT6r7J5wEvgK0AhXGJ1B0QgmAg5MeRCIOFXehSyfn4X/0xmjX+IB4+&#10;MSEr6YU0k+KDe02yFTdRBUSl7QRKQSPZvGXw1tW5Zs9P1HRtc9jAYp3pAUwVqeEh83cQEldBkRpL&#10;BegGU9k5yMwHjh5YpLIubHZf/eNdHgE77966Otutrnmgcw/uqtEcZDlzoSIQbK0/YkWhOKW+9cBj&#10;pQqc18VAta2Af7QP7N128tSuD7z7KJUL1eFEr9168MdfOksoAtWYv+PPfORH/txHBWk3sDbtawr8&#10;8n/qzOSPmF89hxQDt9C3wsvMMlUFg4ELC2BgbaUDBI0HcC6X/SC8EgTftm9Uv6L2c0qhriRg4ITK&#10;wX7NSgIsryC8hcfPLxS2xR38BgBo37Vl0BIEgoEvFFw0XqHvmMtiUImQbK6QvGZRyakIGi8i5UsK&#10;y1t8nnMZkx8+LtOeXteSF3YkKUBwMFwULHdg0fgKQQCdocOFSI6DAJYgUKpChPT4FBXAP0oiG+Nm&#10;NAAdE3s5xvb0XAEPCGR7a65wwhhSfPrt+993XGwF7KHrGbHeYHAwfqfAo7QFeo4E5CiyESdKCtky&#10;PoS6JKY7KBpcK1EFdiScyXS+UCw/yQQBkTWvpAvqOIDTrRTwHcCDYKmI3yfvFp6djB0E1SU8C5ZK&#10;kGf4FGzdK9Ra041vE3NqKwSBHzao1777yMxK4dEbVA9gwd3uykx703lCv8ibt4nhpPgOGJbB7l6l&#10;fKc625sOe7/B+o2AJWUAvbq180pgK3fw1Al29ACExwhA99ZvxPBTQhbw4tUjC1r9BfUmO1AzDpev&#10;3X3lzGXw///++Td/9pc/Z/cf/1e/9rO/9Fn0gEp7ma/V+tv8ZVsZJcnW+A75sX33RO3Uf7qH56/W&#10;Zx1mwZOkqs96j9meWwWh+7BuI0tlc/tYadVfjcxrs1rBVp5VPRSrvYeWH1FhqprZf/oAeRW3Brqv&#10;iLQSuveFFarcrUm7jA6EySR/d7DeS0X5S3k4KX/10LZkuKagbfQs3ce1PBAd93oYjYcmEhH2sXh4&#10;SzI6kYxQQ4Gkfa3/GFtv2UOowLXF/DObUpO5UlCgkgDaUMgh4mYAgiASCorjAFk1jeOAuBJQGBBD&#10;wn/0rz515dI1FkYNYgaACjAiZ778xvH3PdfUctDvRIAHQQ2hYDi7qmzlrY/1kZNbL5550Kx9ic8x&#10;xgE0WwvwDh7Q7EJdOA7wgHFi6+vFLlyy34VvBNpi9Nc4ch2Yg6h5I1uVLWFZTLRaEaaJKrDOBMFz&#10;H3oZIZuiArSxhsarYZOKCrzvmz74rX/qI7QXs3ODGJ+dzx8bFi7SNdcPBH7t3P2PHzNm555PgT2E&#10;/Tl+Vdjk30xjdS9W+jcMzixW+moAH3VcK33sz/0+BeXyeCI8tZQ7O7VQ8SBwzfXL2O1XRBJ/AdcA&#10;3uc44EprxbbeDdYk/nM3Zo+ND2xOhK2Vviubmuv7/AW4BWr4hmI5bw9ZXwZjri9W+tZun3NlTIwH&#10;gV+2ipvDCl+MdzNnlCXsEqECGByWkRNxAtiHWEYS+ZjUNowSgDNBDs5NibXUyfEUkkiNcXMoOhKW&#10;GJHuZ4qQ0VLIlveZ4ZIC/v6O89Zs9jjmlo7z9lz+WfMoz8znvZrCs8bN4RfP3vueZ7dRcNs4ggEQ&#10;z0BEWioiEoVr6bIK6Ypk3CuwIpkwjxKEYFM8CBJQYkKMwVmI5DtToZlMIZfNdd2DoIdCDGHFuSMV&#10;IX4FURpHoxJbIxwMkHyTyTcWChKigdJyoQTExDMgGTaAGDWX7s1cvXytcZQhFtkE57l/886WXdua&#10;ZiIgEZFNVbwyypBRBTohCOT3sGWgacDBRCq8dj2Aa+Wy2Q3Y0QO4Siuf9X6b9RgBxn/D9g7kN9iA&#10;g1Y6vGmQ3016Qal0VmytAgONLir6xBr6WUUdweWYi2I7CT9CAWdCV4bVLbxs4pLVkqFoCKaXntn/&#10;7S8elHA0XkbdQlli6YNLk3fnpREpXJpbJpyORvjhkImrI+Hu3Zg5Eks/ZPPw2jD7JnqPCeNDpJpE&#10;yIbK8TICm5pgeblQ/Oj2AYLnQFe76XdNGB83ta5ezpf2F8cBifzvSeuP8OMF/HcODUgcoamMhBgi&#10;0r4RKSzBc0w4HQy8NLKQybprshIMSGQhQgzhuYAS4iYjqAoxZJIRmAg/JF9AgItmTFQ2YHmNNQR5&#10;IdkQTI5gU/Ai/JQDXB3PBcwn6NwEpitvjUnGB6mJEqrOYbIfjgR5ENPZAvPLweEYyqnWlJwgha0x&#10;yd3ALEOuB+B6NilQg1VswhkMOSQ64mYHsdIolLlNoH5bM1coMQLYXZybXv7Q9kFzqCyNww6SiEjk&#10;0CkHGAGRzROScHoYKCAABQwatGAc6EIYfTCuEOVkkWD2kawQpVKhWOp6iKEeQgW+/jBHXAEyD6sS&#10;JNpQqSzaEGoSQOWAOJveSxf2mQJxIkVlK5R+47f/+Mt/8NmdYxOf+eyZ1T4cGloAf8Ite3ZMTza3&#10;HLRqPi7FdZISdRpaoCkqAHm/Y5/rE2HdAjv4BD+mp/TRhcf0wTUWWw1WtI3AA/OLraACzdmBUqvo&#10;Qh3xQCZWMTm0ZoNVqABdrL4AaBEV+I4//ZEf+bhrK6B2AMq+U8AFTon5n8Rx7vgEmDPOaa67Giy4&#10;aaOug0xyQsMbH0Jbo5YBrq2AFjw6vOLLZ20FPM7bml7p5d41Jh6DX3uY9XsMCh9vfAgtQy9iW+84&#10;IwkiVZwJvRpr0KCee4iEnx4f9CqDBu+Q+jeir5CgwfUq9DweGZN//+Zd65VX43tpnQkrZgTciJHW&#10;Ojq+o8PlOWGKM6FnSPHKpJhRvzgu4YEpqO+l2jGo47r4EKpIeLB77oU6Jn5JVnuUmH3UmFbUPDi1&#10;qEC2ig+hz+zjVqbo2sypU32xDFJOaMLJTP72fLbrtgI9pApIiKFN4kFAVM8xQxDAFACFCUFgQgzx&#10;xtzLFIQgKAZcpqBQ/v03Lv/Cf/hPjaMMKUB39e0LE7t2tOJEsE6hBVpUBbiXNfr6P6YzSuOQCY/p&#10;TfXF1hHQiAWPhSqwODd36Y23uq4KvO+bPvStf9oQBJV4Pr5YQwZnrkcQuNGH3IBC4aBg73GJ3qPx&#10;fBJB7MtM0B4LuQMve6FyKvg8BMGDxQ/uHsUKuyrEEKt1g70fGxEj4rOzXM6tqcRBMuGPfEGHfCGG&#10;4kARwc9emxaCwIYYkjhIEjzHDTFkgx2ZAt4Bis9XofG6tFsBy+MB+Itv3/sLzwjDS8T+Z03YJSkY&#10;EN6tERC+IIdM4fiIqAKCxitBoIWghPd30XilA6LOuQdpchlAEJBGwSUIPKagstq0y04t0JHyAiYQ&#10;k3tdFckVwFAGjvNfzt7/C8e2GGmhDKQGqqJKJPJQUJNwRwnFVhgKS1XkJOUxXIcsiU3MPSEIsqWd&#10;yeBMOu8U8x8/8OSGGLqTzp/YnJKICr4QQ8RY4Kn4QwzVxBr63Tcv/8ef+NlWogwRcNAJhQdHRm5c&#10;akLYWyeCDY4ypKhAY7WmP7X0R+BxHAFVx59IVeDQ4WTu4TUeSjFdCXS2UJyYL4zrk3I9CP70Rwgx&#10;ZO3eNVSOtcnXEEOgAnYpqTXWWF1j5ggq4Hcl8EziAVFIamAN4BUVAEwmeI4symPO7cXcq1NL375/&#10;jPUuzUzwHNeVgAa6vBZT/Omcva51c1BreSuJdXywAYUI+vLieApTuIrdvhd9qCrEkIEHADMIXsi0&#10;xyGIBKBywID7y0V3jacFNQsz/o2fPHP/E8fFhprMtM+b6dYtlMtSQIOhMF+UQ7YmIAmNmOzBALAx&#10;51oULqdLcPCKCogAUeeVqXTUEVsBt0ZFMrJV7NKQBJGMXZqIZFSB12fzXJcxeW02/wKaR6lUJYAR&#10;UsQ+sdUViRq4bBUpEqwURDkwUY88kSqSZEXzqNjMGaf6hzmx7bi/lJvLEGKoy6pAh7T3enyMUH9w&#10;IETx4YYJq4QBBWViDhKKmDJjxE6NFh7mAyBOYDjbW/Ag0EU2Tw5wsi3JuxtlqK1L9xv3R+CpHYHm&#10;7MD6DM1AdYbipheJhTI7E+czN1+nZSG+40F+3+3ss/xFD6BmR+xtdkzQ3H4qcWI8DwJzoMaE3lq/&#10;V4zbrRw19gq+iDcataaO+4BX6b+K33/BOjWYhhoCqLYratTxwbZxJao21LdtrLz+GvtMmfmI/gvB&#10;waTIqh14XGpC8k895BaooU3YITgB4QvZtbEUgnKKnE4/IclKTI1b8HfoXUL7wWAQdt9eTgQIO4RA&#10;sDX07EpiDlXJZmu8gvYJImKvyz9FEgQw1yUCROWQr2cqq27W9INgclNeM5WNRES0xNiCwkCIEQsS&#10;45lmWIQ0fTM7aNBDZoNM89igZjAvBU4MBrSQioRKZQeggAxRxVIZE4yxiAOWMmcyE5KNaC5f/Pzv&#10;f+7IsQOX3hH/pbobNoNDoxJ2d/LW5I7921uwHKzkJ6xjK2DSAXQw1oiBTWID8F/lpMHTSRB0MKT9&#10;Ux6XEahkL8xKcNcuiC3zUMf91M9qSDbz0YlNWMJO35vEbJAMxRgOexN57U9+PHZzKPwgumnfUvTQ&#10;0PbdxXJ0elqW4MVyJFtKsaMQMImOhm8zT8eGN43t2Tu4e49JcWvyDlPQzLZk3SWzbUCWhpLZdqgq&#10;s620MYckJbEJPSu5bkkN7GYrlozAJhGwxAvStL9zRS//b0ET8vK1DFxdyF2YzUZiUZMRWJLtamrg&#10;dEmc6fHfJl0eazDcs7VweUmW7A+y4rCNwZw5xGreYQ2GANqG62L4xnXfnErHo5FMWdB4aoiTYwt3&#10;yLGbK2HlLYV8Gcy3pgB+wWob13HGjsLtZew4AuSawbecAqd89e7CthEx8mcEWLIjAMmRRaR8+fJi&#10;qUY2xHZlWyyIJCYVsikYkcwMYlaSZbwurszlKITDYZaUFLBJ10NWJKzWRBJPNkTCbm2aEVjUwSld&#10;XMgbSWRMsPuDwmZM0A+AEL52b/HAaFJrsJSkcCMtYhMbmgzIFLjKzXQR03e5XK7Mop83WgoSHUqG&#10;QgByR9xDwMXZZgplDOmwzJxE0HUwG+whVSBfKu0finHPsFcYTJqCA0GAH8FQOEjs5WjQwWkGq1Qp&#10;lAMY02JDQOF3fuePZ6ZnVzPf5cdJCmMwunw2N/tgemLn1qaqADO9dSKoowp4mbXa/ZzxNeTT0GCa&#10;D0eDfVWg3VHtt38sRqDrqsAaQg3K4rbuAtqqArnl7NjWLYVccTVVAD2AXu4t7w8lR8AOUeJJRDQ/&#10;U4k2qA8FhSBXHhgo30AbePcLz3/b8/vVXB8bPesmoAVqOFRJyOuzlldXAs0ILLmJq7Luirm+zbpr&#10;khSHxJUAe/hkxNjtuwl5WVziQSBJislNrFl3JUmxpAaGR5jKiWWcaxKPBX7YmStiGx9moTyXl0NA&#10;9ay+1DZeCp6VvljCx4K3F5f3D0a3J8O5gAD+GMljvWDM9YNM8ET92xYPYZwvtvExU4N4MYecBGo2&#10;b8z1K1b6rrk+BvwJQQjOPkx/cPsAkqAAHVJz/aL4KYiQyGaM860lvxFb2rjG+dZxQAtGWqZz9Rd4&#10;mMkNh51DI3GRJIxVP2tOI1LMEccB9SDwy2ZEIgsBl7OSHBmM6LiNxSTKIarY1oQQBG9OLZ2akMBu&#10;TOr4EHIInQm3iFgQscuMvBRyJSmEHEwCuRzrfimUywMRChJ5SZfEhKnlgRZLgcW8hFDMFdbFg6DH&#10;CIJsSXgBCAJTQNsSgsCwBqiuqM9SqGYKaLb/4N5WvoZixlwme9hSK4GGbIddjDJEXL9mlnGyysHA&#10;qpXb6bfpj0B/BNZjBBpkKNbLDUUe8ncqu6uVq2dLyXTscO7h1fNf+2O3vQHlVR/hr2akxXTA3xuf&#10;f92CoRVRTEx4f9tYTjRh6hWN17Okc71KdXweC/77AX96EMjah29XIHcw6nBwCLQyQgI9cdLDsQ1X&#10;QRoI0K1APdi7QfXds4Jle8jPAlSAcQP1u2C44vOmK8HnTcGtMUg7ZUIF8zcVLCcc6dntxwfUW1he&#10;BZAb8YPw5lpao0QDZSELFMb3EQrco/ICZB9E41FJlJioxvBdqkJvU1kAPNxR13AHwFgSTYIyc7bU&#10;xPEeFLWDQ0R3sDWVQkLcI7FOYOdE9Cf0Fa3hRLIQES6C9I8sibEbwHgQVwKiEbfy4rXbpodQAcw4&#10;sUHNCCgCY+RQkHkxBODm8ItBh0WdRA0UpsAAPrZw7Y3T9x/MZtJ5Vv+r3b+Jtx8gtEA0kYjF4w3i&#10;EdGMfqyvcBdDC7B0QLGYr45O6hc4IqhAou7yot3n2m/fH4GeGoHWUYFWDQVai1O0yiDURwUihiDA&#10;g0BRgfnpdCXCmDf7ogfAC4AHaM8GEgjz0ya0yWqAX2pkaHB84saZL6cOn8oObzF0QIC1DblusWDH&#10;sg/jfGUKvnJ7fmQgIZTBXAGGGLD64rwLhivQjfMUZud+xHuh4IPcsaYCjQeETxeloLB8QbDoO+nC&#10;xdnloWRc0HgBuoNSWJbwNcoLEK/AYwFcOsClDBYAsU0NBeEFSgqPU0AkVv+A8BAEsUg4Ewh6aLyB&#10;5QPiba90ACH97yyztKMgTnpCGShTkCuBgrsgvEHFRaSAo5SByiYEwXDSyGaum7eSCGeBSNMFoQzw&#10;xZRDHp2hkkhWApzRBZ6BEJECAtA5i286vzqfSxfKqXhUasDnzXVlXU48CbMihZRn8ckOLE/nWnBZ&#10;gJBbUPD/2lIRnUkOUQjJY4Ig2D+WgimgBkiGmhsZGUnhBSxBIDWGIBABkMgUIAhMAYKAApLIoXJ5&#10;Ni8EARQJa2MyXHQ9rsC66BedfYMIs4zKgxJE3mijBMmOWoTDjKsxqerk6VBWmTp5dF/TK9pf6dL8&#10;2lGBpler36BpcsLGCkqHV+2f1h+BXhqBVoIKrLu8KyP+mkva+AcNBEAPmC9s1gbQBPG5V0q3v7h0&#10;4Y/is19TO8GafSgssYeDiZFQcvSLv/yfMMvHSY+/mOVT4K8WYAEokEqHgraRhWNMVoS6gsQPDeyd&#10;hSOB6lg7mq+fxMXTdWfVcpOzzMpSDpnCtpiEtZdm5hQc2EyHIfpktequXGPicWAvV+nT9GO6ktPN&#10;6jYkBSMSkiASq1VtLzV6lUTIlQ1R6dkg83qW27N3Ch2KSO49hggIWJHNVMrymkpZcMs/q4WUzuv0&#10;6UnCyAOqYGRWKdQNY7zifUDnkGUlqIwjro9yuhOoWmjWmHDamMoGoREwphqS4Z+kN7aSmAWvhK3V&#10;miq6yhPGhY68fxJ7V9qWy4Q5XI8fSA+pArPQAZAC4j4gCpG6ElBQbwJ0SdTnOgRBtrRgUl01w95l&#10;9AaGIW9aMjXKrJ6kx5r4dvt5tCRY04vK8svsTVuuscHGXKVFITfsrpGnp25c5bF/Wxyuzpr12o13&#10;dhetnDUw4kb6qmms1MB8fpPWwxE4298f3PENqcMfWR55N+4DK3frUvgnv/cHXnvtNduhYPUGw6/r&#10;QUClC7lbLN2zqHfxas/Y3oLwitWrBbtrb19B0QUVBwyvguXVbt9nim9PV8jddujvuaoNvIBB4wlf&#10;6G/snu4z17feAWob75rZK4zv2c+rJT/QfcWS35AOIrbPpF/gfdOzYv4uVWFwfve6EA3GuYCzRE1B&#10;WYlLwQD1YpqgaLwqEOMeGl/B53W1CVBvEHsiFVYdipmujComPZiC1vBXCqp7xWFV5FqU5RKJ0FZV&#10;fTzFS89ChfL0PNSykFxX9LMKQcCSWHS4qIPxHI1F5Yo6I+vzae8hggDcY3MikiEsJARBCKMJ+ZHw&#10;sLFHHY2KKwWalBAEMAVlz5WAn2WhvC0R/OyXXm9seC/gfCo6M/kwvZjZsa+5EwFmg5yiv9uK6ZD3&#10;O5aU2x1tzWIPlzdtGeiMIOAzve/IJngQDA91p9yYNOnoDsRJmuiN9kIUuPRKg6nOOu/gLL1x/10b&#10;s06nAVvUwVV0rvWPsFBOTuDR+nog0tadQ5JKyjz39ROJnnl1uZBehevylrY1wpYgaBypulV2gOex&#10;FoJglaDFoAL4E0IQ0D3aAB4ENQQB3oNw/+z2Fdq2e3R+JsPdNfj+MHR8TF7+Ux+bv3v9zI070f0n&#10;rLk+sDYW6Z5JfOBrdwwYLkC3geV9BUW8sTgDi3at9I0BP59H1wBesXe10ocpoOCvWSpcnMsNp1yC&#10;ABCaVZbaxqsArHpZcQlTgJuA8RdwBXAJAngBNeAvYzavaLylAzCRi6kHASIZK31bcAkCn+MADg6L&#10;YhKvYLgsoqEJFHt/kCuSjs+wDx4ab0zx948mXaQ9LEg7I4BDHeH/BHunRgsRi887iyVHzPWhA1w0&#10;XpIO31wug8YLH2HQeDB3lyCIRVwDfscxBvxGJOiA5WIY0sTjBTBcQ8hQEOGda5myuglY7wAVgEy5&#10;1/AXkDaBr92FIBAPAqkxbAJURTAgFIkUTOx8Qxl4BIG5rjcmAYIZsAY2BAGWg6I0zuZL6kEwJR4E&#10;5SecIHCNI4wSNB41dhNoQxExRkV7IkAEChoAESaaojopsmSiRsiXugVrO/EbNnhLU8vBmixEnU0e&#10;K88CbNDUwF3fyE1Hn+mFzNSdh1N33BhKVHYXHtBgKVyID5+Niggeg3LQ3Qu1OD5cVG9cRdKJWbMs&#10;tthDi824cXshe4rOwS320PVmKpKCYVYjWQ+RRPObSPlRN5Mxyx32rt9Xr3Yo3w3YgY7FO3Fkr65u&#10;9w0Y9N5DyLdFQe8FeK+A4XFZAlYIAnMITvpAwoPlzQJ3IuZ+GDlE6BsXJzcnshTmO7kjGZZFKjUx&#10;J1vInxyLcS0lCEDsJ4QskMasp0UkKoUg8NB4SzooieDh8/YqkA6JUJlwQLLwTYR1fQy8z8fZZQrM&#10;6rayFDZMATUVY0a1fywzQxsQ3sFZTPwLBEt3AibcvNlqCu75HoaqnVTD9TRBoRHSn4K4dwrSb/F5&#10;gWGMRabES/CDxJYmkLPKrEm5uBSMgafW6CLQNcm0r4IP0ifckBXGNtaGIoBZpiASSQSoIa6uClln&#10;r+RXNCYPwaAQBDAE5o5axLbbelc7XN22dY0WGxNiSBwHqkMMCVOQE0MPFF5RdU2sIWUK3KBDufLm&#10;PXuaXkK/lQbbL+NE0LS9pe03LMrQWjhUTb344O70tfM3p25PET7h7a++NXnrPpVd/GRbPQAl4OaV&#10;mYf35a+OZCvsTNMx76CB3h32H0vzC5pzmfQ85JKhoGPSlc3euFxrbv7Sm2+98dnP37t2nX8yRz4q&#10;HUjVHZ4FCfF4ECTn1Jvtrjag+Tvo9tIbp9/448/J/tkv3LsurnRdHOGuPKY1dtIiP2fZgXYvR4Tg&#10;559//vXXX6/A8hbWNmg2O3FpXDCcSDKY4ms0HgXDMVY3aDzwuGkjlvwVeD8sRxV7d636nTI9YJMv&#10;7SPB4VhErOVtYBxIBHqI4Bpg4uqoJbz6CxgzezkUNRb1nptAxezf7ce4Ehhhotj2q2wUuKi1uvc6&#10;l6t4EYFc7N0A9Vg/GPBcFnWyxlN43KzxWPiJKX4iVLEVMJA7+3gMrSWs5vouUK9gvihVxlzfg+6l&#10;TUWnkZ7dJaWaOMia0zPgV3ye1SYqCwIgiTnRKEx0bgoeC4Axv2e1YAwpzFX8BIFodaZnVYYqh3z8&#10;giUaLGdRU0C7co3nomo8FxgTSxHuWpwVu771EEEgHgSJSNrYZqDnEldBCiFxrJT3LCx2HKBDo4QY&#10;srGGDEGAK8Fv/PYfAcE1CC2g0XtQ82anpmPxBA7EjW30/PkJuxhlaHgskVkq5PN1k7TK/XZAEAhg&#10;m4o+uDszefuB0VeBk0C/ZNJKDQ9EY9Fu0QSK8SIkmq0yAnppLsR4MrwNxr/rL669OhrP7Us3pu9P&#10;kgfv3vVb0/fuL87ODIyOROPxbt040yGXu3LmnZsXLnOh/HKGfy7OzuJ1hp35xt84V+eijDwK7r1b&#10;buo8rUENAtmm0JVnwRNXhQM9gPv1HmKZxFH3btwcGBkpFoMt0gStEARtsAOIsgaCoFwip12dDdSQ&#10;nTHk5WEYSUtYuTtZI8LBP7Q2g5yP2WBp+mI4eyf/8Fp4+TYWgit3FpIvfvC9BD555oMfvHP2zcu3&#10;7u77wJ/gU+aa63sm8WLATzidOwvbCaeTK11cBIR3pjWwjzGSx35eDfjJbKu8wJWlAtlz3Hg+/CSF&#10;KfD8BWw8H2Lm5CRmzuWZ5elcKRwJ38sWNVSOuhJoYB8c3EGeBXs38XDmc0X8FCjUYOBqG69RdCrh&#10;dPKl0w8zI/FIKRgyGLhY6RO/SDFw11xfbeOtkbzxf9RwOsZNQFaAErTHYwpcgsDh81762r0lTPHV&#10;OF+u68HyJAoSc30F6hcLQhm4beRGRICgQzwfAeErsLznQYAAAefagvEgiEUIaEu3ylksMruoSMaD&#10;wKMqAtM5IVDEg6AARyOYvxITdpRwE3A9CIwkOD64HgQykoHFgiEIDEPhFmSUJNYQNTwU6zhgGAqR&#10;ZIoETuY9IXg0BQiC2VyZUTIhhp54DwJjaKq8ADqRehDwt0ZVVJVNdSjRK+PBU0dd357Vphz/xN+K&#10;E0ETgmAVC+SmE15TJ4KmPdRtYPQAMVQWCEr0AD6q/C2ZLLGyTOys25qz6Of6+VtwECwTFRh354nT&#10;b3el/3Y7qaWExOfU3dQ1vCs3bhf9S3MCJjkBvnUGS3Mc3+zYruxrba+3xoOwNoNac+/qNRALCl3E&#10;KuDOa5NGirpZZpC7MsJrHYt1OH81s8GaSy1FDmIzuDz8LswGZyLPr2Y2eOXSNU7ESJ6/+KwLLG92&#10;1ybfFGThGDWZag2KrqtVWVP6DfjNAtS10lefAl3UmuWsaeydZe3aPFO1YW+5LEtwz1xfCmbVq2C4&#10;bhWz6Ba/co4E5CFuEucqGi8Fxef9uL2a1ldvCva7BIHC8kYCt2BWHUrpulKZE1RKK27d51+RxIpk&#10;zfWNGMIOrHKDQgfgL2COiiuBYRRcnwL/XVgfAe1HHQfsGNqyx0EIQSBj4JDsoTJKnjtArR68YqyE&#10;IDCNn3wPAlJmoTaSf0kKRVGFFgtiV0IN+pfs+RJQAQpXpVCQoIwcUu6k6ecPsyAmSDIRJFowLLBv&#10;WBejDNHnemDpSi6YtY7GFSlN7NyyZdfWLbsk+XoXN7SoyduTdMgcoPgwkID923T8uyiJ7WrqlshT&#10;s6kqQEynbl1RslfUy1jPcrlbl+isHygSQAslSpSz0Em6s95qzqp6V2FJq77spUeoCXXl7lZ20jQH&#10;AQaDWA7WnNjia6/m7nAEirSjE2ihEhjHby0vQD0x/txI+BoVxzIFEkufAPiGIKhY+/ug/hpgX1kA&#10;14PAs64Xc33DHVAQMDwhnoqsu8S43QbGUQN4D+h2DeB9ekZtOB2Druvprm28OAr6ouiokbz1CTeY&#10;v2ulv+KQ2ihIsEIPVzfgf0jM9W08HzXgN/C+X2wVQB0H3DsysrkWZga0N9F7DAtgeAGfc4FLEFRq&#10;1C7Nsg+mYG/TvS5CesQEVIUNMWS0OjMmxm7DHWTDfYiBhTmLEWCvIQhcp/pIgIIwBcaDYP1CDPWQ&#10;rcCC8SFknzYRBrGfnCsAhhTVsRDLAAAlwjq6BYIPZgi4XbxnbAg2t5CUyP6AWyQFG/gTdvwlWn1y&#10;alGoOlcGJU4NJl19WkKPCR4wsWvrxK7t6ifdxRlRLC3mF8985U01RGBLDQ9t3bOLv3Khxa5Nve2O&#10;sLpm6Vk13lntdlXTXm8qNSQxRM3yoOoSj2o69Hsu6IQNrO2qAsb6fY137T99YHhYM/aaRZpvYdfi&#10;qrGLomxsV3WhQb/lIEpA6+88eP6nPvUpgF9QZTL4XVgqkmVYCotFUvqamtJkRgrsN9MSX5XdDbSK&#10;ddRykUCr7IDJdEKBv3wSpcCH0RhR8T30H5Ia2piPJ/SrfEXN1xLMuSa7m16FrvRLqwUJ8OpZZbnm&#10;WdZgi4J17aZgDP7dyxk5VRLvWy0FEZtDJNwzIkmBr3dWGmueuUrBCyyrQuI0oTfOVaRgx4Qac63b&#10;mYKe7oqtc4R34/4xgQiwhzhLwX+dR+y4TeYkPYTcHZdDEh0TvXEdEwbTiG2H644ZW9aocAe6NMWV&#10;APcNXcHiWME/OSqHdB1bKFE/n4cUKMGAuGfp6SWhYKSxWQZzCktiEkZQJgiSWSc7i/lVI+mt5ffR&#10;Q6oAaNW+VHh3wtmZqC2QJZrA2ljJEnCbwNqYrUphMEzuSD30sVMHGIXGC27v6ykQQnoh3dSJwA5r&#10;6y3X8iQ6PpePUXIw4dnlGluBQAli23aIfV/HnftPZADHd2xWVI24jae/+Ap/L7919t61G9RsvFtd&#10;AzpcZ+gu3rg3Di41YDmCrXv3dIWVb/cB2YvCAfEI3vzcF0UP8M3TrU9RDS7tf6aeA21FG0Dh6KKW&#10;2Z6hQLvj1ax9jSaO9lP3DAwFKpkGAZwzs/yzmJ4tSWGJ8srd9vP5X/45yn/tr35C8XmJuqPgv5q2&#10;abRaVpDqAhBbAV+L9boAM2J2btF4mHaNVGOQZwk/bPDRmsH0I+FA3xJYz7XSh0Z30Xhp47fV98qN&#10;wqjoKY6DARE+hFzX5QXk5+GG05HbN5erdcA250ol8iOSEduG8ZGCDdTjfxL1AvsEV7p2QzoggFIV&#10;PoLA2Cq4m3oQ6KCtBPxUEhMFqE6IIXdBYLsyj0MUF6OmqN6ABqOFKRMRxyhqRi0TZag8mSfcZGCS&#10;nfy6qgwtFzlUUTiyZWw7zNq4KDl7jTU9nd9fLvDPZq9zJ8d7SBVAAxI6oCS5GdyC0YxQi9Ch0Jj4&#10;q/qUqFrkZjD1KFYcYufuW/EnTA3JQrmV704Dc4GOowytk60AE8Peo3tQAjRHC4X9x4/q69DFiYqu&#10;xrdvTg2JU7Ve6P71W2DRW/bs7O6FWnyRGUzmqold5DK3vw0tON2doXUMDdiga2L3V4PdnFyoS5pW&#10;i3etzfTeKeA6IXSA+a6ZW3cOPneqWw/dXoWOydTn1wYe4b23NVAdNG5Ar2SLCTgCzUXEFgtmchgM&#10;Zu/IXzEbnFy5W9Xhs7/0n37wB3/QGvkLQWDC6Ug4IDfOP7lqAtZu329/ruoCsLNFvK1tvJjNqyMf&#10;joJRCYkjNvnxsBrAuybxBudXvz51wJaC8c32zPWl50rnHsIv7og2eI4C7NY/0ATVx+yfszBEIISO&#10;K4khCNTWQYLqG4LAtetSP0ON8GMlMbyAC497gX0mogH2LWbXlEVVVvoG3neN8y1Qb66LCmW9DCq8&#10;hm2jQRKVDjDcAcPCLVSEhLywHgQMJgKoK4EOly+OkJ8gkPBBUYc16tHB8O5UmDUqhYl4kAKVu5NB&#10;/rKzfGURq4UDZgXr1rCmNYtbu9zVwq4EleE9qbCsjZMhs0h2KOzk1VmHrYc8CK4vFWLR8IOshMhg&#10;YSsFIkVLoaQ6GkGYUayw4dQClbOiN+GdGUiODJOfsHFwHi/K0IN8rkAagpHNQytjB1WPcCU/4XpH&#10;GbKehB14ECAzs0I0Ht17ZKdRV0ujWzYDl2PVz5TQxYkKa2ps8vcc2mZGqZzL5lLDqd2HD45tmcCT&#10;rSvL0HbfcBwZxreN8ihJO5lbXubmB0aGdh85lBgYtab17fa5sr2YkTuBvUeZCx3PgK68be8eLsSN&#10;t2hCv3YxanrgbcdrYHRi8+Stu7LwcoIDw0PH3vOuYjHUxXuXUEL5Iko2nXP7xjSkjB5w8LmTbd17&#10;Kx4E7Q3RGjwIvJVe7QXHtmzG4waqBb2HY3gQVFp4imAxEIUjyJZTJCOOj2wKJCbIUBwe2nrzLt5P&#10;Iyt3mkla1IfXgBD+t3/5byRkjTFEBzQW+/OgrGdM4HoH6LgSTkfi0rgZBySKjs9+Xmzj1UpfY+ZI&#10;0lsx1yfrrj+CvWuI7mW/vTKfZa2FtbwbXV+D6hNFx3glPMy6tvHWJh9XAsz15/MleA3Xbl+FVEki&#10;xm7f1LAMe+PBEh4EZfEgEBN3Ceyj1vJ4EHhBewDhsf3iLXVdCdSDwNjt2xBDrrm+yYbAZz8awk/B&#10;ZPvVYP41ngteeH/rU6C5ADT6kBmcAHkFuQp/2bTAA8UUHwlJDHiHSCSlAG5rM9QUy9TMCghfxqiC&#10;y9GMDIE8FCoxyDA1kjMQ/IO720SGwLLcJv5reR6BKZA0AKcALXz93uKzm8lLadpEJFMiI6AJDxkB&#10;Ecm4CWiNXFdEkjlOZaOGIFHk4F3Ik9dYCowV+SZ4K2azRZJMPskhhsDNyESMDuUqQbaAxjQgqpbQ&#10;AQNhV3VSyiAV2m8OkZiSZ9wKQWBQAQjv7mDm7X281rM1Uz7+5aHY4LZ9+4fGxpezIb7UXdQDVHbm&#10;e7lKVK5y8hte2r7/0Mx0iZpHogeoSLjULy8H9z17+OTL7zn5gfduP3AYkWzAg24NOSPJeIZiQydf&#10;fvepD7zn1AffP7R566O9cX0WaHsnvwGR3se+4+BRhOzuvXMV7l1hhi27d3Lj2A3ohbr40FtB6aof&#10;5bpgpGoRUn/zDCMABqAJxqM3sB+EOmyFIkEPIDPhX//n/zc9Wwy8EbJYz0DVlcqjA6QrzyJdMfCK&#10;jb0qSX5LDkXCzVYB4a25vjGSl2MWKtcYOqsB+2rPb+3nIQgcp1B2PQgUhK+Jru/i8H73BN8ouyJx&#10;a54kEmJIg4Y2iLevAtSjDKwAFVje4vMWxjew/Oyyi96jedwGovdsI8TUwFgMVAzUTI1rPWDONai+&#10;r6D2BFqTKeKfWdPGJQj8TIFSBtbwwpAFNmTOjLGZgxqQAgSBCXco/1wfgqCHUAEYlNF4GMVHlaDF&#10;AtplKSpasyh3ZHx2NTWjI4umRkziQgk1CkgtWyz98m/9EW9AS6EFHswADGzft+3h/YUGU4XNT0iM&#10;gXqhBSxc3N50k9KgrbWhBdxPW2eogJUAeICFMjuF9Vut6lUYav6u31XqDisLLL4PNRfV0Ie6r59I&#10;AopUX6i9B78+rTfm3v1X6WyQHwtUYMtu8bipjwroTGk2CTzsOGORu0CLC4vl4dFEgy8PkQbgDo6+&#10;5yPf+b3fA7rLp4yfOgWYAj5irGEozBUC4MYsPc9MZz66Y1AO5UuscEybgNsmX9aaTLFMqEFWpdij&#10;iVVBVGqMOXqQnvkqYq/ODAmKzFEKhGynMJuVxf3hoSifVhVAJCkH9iZDWrM3KVSFiJQSnwKobr3u&#10;fFGgb2Sb80lLGxZfIvZgmLOuzS8fHYlvT4ZFEiuSFIxIRgBGjPW6iFSWRTYAu8iGtAkrSdCVJOEV&#10;jEhvPUzLmCBbZUw8IQtmTDyxXfmRNiQhh9VxAJViT1JYAOIF7EkI1M+NE8me+03nCtj5nxiJRp3A&#10;aCykQ0GBwUFC8BIZgUgIvURGICQ1FBhwjPtODkGdEGlYCpsiUnNiqHKINudmMh/bNSRtiuWTwxEK&#10;QIsIICKVA4iEeChwFKiR60aFLwAkkAJPx7xrtImQWzlMPicJN4kkUAYhp7yQ7T4q0EOqwPVFQxAs&#10;l5QXIPKgMAVlwdOMlyfTP4iKhH3gfRWmgAJMQVbMXtAJXjt3bWl2rqkqAJJMlCFYz4mdE41VAZ6E&#10;TVW8/lGGXGfIfpLixjMmjnMaBr/j3Y3b7+thZU3rnXMuM0G7AfnXRyvo6V57WRWwCEOLqoDVBkKL&#10;V/K5EgmI66oCWAmMRW4ng7OJXc+P7z166PlTBo0XWJ6vuU1oS/AZN5S9xtsHDNfgOQamJty9MAWF&#10;koS1MeF0oAPQSbxINSbMvqDxrKAsQeAIGm/8+l18nnj7CznA8CQEgWbddQKELXIJAg2zz1rLZEB2&#10;Y/UYNJ7rXl2EDgipSO4h02ahaCLt0MaEGBqNR4tO0FAVbkZgVySXIMA+TsP4iFX8ctkRMFzReBZ7&#10;LO3yXE7Mv+B8K2h82CFcwSv3l46PDxjsvQjSTg1Rg5h9c3LjEl8OfF5qQOxNxgFTwM7O8AIKwitB&#10;YAo8KQ+ED9zG4KZYhiBgZqng80YkXWQKQQAvICIFVUgKgvnDAhjMn8JoJCAEgdQEWN8pU8Chr983&#10;BIGIVJSakoyAmeDFhyKKBaiRLYyOFBCFDwFY9ypTEA+hkxHRqBQLBedzZVkbOw7RkBaKRJ90hCDI&#10;d18VcHK5R+YA5v90fX1y6W6mcHxTEkiEeiILgYRIIRaksNPod7woYCmogTwegBQ0U94tKaCwOc4P&#10;/5OfJpRHY9xSXeHf+vLrTjCy/9j+h5OZxqGEdh/crBEI3nnjVs2H1ti+dmJ0SW4Szn04mfZ1qGb/&#10;sh0+gRGcYBtdx/Z7eqJoWTieIDbz92/UPo6WO+h+Q4iJ7nf6hPZ448Ld2mhFrdnwrhgPwPH6EQNb&#10;GblyseqjZ1WBk9/wIqcTWVmdJ8/X/OpX/N6PnNp+9+wZTUO8UKwEusabIOoIpZIrp5aih4n6gHnp&#10;D/2/vh+Kk4mQj9iBFJOSc3q+eHIoxHL59Fzh5HAYuPvnzk5+37NbKLg1gYAURsRZ1LZhSsZDndAC&#10;biEsNgeYrbE4ZmqhJdZtbiEWRBWQr2g0cHoqzUfy5HgKy2u+ma4kFFgcm/RFFFxJrEgUvOuCxSPA&#10;qWHC23jSWpECgT+4Nn1s88D2gagriYoUk2DDFUnMhx0TvEvpEv1ylENaYEzuZ4qsiZGENZ4UqDEF&#10;Tvmlc5N/4Zh8Fd+eKxwzIlE4bsbkzGz+Wa2ZLzyLbHKImjBCotOQaoF7QhKoZ1QWtxAUGwWC/OCs&#10;f/pBmnOeGU+5kjBuLDsRiXW/JwBm6Zij1YgkV/Eu98wgUQ2Db88XRRLHQbZnzaP8Lyp2uSyyIVJA&#10;FD6RJCSDIwWVzQgpAjhixiiFcpnnSwH9DD0DMw78QoAKskUJd7gj4cxmCk6x8PEDo6286q236SFU&#10;YCFf3JqMAacgPeMlEYjLkgCKGhASwB8UK5QAxksKeTXcEMV5cyzE30v3Z65eujY/2wiy1hh5kzfv&#10;4pYTiUZiiXhjvtPmJ0RjqAGlLfvV+lhrS5ZHnLvC9c79HKEEwBGIK8SjznrX7n1tTHue4NLcgsY1&#10;6pENxzMsNHmgYAOP424zcG7AeN65NrWWgMFVEnZuNigxuOrerB8VIC1hrbHwCgof1PDO3dK2YyeY&#10;13kB0ABYx8pSNhCYKeycKezAilBDnk9sHv3Gb3jOQ+MdYF5FvA+lqmD5MwYMr0bjq0gEzvJA+CCr&#10;fBeNp2AIAqYiReNB/lnRUmkoA5qFoPJYUB4diSkvIFi04QWwtWKpyloE7FoAdh8I72Lvhikg3pHS&#10;AcIdFANYyCvBAWBOoUIQGEkMhM6kJci5SKIiBVBWBKgXDDzigM9zcEQKzH0SipGCBeGRGZSCy3FT&#10;52aXv2XHAH0yEZwYFD8IYHlF4wWfHw5LDYcUny9SI2g8q+oXR8LU8KQFjYcgoGAIAqwRzXWDmXxx&#10;MOKcHIsLZRCRh2ILSIvvAG3I9aCSKGXA/dI5wYlPQBAYSYQgiIo2c3wwhN+EyDaIJEFDEAyqSDSm&#10;Bs7lhWEVSTgLEQmCwFAGQhAYkbTA00FIXjeGi6sPR0M7zaNER6EmGCgReviooaW6uPUQKvCzZ+4R&#10;f5tAQ6gAPCEsJ00BAKo8FCpD6mQLEit7IhmGQZjLFicSIZRgqaFQLF++fPP8f/vNxutpFxX40qtO&#10;KJoaTG3ds/PGpUapxvipb9oizoc3Lk3V4AcajLKDJ4EqsHnL4K2r/nhwJlSwt5lse6LxddcyqwNR&#10;e/AUnuCVt86tXFk+QlExrd9/4pn+w6p5BF6KrJmpOzP+Q+WS/LCravzZ4Vp9kGtBBTi3SoYaVIB0&#10;UwdPnUAV4FdfJU49VOD86btHTopPDSacdWXXXFbv/sjLL33g/biBsWiZy5Z2DYRLpdI788VnWEEG&#10;AufmChT4pPzq2fsff2aCr8E784WjLIAc59xc3itIGw5dz5RxhGPex1peJjavgN07cYQ4hSnKFlhZ&#10;cgo15x4ISnFsfEBA+OXijqSArHxFd6YEZI2Gw7oEPz2btyAEkyu9aQ2FNykYaSuIxWz+hBFbUIHx&#10;ge0pQQVwz2MiZ1Eu0IUHD5AYaaZA+H2RHJEA+VEOKIBZuIWSmDsgCZXMiMC9FPYkg/cyhXdQj3aP&#10;cN235ouIpAK4svkKyMad0kaFtI1dfMICFV4BIRmTpVL5pYkBEQlJEiHGDdmYbinAMohIeVmd702F&#10;VCQpsDrPuoiFICUjER4ll/sWLDgc55XZwovDMm4/+db9HzmxBZFepWZERumVmTwFeVWWStw1AlQK&#10;i/IoqSFsEfocR8FpbmWKAoqDpjgSZFBg8nKZnL3307mpdP7bzRzRxa2HVAE/QcANYyvAEJCRicLO&#10;pDikCi+gBEFeMK4qpqAY+N03L//Hn/hZdPMGFtSaZu3KmQvppeWBoSEWAY1VASyEdx3YxHBjK1Bj&#10;LtBFVUASB1RvfW2gwVcVVKCLP4CudKVRHVebDLpyicerk9X0AO7iiVEF+DiwVLhx+WErqsDLH335&#10;mZffz3TLooVvF2txqwroxP+MAZx/7ez9P/fMhNEAZOK3WoIWjpq5+Xa6NBSRgMG3lsTqzS3EZN5l&#10;AqMlEz8WCRRYgDJpUWB6PjulqkBKBMgUmdJYcyGJivTmw2X1Vr80nz9I76ZwgB4d59J84aDBt2sK&#10;iH15gUMRCl+5OUfPw4nILVSBRAiunQIBlOIhRwukLpwuODQdMiIBDIzEQnzYIV+JSYDYIKUUMB3A&#10;Vgw1BZGI6MeUPL9cODe19L49Mu0hwKFhuRyFAxAkgcDlhSKFukLqIdowXAhQLZIEioqHg4xJKhjY&#10;PZYUx0UjgF8kUH7M2I1IaE4ySriQMkoqpDdcIhKPksslsFBk0bhQ2D0ow/X5i5MfODguNYvUyJDa&#10;Q8SU5MEh0lS2PBSRgNBSQyEcRDlj1uMohfkSOIouiXncAOHyTKUmW3jftsEnXBV4diwhGoCk/DKq&#10;gFcAHqm1FcgUga3UekAKxmjgr/+NH29NFThvlvjO8feeOP/mnQYf2QaqAGc5wQ6TRR45ufXimQoa&#10;sVIVkJ/xlgHN9dKfYOwD0gUWwM/GRzZsPBMjFSpmbz6ptoLjdkXhaKAHrFQF2ncjNDJ60bQ6ErgK&#10;FfB7JaqtgKICBBWoNRauRgUE3ts69OD+4q79Yw1+p/rSfsef+cg3fsuHxbyJTxbLmAFQ8fKrc8WX&#10;RmQtqwtHOvmpt+7/sLEW0kMUWGW6BbOmZNojLDERCdEA/AVmTdaUfAw5hU8lPm+sIKXAKhND9ETo&#10;FeMO+tKE2CSqfZV8M7Niiq8fT1ZWcrmZ/EsQ1KbgrmXNMnelSCq2Nv6vV2dYW29PRUQku96NSX4E&#10;u/AVkYxJfEVII5srpFkK1yz2EBLLvlenlr59/5j/crryrhLJW3Azbu8aFXXBjhsi6eCcXyjoyptI&#10;z1wLvzMs++jkxfFkRTYVKebYcVOR3LnGPDi1VKNgn067j7LuE+SZIhJxCXnECMBFQQVkHjRaHUti&#10;UAGMDsWKLpO/v5jtuirQieFbRz+/5iehWGFhcX6BENylt81fWwCH4bV7fTaPdcbXZ3KvzxUo8NRN&#10;oSCFec6Vn0Hj0ALqBKyhBdTRtnFQYUsKbHzs4Yf3F3XC0wy5/c2OAMOChUdP7e0+HSZL/64mLN3d&#10;mKh4c7gKNmv83bC3qLEe0N17XKfeWszgIEEFWk66sf/AXg2Ybx3HKwH/Nai+iWkP3WmD22tYVRtf&#10;VTKxeSnZJJS9hru3BW1satA2MCOQghcSn+nfDYmfl2itblemczeKKyd6h9zrEs7VE0DDuYokto0U&#10;JDmcNoa6ds8y/djr2rPcgl9IT7aKkHp3xg4M4SlwI6TuZUlI524Mfyu/3h3ya8R+09htY69iHBZM&#10;gjZP3/PxsG7gBH2H6mbT8IVhDhqDf7ermj59b6EN3lD1Zq68uqlxpfJdxU8Ta4wH3VQ89WStatPV&#10;H0APmQ1isnF8NJYIC9cFXSSFqJhykJLrEJGFxKEzmAg5aoJBTi1jJxJMRkLHB4PYpyTCQQIOMjgN&#10;/AkZVkx4QJjT82kW9cTQzaSLjT3j1Z+QNusZcLB+vJT5GYlhoolocZfv6nOv7YxLYN+078gm3jh8&#10;HNbPO44L8Qi4BD547brhqUNaY8vQdR2l1TrnRhi9VsL9MuuvnJXXw0qUR+m3B6QsCsc626K2pAd0&#10;bu7nH34TXqazzWRYrnsqjCEZmXPLWbQBbAVq3YuqzQbN8sDJ5wvDoxKKe7Wnz6vO4J966bnEyPBY&#10;TCzF5gviAqdR5zRzMR7RmNZTePNB+tTEgB7CSI0p8PpSiS8hs+P1dJGvH3PkbVzxHAeY+pZYVosT&#10;2i1m/rI45t3LSmbXclDAgEwB3tG5tyxx9Gh3aS5LFpt4NKwO2BKzFZdsWzBRXOVy6RKfVu+6sky/&#10;vlTk08p1jSTiOnhtqZAICyJLTdLE43v7YWYoHi0FWdRKZCBXJBVSa8oqiQSNlQKyORXZRGxq1F3c&#10;F08WkR5kClfnsxODCbkcshnvPuLSWpHgINwaMzhI69UwXAFiJl5aLM4VSGUUuLRYMIXypcUSy0ZW&#10;2+/MLIuVQCiCbT/ul1wdwwIKRFAwBfEnxDmQPkmZi0/gtXSBgIm3lhmlImmB0OpgbViuASpoQWrm&#10;iwD5jP9X7iyMDKXkEDX2EIVMEZF4Bx7kA5dVkmzp0kKBGkSS62aKXJfCjUxpseSQmAq6B9fNW1oo&#10;lCGG4k6562aDPaQKMMoEtTavtxidVlwJSgEMaOCtILdw98SAE4MORkRDP5qCGKQIzHX1+v0Hs01D&#10;C6BeEVoAVSAaa+5EkBqM8UvubpQhvg7TFWdCvkqrftTQBmAK5Ju+nh9xY5owwgzNyDMtqc0zMwdh&#10;hrsbQUgvpJfQXS7a8q097qqABjBgkJlvzn71lXvXr927fl3e9hEZky6Otk7JXOXGOxduvHNeMxUx&#10;vXX3KjWzaUt6gGT/qFjvd8gOmNVR56rA6ueiCuSy2bZUAb4MPFYNulVXvVA18e//Tx838XxgzUVw&#10;G89HLfDFFJ9YPdHQWw+WbIghG7JGLdKZezCIGwtLGD6xhCdATcDZm5IsAJVINaGgG6Am6GDqp3GE&#10;jGk6DHdJwumMxvi0SvAcYgT5beMdCWTEVfCdM7bxriW8ePqVHVlrGf86Ndc3VvomwE6x/OyA5CO+&#10;s7j87Ggc+4MingjEzIk5FPYaVlcM+FNi6WUdByrhdERIE+PIiI39RMqE8THxi8i6JCJJtINc/v0T&#10;CRZ7xk2gEthHI/xYnwJXJNeA3435w3UxJTg8EGbAwyGC/EscIaLUmEIwXyxhRfHSpjiRG9DJeAQ4&#10;WaCTmYIkSqBA/ADUDhl5CiEKkU2xkFmRSowgZn1oFB4Bkz08jtRQGI2Qu+HCbObb9wyZNmXamEMO&#10;vIaIFAyKSAmwBucQsXSTVIiQ+1NhXOfwXODGidwQDTn7kyEUQQYfkw5dGzPIqDhLuWLXVYGeIggE&#10;7ReCYKF4xitoDQ64QhDMFc56BeEFlDIw3MEbc0IuoBbIZDYgkQDqbhbQ029Qen5p45F/rkv646RJ&#10;LNvKduuqGGBDN7aYFr2VPmvaaLZ7sjVee+fa1XNXSUBMJmJqtL5bm+oB9EbnV89ewqWTxIbrfWvd&#10;Er4r/Sh7RVCEy6fPmg7l14c2oMmF1TRk7ZvSDegBl954a3FuVju8d/XapTdPd/EqNXK2pges/ea6&#10;3INfBx8wtp9d3/ShuyC2RIlx0WwXz7dodr5EwH+cpAQeByc3dIAmq3ULBnsnc4GF5SlwynyuKDXA&#10;8qZxFYZv+uGKmjOXlvYoNSKAovGmoCwAxgYuDaHcAVd0SQTTVQ2JIHnjpD2LNFdID8ynHzf9rqnR&#10;OxKc33yi2RToBgQ3QL2gGmwKsLswuyRilB9IBXXHv17hHB/mb49awL8OSu8D4Y2594pUhKZBFfZu&#10;MXwPn9dYky5iX9Nh9UtjJfFzEBbnd9t6N+s/1d6dbVOrK3uX7/pbSoc9hApEgoFnR2KoPC5BoAWj&#10;DVUIAlXQIAispuarCS3Onz5/tWloAbzANbRALpvfsX9745iDksRIkEBxIqh5ABIfu0G08NUf1/BY&#10;IrNU8GIPN8E5NQkQUQhZQHdx4WilY+ZgsTh158Htq3fJ6JPP5snwOzP5cGBogIFqfcne9O0U9iEQ&#10;uHbuGulzcss5rrI0a3LbDA+1eGuPOyqg1IDkj+ZD4H0RGWFS4RGCpkWKoek461VuXrjM05TG7pUC&#10;rHdxwtyya1srREbTq/gbtKcHPHKCYBVUgLd9dGKTRQUwG6yFxMxcYG8cm0FAO/N9kFDiq6ECqpm9&#10;/5s/TPw7fMXBfqVgwqi7QLeC8AbofvX+0h6TekfoABNb0D1koG/F54HcyUPpEgQmHRGIscLySgeU&#10;HKzeioLGl7VGCpcIuFIqx6MRIgdIhFaTy81F473grS5B4KcDlKGQnEPg81Ykw1m45IUI+fbD5aFY&#10;BMzfpQMMLyAshpIXyAZ5kcOkoEwyYpZ2RPLByV7A8GyJcAVELZSaogTvu7ZYZK2vsDwKytWF/PmZ&#10;ZXJEAbkbpF1g+bPzeVIeYPNYgeXn8grLn5sveAUXqHfR+Fz54kJxHscECAJTgCk4N501BEEY10eR&#10;xARbpKD4vJHNIwgk+RMioYqpbFIA/McdFGTaMAV5lU1EMjVfub0wMphwRdJDKltWBRCGgsJCySMI&#10;TE1FEgiCdImjDCABIuW5u0xB4NYiBEH34wr0kCoAQTCRiPD42UCK0CKlEJaAi5rKU+gAiSwkER95&#10;/4QpsAWj3o5Fnd//4uskUmtgYe5FGbpjMq46Ezu3NAs/7OYn7GKUIWUcVEgbZ7DBx9coDQ5AAlPm&#10;wyl/mMK2vtj1GzNzpBcy6AEGuS0HJPuwoLhMJKNbxrsFKbsKx+2p2alZ12PCTAmLszMA13yFGz81&#10;Ff1xVwX03QMLASSWSUWSqZgbM9rA2NYtXZmk9SqoApVULj5toLvpm7mQ6gFsD+6SpLGFCICeKrAG&#10;dkB+N10nCFQVmL4/aV7I+Px0eoUqUJV2ZOuukXs35+SdbEEV+JHv/CYNUIPlvxvKnsD1PqRdTaDe&#10;mV3+2E43Lo0F4W00G2UKmFpBuW0Ee0MQlF0Q3ouub8Psu2h8MkQ4nSGXIPBAeC/MvhvYZ1Ci39RE&#10;13ej6GgYH4vGK1NgI/BHnbtL2WMQBHhIGs4CgsDlBVS2qig6An2DgR8diigsL2B4hDzFQcIWscaD&#10;6Sdoj1nsCQhPJL7lQuHDW5OKxoO92wI3zvcfyN0Uyi+NRAxQ77hovIHuPYLA8AKGegBpN2h8CHw+&#10;XyQkovPSppgRyfACgs8bkahJhCxBIGSNYQrkEUAQGNkU84cX4H4rsuGSYK57aX752/YMQZH4xVY2&#10;wQogIhnygtiTFA4MRDCMk+sOhGAoIAjgDry1sbASxnguBOuylH/CCYKiOA6Y/W3cB5bKFQ+C2TzO&#10;Leov8Mps3vACedxF3sBxAILAcyW4yNtq2O4GM6SrJSg8RdLV+cU1cASdGi61P4MTqFhjFe/qKmiv&#10;glw7f9NgbgrTibEGZVaQXQzqpw9l6vaUOwG4oRRkAMn+0v54rOkM/XyjA2mugTX11dnJxi3NIJlG&#10;KxCVaLaznlY7ywTGNubHqm549sfdvYrVA7rb7ZPXG0sXkHb+AulrwbXA95n0A56LKb61wK+x9reU&#10;geEFLLxPWdgEvyuBD423bIJ6EAjmD4+g7bVgGArzkzf4vILanlllFdjuHVKj/NWe0cpDfp1P8Xk/&#10;5m/7Wa3POvUeFqv9iOQ+tEZBdC5aAfO1/YqbqtypkUouVM0duGyCjowPANaxkquYPokroGL4r+If&#10;xjpj5REE7llm5KUf7dcbotp79xMo3f6R9BAqYAiCqChBaiVhCmhzFFyCwLXgiIjOaAw31KZDCoYy&#10;+ODezZ/+zc80AOsYPbXiWZpfQOVnwEfGRxo7Edj8hBTqBRzsyNiCWJKjiflZYhvIK9T8mZoPOkoM&#10;wEDXHQqYCydvE1XNWC8qMGD+8mbuOnxQpupbXYjyK2MuAYMX3UuYyxlEpDy2ZZx1GD+1pl4SXUEF&#10;uF9s98BXBNpNiUvC2kmQFj0I1E1jaSGNYZqMg9KQPNtygMV6NhfpTrwER7RhhnRmkseqnkjmGo5c&#10;BRPFrmAPvBiqB2iYB64493CxLVSg+WvfqMV6oQLYWAAJtIIK4FuEx29yAAefGKTkas+O923/wX3H&#10;XnruXrrgplLLFCnUQu4uQbC4ZzTpEgSuSbzg82obr5SBC7kDHYMqqLm+FgDhXSt9x7gSGA+CrKgX&#10;QhCoB0EMgsDkcgtKOkTPXL90YaFAHwK5ewbwFs0G8S44Lr4ND6GIt+DzPjT+jalMORSeLWKl79rG&#10;m0JJbOOlEMBa3kDuwgJg1X8Pc/1cSez2DUGgaDy2k2QVgjTBPBBzfbHbhyBYLJyfyURjMQv+W14A&#10;pP3srI8XcPF5qUG28wtlhe4FjUeSHJK4jgMXxVy/hEh4EDzMBYQgqHYcEKbAyIaQFV4gI5wF2SDx&#10;ILi2mF8y0QUMHYDjBuNmeAHfACpBcGe5WHOINn6CwOMsPA8CZSgYnMUCHgTiOABBoB4EmbIwBbgw&#10;PA0eBFuSUYaYL4CmHjAFYQoqBEGByIvEG/Y8CIz7rPEpcCkDVIHGnKtOADP3H+IFpE4Eo+PDKx0F&#10;/V8h9SdED1iZu8iwDG1van/QrirAZTil69oA8xMzk/DKMmfoDG04gkB5655d+q1v+w5XnIDWNTwa&#10;n5nCBFJUDY8jEG2ASYu9wcfUdrZ2VUATG9KhmHybz7dqA2t0l2hRFUBJ5eqzUzOMtosGmHma2999&#10;9AjCdEUVoBNuh6+nWGW6CyZX3Tz43KluBWiyegB5s2zWwdZVgbWxA0aB7tiZ0Du3Rgcf3bIZy0FU&#10;gbEtEuTn3g0x163aLMRiavksEF+Iv/ycV3t2z546XCov754Y/bMfelFy3Wooe89cX5wCPJN4dY0+&#10;O70kmW1jIez2XWt5NZv38Hk3gr3munUklL2LxieCW2MOq6lRXII9xwFNNKDZb1EI8CA4PhJV43wk&#10;gYQlQaImIFYnbRfxBoT3kHaBvg0Gbg9xXfQAC8ILYk+Y3kzu+U0JIG7s/A4PRqxJvKDxDgs5BDDG&#10;+WDvKfLxwAsI9m7M9R1/wVvjhQ0IH2RwIAiyheJHtqWwya+g8cYUf2s0AB2FAArC1/ACatKP/OIv&#10;MBBCAIXlRTZT43kQBF8cizEUygskw4GtRjY4CykMuKtNl7MQD3bDYgQl00GNd4BLXngEwcXZNAQB&#10;iRhEbJfXEFeCWoIgJZ7z1qdA2RMyUzA4QhDIkthzqqcQMyOJ6Uau8GR7EHiOA4ullR4E0AFCEMxB&#10;EJiCehD4a8yhFictiRRrvgStRLHF4J+Wa+ARaoXCkcELhdQCJFB99k2TvIDTu4VsE3ZpfMcm/bDK&#10;DG2oXCULuqUHGEUqlxxMpoZA471bdjUPXOmG5UL3u6BwNH76jJgOOx9uu5a1p3TXXaKuJAwCqQr2&#10;PXtwy+4dmsDCCYa4/YPPnexuLkpVKbbs3mlpAsAA1QO6Ms5+PaDFX1yXm3WuB1SA4i6LVK+7q5ev&#10;Ub3vwF6B8VeY61eFDzIRcnKeAT9kcAU6tvb2nlE9eJINemMva2D3ilWjXxzRuEuSjEDO8gHdNbi6&#10;nuKi9/4wODW35kP4/Qi2+MbZpZF9QNKY9EhGdfM9NbmKvYStR3OVTip3YUmJGqhcOjX+BYrVq9gK&#10;49vTKwNYTSj4WQB7lj1f+2S8XITfB9frIR2jWui++tZqZKh9lB497Q53NX8h6nvDR7lmNbr+i99D&#10;BEHYKZ8YjauVhGhDwcAmLYSDEASioLmRhVwPAtWjXVMONTMZDL11/lrj0AIMshtlaGGJL3F+Obtj&#10;/47GloOan3Ddogy1oA1UL0f40HMLrGWXFpYKrSo/q3736G1kbGBk89Ds5EOXJsB1OVA+cOrZhfli&#10;V2YOvTbuD3sObYMjwEjbuxDuA4Nb9+xmgmwlgMEaUQEN9jJ5814ukw46OVCKhemHuNhhrAByrhK2&#10;IsbKoWwRFeBE+mc+5q73PbMX0IU9MTh2//ZCU3KkrXmL3ryr7DNX2c1VZh7kunKVlXpAB6hAW7dT&#10;p7GnR3bSj7JgKzYeivgTOgHYAQ7iQVDbxPczZGEQjYXnZjJ4AzVABT7wvmfmM0tHj+wb3bOnKngO&#10;HgRA5YTKcSPkCPiPKvDKvUXxIDB0ALCoNZv3CmJ/Lvi2MYCX4DkSGN9A34Ss0QA1BMYBcreW8Ap0&#10;50vnTDidXDB8M13EF0As4Q3iDS9wk5g5nkk8lvCuSTyIt0sHeBFyNJyOa8lfMdcH8X59cqkUiswW&#10;HTXOF9v4RYT0Gckjm0hiHAdckUyBAIug8S5BIMb5rgeBkQ0hry0WLsxksegkMo8bz2e59M6C5DFy&#10;4/n4jPNd7qCs4+a6EvglwSOgxoNgatl6EJRhKDxJCKNkZIOOyUIHKGehTg2OYTHEu6ESUMgSBHpd&#10;xi1b/jIEwZCENBbnAp+0yCakCTmN8gH3UeaFWNHwR+6YGElupIsmslDxYV6M4oUgyJWhNm4t5RNP&#10;eoih8kQygqMqGyASvADKnutBEHZIloEdvZ8OEFcCwwvYWEOS7/nh7Ol3rjb4pmtYG3qemZpu0YlA&#10;8fz1iTLUgh5glFC/F5MbmQe7h7HuRAFihojGo3uP7pIBHxrYunsHVgLd1QN0FhRt4PB2uYr57Oos&#10;1XpOvzWqAhre58rbFzGHBAeeuT+J3b6dFVg3t+LFUHfuaV0VcLUiA0vozuB3pn80nQUV/OjuVeri&#10;AU+SKqB6QFNVQL8JTVWB+eUlVPZ3Hdv//mf3R0JiJO9G0ZF4PpX0tSaPrWS/PTedJrOtGucTS1+g&#10;b8XnQewxkjc4s2t/LqiyBKgReNnDwNUAvtoSXozzWUfl8gUTTiemMVu9mDle8FazjhILfGulb0B4&#10;AHbWGlVRdGw4HUMiqEiT6ezzY3GcAqpB+LAyBRpFxyUIxDhfRIIpkEJNPB+zorMeBEoQ4EEAQWBN&#10;8c2YiOOANeB3o/coi7GCKZAQQzpK1R4EiIQHwXjcEAQ2shADmAjxmCTEkAn1o+vPige7IQiIseh5&#10;EHiDU31dRvLCbNoNMWSdGgIOz1SeoPEXEMcB5SyMU8Mhw1lYqkJCDAXJJR12beY0xBBr42SIUIPp&#10;fPedCTuhupt+gzprQA6CCi9gXQkIMbRYIgfBa5poABZAXQnUcUBSD3geBIYgQFPj6g0yEVTChgtg&#10;JUhbUycCewqexOyd3V3NWRplqIEhbuOrIPPkbUmK2i1Ym9U/2XRCsaFwfGRmukS5i3iAvRdG0r1K&#10;bDgcH9ULtR7IvSsjL524LnyVeCZoBl3r/MntqFu8wDohnGsZeOIMEnGBHlp8E2wCgkRDfyVXpAon&#10;1lz198PjcroPea75XOg/q9qvNIA3EliLdIXQa6OhGOje4uH+q9QK4/Vm5HLvpY4Y1Rd1b8HHAvif&#10;lB88t1C/3rgrUvVzpY06YGtjK4ZfVMsU2Pu1fIR2ZgekMoDaWzVc5PZZTVjYHuzTWfkZrxnDqhQG&#10;en71Y7VjqHNS1WOq9hqo+0TW8ubbc3uIIMDmRXIQBD2CAKYgLv6gJsSQKGh4dsaN4YbhBYzyuKKG&#10;KJ6EFmhsgSVGVUQZunEbppaRDUdDsUSiwYQEHgBHwJDx+zeZSUUbUBPCtUYZasUP27ytNahAIhm8&#10;feU2l4d9jycDC7O1OeA7ezl03NZpkWpF0qt0cKE1ogI8dygVrPY8Lwn9QcoXDcNJOAKiQXd27+2i&#10;Ap09nUd7VgM9oA1UYC3AfvUEUhfkb2mI1EHGawo6dfSlExpqEKpo+t4kAR4o1yEI3F+inKkJCLCz&#10;gXXin6t9cHRk3vPNH1qID14ziLeHM9fEwxFU2Y1LM5R0Q9bYmDkuBm4C7GgEe1+oHBeNB/rOujb5&#10;0AEu0G3R+ALx9gmnU8ZaXgUwkghT4BEEgnhX0Gw3eo8A3Yp423j7FCSuTsmSF3LWG0oQFCTOv8bS&#10;N4i3iFQVXd9A7spiULiWwZcBjkMIgklCDBXcEENIIkyBAeGvSYihbMSGGCqL3T4C+ESygX3KXsB/&#10;53amcG7ewPKuub4rknIWJvJ/eRLbfhkTQxAoZ4FIXsGKVHFq8KIeuXGQTLJpjXrkjlL188KDYHQo&#10;pY/SGy53JJUgcN0rqh+lca8oKI0iIYZgKNLFBzlTMAQBBdIuPwUhhjyCAHhEmIJyeSASxA3XehDg&#10;BVuhA0wygsWiwCbWg2Dy4ezvfeH1xp5pbpShW3cdzEvRMUvFsS2bGzgRWH9C1uLEvdIPgSoEYlHo&#10;0xlb+hKZRm7AwTWoArMPZpfml1LDqdSgxCTuCg3cuvyPpOUaVQHoiUQyNDs5Xa0KiIrOf6gCHbtN&#10;PvGqQGM8oA1VQH1W176tRaXwbAWY/ncd3mfBgLNf/TqzO+mJ04vEEIx0RRX46IdOTM/Pf+9HX3xm&#10;25iaxJtQ9uIILdi7E1QLfBvK/uJs5lt3DVSFyvEC19s2giq7ZuduqBwA5yNDUbUtxyZfI+RsTYp9&#10;lbXbz+bzEwmJt19BvD1PbDd4zlBVrB4cCBWEN9F7XA8C4SzEp6BCGVCzMxkWgmBT/AifaZeqEMQb&#10;nsLDwIUpsJC7CShkPAgq4XRM5H/XXF9SHlgQnjkvWxQPAuPUINc1nEVVHCEzkp6VvpcLADcHJS8I&#10;LVSFxsNZBMqsLUl5kCtAmngeBC5VYRgWHTcVyZijnRqJGMd1d/2pDItGFnJFauVRVqIeaRIEN+qR&#10;S16YqEcw41sTYfWqgCCQtHw4DsTFA0IKxnjuyQ8xRGDFq2mSNJduLBWvLhXQhlCLpGa5fClNwmLU&#10;4cKVpQLZpimgtUmNtDQFavBAXSzGduxu+p3xRxkSX652HAJPf/HV+zfvTt3Bwg5voqEjp7brsqDd&#10;zedE0O6pgfRSHkZfT7t69ior3S46FLQtzeNzAmOO2jSxa6tZ3VkrZSmoDf/jcysbKmm3eAEVuivs&#10;QCsxOlcbIz0XRmD/8cP8jiRZw5tvXXrjNLogesD1C7en7kyTlrDxEHv+RK5as5oXKHZL9HPi8N7K&#10;XXv4vIWsqwD26tD0anhPS7X8N9h4HUWqjuOAaamnI4Cx7fc5F9hwOvZy1g7fkGd6rgfXc7Z7uq3U&#10;NtquWPScHczvqvG4uWKobN6V3BfDuzWL/NPGuglI+B3vXrS9vSNpYzv01ftZAL2WCwYZITUuUPWn&#10;wCe7bez3pNCywfDdE23B18zeo3/M7VOuz9F4V7aZiV2BvSG1j7Lx8K7laA8RBIVSec9glOeD5+t4&#10;TFJa4aeK1kZhp0lyRW4rXlSUKQxwKOBTK1poQAJbSsHUDIYCv/xbf9Q4tIAbZWiOKEMSWqAVJwLN&#10;T7gwm8PwG2zg3vWbaAPiEz88yJIIbQA5QAtbfxIa8I4Y5i2dYmIk+1tumkiqrQAboXwndk50JVRO&#10;S8I8ukZrRAUQnPl+96EtDKUJpCifhoGRoWPvedcabSSfYFSgFT1An8vsw/lcLr9iKqip4JNZyUzY&#10;+au0hkQGA0PJIz5GgOSNhHlAFyQSw8XTl4GViTWSGkzWhwm9qQ7GkB+v4IVbhFlYLe/J+z98cmZ6&#10;9tiHP2RgeRPBHgN+iVQT9OzPPXN31+x8fmRQCQI3Xr0PnzfhdLKCb3uOA4LGY4hu0Xg3gj0gvD96&#10;j7HSf2cmp9byRhLPJF5dCbyg+rAPGt6/xk1AzPUx4K9iChQVF+cCGhNiqCQhhtSDwHUc8Mz1XVcC&#10;G0eoIqQX59+VlozAYpxvRsn1biibHARZyUGQC2j4IzD/Sg4CrfH8BdSDAGn9CQtcp4ZlNzVwtQcB&#10;XhVCmqh3g8+DwPV3oMYVSaMepUU2QxlIwSNN3KGAvAbA51mgOFH46p2FbSMpqVkoYtf5MC+OA3qI&#10;oUBIIi9BB2QpmJQHWkOf0AGEh7qTKZHxGUiGjBVEhQL/lkKuDAo9mSmGyt03G+whVSBTLO1Kxbhn&#10;pvyRSBB/AawHSLXJw4YUwKqWn1y2FEAnQLFisKoK5O0uO8BBtPrS21f5+TVOVSxRhiYfGlVA9Asy&#10;EQD1N+CJ1Z/w5pWHD+7OjG/DoiFOvEJ20hohlVUIUgNRjIpb+sAREo4oQ602rrIVoH+/KsA/AQZG&#10;x0e7lS+gJfkfRaO1qwKqDeC/sPeZvbjdiy/fwOjaffmeVFWgFT2AIfUIAqNb127KCNi9viNf229T&#10;+6oAAAAzys4DOyc880AYAeNCIphQMBS9fvG+Ewzzz1g8nhpMNFYFJAGBROEsN1YFghEx4vm7f+Gb&#10;3KD6JomAL55PVWAcMTufsWbn3iEb4cfLh+sFrjehcgZdK32Nrg9BMBEn00F4IBIC35Z4PmGTftcD&#10;wz2CwHMcUFcCz/TKtdJ3g/mbrLseeWEj/9fE25cwPvHgAwkxJAQBkLcv664g3mrAL7JpnH+wd7+b&#10;g4nzb50LvMFRL3GRLREsQxCQg4DBERbAcxPwx/OpUC2ec4FLGZjGEuMoFdqTcMy4ea4EJtaQIQhM&#10;kmIrmz/qkZEWXiAZCWlkISUINkVNDoJBN0mxlWRfMoilGsoZ90u+6bMPlj60Y1BqiqYmHJRDA2Fq&#10;mON4OsJrE2Y0Ljdra2DFh8PMcZK7ARhkIhYEnJG1MTmpy2V4H1kkl0q5whOdgwCC4Era5QWuKVOQ&#10;LkkhLfj/+YWC0gFCEHiFi4v5y4t5WwNBQJn0Rfp5avx9kShDRKo2m+bkbbDZOINOMHLr2nwokjr+&#10;3lNbdm3H8HDq9uRbX3598tY9Tm/JnLjtz17zEzAaILkw7XAoaHrjzbt70luou4TuN6/MdMuFQZGe&#10;dd038sm0qAe0LZJCrzV72720fQIGtvuO7eOvZQToAg/S5z70AUKPXzt/2/ZoAmG1sNXD6uueVtfC&#10;vMr0vR74b3Fmt0/PYL7SWzUa70LQFj5U/wLjMGBN8Vfan9fI5ucaasVeEflHYfmVMPjK+62hJypG&#10;8ivGa6UNv+2tMmImuJBs1ZSB1llewL1r+T9Jk1i5lI+JqIi68mlqTTUps3JM7FUI2kiuKUwiKAyE&#10;ArGQw6zPjupDPZUccmtMgTbYyFdqIt7RkBzSE9lxL4wHy9hVoBCgRFLAnmA9NieXawPWXg8JtM+v&#10;Ty4R2PnoWGIyWwL9J2GUW8Bpdbm4KyFKLtEVAEkOpIKE7yap5cFUCHNKLD8PJiU0t9bQ1b/8pT/4&#10;8h98toG3Oh9rpkziDF45e4l1gBMIbt4+Fo4OPLi3sNoNsoLfdWDT+dOCAeiWSDi7D22dvHVflQDW&#10;HPuOHaBw/rT8s5XtyMmtF96630pLWIwaguDw8c1nvnrGf6586Z7ZpzXMcC11+7g1kuxBE6nW4xBs&#10;2P0Rz7iB/+qGidH1C7UYnVCfCyz70kIzSIxw+G0t6FfhnsuCTLe37Tu239UD3jitZ2IcQFiLq+eu&#10;ZDQdqrdt2bmFOWZlUnI57tkVYSR04fQ95q0jJ8UFcbV3UtWpf/p//gOu8GC5uDsZMoXSbr7oARDv&#10;wjNDYSYbYO1nWAwGAr929t7Hj4kti1tTFgP+Z4YlRKZtc2OpgB0ZkwQ2VZvjGJpRKLDEpIA9PC05&#10;CgpNvDwKbk0seG5KTGGeGU8R4pBKkcSEJ/IXakUaks8paPyxISPAfFGFxCRexPbJ/7nr08fGBzcn&#10;I1YSwuOoSCznxhMi7RTJkstlKkUkh2WuyCZCUsPqOBCghhiLIlIqLLIxSqnQg3T+7NTCB3ePVi5n&#10;JdHBYbkdCr09kz02EmVWFtnscA1JHkhWj5hSMg1T2GokubJYAJ/gCZx7sATkfHI8xUVZjmPMKIVy&#10;uVKIBXle+Duw4kckKaTkCd7PFClwF2TFe9YMBT7tz5rrnp0vPjscRpL/cvb+XzgmrijShkPl8pn5&#10;/PFhWaCKSObBwZUQxkAKXg0viUhiRgmaY1M8OJMjTjvR9pxKIVOIlPLfvk/GpItbD6kCd9L5E5tT&#10;TPzyWsSC+Fow1iAk6ARiKxATBotD4FH4EUALgd6gAUCugINJDQUUJ8f5lVcv/cef+NkGX7GKKvD2&#10;RVEFnCCr+W379t649GC1kVVV4OaV6Zo0BMCDm7YMXD17WfUAttZUAXn1+Yh0VxXYunsn9gp8lOm8&#10;K9Hsu/iedasrZtyeVQVITtPCbXoGUy009TfpLO41Z5FhcuWlBobd8BiN3xMgk1bEXEdVYJXLl0tt&#10;R9mEBMSkhv7wGLx37brqASvVl2AwMr59rEVVICH5LcfoczXlW1WB//Gpf0wkQfdLZQoEsaH+69M5&#10;7M8pEEOdAt+unzx970dPbeMVIUQKYDiHKLwwJJSobQM+Cm7PwhEElALLxwtLpW1RLKsqX8h7OQKI&#10;lziqcVbAyb9uXs6XJlL2U6kF8Hn5imaKfDy5LuFbXhiWryhRW1QACgighZUiaePfujb70sTAtmQY&#10;SbiWlQ2XgneQNibLYi5BJyRKuJstgT2QUwBrg1JRbkGELAvhS66du8tlVyTzYb+zlH9lcvHb9o1a&#10;kYDHGQpXSEZpVCZgRglfBg6Rt5ZsxVZagvQBITO1M0pAy0yxUkiXpBAKvDKVjjqBk5vFOAP6gEqE&#10;hNenvdRQiMkiE0fHA7razJYOJB181nT9yfREhJvnh+XBvTaTo8B1tYZDn3zr3idOiFbn1mjBaFci&#10;EgJEgiKSlc0UGJNgWcRDAJJLsSSewluxhArlIAbaBzrB5FJuMdt9VaBXQgzdgap3MN9weYGaAmPH&#10;S4bqpAWepXUcuOIjCDgER4A6yXA3SFWsgLBJQ2Di7QtBgBF+I0JhZSIi/UY9uL9w4+I99ABsCNKL&#10;y6t/N2sY01Y+sE3b1LElBvrWjztT5hO5Nx2UR9iAl6H5fm+B5WYH+41LUx3svLeTtybFQr56Z5TU&#10;mIa/zPer7V0fzPYggUaX7/AHxTiQ9AE9YGjT+NlXL62EMdRcoCvbe188Qj+nju6rRacNpkxWAiYD&#10;e8h6B1jI3aL6NcIQcZU5w2+Kz6yvbZiu7KGaYP7agLO0jfnuuZbw7gEytpue3Xg4NoaP17nfSr+m&#10;ze3FHHqA9OO5PNS4ErhpfDVxsOekUMntaxF7Q2hYa3m/54Ii8+5f64/qizKk42acLWSjMf2zdBd8&#10;PuyglChQLxi+qeEQf+Ng9QaZZ2a3eL7F57VQgfFD9CMTNj0oC1A5S3kBSwdUEwS0lMZ6lrZR7sBS&#10;BtSYNraZXNecAkGAacJAOCRMQSjAXywbuvJ+1nTSK2aD52eXR+KRiXiILBA4DgAG8HYP4kFgCupB&#10;QM5NNLBtMc9fIBEMG+B8byoszgVBydPFCBYHhz/3e59t7ETgDy0gby2K2K5tjTMRkIKsQJ7iFW4C&#10;ZAEwGVrnk4NEIw97S8PmztOpgRip6lqKaVMdYohH6JkNVt4JTKJY6hFdgB0HemyabNBZWxCfhdnl&#10;W1fEprK7O1ek5/Xeeabsq1lrr8fPo8U+XbPBllAB8xHeqI3Q1PPTk5ITuXpjQaxZGbsymA3NBqsv&#10;3BY7sOooaR7txlvt5xIKD4Jg+v4kkMDBUycvvnW97vmgAgrA1Nf+zdxjEhBEsPmNRIPDoxJ8rK6R&#10;8vTCAjHOUyMjW0+etCbxUkiXSDzoxtt3Ew24Af+/cofMtr4QQyaCPeEHbPAcY8lv7PYlGYEJZW9z&#10;EIgrgS/XLYmAK0H1CTHkT8hLOB2Jae8317dBhyiYWENiim9i9UhKYjeqvy/WUCVr8HLxK7cXScjL&#10;WW7wHGM27yUpNm4OxmweehdfBsoP82XWa3ckun4Z8BdreSmUZbWNiRh4uFsIOLeXChdnl4eTceLw&#10;E7FfLPDzchXsE6WwoDb5GOebQyYnMut7+BEaU5j2GeeDxhsrfddcH5XoylyWluFwSAQoSLpn1uL0&#10;ZkQyskEK5CRNMIAG0ZCwWmMOskIaf4GSSKKXw02g4kFQ+urdGg+CgOtKYBINYCcojgMUVCStMTiN&#10;CEAO6ExRPAjkuqSQwHHALWTxKUgXQ4En14MAVWA0HibDZh4PgpAjjgOlAEm1gc2oIWel5iZmysfe&#10;ko9ptmhcCQIOjw2IielcfQow1sBd5A//xx+v9vvU37+qAvev3ybKEPwfv+/U8ACTeoOJWf0J6zoI&#10;bNs1cufaJF8HtIHG+oT/64NXQqsR99pRBbjEanfBjNVxmP3G312uuAG7JpjuyuzVbCJp73gvqwIL&#10;M9NPmirQSXwhR1WBG+cv8GhBBTDxwea35jGjB7CsbKoKmAQEcUlAMJpUK926qoDmCvkzH3jhY6f2&#10;G9t4GylVItibSKmSgNga5/MdI8SQDVzvmabbHMEm667NSmCC54i5volg74XZl3A6Es/HxNK3IYYk&#10;B0GhQIgh4u17wXNMzFafB8Gp4YiXI9i1jTdpfyX80btGo+pKYK3lXUncmDmhi3Ou2G5+BBwHXJFC&#10;4kEgdvsS9UjzI2RKgeGII0u7sikkQu4aLx6SFV3AeImru3giWCQffTb/wnjKGOdDGQj9jwJEP65x&#10;/oAs/6xxPofUSh9XRtdcvyyAvySsoYDdfsQrxIIPl3OjkeDBoajY7UeCcNCeJCw7seQX2aLcCcmg&#10;1V8d2dxCWZedlcvlhZ6uSBIh33T6Q9s9DwIjksiP2BFxHECkzZ5ITG2ubDHvuhTMN19WwqyNPe96&#10;d22MB0Gx+6pArxAEjPJMVoJBojOi5zKdowaiZGkBRQx1CbIEHQ3d825WdGHUUvHCNIe0oDWctf/g&#10;3sbfckXR8SlXsMpaA7U3A2jr5guU+r2aKENN3BxWkwf5bZShTmTun/N0jIAJld8kWs4GjsTGwSEr&#10;bqoqyiFOBJoau2bTaGNNB00atBBExLUkXYnmGui/6tLV4fRXeyLuWd7pFkivhFH2wv7UuzUvPJF6&#10;Fqg9ZrV5/Er/Amnii2jiF1sbu+b6dc3vzTFNeeAWjFiuUb3a2/ugckHjLYzvQ9H9pvhipW/AfBfD&#10;V1Tf9uMVKtC91ngG+QLCe1yA6UGWjpU+6QpMXikDX1d+O3+3sYX6g4FUkKk6gJ7nB/9rPQh8dIBS&#10;AK7YyG9IAXsJ/qldUYAO4E5dgiAkmYqUICBc43r8ZnuIIMByg1xVxMSWX2MogPLIpjXqjLFYEOsS&#10;6APUSdRAdFiUOAoYjlBYKDnUcAqIyu3Tp0lV3CA/oS7jZu4/zOexypA022QiGB0faRB+2Oj4yZWm&#10;YYTb2rx1mHd98zYx6WzNdsw8SseBUJDQxU23FagACXYxB8tnK3bUliBo0Nn6oQJN76ArDRSIBthg&#10;tJUsWOPeEjvTgug9iwoQEPPuVfEyrdkee4KgfZJlYudWfiP8aggoRJYBE0ek1vaQ6AIMFKwK+lP9&#10;d8NMfwIbOA6qvDqOyq++XqhKfV3H9+yJ79wtuW6XCjYjMOboJrCPJL1VNF5j9RC4fmQgUYmZY6Lc&#10;409fyUpg8+FKdH0b8F/C+Ji0xRU0vhIzB6YgX3bj7QdD/ozAmmwXzgIbbYy0LSxvQHgQb0HaJTCO&#10;RMjxavIS40hqCOa/ZApZDwwnCYIXKkcLkoiZKDoChpcEcgeEN6H7XYIAWF7D6ZgaQeMNQWBBeKaC&#10;O2kIguxQMqaSuOD/Yh4kxK0J4YDgRe8RgqDAHEC3F1V+PwivsillYND4K3M5GoTD4duGDlguSWAf&#10;KUiEH1PjiYQzIgtRCALIi8l8wDAF5WklCNzBKY1EJc00UD+4CyaZX7u3uH80CQ3B5Zj7pZAuMYtT&#10;IMwUnDTWk4QtYgAhJmwNI7BUwsddngX28rxaPFbeFtQ37hfLS0CCKSDxUvdRgR5SBSYSYaASowcI&#10;MIIGikKwJRZi/ge6YWeA0APA08BqGBtApyiFgKMFHhLIGNoWDFloaZ6Qnw3AcIWac9lceh7jKYGA&#10;sEkeHG2kCvAJANKvnelNPHNUAagB/dq2rgpIlqNRiVnWfK6prwrMPZ2qAA8O3LUru5i+d2PndWrn&#10;0W/c4hhVgMiYvaIK2GCuzd/4xi06iVM0Oj6GKiCphhyHTMSwA+lq10dlB5qpAgLbugwCyUVbUAVe&#10;Pr7/Y88dUOz9pILwBKgZsrGGNDVw2aDxQZD2b9s96KbfddMTlMkFoFkJXHzehrIPunSAZiVwo+gQ&#10;dCgVGoiGvXg+EmII7FrD6by4ySTkNTUaxue5kSgiMUeCeKs1IRi4gPACsBs0vkDE/uBQWNZagm+7&#10;2Lt8aQ0IHxoIB85NZz68Y4gaCZUj0LfBwGNBYPlsUezhqXFBeILnCBqvBEF5JBbaKkZgpsYYgZWd&#10;8t5k2IaRpc1CNvfCeLKKDhAWQALLGtkUlq9wB8ILGBKhQhAgSSSQK4uPgAb2ESFj+OkVIaAhCFCD&#10;jEgqG0yBJxJzjUdV4A7I6HghbsVAzVxFwgeZUSrB+PBqYVLAVWj55tTSqXFDQ+dkTNxDcTlEtiHy&#10;GsSCzlyuxFtBc1MTombJBMWBEVgqltEngCgyJiYCc6LGywEVyBYwiOy+KrAuUENnv/TL0+kz0+l3&#10;pjPsZx66hbceps9PZxjWVyaXTk/JTuGV+4u4hLqFqaVXp9KUcZyVGlPIj4oPTwMnAutDZcxo5QfQ&#10;1Imgs5tqcFYvIbddv7l16dCmNOyFAnfIytK/r8s9r0OnbSXdWIfrr7XLNbohgIgMDK/KDiActF3j&#10;3yaqgPcBaaTVqQfB/kN76wLvFtVX1F1t37Wg7Vd6ELj4vI21UK1aWZ8CzsVJT90K6NQGzK/t0JzO&#10;pEJ9wiknnZLY1WMhrxb1xiRea8RsPhKkDWC4hfcVhK/A7ArCg66rGbwHfVswXCB3bW8RcozkHenQ&#10;xfz1ciFfHB7AYHDycFDT0enp7EDF/FPj+XCK3+q+wjj4I/xIzwI5u9fyDvFPYR88OsCNEWQpA2UK&#10;KrfpOg5UCA6/K0FIlBvWq2gY2FXgKjkcDUpNXJQPdDs9xF/KUqOFuJhl2DaUURrQJKgx+pP40m+K&#10;BtBjKHAWO4vkMaNqdH3rlbgCv3l15v4yubMiswYv526JqMA2FgvN5EqbIxKAwobLWBb309LeVAhM&#10;icK+gTAFUCYJ++DF4vjf/u4/4+e6mmN0TWgBfjEELTnx/ufPv3mnwRATV6QmtABYAgZEuw+O27NW&#10;xh5o1GGLoQVWhBjatW/43o2bS/Np2zkmUcQVaOwITiQcOE4cDrv+Gj1tHer7AwKE92B79y4vdVPr&#10;9/a6bND66HM73/jcF2sasCA+9fJ7wbS7Fa+p1bgCxEoRW+y1buVS2/GFuCQev/xG+CYohU/6QX+E&#10;QWpCYRfYO3Jqx/k3btWX0uBzhBghn/XSYnazQEqSg6BuXAENPPXuP/cdO/bu4gM1ly1iuAfoy1pQ&#10;CtSYAvPxjcXinqEIb8bnL0594JB8TG4uFt+7NUHN5YXCASYfx7k0T0G+b5cXigdNWJtbJsRQPOTc&#10;MiGGmDK1RlaZuRJWfnwz57ISx57C9YfpJWzNNidByDlEeyQhoM2ugUiGoEPLxR1JkQ1P7J0pCTCg&#10;1/VfDgH0ulrwy/a770x+7KisvkSAmMyvJNL1ChJriJoqkUzkmNmsZBDgqBwyJnIZQgzlSqQ6tJLM&#10;pnPnHqTft3tEr+uNgJWtUjho4iBpG2S7ssgoRbanojgOMLMyOAD1zMRaYNJFpLMm7NKzEwOEP+IU&#10;JAGEpwYwg7lGOF/i2uWL87kyg8MaHTl3piQMA4+SGhrYuE9aoJN35gsEO6KTXz17/+PPyJj4Dx0F&#10;XXEkoBCSIADsiUpiRZKwS54k2MkRIoF5kE7shDgadaYyAvB0PcRQDxEE+4bi+4cTyWh4cyKybyiW&#10;jEUo7B2IJCKhwyPxI8NSs3UgdmQ4OhqPUD4xGhtLRmlPYTThFnYMREkvQVjpT//mZxr4E0IE8v3K&#10;Z3MzUw+NE4H8xJs6EeBPqDlI3M+EYQcE5x+rRCqtatDso0eEopYS4q0gCLi1cETCIdgrPA22As2G&#10;c+OOq3E4kEAr5mMrxHrEBAHrT7TGR+BM6GUHXutz6kiX2nlgF9fFfVfZHAwFZh9W1DjLDnAIVqV+&#10;hmKOmV/itt2jms+aD4LLDdWzFfiWbzqFxdI/+Rvf+407h57dnNozlvrYLlMYTX3LzoHj4wMUPrZr&#10;8F1bBnAghBegMFko/8iJLe/eOkjNkUGZycqh8AubExTI9/P8WFxqwhEC/u8YiMWj8p3cNxiLRcL7&#10;h2J7B6NxCsNxColoZNdA9NBwPB4NUzg4FFsi2dtA9NT4QCIWlUMj8bFkDKeoYyPy8RyKR58djZtC&#10;hIJeV69SCoaeGzOFUPi5sZgWOORvc20x9yf3jVETi0YQAKlqCirS7sHYweFYPBbZPRA9MOQKSY0c&#10;GpBDY4koIiHAWDyCSMiWiDJ3Br5h+5Be94VNOhSh501BhfQK7ijRZlsyosO1kCsCueOShhXZEo8e&#10;NB7sPS81oPFT6bzM98kIZDwFYAM1UBM03tTA+gOdwINgB6AFlqZM1XMFSY7DxsxNdgBO0YKpEcWL&#10;NuDWx8ZTWoNK4bWRd08FgNS2kqQLgUhYEugsYQ+HAGEHswAsSyAWTMi9AFROxhAEEAoAObFQ8Oio&#10;q7mu9dfknd9DqkA+EGL4jZWEgGMMLg+GAh4E4vlfFqMSfF6xCcCgg6O4GmoBgmk6Lw+DGgxVrmfK&#10;qNq/8dt/xD02mGhRBaLxGPmEVBXgF05GH2EQTQCiuhv+hNT7vv5ilowe4I8E15Yq0GpogRWqQDIV&#10;KZdyfVWgWz+DdvtZgyqwcXqAzmorbQWCwfCW3Ts2XhXoCiRgQuN0AqsQbdCvCmQzab+NMB8By5s0&#10;VQXQAPTDMjwm1serfWcK8PuBwHf8mY8YEj1A5DshqikUyurbRg0FNhBNVoc0ht9EIaCALaH4y0WC&#10;c6UgaX4GoyHy/h0dipDnhoJw9tEQwQnAonG0zgQElGbhuGwKmwAKgkGAfXzhtLA9GZ7PFeOREJHd&#10;bQ1uckUnCLbKvIJ7PthqLBxk4lcWfK7ocF1zuYBXcDyRag+9NZ35yI5BGmfKzo5UZHM8jDUiFwUA&#10;p4YCQnLdZFQkIWUyCX6Q00piD8XCIRUASbAN3gtk7zjTuSJBEumcoWAEuHFXtlh4tmREMocYE5rb&#10;Q1pAJwhGIkdG4nsGIsFo9MgImlPUiYRZWFLg8YwnI3TOwpLZgMoUq02voDWy7IxHZdmZkMLJsTjx&#10;b1h/UkA7yQXFP1PWn8HQS5tFKTEL0RiFiwu5b98/qkvTd22OI0k+FGGNyiERAEmGYlYSJ4xIUda9&#10;qXh0azJyeCiajIWj4RBCcq1NrI1NQRbJg9Eomkq++7YCPaQKlEMh3lqmf1XHPAVNXAmMn0aQYFhs&#10;MEP8v+dBIIVNsbD4FBQDrgdBVgxVrl6+fv/BTAMnAjfK0I078gkw9FsukxnbsrmBEwFmg0ACVhXA&#10;d0A0uIF4x6pAq6EF6qoCxezSQoUg6KMC7U7na2n/WKgCvJYS8+puLeeFu8wjUQU6m8JrH1MnQQWk&#10;D1UFCEqBcRePD8vBqbvTtvNgSLR83dpVBVCqiOu18nXSL8zxD38AE3GxjfcHqFFzfSzSjbm7m75W&#10;TPEXtw0lWOG44XT0kNqoE07HK5hoNiU3QI0ayeN/X5Dg9mIkb2Ibq02+Bs8Bb786lyPeTjgSdsPp&#10;WNt44vloFB2z1rq9XOZb6obx8RwH1F9ADPhN4Uq6jKGi2u2r/fxX78xvG06Kub7rQVCuxPNxA/uY&#10;oD34C5QCuDOw9mXVp0s7nqcUWP4xFFlS9JaxXuQqUgg6eBDcmF8eJ352oQyczrzgmuJjk4+5/lKR&#10;HIxSs1jAHFIM+DHXDxtLfmoiQazxb5KylpS2xHTKiL8DVMCNTIGlZa4cvDqfRZJUNIwAuKep3f4i&#10;cWxUpILYZlhJEJ7VprowuMtO4x0AllDjJqBC1ngQIL84F4REEcR5xHUcQKSA+CmIK4HJu8uzMJaD&#10;pOCRrMRMTKyEdUnMgGBCyDEJyf9kmw1iGSFWEhGhaoy5hCMFokNEAluiYmTBBM+OOsnfrQlJoEm9&#10;GFnEHC3QBgV8b1IKJ4/ubfytV8OfiV3bj7/v1PH3nCDRcNO5AWOiSt6/jpYmNZdoObTAukSabHq/&#10;/QaP+wiUir0TVKB3xxJ2oF3hgOU2bxloGheEACd8ptxvF9ZkCQzmQxjwSw2fLHNoW1yyr3GIArZm&#10;1BiDMmNZlghJwTSTgj1kKkmuQ2/yGTTmZtKnlE1j8zE0p4ekn5gzbL6cbo05JBZqWuC76tVMmMZV&#10;l4sFd5iPrSsJ8EM0wCcXgV2RpHO5KDuzIOH6jfmb+VarSHy91Z7O3JQMtYF5K2PuGUKCJUhUXccJ&#10;A1RwuCwx5SSRvLdac0/RczWIAtaRK6IaSKUiyaXSUq5ocj+BOYuWIwXMKnFUMPaSvsgHri2eNbTU&#10;a4lInFAuo/QoMSwFte3022+qpaf8T/qs2ANZUb1ADuKGimuAihQIiEjcbzBYsvfodVtlbWoup5Ek&#10;ZjIFoIV239im7dfFFrHpVes2kBBDRitE56LwMCcamRQIMZQTq0A0NY01VBVZSA4VpYa/Gdkl6FCm&#10;OL53D1dpmi9uy+7tKgwJ7E37xpkIVuUOOkv/A8DQwM2hs2Hsn9Ufgf4INBiBjsw7avvbuX+MPGQN&#10;rqJrhn0HQbs9w3UTjkaM5P2m7GKuL2FwzCGxILMh8W00G9dIHvv5amt54tIM+E36veA5Yl2vxu3G&#10;XB+2FHPqStAbL3K+G5Zf4+r4IvCrAGKlH5WkR9qPDdpjI+S4BRPxBSrciq0hd9SVwL1Z7P8BtYOi&#10;HNBYdKCo2Nv7l3aVFR2HYs6EWf6paT3UOzUkS9qbEB1FFR0OuWqN1W98io5rk2/C1buNfeoRLuuq&#10;J+FgeXwkujUq13IFYDmqy07Rk4yaJXqS9OPWqNhRh7O4u/0D4gJqL0dwRi7HIQrqQSBCmhux+pm4&#10;Epga193AHGLRq84FjDb5dXVwqMSX3l0Se4tkzjXplrq/9QpBcPpBBhdOCALsNbhLYzdhCkFDEMi7&#10;aHwuHXkv0c7EgsP4qgpBEHFjDblBh/IljDvSc3Of/dLraJh1sTt61rAwFC6cmZILpaKYDgCzN4gc&#10;DNyKwbBGDlB2gI2gAtRbc6S6eQpWe26cCIrbPLSAlxrV9iO2AsVcnyDo/g+itR4fC4IAK5ZcNrsw&#10;89B/Tyyw2B8FQdAhx7/igXQSVIBOlCBQlV31b5wINMqQnx0wv+hGZoMQgvB6fqnqmidjVSoBMHbu&#10;3rxnN6i4BKghur6BoIktb+P5AMuz1LHxfL56Z0GQdhd7F1soiecTKLvh7t14+xJpB+uoChqvMXMM&#10;PG5i2gdupwvTGs9Hw/uXAhJv3yUINJyOEQnOAl4gV8avXUyvPHxeQwOhQyisjS+7FEyonArQ7aLx&#10;Ast/7e6ChNMxAXbcKDpg2SY8/A0PlgcVlxqTaACnedbyAOACwpsxocZXMLA8tl+h4N104eZCdmIg&#10;rjXceA1B4FIGwguYQyKkK7aG+jEYvrAJAsuDxhPPRwoS2Of0w8xIPFwOhgSWFx8Cg8+beD6EBxDO&#10;Qg3UpOAzUPNkgyKRFAYqkhFAGQqhKiAI7i4cGEvpIRVACA5vANG0aGOYAkdEUqbAKwhToCGGjGWi&#10;EARerCFmtFuLecDyHd0GBnoFFYiFnfGo7Gg9KFYuQYAPodGGgK3IblmjRbogG/hVMixqnSpxQi4I&#10;ePUNz+5v/FW3iwNA1IeTQroTyndpfrFBNtiKt/EKdsDCD22tOeiwKW5R9y4k8PBwo0VJazNav9UT&#10;PgKlwgoO26KaG3zrK2PTdiTAGl0xmZ5rcLgadkBiBjQI1UzcM7PcZ9OPhlUv6t6Ni4q7K2CP5TQr&#10;QvPJspi/u051CQIF9g2cXssLeNyB9GBBeC1ojVlfcjppi///7P15jGRZlt6J2eruZr7HHhl77lW5&#10;VGVWZpPd1d21NdXFnmZ1kxyJHGnIGQ4FcEiMIHAAiRoNBIwI/i1AM9A0IUCQQBIaSUBr2BQG3KZJ&#10;djebVdVVWZV7ZkRGxr56RPhuZm67fuece++7trq5hXumZ6QbvKJu3nffe+fdZ/beud/5zneSSMFU&#10;JmD4wSSWvyFUIe/BtgjnyfqmVwXZ9IPtY+h317eITsXG3RjgdAZJjF4xcKLwbWrvsnjy0QHTM7aD&#10;9Pti8MpXEf4UAQISDhkZerp2MRS9A6v3l2DWur8QIFDbLFLAjaTSUnLjui5KnJPkqkn6VCdBKuMk&#10;kYL4rtuF+ECATEjv1s6LdQECmyWdnNBjuzolCT9LJgLdETjoOMdj/cd+cQW4CDxEAjP4jvhl/JFE&#10;wb/WQ4loXDMAAzi3+Fn8lRsta9MJOdYatok0DHQuaXDMIS/aAOnPzAlLIPxnwgYYMLHqKyS32VwH&#10;ys4+1n0YY+dderaOceaDXQ5m4As6A7yhApbWao6g+T34OoM+R1/v3xwOKhSb6E1A2mknmvaK+Tsw&#10;XxuJJL5GCtgqg7WRCNfHFXKDun6nbH58TCeqn5OEOqfzH8UsTFdH4XGP2MdodsDVTQ/HWAsW9Y/E&#10;cwQMV9BeoG9dtiVkBeUoxEo7BrknTC+jTRixIIbltScECNw6MJLxiQF2U+8JCj+yo+L8fayN7Df+&#10;hKDxGrNwa8soQMCS0jR/ZJOaTY+4UL6HtjtvFAWwcMDChBw5RDFoA/W7qdBTuDkxs5VOkUyplxiS&#10;tbEuhlkSyyJZyXNIC+zFr2+/uALVRntVmQFUJFrRf2mv1FPSA2wVKAJGGthqUmhAGhQoolEVGOe+&#10;EgWkoZtoU39syJSFpMHDxwqoc1lcAGBgCCoQjpY4a3txTw6OeTADBzOwNzNQ3tx6eHfNjm0Vicin&#10;GPdUbj3Qlydki5DZ02cul5oXNxqEAADPL202pbHZuEij1AQ6pof2jVJDGhuNpYr2bDTo4SGGfpo9&#10;+sgt7Kq7xqZ7VXncxSQqeR5Slc2eh1qejR4CAbY72vVuk5KrXAm3qjxRYWjds0bYpNQrZ4BxsDwZ&#10;65GODIQtxqC9c1dPZzXhOJQYwLPaHsjBpC05oKN8ycEbbpOa7QrO+Uc92LtWnkPPR+vMeQPkWvQt&#10;IKfbahIKYROqO/xnh7Uxqwz7bbr0mDJLahvKQvzZLPFHReZgG5P2oE6NZnuhKAstnE6nS4sIN2y6&#10;OAJzC+BvK1Jp1Fukb1hDVq2NNrEDW6xKQxNKQ89GgxiEX+KyF4vhVpoxbiVsS2LWxtLPvumgazPu&#10;97b/fvvFFSBAcKqYwYU+W8ycLmQuTOdcQ3uQEUR0Gj4FDQpuWkN6dJP0UJpzJkeOqTTYNC0i20JG&#10;lWS/bciWRhUsl+r2kx7OHERVpkBq7ODPTuWEOeC2Fu7uLf8Mjmba7Pvz7zO4/CGn+NydyM9NdXh3&#10;QKzdVGWAbdObO7BtWUK7uY+WNovT7jkwRInEK8tqcNMSB6LGiaIw8xN2fUG4ZmEt675FCt0LJh/L&#10;DCsKnUulAyVeQPgueDmCu+1bJ/Cyse4VzDcmvOzVyY2X84abFXjv4Tsd0+bNpDgdwIcShKWvIQBD&#10;vMG0HQYeWZWBSZiN6kTLlbrUANB4SeUjg4CsPzEd2QdH4A/TEpB/NCylM4oFhE3uQsJ0aagi8PbR&#10;dECzJo5TSPqAHkqTD0RwMKQYSIRCcwQkUqBGIHoQtDO5Elakzl/R1SnuUQfDXV0ZvAfnQKhvwapV&#10;PTZK8jpniJ57Mka2ojNoK+GwJEaKd6kqi+S9eIjtF9rgRfJ9MxlEFdDFRCkTwulGnTzLFqAW+bJE&#10;jBCHIiEVIgwYGi4VbaAtaTR8gx7N2mQTP9J6O335/srVy9eGFCXiXWXMwdJGhdJE9VrddAOHMgdl&#10;fPy+hzZIDwECv6+QCkf/jCQt0EMbxOxCMbP6cDWcaF/pClx44fCulAvai4OMJO+43f0bnza4O2/E&#10;7ezT7dDfVh4sVysdOtO2CP7saYO7oy8kszemNwDgx2+Ex/zacunIScMDsrS7fCNXamgwXYB9ufvw&#10;CaSkmQYH+36jTFTgL/3gu1TWofCPpbbzmqcTdhjgMD08zWiwkVUmix8ecT9/UPqlkzNo/iA6y3rG&#10;Sv68INXu0fxJiZyOlltj8QOqD5sMmhSwMwxrURbKixaLUtYzzBGPRw7OhJE+QGOlUoOq9uLClBR1&#10;ywpSjcSQlXCTIkCkUBWpBiSvTpZSHJynqJT8EQNSdrpVGmZAvf0ctiFDZCWLcun3kRh6atYGfwUV&#10;oDzlZNu4OM42wcYzYqSC87xlzQAsId1AG2ItDV7qbLI5wRL4+Y1ma3Wr/iZKQLgxYiQFEbBE9Zds&#10;KqQhlsQ9MqbeftFZ28JIetzkIG/MLGFSPn11vcKEIMTEuZAgkrsjmoOh9J02tBYum3SWXOk7vjpY&#10;4k2S24Qlr87JvUAfj6JT3IKPlsu/fmaWC2cd/8qsFH9i08uzpBhAjXdj8CSob8T14nTQ4CzQEc5N&#10;S1aCFGRKp04XsrlMai6fPkVP2jXK9RpVIXadNrhfXAEyCKoptK6oOCnKGLjBrqHMSZTAcC3vVUWh&#10;gulbrYs/BX2D+500Ks24B5gF9uzHP3tnlCQCKUu6UeYFb88I1MTsD3lBXtXhz378yh+mOhnKQvYn&#10;jwOkh9xzQfMLRv+QRLB9qeIeV6Beb508s7B0e2l/ugJGCpInJuorq7yMBHH5zP5Ir7h/41ZpbT38&#10;8dglPUSN2Rov7bPrhho/fBzh4c/QFeBbvb68VNvqkBbg/fe5uAK7oy8kr4MxXQGrTMjvNLgCpA80&#10;WGboD9D+mDFShPi2MCzuj9sFFW66+enDM88csW9FryvAGoNvCESBp7/+qgijpTOkCQBiO/Ec5caL&#10;UmoNAVovUKNKNT++u/7M4RlPOxeSuXDyVTPH+Ocmp2MNdGlY7irt3AnUaNFbYaQLAV7I+SqVI/xz&#10;Xns1Xs+o6QXxHEnb3mqKSSbeasI+ptlal3LDwntvtK6paE8g5ye2Wb6AMuGFLX94xiv8iG03yiKI&#10;JMI+CUkeSUO1zfIFTMZHufE+g0DCwSY6ZMI+IAFkENzaqB6dliLFJjoU6PoJbz8UAo6SGizfgWNB&#10;zkfrEJFHzoL3w/1icqSIYCpF3TukjlE2dIvMTHpFcyvIjeTV7hqux60/Z1XRaKWOy+KWnTgx1Dzk&#10;LFbgkVsgjVbqJ/c2Xz4ybZvwA0jxQOxIGjonNiZYQnhCizGKkdjGh3fcw3obl4gKCOwrjXpKGtn0&#10;fcrtTe6+K7CPAgSUwcBFPTedPV3M4nOdLaSJFEjDogAK/uMnugBBCAfM5HCfJWRAIwQRZqXzF0ZO&#10;ItDXP/UPHFp16+rapfcf8vdoqRL/pdLZckmyj6Zn0e/M8Udj9Ld+35FPpLRAxKiq86DkPz/LP+b5&#10;3vVb8R9V6uk8KMX0mN/VJ2D3DmHQRw/41cd/VluIN/eRkwuD/uwIBa181tcP0K1CFEBUQEYo0M16&#10;28HLMSwfIHGvV+Mw/M6J7qtmwxAWSALCC6ed1aTsE/jnCX09HDmWxLG4gAe6kwCB5+2H8yc8f72Q&#10;xC7P2zc2e8yW14BGK1DiBUUX/83D8jK9ntUfxxo6L9nQeD6SQWCBBt/TN+PA2eDjCyHQECvQGBrv&#10;YHmC/VVJ0YwZGA7PN7aEUROMP+H2agodzbgOEAXgqwkNQo6jNIIQDnBEiiRAEDZp4ACygiNbQESI&#10;TXK0DxcpiAIETYsUABRZpODhY7FdB/6I9wsqoAECMCsKWBEgSEmAAL1MGhnSAcQVkgCB6lbS0CiA&#10;QEkuQECyZksgGgkZNFMr9SaQDj7XjXLjD//lHwwpSsT3GOfd5obowNGnDlubhSzLbumst+I/W9ce&#10;PlZEReDe7Q3aghPoz16+tRMCvZrqwOifkaQFelABjo8Z+xcV8LINNmOjz8aujASbBRWIDzWzMDcz&#10;P7eLxggNYt+jAifPHrr16U2KZ4ap4CdmePhnHyDYJVRgTFEB/XlmTVH04b01wL/NtbVDx49fvfgI&#10;3ZHwx0uH23r/9gaea9wft/l2gSCKqPOk/PD7fqns6/HmV59+5QVWKAJ9C7zcTp0rKPSdSjtYvi2w&#10;vEO8FWmnJvt3npoRpL3uahDwWHNAt48L0GOIN4q6pk4jaLyB8NojAQJFvCVAQDhA8e3VagPuFKL6&#10;AY0PkDuEdDFpWozkpYtJIuavkLs2Uiyr1MiUDxl4NB4jZ7KMoab8d0/NslDGbBsTLPG2dQcvMMlZ&#10;olEMM1IaIUCAL1UkZABtsP4GAQKLYhSkbHEITCSzxHk1riHWhrjGrEPsX5kToR7cJhaWCsILLE/j&#10;zmb1q4tTVDrgpixOyLKTqXAN7bE5WczL5GAYmARTgakgKJyOC8fRYZaYcHAOzkL4A1Tja/N5TvfR&#10;SuXXTxMgEAIgsYOwicGbTRdNkLhAQW6T2KZxgdAjMSUNEEhcYCIjAYKMiFHS2Go0uNJdDxDsF1SA&#10;DAISB1RXwWcQkEqg9Fcklx15FWHtRHZQ3DGXQaC+1T2lkobkAvPmhr9auvg+D24/sJfr6Ln+wQ8Y&#10;+x02trTA2Gc82PHLMwN9dAU6L34I5W1XZ2lMVL/LhscUFdj2ipz00GDn1Ri+xdkiiKAxioZ4uqgO&#10;O7K659s7lr7KoToCf6d2qlDxYya8PsSMRNaRQaCLS3noKbldHnqWL2B6rPREqQQyBoq7suX9E9Jn&#10;EMCoNwP8UljGRAaEpAA6A6Uftnxg1FuWgayAfbqB2R+I90kug9eKTfLAlVovrHut1SRkezLDGy0C&#10;DY54r50wKtww5eRLVnlLRIQCFZ8xMPDplx5276Hr0290fUky17PY6YTkzyafiO4aoQczLCOgJWtO&#10;19ZOTsfrfLPhcgGSxIEouT0cvNRoJnnvmuUOWSHJICBBoCV+ktlGTQRWs3ZpklTfYPUr2fWSVC+G&#10;SWyFI2/7TR5jwH5xBcgg8AGCHAECl0EwlcYNDAGC52bzBAjwkUOagGUQ4AY+UxDHTQIEBBGmJTrA&#10;39lilnCd/HS3SyKwiVu6tWR/wx+goeR5r9NA8HiMe/AYu+zJd+Ix7DnY9WAGvhgzMDM/3/sW33YN&#10;YAOIecEVsGhCX1/qu7/6MpsuPHM+zIWj6xvQrRz+DBnMtjkG3ruo+yaS74IMjl3vdmq1Mq0WiQPK&#10;aVcpe1PRkao6skvGyPBG8veHtf+w/iAo5BraY6T5bgw/sUEL43QZGS7Spw90mBRsU60hDs4SzrTh&#10;wdiDCyI9irQLeB5ywnWkYO9hjaeAPD13a1JyKVkiJvmNis8bvO8aLrfcofHiQmkyoXpXLgpgCYp2&#10;cLNEziKEf/OiJC4g3pXTv1+qUjpSpAklUmBJAZa7GIUV1rzDFMIB1sCxe6C+nV6U+Ez0sI7Fn5Og&#10;g16pKehLUr2GBjRxIEmzl3JEe/DZL66Afd07LlC/WF2d+j2Mfh6+/IPt6JSnYKf4wNir6goM+STK&#10;QrNOTLS0URqlNFHXMUdRI9iD23dwyD4zwD0lInAwNb0z8AXPJHycW9ourckink9xVmKCBAjGP5xl&#10;5A3+vPPxVTaGMmmuClGHUk3uxFROhH1MhcaL9phwfaJpT16AV6dHiv90MUfKgMnpJIWF0L1XxZ4u&#10;GZ+jeTVARXuCmD+FhTgvtdxEodVr6QcVVwrpSn2jKeoPiUlBtCeo6CCtz4mOFfJOQt90dQpZ5HtD&#10;D/95ugiF3qvoqHhOuCL0+WX9pkyv56ZzT8/mZWk3TWFiWbwlWeLK/SL6QA1lloiy2Jsm1TxDD39n&#10;p7PPFdPSKGbJZWArDf61TdKYzZ2dlt2lUZQj08nunJpO1pOciJ5TrDkD1SxKU0/oaIy01Sa2aQNr&#10;n9N89TDmRbmEvBkglth5Z5ilqGdWrveMWsKmc7qgpeAyxzGTMAOTSBWxhpHehCqnK+HTIc1eWXSn&#10;kJ3ag8+eHHQMOwkQXNpofrDeuLiBwkbzfRqbLf4+1P98d63x05X6O6vyR+Nnq/UP1ho/W2v+fK3B&#10;Lm/RWGff5k9XG/S8z5hV6fxovTl1+izGbOvs78hgFAji8YiWhP8cD259IqUFOr26HU3wweC9m4E9&#10;0SnbO3M7jzw+BtYbWQAV6FIJNFLFKNSWAP4NH+y0awLCH5RqwgrS8PlIvQek/V6NFacsSZPialZu&#10;TY+Doo7I+PjlqdPMMRkcR2RTfF5E2BJBIScx5AMEhAwk6AB/rU5alixVTfQGjBpE2qRaVQ+HBj3N&#10;ALALdK/4dtKjaLzJ6SSIvWH+fXV1giyshQPqLbRiBYRvioC/7KX4PP8ajE+bAIHC+E6ixxB+s4SG&#10;iwuoSQmGb1EAb5KzVk1yIDybGoK0yym8+I+/ahcLSOxXM8ykZHKSWVIdoWihbutVvktuRartXt+x&#10;d+nbX1FYaZgyuEtiebd/dfvFFSBA8Pxs9uX5/AuzuHLZl+fwrXCXMtbzynz2Gwu5V+dzr85J47W5&#10;7Etz2TcW868vTLw0l/vGfPa1+dxL87k32ESDMfNZ2l+ZFwdN1gGDKzfEj4PpOUkFLq2XRnEddrGi&#10;4HgOxG5/Ew6O9+WagV38Am8/cbuSQrkrB0mlzj57rK/BlhTQ5eh3jfR1jKpoNujgPgHBl772PJsg&#10;CsRC/ZZBwCfh7Rsl3oPqss3j8Ikwjqr3WFqBe3MY614xfxcOsIYeKM4g6NDA7yH/iyW+4gANk2rF&#10;RbinDRwFAeG38FRijr3jxhu+re6FAOkMXgUMj4j0ItJn3PheknwA4ZVOn6DxnSVnlWrgBA2NnO96&#10;nOqfR+N9WEGsjdUSNYgQLsRSA3rp+hIg0EhB4o0ZJyOoK4LnE8XQswSTmCWXSuBFby2DgMWnrD/X&#10;6m+xEF1t3NhssCLl76N1+Zce28RS9kNdrPLHgpZFLD0frNV/rp3SWJPBrH5ZA7PQ/XhD/j7QJfHF&#10;9cb7a/UrOC978NlHGQSzk3mqWkGL4DJJaY0aqfm8MGZx0/jCQ08lO4D2obzkWeJOIhZB0gE9kDNR&#10;FmKi6OEg3NHXTh/+h7/3ryD8D6pPGCcRoNhTr8qK/9jpY5or3H8JRS95B2QZwElWhaI2WQBgAyYP&#10;sKNyRHZDhY2s+w68v8MyCJyR+0piiAuxwo+7SNof/cs/vzi1sbIc59N/OTMIeF3du34znjcTFeBD&#10;BoHV0twVwSUjzK892rBCf30+8ioaf03vD/g4B2nXtrZCRXI7YPzlBBJALwSZEOncHPhLPHFaPAAI&#10;g6qkKUoVvcAABC9m4zd/5fVffvlpIcmrwo+w9JWcb+I5Rk1nKyR5Fahx6j1kEAgVXwn8liZgUj9G&#10;mxepH1WzcZo5IXFAlYVEz0fFcxCxcZx8p94jEYeVrfpMPvvCgs8gUEZ6kBgSSrzkAig3fkYOxQr4&#10;FdHMEWEc1mBCkjcmvDbQzEkak5mPHpW+f2Yu9AhdX1n6yo0PDaeiI5x8JeeT5b8AOV81jqTHGkLX&#10;l8wFoevPZLFns974pWOF0KMmCV3fbLPsABbl0siLwk9g8icNEfbx6j2FrMj4KG//Xrn2EhkEWNKd&#10;QSC3yWUQaE6BZBCYSWQQWCqBpk5gnmQQaOIAi08mn9RH1qjcjk9WKz84Oys97ZT1IJ33xkLe9ehg&#10;QtkcEMyfxB4OyNdDGrM5GrwByZ4jXlDIShkC5sQaDK41G3shMbRfUAECBB/j8liAIDSIFKzVCRO8&#10;p67Tu6vyh8eEJ/XhRutn662315q4UdJDpECDCG+tVAkQiPPl3TF+ukNW+fGK3FCBET8ck7+whuAh&#10;MuKOvcPGkxaQ4oQ7MXhs8w52/CLOQK+A7udGFJBF7J4QnUa/L7HW4b3rN3p3bLdc1G9E38i4QUMC&#10;BBsUCPaUfsfS98B+/5WorlxVzN+VDHAK9sqWT4qxxfC4gfAGuQterai44eQGhgdufFPUVwOEbpvc&#10;VgO6A8Bu5Pygpc8xjd4f13vTMTFtHh5bTPJ3u0sZOY/5K7ff8PlQN65UlzJycY8b00nXlwCBTzQw&#10;wr8q9gto71IJohQA4fZHu9uNdsB7rKzgOxOsJfAlbZNnqsmvJtI/6MBmgouqIE1HUMCfN2Z92g9Q&#10;x1kMQZ3j6LzueG6byjUHXWR/LmN1jv7NH33kfkEFLq9vnRU6Br5PChYMXhgSV7h7OEF4Q8YNATOA&#10;4SJOaz49lXNqjoVcBqcV8aZCLk3jcJ5GBn/QOWgLuXcvXr3/cHXIL9wkQu2mrD5YpQEqUCk1TFqg&#10;90M/Of0iSaYD8vk0iyH+xkYFtpcW6IcKsPZFOcdgDD4HqEC4UweogHwtJ3JThdTy/USPEmHv4A18&#10;5qjArrgC44sKCIIuWMhT/IsrcOjEcWiDzWbG3uXCEmi30BRi0kLp4b6/fZ4Volm5UjpxZkEOdatP&#10;PVLDSL79P/n2meOHeC3xWGG1zenXATInokabxLn2oUkiBiKZypONA76ztPl1TUyArC7Kek3EUVo8&#10;62hcL7V4EvLuvFFuT2njFiCAagtao9pK32JRrHrG97acMCto9lZDwgefCmTTmprMi2ZrowX2Crog&#10;Uq3pFJLGS1WR1g8qrnreNufF/uulppxXDKDBVbScJa5HNr11d+PcYtGPCbaJEuJt1A8wstEK1ooB&#10;TbkfYmRTivN29KAn204sgTNxda16dGYS4MSEZd1UIIBoBrhGQxqN9rVyk8kxs4v57NWyIPasy3Gz&#10;KAS1VqduEI3WejOFYs/Pl8rtbG6tlUGaEGoFp3CNelsbrVXEFssSm2CKblSaXHhZtQI5OF6INkQe&#10;EVePKAB4ADg0pwOipvGj2+uLc9OcF8oam/DwPpaGEEGk0Za9Lm8215ttLLm8QUN0dbVHGtdKLRQb&#10;me1bFZFCkttdbj6qkmrYvrLegB2567oC+8UVQGJoeoKXfdb4F/x4LEAgjUYLoAxkTEIkIUBAFGBC&#10;IwXNFMCUhQykoZECNrEvk45D8C//+Oe4ApVyHTHRvj/vUIkAlSFzBVhtb1VEXKjveDpNZQh8lTET&#10;E7mHdx7RWZwtPLq/PmSvQUfDsBNn5octRw5cgUFz16+f+5LLtUxh0D5fwgABb7XCdK7DFUh/sV0B&#10;e52P94ldgRsXLzlvgCcyzwRUzlsSETh5ThTGhrgCJidMqJFooHEF+v5mjxyf4Rv4n/21vxBUdCDk&#10;m56PYOBaEsgiBWTmsdSxQgOG+ZvEkGn1OFi+0XJAt0fsK6kM+PyhHPV+nFSOSdmLeE5KJGvAonPp&#10;9uJEFv45ILxo5hQy5VodKfuXFyYE+p6UtRYyNbAEwLenM8IbEMQ7nwQITDPHJPSTAAGRgsmsBAg8&#10;LG+bTE7HcHJZjxEgUFF9Ug8MjccksU2NJAqAA2QhEhpS+wAQPi/RE4ogLOYFAxfsPSvU+lyqTYDg&#10;l0/MTCssTw8XLqI9XTELtfaQVGFIE9cwI1+elVSIgNgLGq/k/2w285wq294vbb1+pPjCXB7xJfIs&#10;wOrRmyW9gjlBtJjyUVD6UVbWRtZWm8gHcRZZds7p+jMrU8FFKfivAYJ2CjYb5/1kpfyDc3PMgAsQ&#10;MKbVlkiBjGkzhgbXiCXcHZ3/HCapkW4lbAECCiNoXIBzpVkk06iLxNDuuwL7KEBwaaMVMgjeW68T&#10;LwipBHAohElBgEAbFg6I4wLaI7SLsElpGhIm+IVf+xY/2pGYgD6fkPHbarPYAVki8FzACRjvCXWw&#10;18EM7NEM7KsAwR5d48iHHUZTiNUYh2cEdD1DBg22YTE+H3HylYhuAHszxXsrRrxF9AYUXfnqHvP3&#10;0L1y1N1gHeNCBjHA7uvhBsg9KYyrbPmgz2Pc+C7CfByPcAh/JL8jg/W8IS4QlHnMbLe78fZtcJcK&#10;kCnt6Poqgcc7b2EvGm8ousPSdTfRS4jKG7oDROx6Fw4IOw5gm7pDBQMc518rMvEZQNfvm0TqpBi8&#10;BnO4ut4cgeRaogvve0wzo2NT71WP/AMYZeB+QQUIEJybzV+YyRs54lwhjV/mvKFc+jnNyxRPzQIE&#10;k1n8MnNaGU+5J+3JOE9NN6k/KFSO5sbav/i3Px9SlEjFg10hYwQHmbWJqYnJ4qzy+PpHZRAZNM4g&#10;8sNSq1TQxUV2vHvj0XgR2emZyUHERv1e9vHYugIEi0cXm02h6Q2561D5htRpHOXrMvqYz5E2yOqt&#10;1ah8yVEBXIFmvRRnz1tNQvt8tgECYqO7ESAY9yCuwq+AQ7MTk5N8MaAQnn3heeB9/IB221EdCRBY&#10;6axBX3JD/peXSvOHCkzvoNJWFnD8he/+qkDf4POCgVNdxqHxSSk18PlK08oRATgrrJ362VL53OJ0&#10;Eg4QDLyR4PM+UjBFLZymxgVSUjVHsXdB4yVAQKPNeQ171xJugsanP0W/t5WamsiRPSg9rfZKTST0&#10;pYQbltBIeyNV2f16mXiEuAsaDpDTSUNBeBcysE1q0lv3NyVAEG26tUVkRE2yKEaTcAbFkySccXFT&#10;tBE5KXWVBJY3NL7WRjPY8HkwEkr4XC+TZJiiGNLFla381KT0AMs3U5D5WeNxkwR7twawvAfhtaGb&#10;FLEHGJYGiH3VQHhF4zflFOQFvP2g0srmVptpCwfQSYElpsLZJkaqSWqtGQDY0NVwJq03GukM52UF&#10;K1GArfaP7mwuzBZc7EANMGvVJBcyEEsoOyQmEbMQXV0XMqhKOShiQ0zp7QqySyJByExKpIAAwVoN&#10;9YInOkCQB6HKurgAqQQNqU9IgKDcaFuAgOngW0XbhQMmk3AA33KLCwDCSMhAA2/cGECY40cWR08i&#10;QF2casVCx2u3tir4Zf1dgVB6ADgRV8DqFCMh3FvzdMR3J+xlIg6DQhh9XQGFwduljbKdApup4XDg&#10;CjAVB66ATsJkq1ntdAWS2vC76woYJH7nWsJL6PjaR2p3I/4c+g17HH/Cye0dOn4EV2CyUFi+d//E&#10;+XPA++2mK9uIH+DSBwa7AnaZ926uDkkfwHJcATIJf/tbr1sUwKBvIeeDb4uqf2go/3xGqfge/Key&#10;7fepbAsT3pD2vCRSKeIdEfibbaDvo5NA7lLU4MRkgsaHWrcCuQdOvjYq9SZS9q8emjK6vnLUU0jo&#10;u8QBs81z4w1gN6gfSzgdRgpLX6n4tik2SQrySoBAnt6Wd9BOs5yTsgKhDi8NkH94+0D9hsZDkgd7&#10;FxKY4vNMBfi89bil3XyumEkhuf+dk9OKzwstjGM20uk3F/Ms9ggHkzeesPSFwC/LP4HlYfJ3IvaI&#10;+jsQXqMhzMCDSu21w1MhQCCrTTVJLdGGrD9TgaCGTxZ4aVJ3mEhBVuIRsuwkTSBkEKgBn65XCRAQ&#10;GbEIhUUKLHZgRkoGgdYygCGXpBLEAYKsJFME8pxPJcg2ms0nvAYBEkOSQUAm5XrdEgc+2XQhA5EY&#10;0lRLa5CCKQGCtebbqizktYYkrTNECiSDgJDBikQN+H2OmERgzyCkBcYQHLxx2R6F4yRNkchQGCx+&#10;8BgP0INdD2bgiZiB3RAV+PS9i6X1jen5udnFQ/JDjQo12RyNGCAYkj5gGufHz59zOLkHzDt48kFU&#10;P9LeN/BfAgQhKSAw+XvBfE0Z8Co6Ho032n8Y3En7Nzkdp+2v0D0ghOPbs5AKqHg/mn035N77heq8&#10;O4w3mnwY2M17N/58rKkQ0+Y7bej79fXDOx62gZuvj+FkU0z7D5C7GdkHnB/6TWu13FyFLIOQnhCb&#10;JAdnpEf4XR6B5JN2ry0tm0AjAa4R77VHyQJ9p3QfBQjOz06S4mnkCPGGlC6hiZUpCRCYzxgCBFl8&#10;VU/lWDAqRwgQSMMyCIyd8c9/dqm8vjGEORiSCGAOltfL1BwDCdxYx4cYJi0gXOJVcohzPBoe3lsH&#10;FWCKNUCw42QPebik0wOlBfoFCAhStJu1A1Sg92t9gAowJ12oAF/LOHS1u6iABYMe3F0e4HR0vBXG&#10;dUzGFxWIX/n1am3x2JFDx0Vl6GFkMGrEoALE+4aYZ08JRAWGpA/AK+TRcebp8yfPn0vweVKTNBwg&#10;aDywvDLhXcggocQHpF0CBJI4oGkCUOItccCh8XWBqQuEFSxAQOKAbygIL68fQHgCBJUmGnXK0ieD&#10;oJ26LAGC9tSEZRBIz1ozfb/iLLm0KUz4AH0r5O4BdmBtpbs7WHur9SHcaNjygs8rOb/a/jFg+ExB&#10;MHDlxitdX5jwing3hBJfT4GBrzUEDDcQ3qPxLQiSBsLD0je6PnNFUVlD4wkiuABB2RH4laWPSaJu&#10;1BEXaEsSphkQxwXo4TmOSZ9s1knZUDS+IY16SgIEmexq0wITIRwg+QsYuVRDy8FtSmIWLoOg4adL&#10;Gj5UYfEIB/7/6PbGwmwxJA5YcgEpnXGA4/IGltjkRBkEaiQGuAyCMqpHknV5q6yRgkbr0yc/QEAV&#10;UQkQyI9RJIbIw5GGRApcgCBIDJEmoFGAmubRSlyAHnL8LEBAKoEPEIDGcJA/uHz34a3bvLYHIfBd&#10;+YTECE4/c8Zzifu813nwmcoQ3sCZp4Ul4CEByQPtw2rZ9vmXTs8vFtdXKv0HHrgC205gNADXGyLF&#10;8n2hfdjnS5hBAMV95cEyX1CbgTiTkP/8TF0BifGPA5V13vPHcAWi1AN+2sYY4OAQg4Lm0tnnjstr&#10;fsmF2/p+3SyTkCDgkPQB4xO88PyFX33lghS99Wi8YO9ZkaAPUjkuUqCp0azOFVdPf7y69eunZgR7&#10;d4kDZFQ5UhQr/gSWV/58kMpxqQQmniMa9SbaIxi4ZRBAmydAMD+ZjTMISBxwUjmSgK2UeId4K9FK&#10;0WxdUKXePDRhvHeTykmwdw99G1veQd+A4VNKiYcb78RzhLfPepiccNZ4AsJPSmDCIgWBrh96mCUL&#10;EADCFzMQHpsSINDFntD1DWA3Kn4UDnDWBhDehH08XR/bYOdj0tOkSRAWmc4SvyBA4DMISBPQCEWI&#10;WQgvTfR/eAEdmyRzQaIeGg7QuIDa5gMECS8tRAE4L+y3P3dmJo5iNPzSNOQUuKQGEgfi6ZqV6WLd&#10;O5FNU1qPlE7udbxIfsIDBGvl+j/+5OF/d/HhP/7kEX/SuLzM33938cE/vvzoH3xw/3feu/8PPlyi&#10;8fffu/9/efvuf39xiZ7/2/v3/18f3Pudd+9J40PZZA028fe72qDzblrc+SExglGEx+OngykLsS4/&#10;fEyODCQQbX38p95O3nsHYw9mYMAMtJpJdYzPcZJ2SV9o135WhAlsNs69KAVKRvwY8k8gb7i4kBGQ&#10;T55+6m6pcZd6AZS2K0vjdqn2sFS7U6rznw/L9dubtdub1QelKg06H1FgvVRn2FqlToNOxnAcIGPT&#10;sQ9KNWKtIdEeYHdIdcR7d6C39SR6NiDWUnewixsvPZ2yxAHxdjg/6VSKdfOh0YX8W78Dt/1U9sLg&#10;tiWGu21MOIVT2glqVI7P7y5c/s8KLfpPDOzbJbhZCsGFAMV3hhvCtQy876HcnUfsZcqiWIYoOndG&#10;H/Ru6Mz0fDqmK9zKUGYvDqOYneF2+HyEjkOGWz/it3Ynw9K12mdcV7e/db/76cqpuUlqXl0tNY5N&#10;ii9GWUaGHp1IgzJRkgs/C4yFHlxO0CqmDBeM6Bp4C74boS9QGmnQs9XC02QkLAHYGcze3/tnP/+j&#10;/8//l/f9zSsrfU+Pv28vdT4f/PgDbvXLf+rlS+/bsrI/2v/8y0dCteKP307kXfV2Jvys0e/FC6+e&#10;vPTe/f7j+x0QbYNmdW1JJQ34IIuUzU8/uu9WgX2PA4CBsuHwMaMbPHwk58L3Ypnlcq937Um+vYE8&#10;tRcPpS+/+2EYeuLc6eNnT2PJbl27fWEe3d98qEXrR//Esnej7zXGyLPPHr1z5ZPNVVd/L5Mlwy35&#10;Jr/6zTft23vpvQFcv52c0u71h29d7rtTWzjdj/sJaoA7PxBT3m0ATKCnX36BQ924fL+8IQ7Ti6/B&#10;Igzf1T5fVn/H+X21KE886Lv0/CsSevhLf+dvT0JwnkiD9OIazE9mlioNqHwUHuSphmwONfEI3j+o&#10;Nnmy0YDNTg87/vNLD7//wlEal9cbBa1RcGOzeRadgXT6xkYdETZtNM7yfGu3Ubk/OyuJi0uVJkee&#10;zKaXyg1roFpIPzCANNptOm8sC+Bx9vC02zSRocHDai4nxYRA6amkJ41q0zW0hzfczc2WN6AhjVTq&#10;+mb93Kx4PMGSP7q89CsKqwQjsYTLn8pmlrZazjZvZK8BoWdVpV8WJmVO6MSA9a3G9UelV07NB9t0&#10;TrBEnvAyOfqod5YMbSSzZJZkUu/dXmNC5gt5rpqJpdNNVzRvzIzMJDdOahHJnFTqjfWaTlcrZdPl&#10;5mRG7kWw7Y8uP/yV5+RWim06b5G17laKSfm03Dgak1nX8HeQwMpsPr2hBsSNO2uV//jlE2/6F9bO&#10;fxH999iPrsDRCZF64FeEyUcnM+YK8OKn9BavWQAiXvZswjkgFiAv/pmsNcwVoJQ1JSwZAIvQXIG/&#10;//7Sf/9/+m/oGfTg4+Vx+sKCzZC5Ahe+cmHlUUMLCgx0BWw8kMDDex0FT+OsrdHv005dATCJxcPZ&#10;qx9ds1McuAJhqg9cAabixa+ffvsP/zjMCdkl8Vfxy+MKIC7U1/165pUXpudm4ffc+OQeRIGzzx4f&#10;zRUQz29bV+D/8Tt/l7esPrLck8qWMTy7Oh5ZlSaLlvDsYgBPqr/5irxTbRljDUjyHM0a8WMN6RQw&#10;cHpIz+NhSI6VNCbTlFX6pCTJU/DMxYB2m+XTWw/EFXjj2PSgBZU8RetSfQcw3JZY9PDwtKdosCQY&#10;EIyUB+x79//W107SgKYNUI+1FzcaJ6eoF5O5hCWT6C2maYCWT2ekGCPvXVnadU6OW+NFs8TzHKTk&#10;J/c3fuvpQ9gmT3h9p3LhnMUazECXkcHauMGYS0xOQXScmCVuDUf6J1dX3jw+e7KYE5P0vGG6iPHT&#10;wzAKRVqD20Qnc0IpRVtthhsnd2elbvfCZqD3VpqR7lb6MTI5UxQ1SJlt7g7qreQUt8oNe/3J430q&#10;G9bGHyxXThZyu+4K7BuJoWbbyi59stH8eIMSA1qIyTIINltWeuC99dZ7Gy1JJdBiBEy6phKospA2&#10;THTo/dWaLxKlVQkoErUxoEpKvxf1iML+IabQ5QeM/u7vGvnklyoee2qemB13gwb/xEzG53sh92/c&#10;wQDQfiMMjmiM/ki3qT4ghxLAWBBjkzRw0PEAYRw7tQPVO1n38aYQJrDDx5B1h/FdZ/FIezwmKVrY&#10;BXRDcbeVz1A1G0P1O/DwIMgTofEOV7drG3TArusNtRk770d8sR2HCpZ0/rL6YvXuvnRa3mdkVPtR&#10;ptrdR72jLaiYGiuJLsfZE4H/4VaGWQr3Lh7sLtFCG53hD7cpxBHCbPjgxYhf1x0N2y8ZBJdWK+dV&#10;YogiTVAkTk1JFmmoyPTcTNZIJScKmpBKMQLlmwSei3E6XkUV0jV8aqkvEjW5+vD+w5VBSQTQCQNz&#10;kPqEcIsWjy2SStAAhtA73zunENO0LGEXUSD8qnecRIC0AO5Ff2JjP9ogZy8UM1hrtu13XYEdz8eO&#10;vsYdg2VmCul9ShvcBQLdSDPTVZYw8ONs58+QNvg4egDJI3B8kaIBpEV+41aSIJdtNRr4BFO3rrqf&#10;Ut/59aICa8OrD8AmRlRg8auvCCUe/n/JKdjDUYeRTtbATWHCN8m/VwV7JaJbD1L21XYiXL/WECl7&#10;Y+krXV8V7D1v3+TuvZwO4jlrDWrpmoK9keRbkORZUJp6D5z8j5arENHrmaxYYgR+E/bBpC1RDYKW&#10;SAbBzS0yDBMjE4UcE+2xVAI1SdjyyuSnB7b8PHI6qq5vZoslGODU9U08R0oAwJaXDIIg+G96PtKT&#10;EPjh7aNQZPL+ZBBcWqnmJydklhAdaukMeA1/l+YQlwAwnX+X72DqQ87sUHpAtIY0l+HnD0qp/KSr&#10;QcCcWAqDaA1J4sC9KlUJ5A6iE0UPNQhI68CAm9IQFUjSHK6VGkH1KLlfmsLAnCzOaw2CwbfSSg8w&#10;OSyAk2IEDSmUoBkEouHIVCQZBHWRz3nCMwg+WtmanZQSREw63FqYt3Bocb40laA1NyHgidT2kLCN&#10;gGw0pFpxSCXwpQesB/0NPDKrQcDIny6VzmYb73x8dZQkgpBPqIKDFmXsn0QARD/AFRgnnxDR+IGl&#10;ip8AV2Ck99fuDMKdOnn20P0bt8Lhts0gMHl5HveWF8d/DmeSGlF8rJrUnxFpInYFujIJP1NXYFf0&#10;hWTNN+a89YoHhG+FuQITU5OGCgxPH7DyxEQDh6QPWCbhb/7q67/48jNI2b/oJGtMPEcY6bJ6Uamc&#10;oJQqkjXK26cBfn5ppfznrLKtKuScmEihYff6nGj18CQCXgapNiI6g01pxynVaC23oGBv1PSnZxK6&#10;fq3RYGX1xuEpW0e56m6qouO19GkQ3dcybybeOp8DtA8p2SaVc6qY4xkbZHxILhCzV8t//sKCSfGb&#10;5o9kEMCEN1H9aZEbgsGPSejts6I7NqXkfCkvp6kEovNvokMi+E8Dk7CEpAYkhsgg+Pbxgiz2NF08&#10;JDUYOV8s8SUANPGh/TqzpDJEMm8+FYJNWPLctIj2hGIEDyv1ry9OeomhDPerkGn7VILMCc0pwEjQ&#10;eBqHWWBYvjrF8KT0gM1bkBiS9IpQcUBvZSm+lXFygSU+cHPJHDCJITc5RRUdEvkjmROpQeBqE2t2&#10;vaQSiP1Peg2CZvt2uXWtQoBEJCepKEWOLG6RNS6XmoRV8NRoEOkJDf6TNj3WIOJCA8+OHsbfKBFc&#10;kK2QMo6eP8cveZQkAgsQoDJkb/pBn/Cq6IMujoUDKy/h4PNZzwAvdVhvQhptt0kZJymUl0ehmIP/&#10;FYCiz9qmXT9fDzyL0s4oVTl23ZD9c0DzA2I1xlFsGyU6EEjjQY6GIxsmHzYFoDgA1AZAd2HpNiyO&#10;HcQ9HSh9UPUxALwzKSAcxDYpIO3F9tUsO69FB2ST/4TTScPO18ntDz1DMHl3zEDy14OHGZD/6H1g&#10;+ksYFFmIzxsst+Niv11CvK8zu3NR12WzTVz31yDY1jcGEeUpxEeTdm9YJAyOgxQ+JpLsHkUoki+M&#10;D9zQMzDaMso3ePCYfRQgWJzKHS/mwaAO56VQFTEZknGPTmWIuZ2eypycFA3L+Vz6hIpZzuegckiR&#10;K6aIVFppkB00nSOP1npmpZ4m9b5ygAcfPiw9nW/+m383UiUCq0+IytDM/Bwogn1veyfQpAXoX1su&#10;U/4zHiC3st86fvidAhIYKC3Q72iUQDx5ZmHptmOA7/cAweN9TXe6N2/xUVABhrHau397k8wCfLvc&#10;RIa7sLa8sbZceXh3pTiTP/PM4b5BpS86KmASvMzqsHqYI0/6UImhz1tfaEA9Q5II+JPKjWmAgSmT&#10;CxtyxSYqwIAh1QcsiPCX/8Z/5DRzQq3buosUUPRWZXwoJgQaL3EBA5wN+u4KEBj2HmnmmHpPM4oU&#10;qNKOoPGEAwTx/gQQ3qnoOOTZWdJIfbS8RZ5CI5tzaHxShxdlIRehCCZpQV6JWSQ6/z5AAJ3Qiu3G&#10;wQviGgtWkNf0iHyoQgX/Rc/HSgNjGz0WKwH9FTS+IuUAXAkAk/ohsELMQmsQMEsiMbS8RQV2N29d&#10;JunpXMWBSOe/U/PHmyR6Pi5UYcGLtylSnMv72sQSoaDkgatB4MoWtyzEg+iQ01/SMIrVR9DpEs1H&#10;i1lM5TKPahIZYWlPsYAf3914amGaBlEA7ZFNgCXSI430o7ocHGADY7hw1yhrT719h1VxRTqJ5qzW&#10;U9V2Wxttem5u1E8Wdr8y4X5xBQgQHC4S6YeW2UQTA3iEe4xGN21EskCHELhmFqSuZS6FUKY0yM5J&#10;IUAhzE9+opBAgWVwmqiNTYMQAzcbhGoyk/7Zg82/8MoZKhHwQx307MPVslc7TgDaI5HgoD0fur0B&#10;3sSk87EBONp0BsNH3esd8zEHlipWz6LvQwoDDlyB/jMzgivA6xw/4NZVyf44cXqWNq80GBtUlFAQ&#10;uP3g3lpls3LmmaO935kDVyCe9mGuwO7oC40tUiSL7b7fEHMFqFZMvuWhE8epADLEFfDliUUBDFcA&#10;n6Bv/MiCCH/nL/8ZAp1ewd5L2dMzKUVvDejuDRBYBTXT6nHiOarVE+PzxAVY/4QAgSntiJ5PwJml&#10;pkAuEfYpOs0c8G0LELx5BMDLK/wIPq8BAh+hsOAFFQeCeE4IVbiGKv8HCf2gNQQY/ltmtpbfNTRe&#10;iu2aeI4i3lKQtyhiR25yLC6gQZNE8N8r/LhwwHyukOZ5LjUIrAQd+Hxc9leCJq7iAJC7CQoFZaS+&#10;NQiC6pEUAk5qEBC+KZjEkDdJZomQAfWLNWYhAQIXDhBLNC4QbqWdV+o+59Lx+vNXn5qVnqZUoNaG&#10;yC6R1uEauTQveMIQKAjxauN0R/IS8j4+IZpCLHf54pJXz78kYpBKEBroRlLcedfLEe34jTXyUmFn&#10;A8navFVpXyk3CBDcqEAkkbjAzXLrSqkhAQLF/C0uQJ6MNMotGu+tCfMlBAg+3mjghLL1o/Ua2SwS&#10;INiQP/Ql+XdHBhEgmJ6fHWUXwwzjz0CsbJTDHYz5rGaA9NHbV9d4pp++MG9oObD5/ZtCLOdDqUni&#10;vptrm+WNiglKfoE+fCfjwozjVcvcP9c7tkjRkB2Pn9EAweqqXSZfgFCetPfCfTClbT/24eoUHaj+&#10;CJT4cDpDlbufHhFA7VF8WRj0f8h0RoJiJNkz3J2gkG3qkgbqvfDuWIPpG5nQUM8ndLqGweAqmxMs&#10;6UXR5TC9sxTtEuj3FkfoC48n4kUD0jSCJe50XbB839sUpswFT6JgjV27P5eu/ciclJxJ3BqSA/mb&#10;zElOIH/0uE0ZaHCyFQIEDgEveEgCoNfSo2PoDA1r8we1AmoC/yaN3J68tfcLKkAGwcJk9nghh0oz&#10;ApyAAYRElGCSdQGCKanEhSDDSRptGhlppNLakxGAIJ22SAHBIhrcKdoSKchnPlwuf/v03MeXrt5/&#10;uDpKEoHVJyRTP2IS9VmXGyoApNypNmhfknHu1hGVLun+iW2DCqBKJLYdBAjieds2QMAAHv2EBriJ&#10;9qBfunX/5qUrpbWNe9ev89smPLRwePbBneXVh2tPneeb0HFf9jkqwHeyMJ0T9NseWVF5Yuv5zAIE&#10;uyOpNG55YnvZ9b606DGuAKgAkMDMglQWHVKAwJcn3kRRgJF9kUVDDkgfOPHyK6xGHtRTKzU4T8aN&#10;b6m6vtL1+9S6lQABYDg4849uS2VbJ1Mv4L+GA1wJAAd0OxA+ovQ7wX+j62uAgEiByexb2V+A5Y9W&#10;qkDTNc0gsJwCAerVNkW8kxoElkpADyT5hIrfVRFYAxOu/i9maw0CSzeAOUiJ3nepcJDWSMFGcwNV&#10;JUxalxIAD2qg4i5A4Or/IvjvixRf2axjEkx+MsmpoQwsf01qEGgGgYZRbJY0aKI1CHw8ItRHiEsn&#10;wBxEes4j9pKXDuYBUM9NURC+9c7D8kQuW6EugNT/bZHAj8EP61LEmbMsN1IVFqjl+kozTQMjIaRT&#10;2WGpJrUeqO9A4ICq0Og0aRSgEaIAACEc7U/ubp6cKzyquwDBw1rTxQU0QCCD622K6gEwsLsECFoi&#10;YeRsQ9eh0qI8MZMpERNuXCq9tCUBAoCEJz5AUDlcyC1MZDebbQkQZKWagJXatACB1RegR0oPEClI&#10;u9IDvO+Bs3gZcv/wCXiISwOtL2tMifYWSSO/fHL23oOVdy+OlERg+YTbugLwCnc3n3B6ZrJPqeLt&#10;AwQHrkD3035bV0BzBJCQEsU944eCA5XWN/Xl0YJNRtIBIeQHtx+qm1Uk3yzO8/yiuQLd8pefmSsw&#10;fhJgfEvHdgUGhyeCKzCzsIArMJwrYCSAuzdWj5wY6Aq49IFfef37X39GWfrChFeZfYkLGDe+F40X&#10;un5CRM99slr5gWUQOKDb1QKwogBw48MmBepduTUJEHSi8aa3Dywfyv4SIDicb79xxDIIpA6vNaDN&#10;dwYItA6vr+7mBP/jsr+auSA1diNyPmb/9vl5nrqaQeDyDqwEAO9FSg9giaYSiEm8O786K/URXEVg&#10;DRCozr+GDCxdXBIuXI1gAgTfPlEMIQNWz1JtmbNoJWJXH8HK/tqchLLFC5B/ICUoPm+wvAL1Do2f&#10;SN8p1Z6ZL5wq5nnHny1IIWaKOMgiU3hp6DCKSFQrnWG1eWIiLetPeqaUl2YENY3cumVnNk2WRAgQ&#10;zOVk/fmtp2Zcz3SWHo0dqCU0kmiC9HiTksZGs42OIq8/4cxpgKCZagt5bhIpycahiSc5QJCSDALi&#10;AppP6TIILFKw1SYcQHaAxQVcpMB6NhuSXNCZQRBSCaxhGQTEDo5e2GESwQZJBB0abX2XFwedX8QZ&#10;ENlgWei3B+WJzMzLSrE4V8A1KK2Xv1h8ewkQeMnhL+Ld6bR5zDRCDjKEKGCQAP8aJGBVRQZ97O5b&#10;GYIR65UMZHpHqLIzbzCEbshzINtDjA89ASenkXD+Ow/VpYcT69gYzt9dyTekHnTmC8SAv7V7oxjW&#10;Y/x9sS2AMWqSm1i7lhjn91x6d51xXoMvtpDclJh47yMFvaGKJKCgCeeG2EsDWD6A8AK5p8hXTDB8&#10;EHv9E4he0HsZD57vEH7r4VAR5t91cNnE7sQF9DgsQSUcEPbSTW53Pybp8QECnKFgEon0/Cd/cOEw&#10;hvJR0iBqMA7ivP1jYB8FCMggOEaAoCXLffOGAl3iTDEniQMuLqAZBCFSgKdGJS7voEmDVILIZZMM&#10;Ahy0kzOry2t/8MORkgj4MpFEsHB0Yavcqte1VKJ8umMEkoCuzwiKlHQnEYxVn7C/tMABKrD917h7&#10;xLaoAAMs4muUNxqCCqwhK4vgWurEuTMECOgEH6pX6wRf0tl8/A7Y56hAXKG4V1SA6/qsUIHd0Bd6&#10;HFGBAekDi8ePwBkE+8FhOvvC8/aCH/KOt7TSRr25bfrAr/21v+Kr7ibiOUaSF6UaCRAo0K0CNQrC&#10;p4PoEIi36NLMTYdat0EhJ65s60oDe7o+m0RiqN5K9HyiSIFWBBZO/scrSAy16hnNIBD5I5X6UYUf&#10;FTuScMCNCia1ffndKEDQHaHQ2sS9AQJB7J36kCtkXAEV7+TtV8G9AcNlsS6wvKDxLddopdgEtL7V&#10;0k2NFIj9nXLzk9Wt+ekpghoCy6fSBsvzLnDYO2i8B+Gp4SsgfDZDD6I9xuQHule6vuQySI/KLoG3&#10;gwS886A8mc8RIAgEfkIbDzFAAwTsAoONWyAhA81csCBCMEAamJR2JkmkQJWUQgbBSTII5LxNYBtL&#10;JZAMgmBt1OMCBJpVUSVSoF8Y7hEYuSQOECAgg0AkqlJA4zc3ySDI7TptcL+4ApZBEAIE+D7EBXwG&#10;AemF6RAXkIZmENBpDSlJTDigJZWKJKdAGyFAQCrB2w/L3zw5e/rI/D/6J/96lCSCkE84MVWIHhDd&#10;rgD/bUkH/ZIIxsknlJIYvaWKh7sCt+5ZtsIBVyB2B0ZyBZY2iQY06o25RbnLfDGo6nv8zMkTZ08t&#10;Hpc6IrwnHmi1JwIEu+QKjL/A3ZE71OEKyCqtex3xWbkCIty6I8v7DX4MfaGhmYTmCpxQxZHlpXLk&#10;9PfxLJGT4me+bfrA3/gL31XNnATfFmq6J8nDSHcSQ0lcIAkQAKd/slomQBBY+pJBEIrthoK8cY+B&#10;8ClBnoHck0iBR+OdaM9Mtt5sOYkhxd69sI9ECtQkIecflmrFqqLjexIDonhEwtL3dP1P1jriGhbO&#10;sIrGIYOA97GlEgB9n5iENq+Qu0Pjpd4P5wrp4rzylQ2WaVJ0vlp//WixF5ZXpF2qEij4L0XpHEt/&#10;JkehAeXtSyZ5LyxvaPzRqeztza2n56cwMvQ0JEBAXMAvO30Gu/LSHEGN1WY73eZC8pK4LnGBsBDl&#10;dGuYpGkCZLB/65RkEECVeI4el9zurbWcAm+/GEAqQZ6cAssgkCgGrzUXIJCk+qxfGxMgaD7JAQJ+&#10;fCtVyfV8VINzkZJGHQeKrEp8MaFO4JTxL2KQ1uAP3xlXkT96+MPnpeduVSgqNKwH3g1/1JviPyks&#10;YT/7bT/FWeEDjv7pTSIYfd+DkZ/LDPDuV0SnXdpAQmAVBBhf6pVffA1i+bTiAXzIKf1cbHtyTjqW&#10;1tbuXf5AxwtIgLPcu3YdooCdbojAly9PXHWcwaHFPzlUL8W9L+m94zL7cey7yfYjz4uj/fdw6bvN&#10;iJWIAtu/sypB1znjI1g7GMl/asKADx/oVgtnxDEOOqez8s5W8Nxz6T1znle4Uug9Pq/APki7YeYJ&#10;eK5IuxHvHeRunHzd3Qj8SVwgAP422J+LwkgWIDAM34ICHVEAx/N3KQC8yxmGhSFkYNaGkIGcV4zM&#10;mm2YzSkYXCDQoJvsLCFfwDXCAdU25A6DSTiULi5gDU0lsJyCkb8LOxi4X1CBtx9WSOXnZiMqPJlN&#10;sZTXUl5y5eWGzU4G+qhQu5Eixp9st62HMcwpdA+8P5xZOqCGSkNhFsgmfBPfeVD6ulJ//92P315Z&#10;HimJwF4Di0cXo2zjYdICa8vdzP8xkgj6SwsMRgV4mdWqWyDY8gObm6b63PBAJmA4S58Rg507+BL1&#10;G2rA+3Dc9TFPMWR3Ht9V1nFbTu+hV3gYeubh4zNry/AELfpLnlhHTZqrH14OchHnv3L+1pXV+HQW&#10;IHi0tNm/ZsRAyz4HVCAj6QPdX93PChXYFX2hMUUFrBRQ31tx5rkL4gpE6QNDVIeNDxgKEQ1JH2Cl&#10;ceyVVyHAw2FSXRoVzxHBf2HyC9ILGq8ZBKDxDpY3ur7q7TuJodliwo33WvqhFoCPHXiFH9XVsQwC&#10;Vj5RDYKG9Cg13cIB1CBgTVU3iSEzKQQIKq0HW1Jmh2XVzbLovTvoO2W4ekDaHe89QbwFDPds+fni&#10;cl3o+oLGm4pONkM55oC9X6uA1/JMlvOCcrN6vrslaLlg70rgB5a/XW4KLG891pAAQXWuMLFUl2IN&#10;POdZDcIqw9pEq0fUe1o+HNDkic9USIBAmfxh06ellvV4lr4PEKQyziSKH2qEoio5BU2JULTTZpKE&#10;DLxJTM7tisBNYZYseMEbGml8DsVbjMaf3Nt85tA0YQhmIGyCKSljSk3ea2Q3MJgeXnlcGsAdU0E9&#10;CEA8AhN8PSqNFNgAN7HCF1mvl3cijVubdUCCXQ8Q7A0DYefPeHyoo/nUUWEJwCbN8AdjANlBGuBa&#10;gCfgYCAnADuuMSVy3NYDjsS/bgwNGzOVlZ6C/IE+0cP4C8+eH9G0fvUJBz7HD1CBEWd1/wyD3iGO&#10;pmlCtJsAAx/+5OMHd5f5u37x5oc/uSgDdGWjiSQ9GZ7750r6WaK6AiKdpJ89WUN8ZhMwtqjA6BY+&#10;vnNsvMKXXrwAsx0GO//yB0Iujbls0rOQe20+95L2vDaXpQEB/rWF/EsMXpC/s7N59qLxFd2dvxdm&#10;hRJP4yvzeeR0aMsma8zJGBoc5/UF2UqDw0rPfN4anF0s0QN+ZUGO7GyLGowklYDnJE9OSifIw1Oe&#10;ommKC9M+wiZtHwk91pCezCneSVPygCUooIPdI5e9eN7qc1ie2wwmR8AaHJnjny7m2Z0BshcN290a&#10;hWxyHHn+y3GO8ahXIwkuSMN2jE5HIXs9ggzu2zjsN5kBcsxiTo5gRuqhjnL54UL0EpyRmMQuk5JT&#10;oO8afcX4WdLXkMM//G+uz3863zTwKCPFCMhK5CywLxp5uGLWkPe+ygwbzNNfSWL0b/l2I/eLK4Cd&#10;y1WpyPSo2ubP4gIdAYKKuLcuLtDVIEBAPqgGEYTloQ3JEKVRkYACAQIIKXjWc6fPciIRnB/w6Xoo&#10;PB5v/DNaAm53iw+2958BXvBnnjmCH2C/sUx28uGdFcgB5AvoC9T5AUdPHR0uKXMwvwNn4PMNEAw9&#10;u7lKfdIHhu61vVNopQTiTz/RG4ec8wJo8sCPOPk9Z88Enke0KZwiVvUJaHx4G4WzWE8faSA7Zjot&#10;vHcA6qB1Yw2PZjsmvPHeQbzB7fMZSsTFbHkBbj2E7pBzHRaL50hVuQifT1j9EV2fJXUCwusxEfQV&#10;EF5Z9Iq0p+y8DnL3oj0uTUARe7IDHDnfKP0e+adf9tIexk+kSc9zWQY2JlH7MZM6t7pr8apBYn/I&#10;BciKl5C4DlOSgpg4Ot7jYdUqbsqEaOHwh3she5kP5HcXF0qdIZbB5BCyJGYrDf6lTSer5b145uyj&#10;AEGOxIm8VB0cECDQuIAECIBfpG4H98n1ZNPANRIXyAsVBWSMAAEEEIsUMGsECL52bIZGrTj3w9//&#10;QxEZXemvN65JAZIyBHNw5cFKp7SA/Gi67kGQFuiTRCC/4R3fsz7SAoMDBBRKRlRuPwcIhrOx9uIL&#10;bcdkZjZWlocECPQWiyOOrjDfpfLmlnjh+sAMVh07dQQ/gNq1vVEACxCsr1T2Z4BgHmTSX35XeWK7&#10;us8mQPD56gsNqkmIooBVHxgxfcC0Ji1AMCjgZcIDX//2r/KEsXCAyPggnlMWRRofKUDPR8IBWutW&#10;it5KiVswYQsZNAXqJ4MArR6vaS+MdMSCSMl3YLiTshdYftlAeDYFXRo9nSnY0yDD3jhSBsJfWSVA&#10;0Mrlc4aB0yNsed1kQHeCeBslXns6lfMbHZC7sPRdz4/vbp6YL+pgetKQ8ANb3rB3iQuozL6lV4iR&#10;XK/LIBCWfhIXaAhOLqkEFjsoNQgQzBcnXQYBmvy1lGQQELxwp7NIgYH/Ju+fWjbefloAdkHjFYQn&#10;amPQPdg7gwHhkRhaLEw00xluAdRLmwreKTwCpMErxBqKz2NASfF5zsIiM6dJATQgD3K9D6pNNAA3&#10;9TLxGIgLECB4mp+hhQMwQJWU7AUXggi6SfYSAzJpAiJmm0QKKhogaMl6uNJMf6kCBCmEBfF9FjU6&#10;QKSA6IALEIQoAJj/BGoPwv88NpE6YVhNHCBQjKsjiKDOlwsQqPPFr3rE+oSJmOV4r6xdWxIN9Sd2&#10;gaE93uVts1efSd6xX7QnhsUHZbl/6b2l6dnii6+dO/rUIf5o83f+xTMvvfkinDK2Wijhi/UJugJj&#10;EFb22ZV+FtDa6AGCQSPt2/5b33gW+B0hoBAg+NpCnuICDqi3uAABAg0iaIAA6D6vIYOcgf9nZ11c&#10;ADw/WVMGoF7XlADdpxTGDwC74NsuKqoNHoOKqMvi0oPw8zEIr5g/S0w7heHbCt0L9O0Dr1GAQJF5&#10;w9JdyMDAcw/U2wPWmRSiCYq0BzS+20hdHHevmzXsK0eONhnmH2B5RPuTAIFdndgWQgY+xKB7dX+Z&#10;FZwX7J2vVToN8x9fgU/A5wd++aOyilkFEmWvdIoEQoAZ6ZFlHy9s/3WNwP/hPyh7y4gBWsvQGgBF&#10;LkDQCynt2e9zHwUIJIOAuIAw/yVAgEQljAka/AtVBHgfBc2QOAAHh4wAySDQxAGJC5AsQDggRAq0&#10;oTkFbfOOaeC7oQy6o8lsNYbVKwvKJP3oAuM8xXjxFEbWNeLs03MjFUrY0SU/qYMHqe7cvLLC0j+d&#10;neDv2Kljx04fX35Ywwmgf3enYq+jfX2s/QwfJbs7V+5ou+ZPd1sXfxlGqQ9u6QPb+4WaCyCvhB4p&#10;nvCeSFj3Q1FDY5LDtw8kecGr8yjxKeIdQ99w3QNH3cBw7Uko8aaKHyj0EeTeQZvnmB4VJwrg4PRY&#10;V6cLlrcggif5d8jpREz+2IwAqifYe496Twcs77V6XIBAMXyJUMR6PkHn3+T9o0SAGAfeNqoAAP/0&#10;SURBVLHHlenC8JG6N19EWHjOcfFOlZLPWEY6ikMhi2vFn3EF6HSkAfPA4FhMyuCnSAjUpWlYfwZv&#10;jJ6jjPGOjkUBhL4QuBHBB7KQAR7PpMQIdEncduS5iTSL5AVxO3f/s38CBOUQIJjKpYmG+AyCFNDZ&#10;bD6L5qJCN1HigGUQaCpBlEHgUgkaLQp3trV6YRIgwIG4/e67o1QisPqE0/PTrVa+M+G4Y20bpAU4&#10;S1cSgQbqdu5p9UoLDM0gaDdrpQ2Jbe+3DAJTZVlfrQ5J1979r7M/ImhtLod+8Lp1WAbB2qONphB1&#10;+3zA+Q37JXLE37aw/5gBgj17sXVdEpUV712/SWdffSH6P5sAwecqKiByen3v9TMvv0D/jYuXQH0o&#10;QEB7SPqAVRYgOmA6VH25Ahdefi6brrLGOPvqKzEBPnDjhQm/RZo0AvJp1jOGbwfE2xPRBXn+8Z0N&#10;0aUxTXuRozFOvurSqFINLH2B5b1kjTU8CB/VunVFbz0Vv9m+stYRIMCkAMIHAxLNnBpkftHzEQMQ&#10;xlFlHgX/DYSP9PZVS5+CvCcJEJiMTwDqJa6hMQvyBaQgr5PZ58IFn2+lHjSg00tlowSWFxBePCWH&#10;z5MfQYG6jeqxmSkHyyMfJDSyFPi8w96zKWHpbzYI2wdyfgDhNxrA8hIXcPg8BH6KC3sQ/p1HlcWp&#10;PPfiRrmJWABpAmqJUPSswQOcEhL63pGgSQlr+Q6Q5e4CBC3WnxIpqEvdB1RwzACSAC2DIAkQZBEL&#10;knwBSSWwBtZKcoHPICBAoNI4YltKJgcpKl585FxwZBqYpJECaZBBAIL+JGcQAApJgMAyCKR0o8BE&#10;1vCol9BHPVjkMwgcBdTlC7iQwWT6xFTOYgfioHkGB97fqy9KHtHj8QFHeoV9DkvAkew6GPQlmoHP&#10;NUAwDirWc2/GPMgoeQfGGRz+sQdFVxXyrl3WH0g1y2++9LSD0I123kWJ9z2S2RQWoIbPW492zuVT&#10;HZi5gvCnilL21zDwzmWuouKsU6c881/iAinpkRiB5+TrjnNKVXMYvp6LRarbnRWwGiDr3SmPxptJ&#10;ljgQdvQRCpdc4FMJkgCBLK+j4IWGKrCELAOJWch6N52BxKGaxy08IvvE4sTy2k2WWyzlUCvigz8k&#10;o0HOrRE+JmAAeyIcJ0JlxBUGevEuuKE1gr3zTm+3qVTTHSCINJLlbMYAjTvB8DHAAg2ZtDSCbZEB&#10;aqn3RO3sJrdsqsz6cfIP2k7iAtQm1gWk9sgsOR3laE6SMEQ8D4/d3vmy9bFPOeAAaVQVncSQBgjw&#10;hixAgDeEK+2UhVRQqENiyBIHnKCQNlRiSDIIaGhcAK6KjXmw1TyqKkNDiguEcCDrbMRohzsNQwME&#10;48wUD53PwE0Zx7KDfb6QM/D5ETR2AwIZ5Y3+mLdlCCQQjjykIGFy9rTnokdaN06OJhauDyz9QJsH&#10;ijfafD4zRdXaSDxHmPCqVBM0c+JG2Mvp6iihfQ4A1QDzKEBgJXGhUPeK6ju9/aCBb9GHUGzX8+2D&#10;un4Ss/Ci+hIg8LC8UwGK0gREM8cHLyjJo1ry6i4Yr0sdFEfw6s5mlFUcizf+wpjAD+sl5zs/SUkG&#10;HN+R871b5un6ytv3KYi4RxIXCImCPl+9yyRZUnpemluIhpx2HyCwC2GYizVEGewWMsDy2KQQqrCU&#10;y7BXnFMQMgiMMyfZ9bpaNi78rn/25KBjWAmfUwmbKby4Dm8oHKvnyeLcK2NwGJUj8hlhhBq5I/no&#10;gFdf2BkqMJwrsN2Vjrmm2e6w8UU9vrDrDs52MPRgBr4YMzDAETGdwTiTcJTLIUAwZJitK1hjSL00&#10;iupuNEKZNOkpNUMPpdH4TzqlsdkAKL5UatFzZbNBvTSGUaKXTRRRA7Lm309KrRtWU22jIY2SjCcB&#10;gR5p6HFceTbdioK9lWcTA6xyGw01CcCfkgeM4aTOJGtgSVmAbsu7ZvnUKd7alk3RWovFVbLWgozV&#10;s9Zyg/U40LmIyQqdi/Wb8br8Qi4s7QIJLKzxksWeJoevOdFYUY+9By2MNV6w1q8DWeMJGyxeEHqi&#10;mF2R5ZazuzudHgFqmu3YZZvo2Gq+OmPcsjOYzSz5fHWZLpscemz9qatNIi90rtdFBspM4l9O7ZLb&#10;dfd4sdrnwlVIV1R3O5Pq2ZEe1sx78dkvroBIDGniwKJ6QCGf0rwh039IsgM0TUBSCYLokAoKJd6c&#10;AmWKRwkmJgLXPlkTN3D4PIZwoKEC9uyI372Ddu+Sq9uLu9V7zOlu8z6b0x6c5WAG9vUMDIIT7Pdi&#10;nEErPjn8Y695CxAMTx+QAIHx3v0qM2nEbH/TpXEaaEEMTWV8fK4TDQhlYOn8CT7vmGUi4+MiBU4G&#10;Rx9rXrSHTX1Y+p5jTwaBPAxtlWwpCSFmoUr7fAL23g3ChzmKHKwY3+6aw1ifGPFBlYRVzRwH9acN&#10;n3d7GfSt67RESMeHDITkr+T8GI1vRBm/HaeOAw12TPvYwfkYsG8s/VSKWwuPQRaQXuEniQWEXWz3&#10;YGS/WUqmi2H+QpI50y5nhrcwKZ9oIQaKXQkPwc0SW3PMW1BxdhfhL2G7L+142/eLK8B8Q44gy3ar&#10;iVqANCqN9ma9CWWDHmgg8D7QxORf2ggx8i/UjHITkqD08EebHmk00BRqkKwJyQJqBj1bjWbYhNjA&#10;15QuYNLiQz79BAf7DB+WiTQWRqoZzCMVRx49CWq8L8fBXl/EGVCpQeFLfq5EgehBvL8ncbhqkEXr&#10;RkkfcLz3SNAmEe2xkEFcJDcnavaJZI1C9wnSrmkCEKX565K1iTVwTNzegggB1XcK9t4Mx9hXzN9l&#10;EATp/mjHvmutLr594MYHoFv9lWitFXk8XUqCTkXH6+rg3MiyTZPDnVeknorR9QMab3uxLOxA7Mkn&#10;d3T9JJ2y43Se0AAmb3mJAZ/vCCsUssafiG2TTMWA+VtaZpydHno0shB4aXIhQTlRV6QJQU39whNi&#10;sxMuZEfCAX0DHCxu4wuxJXFQFnLkuT2TGNovrkC1STmiluQQVpvwM5e2BL1ZgSuwhXa3x2E0/A+c&#10;crvcEGRGwSJQFAfjqOag4DmCxlieoYJdQEwkE1rCoWI+R84JXWBQSD7OFyrvpFD9buUT7u8n54F1&#10;X5wZ+FwzCXcjzL/78TUXIFhdC4WIHvN2vvQ1qXFM+oDA8iFAEOIC1rBNhsYTIFDoXhpA9z5kYJi/&#10;BAiIFEiAQCBlQZV54nlQ2pBnJ6uq6LQhz4Zvs7UbzTbo28DwLZSFBMTu0GyNkXY7SxQOMPCfB3Ic&#10;MqC6m46RUyMLa4XfVqsN/jNkdGPJg62GPXs5HSJLDKOIAMZ05IQbCK9Z4pYujnyQG2N6sgqwEyCI&#10;yst5NlgkLBuA+lhhFtsIT1iPzRIXYsdxRez0dWBYvRiwJZdAIWnatytSQkIK3fkpjQlqd2tS44B3&#10;kIQqAi+tqivSOlkGTdIWWIKSBeAXrmlKUdv6lp71WpNMBAazKGX5auvYUr3JJkoSyxi/CY0jBuja&#10;WBIrtjhIK8W+BNMf80vbd/f94grgsZ6ezp4vZM4Us2ensxemc2eLmdOFjDUuTGcpRvnsdPbpmRxV&#10;NZ+dyV2whoyUGqDP6pjQY4Nlr2kpx3m8IINpnC3K4O9//RlBBbZL3x+xPuEeMAd3IC2wF9+JJ+CY&#10;4CVkDz4BF/KlvoSxQDUDUwfNm+lwbK6ujpI+YAcxosAgBO7evdts/eVXnon1fAx7V3jfpxLIAtSR&#10;808ozu9E9SPxHBcg8OC/XkaECXvIOoHfvasX+OeZVkuw98BIl0O4IyRS9oZXR3ObxAUCJT4iWgm2&#10;FA02SRz5t0tLP/Y7hffu3iwBjc9ogAAKfQgZuHtk1HqTWFDCvBzZLjadppwcs49baTI+cmnpVMPI&#10;+QayeyEHxiSEf/2POCigg8WkRMaHg6fTPj0h3WrreUWAHAPV+CiE4fxaFRSSDAgmUFMJkBjS4wov&#10;TVwfVc1HxpG2W3+Kxybuy21xoXRFqj6ceBLqS5mbxapVXR+cEsdRuFduyJJY/2RJrMtjWS3X8Gme&#10;aFeAiadi+FKlvgIMEBpbjQeVxipOKBNXqj8s1/n3LpCANvh7UKpZj2wt1W5v1hj5sNIIPTZsDRfV&#10;78iYI6dPDX/Cjge896IC4+UTIniyrZvypX5DHFz80BkIUoNf2nkaHZAY/ku3OJ1Jfg2XIeLNY/L4&#10;XpnHtG5c2VxD72cn8hJEQCEniNtHyv+hsq3LIMikcCaMCS/ceB/ax4cwlUAhDYTiPX6Mq7ijm7o0&#10;cwRpV+yaLGv+Eug7AN0mldOZm22UArIZEwVAPXjISzQJ/YUJRbwjkw6T0+h7jCTvLiQiKziml+Y9&#10;BqbX0Xw7putbgADpHks34DgUTMJ+o+tDrQdU5+/oFPmWclEOYDcQPuRzhhIAnq5v+LzxJ1x+Jq6b&#10;pglQFY8GoQr+QPWdxJAZYEWMuORC3lIJgugQ9rPa5I/VJmtOlqDHCqEnw/rzxdk8S9x4RfribM56&#10;aLBqZX3LMGnoupeGroFlJczy+AIrZFsbF7On+W7twWe/SAz9yd0NXtJgJtfWa6Aly5X69U15ha/W&#10;Gtc2apWt2qOt+uW16nK5tlxtfLJWXSnTU7u8TqPOptul2tX16matQYMjbNbqHO2qNu6W62/dWpsu&#10;Ttwp1S6ubG01cAtqP/nDH6IZMihMaAV25fe/UV44uvDgznJaKr3GnyRHK1YZenjPadqEoWPEa/MT&#10;OZ7m6Nu7gwyWGMLIQjGz+nCVkQcSQ/HtkZkppJfvS6VpPttKDO30l7WfJYb48rSaVUjymcxAWbLP&#10;QmJoFySxxyxPrMvp/isnChAwM8v37lNQeGJqCgmsId6AlSe278ag6gOvf+uV8vr6n/+P/tL9cp0H&#10;zr1ybXWLRxarGtYwdZ5d9IOfX1mv3i/V1qqNa5v1WzyX6vJYcw16NuTZxXLlRzfXFooTPLI+Queq&#10;2aSH4sJk4Utjpao9NXpoyJjlrZo+zS6u1Sr15r1S9dJarVxv3i9LT7kqK6ur3oAPH2w+KNdZBAeT&#10;bNNarakmiQE0bm/I45dNZhtP0Y9XOIuc9+OVKqdT28wSsU0NqP/olphtRppJDGYMu19crZbEkgbP&#10;3s2tGiaJbbUGEQRUj2SWqg3mTWZJpqt+r1QDQg9mX1rbuv6olMllZbo2ahv6OsA2jLSzVOtiEg2d&#10;JTc5WPLxSg1LWLKL+lBGkHkahbTwyW6zc6tda7Y+eliazIFWpFg6sqyvNSU3YbXWSrVIBGiwrE+h&#10;8LPVJBedHtbosgmpH0ItVUEpHlUlVpKLGnKWjbqdjjfa0wsF14MOkhqAxFDSI5cpgzfrrdvEFZot&#10;roGizMA6VSa83FivN+ut9ookI4i0EJAAoQcadzeqRwr5XZcY2i+uwKcbta8eKb58GFR+4quHpl5Y&#10;mDoyPXFmbvLlQ1NHivmvHym+cbR4Ymbq6YUp15jXxmyB6aZxdm7q6MzUN49Pn5sv0PjFowVr0PPC&#10;YuFGpfFXvnLs+YWp/OTEd05Ov3io+McfXFlZXq3w26AmTc8nFCXiLZufyvcIDrJDJIIxkeWRYcfo&#10;V5SIkTvL7cakE2fmEzdlsCtQr7dOnllYur104Ap03cMDV4AXXt9CRDZRe+8K8DJ+3DRXXyBqp36a&#10;SMP0jRHstBCROXx2eims1e9ZUZiSB8gvffeXSfYmsgvKPJPPeqXUdLkhiDfVaFwPinSU5Gm0Fxmt&#10;jYW8IMyUKaLBcT56UPrKkWl6iEazwA0N8EXk2I+qqL5uksE2hkap3s5lSe5PE12mOg7B1lJdyuTQ&#10;g0kMwAD8AObk2PRk6LEGSgBAGmYJZzHbrGEm2Xljk+Ac2HkxgMU3m3invnRshgaMhHiT2CYmCWNR&#10;TVIj6+2JXGIbOEo8XVRixNpgJGpEVze2eMjzwhaTzLZmSibQG2BGApYEa226sOTS6tal1aot/8I6&#10;kPpGG7U6DtPP76zzbF6uNVlb4mTgpnwia0tZdn66XmM5ihtGw1abLERp4Ibd3qzixJifdLWzoWeR&#10;08n68+ZqsZC381bUXwkG2Bi/Cdy6Jiap60ZjnUa5hkk4HGFJjBNpa2MaHy+Xv3qo+MS6AnjB2WyG&#10;rwjhE6QcuUMbdZgXrQlRakznM/Jl4geDNCNfJip9IRKpjZY0cLUaUv4LkA2+xkqtJdULadRbIHKk&#10;i/zkfumrh4s4fTe32ofzaXou31+5evnaOo5ov58332l7u1OfEAViyIMNhCk7Psl/8j4+fKxoG9eW&#10;eV404oGKCuzMFWD3I8dnR3EFGMmpl27f5xQHqEA87QeuwHBXYGJq0gh021fdHeFFbCjag7vLHWMf&#10;2xUY25kYVJOQS+aPmSGZEFTAveBZcg34WL1B23jvVjfgZ/0msP23/4NfvzA3OT2ZPzE98cL8ZHEy&#10;f7yYp0GPNBa0RzcxVdNTE68sSoPOVw9NsUIpTuToOTUzyavot5459NT0RD2TfePw1KmZiXo2941D&#10;sokGPV2b3jg8SU8mL+fCgLQ1ZifSudwL8xPnZyemJ3IY8Pz8RCOVZk31xrFpMSkYKY0JsUQNOOQb&#10;oafjvNncm0cwySyR8waTzOyTxbw3W8aY2WqJs+1F18i9uDB5fkYuH0toMyE6XRMdtqnZU/kca/Lv&#10;nuErNtFlpE4FJhWempbz6umCSXkz8kWuRJd/rAP5zn/nRJFF5vz01OuHCywyS632r5xeYE6ofPj6&#10;kcKrh221WXjjSEEai8U3ZbU59bQtO/1C9KxbZIb1p2v80rHCVw4VOd23jxdYbbL+/F+8cMQM+PaJ&#10;Ij35qUkaGDDhV6Rh8BwGHC2+cqggth0pYslccYqVMIMPF/NnZidfOjR1tDhhjam81HredVdgT6IO&#10;Izw9uofAijRyBJxMvE5kB+FHrNRRqGjdrzQCaZZNsYSF49Maz1P5F0IBVZ6tckGVplGFq6ksXONr&#10;KEU2e+KMvkflZ9z7CUkEJi0weu5+nySCsahPo+cTjjHVX9pdsnnnsX0ZZmCMyNRuTstYX/vdNGDw&#10;sUYvRLSt7qf5Ab/4a99K5FCVk58UTutUqrGnkMnaWEJT4MYLAx+umeqiBqVUYZYp6z5OHAhMeOPG&#10;d4v2GCe/U8/HhG5svNnmKPGRspCcxado2enipIAOAypCeUvo+qRo1duS3WBKO52XZpbIVWsGAQ3J&#10;ACcn3JLDyQmHWk8euCZ+G8feMsMtXZx/eTWwqdSChy8i/1Qc6BgP/Z5NwrHXI7CjHEEO7hLI7VBh&#10;L802F9I+JH87rz+dO68w+b0lwcgwJjLP0totX10MaKUlKaAhxQvEbNj+LVmaYrb1WLq7O7imCQAt&#10;MCacV8z2OQWsbAFUSByoSvaB7KtXLf/2W73uwk9nv7gCk9mUZBDAiSik4Uecm0qfnUo5ukRIHChm&#10;zhfSHYkDlkpABoGlEkSJA6GHThgcL87lGSYZBDM5SBnngAtG+wBQbCs4GMKNB/mEo03qno/CmZv+&#10;smYQqK7AWizkvufT/QU5gc8kXDVIYPTPtjxiKyzrtGhMA99r44s8vlHi9RO09DNpocRDehciuo3h&#10;YzI7Jn2v/5loqoYMgoAy+uwAp95j6vpW69br+YjovR48oTCbYfrxkjtKzhftnTaUeGdkSBCI1HXU&#10;InchriEEetXVt34VHoonVqVyZGvaZzewVDPPiaw8HB18CE0+9CmLUfKklZkF6odvf7fSQLiQXdyq&#10;L6Q+sjtUcV3yuWxGSXGU4IWn64vXxV9C11dXyc4u55VkQrINJYcwJJybW8MmYf7roWQ8AoKaeSiL&#10;TF1/3tOzk4hIj0sKILld8wLWOGC5waVZBgHjl9kUpVzSdj3Yo0fDbGuE5E9ZEvsMgoe1FDqDrJDp&#10;Gf2rO/rI/eIKxF+y8LPpZuCHfJVYl6rrWvstRzhO8sXV38CFp4dJC3BI+/HDXOgnOCjGjjjFYyYR&#10;dJQq3nF8YUTbPodhT9ClfA6z9+U65ag/sZ5Z2SaTMIzf9gUfRg5KHzAmwf/8B98xkn+QmkEDx+RQ&#10;k8q2pkLTSdd3PRRdU9a6ctqdQI0IF6oOz6FcWwj8qpxPQ6j4SvI33ntCgE/o+sKot+q3ItqjpXWN&#10;wO/E/FFoRfEG26Df+3wBGqaZ00XgN06+nDeQ8/VQsfoQbeRcpWZS0fId5LxBKsfyHeLdWbzBlmc9&#10;9ky8tCtmYN27nHCWdjO5p2fzrOJY4J0qCgOfpd15G+MTyGVpNy3rQF3jZeDhux7P5Be6/nSGTZyL&#10;TWd0GSksfQzQPPPT08LYl7PM5J6byUPydynolq+um55jDNZOZ8TaTgOSwcGkmaw7C+vPolyjGcBJ&#10;abPKddZO52RpasntOsYlDvgGw86RMlBIy5K4kD5dlEVySCU4VdiTx+h+cQWQGLq00fxgvfHJZuuj&#10;dWlc3GxdXG+8T2Oj+c5q/aerjXfXGu+uN11jrfHWWlN62LRS//la44O1Bpuksd54Sxsf6mC23tiQ&#10;MbQ/0jHSWG+iCjLio3VbVGDXpQVGNOxg2MEM9M5AP2jqM5+nxw8QjHuEUTIJTVQg/Gz7zs4oip8W&#10;QTDJGgPqWbQFORoR/1E03gn7dKn3bHl5f5PBsaUkYmiq3hMr57OylB4vbm8K/EHcXg5uOkK62JWl&#10;M1o9lqcetPQV8GcF7GoBmLW19j2F+vlDuEZA+2aqoph2LO0K4g2lX3oMu9aGAd2m+krPlu4u8LgC&#10;5oKBRyKwYa8gCxu0YpOeECDwp7BNHBwYP95R4HQ7bwTaB1w9KNI6S3SwuyKLHXjMX1VonS5Qsjtj&#10;fMggIP/OWh/OkAhFp8Qtyrb0dKxme75SATjpWhzG/+lwGtu3Ux/MwKHxFpYj/vj3iysA9e+FudzL&#10;8/nnZvDvsi/N4eLhwWVf1sar87k3FnKvzknjG/Py76sLeemxxmL+9YX8ywt5Nr02n3tpXnq0IXt9&#10;YyF3ZibLv2z9ivbwR4P8XVn3D5D4jdcBo3MFRpz0bYftTFrg8flZ2xp0MOALNQOEwz9frsAo7+PP&#10;eEY7ChGNUH0gJgoMxw8cGh8/rA0wj0V4ugIEVutWp8CJ5/gB3TcuYO8xUB/eE17B3iIUTktfDu6U&#10;/8Mku0BDJ9pvW7HEiFaBceUapodjSLsUAQo1YD1hy/cAhjtJxK4xEgsIkoLdDTl4VP3I0bk8sG8h&#10;A6lPa2WBDJY3I5VyodwvZxL8iR4pRpFfdGZHKo0A/mKSulPGnxDM38csOigRwXXzyrZGWeuwxEvc&#10;Qk1jhcnq9KN1t9q8sSErUv5Ydob1JytS6Vmr/8SWpqxa15r0sHz9uQ5jQftzXfd+uN74aKP1wQYK&#10;lQhQNm1JbI0rOCl78NkvyYQfrVTmJnPT+SxpAiQCTGQzS7XWYl7UpvBY51SgG1eUGeAVbo2kJ5+p&#10;tsRJBIyiwVbgKVJAmTEaeFJvLZXeOC65Ltx+wCv2xSn+xpkj/+Lf/qxeb/b9nYckAvIJkRboV8m0&#10;v7TAruQTdkgLeN2uvndfMghu3UfE6yCDoGt+oHTdv3HLOk1XYFDCyBg/q/2sK3DkxNy96zd7lDA6&#10;rpLZ2NsMgl1wT8cVFRiQSbh4/AiXvHx/acT0gTiTsG/6wJvffKlaLf+V3/7uc89fEARe89yoGgAY&#10;zuOJJCY6pZFN8czRHtlEDhRFZtlEVhRvf5BhUvbYCgLMk+39R+Xvnppl5FojBXRMnQLoY8DFMMZ5&#10;MNKjm9rAywxe1TE0gCJemZNGpdkWKH4iw3qdmkM8DzmFWUL6PnmDkPk5F2ULgPFxVcxaTKKOEdo1&#10;mEr2Fng1Z8llMxycQ8FZY8VFZWGW15yFY9Kgh03WOJRPf7hc+v6ZucP06GDZq5X62nyeTa1UGqyb&#10;s5C47xqplDWYgUOTEgLgIb+QS50rUEY5TZYglrDJGmTtw60jORy9JmyTGVAjmRMxoJ02k9TIvLc2&#10;NHLki2HSK3M5tQ375ULgLnAu5IPulmpfXZi8MJO3Hm6TM0BvCm8fuTtYEjWIEUznnAEyS2YStqXT&#10;XDixEvIdWHYy4Z+sVX7r3ByXSaSZxSc9NNhEIKaeStNjg988NMEm6BYiK1TMSkNDIdymY1OZM4Xc&#10;VDZFtAitIZSpeJ1hEhIET3YGQcrCAZ9sNPGGXGO9+f5aHbeIQICEA9ab72208KEkLuB7aEiAYLX+&#10;wZo4XG+vEVxoMpgAwfur4nzRvrEpu1tcQLww8d2aVAUVVGCA/HCcRDDgVTF2LHP7Vw+V0LZlL29/&#10;lIMRBzPwhZ2BsXGF0XccLiC47cxduXyNMaxAugradgjXW4CgqzKv8faNmOZLAwPmv7Vcm8nnhE+n&#10;4QCnRd+JtBv/XMjnis87EFtF74UJ7xF7QfWVQk8UwIx0YLjjscuOAd53oLpx4wPxXmu/YR6YgVki&#10;yvmenN8B9TdTcNodN74ThO+IFHSh+lZMTsMKcmSrQtcTCxDLlZxvtsl5kzQBOPaagwCTP5SscxkE&#10;biqUI9bxoHZ8Sb27Hah74FH2UCPhRcZlGJ1Gsn0/jIWmCFBMRwtfnrCjBQgcNhPOrnuZSYlhUWjA&#10;5JMV8fHVEfcsTLBfUAG0IC7MTZyfxhlN4xOdmkKqWpxHfKhCLv2cVhDAq4XeghdWzAlDRxtSvxgP&#10;EUe7kMVDzB2elPG4itKTS786pw7aSvkHZ2fVHUsRJlAHLf1rFw7/o9/710M0By1TiDuEtEA/wUHZ&#10;aLfcpAXKm5X8RB6hAitpGj5Or3vbR0vngERaYCgqUJzO16pb9Wr9ABXomuAvPSowLEfmC4AKjIsr&#10;DBImOnH2qYnJyXvXbyAyeOjEcb4t/aC+5EsURAVADddXtnp/vjbgN37jO1OzcwU0c1DRAbhNy1Kb&#10;NDDGz+azZH9JT461tcjvi95JXYLKLCjZst4UhICd1httGgif3CjVnlsoMAAHggAm77nr5SYH5x18&#10;vdRCjYcXvDRy8mq8ttlE4Ec22ZhG+xav93SKVT4NHly8RG+xFqbRSiGVg8be1GT+XhUtFolN4HBs&#10;NSR34F5Nat5gDzADBYF48AJFgKKz5KUHeXxnSanJM5a4+PVyq5gX4ZZrmw0xoNF+697GucVpXtJq&#10;W8YawK80YpO4LrPNjMRNQRuR/1CTsISGvPjFJNeTwiVCxgexOCRknEneNpmckljiZgBLzIBsWmep&#10;Wcxnr2+1P1pr8rTH02L5xyoc54bVJjOPH/bzpXI7l0ew6PJmg1sAXR9BQK4XSIaSUdKot6kjRURg&#10;vZWWhm66uSW3ANjjZrnJzDPBNypNevDD5CxrDd4yVEL64a31hdkik0wUQM5rjZQg02qJ5CZ8TCMl&#10;mz7ZaAD2UIHv8kZDbKu2Lm1KHulKnTsoDbm5vnFlrQ5fctd1BfaLK4DEkAQIcoKDoc4ILGOSQUQK&#10;AH8IECRxgax4oPpLk28//hINwgEaIKAhbiNIkfTUnRrXT+9vugDBVguHQCIFWy0cAlwBfSKU+r6m&#10;QQj5qaMyVKvV+gkOJq4ALVwB/AA7ztpyxwFVLXDHnIzpmclGvSUKSEP3nV+coiLtgSvQewe/zK7A&#10;/Ru3h3MF9tgV2AWpwfH1hVzZmu5vxJnnpDT5jYuX8AOMNjjcFThx2pWzIq7UN4ZoA/7uf/o/3Uop&#10;n58Agb7jLRzA04xOFxfQHjwDnjk4AvgKhkXjJhgYLgGCQqbRbKF5hr4NzzpeDC/PJmj8obyAAWDg&#10;AnTTYM2j0Leg8ZOCxr8yC9Uf6FuWT5w3geUNn5/KIHg3N5F5ZWHCMHBOhzrfwgTrLsHnpacoZZFZ&#10;ibGyEsTbNRQDB43nLIq0cxY5ncHyagkX/tFy+dfPzAZLxFoP3SOjawaIbQVJJZBIgTYUhJfzYgkg&#10;vDT6BQhQBvylY8UQs+Bpb0aSEKEm6Swp+K8NMZIogFlrsLyh8Y10RoD6goLwmpvwoFL7+qHJF8l/&#10;kJ7c09NEqKWygF9kSurBdC59glyAadFAJIzCJpy26YksF56sP2XZmbFlZzjdJ6uy/pSedur1ebkp&#10;qDxBYuPW00PDVqRmG1cUBQik9ADfjWNTaZbEHFnjAjn8vy9JgKB9kcSBDXHZLIPAUgmMLiHhgBAX&#10;8I2QSiCJAwQIfOIAkYKQSmCJAxIg0FQC+BqO3KEHtCSC4VRh8glHkRbgOKACerTJrofQntI+5Vwj&#10;r58Ogg47hGa+sMM/1/LEg/T/P5PZHDVsN9wPGN3UUHPWceyB7hWoF0K+StA4/nyD7ICmSdAYph0D&#10;3Y6Tb3I6Xg8HVNxh5kDoHhUPejguHJBQ4t3pHIE/sP0dqi9Hjnn7dhyW+EGWJxHk6aTZO1jeJw7E&#10;DPyA55vZRul3ckB2Ib1sfxZvyqYMcHqYageeB8g9ugcxrh5j9fLw86g78XY+CfHe/wRs3/gIfW6u&#10;gvytIOdgI7xsQzzezt73kR46e7cG8H/gmJAv4yMaXWZ3XfXo38/RR+4XVODSasUFCNKp8zO50+K7&#10;pc5Pk4uZZRnvAwQuHNARIJgU303jAhnhsGikIDTMMfxktfIDGBzqjhmnQ3y3xfzKyuq7H18dxByM&#10;KxFMFmf6rQwS5iBAfXACdqsoEeRBKZC6PSqwhtrxKAECFsqDqqqM/o0ZcaSFVyj3wvSOuMvuDtt3&#10;qICG/Hb3GnuPxpcwm22uLD34vFGBx7zSMXEFIQqMVoho2x+CfYH59K0+8N1vvbxeKf32b37n6Pnz&#10;AsKn2lttBbqB3NNp+OSVRgvI/W4v9A0sDwZO3QGA7kqTgGhA4wUMX68dnZ0y6JtwgEQByg2ehS5S&#10;oGh8CBDEaLwLEIglCsL7xk2i6Glk9VJI6PNDdAECbMNI0HgJEHizUxoX0HCAayg0K7A8oYoA/juT&#10;DI0nZCBGvnVvUwIEYpuEKjR20CdmIbY123C5APDB5xWEF4FFwd5rbfDgAMJbQ3o2G5dWqkj2Kizf&#10;BGwAjb9WapRbguyytBPs3cD/VJqUAcXnbZMA9b0NMHzQ+PWmhAMsQLDaTF/exKS2mCTnbdl5xbZm&#10;SgME2qObLEDA1YE6uABBK+1sa/nTcd+3Wj+6s7EwNx0CE/R8uF6nJEUIGWhDAgQ0Lm+2xCQCBGJJ&#10;CtsubjSICyzXW9xKDRC0uJWoJNH4dK32hAcIZieymkFAhQxJHOBbaI04QMATAlYtnilunjR8TsGj&#10;WotYHcCaxAVCgEAzCHCvCBB845gU+WDSCRDwjbQAAf7iv/i3P8dH7RsLDEkENGpbW1uVvk835w0A&#10;1OM6GF1gV1wBLnB+sSj1CQ9cgbHen/vOFdCFxliXsoOdcB8L07nVB4+GV77Y+wDB413p+G5T/5qE&#10;5A4sHjti6QNnX3ieCR3uCoAUhhpjfdMH1rdKMI7f/OrT3331mcCND7x3awTo2xHRDZZn02RWsOhs&#10;mlcsuQDSUCK6seW/ebxoDHyFvntheR8gMCa/4vMM/vrCBCEDZ4mg8Y4Sz4OSEACgdKXRdAEC0Hh4&#10;+xFLP1grIHw6FQIEiPaYkay1DPyX000KFd/R9b2RFiDwLH3NO/CDLWYRAgRYAheBA2IVBweNFxAe&#10;WF6x9wDCy2JvUjBzqPTVZpMiAsb9ciQwXewFuj6PdEoQQgKTHoXcddXXFjQ+ovSHdWCg6y+VqxQj&#10;eGEuT/kbVpvcJjFgUqIPyWozm3JGqrWOl4YlEr4R9N4SJXirYFJYZBKGYP1JBgG2Qdx060/iAgt5&#10;yyDwK1INEDAnPmaBbS/CmStIvUQyCHQlLBkErIpZ4h7WDAJKPhJs2nWuwI5j2Dt4LO1kKBCTkxgi&#10;n1ITB0IqgQQIlPkvGQTrLYkLrEvIgOwA9IVkk4UMTGtIUgm81pA2/tmdSqWd+Zmmb1rSJ4eCr8Hg&#10;2nGpRDAINg9JBAMEBzsuz8uVyHwWZ1yhwmjE4z0ZB88k552ek7oyB5+uGeBZTw7hl3Va9kSPbNTJ&#10;HFcdaNTjDxk34NS90iD9GUJ+921DaX/6Gy9gxdPPnBdUvIcbb9x+h72bZo6PCxio7kT4TY3fpHIU&#10;lheev++xI7CqD1o3DnIPovrRYMsp6NDwj9T12ZQECCJrw5HjGQ1YdAx0d4DeUfipF/q2QwVAnssx&#10;BRfrdf92BbB02jswfH8jqNonNY16Al4uLuD7+c8Y3u9IDej8tjCSCcckhfnlvPJ/hAYGfWk1nBEM&#10;kN39FVluQpwjEM4b4ghmlU8PSI7jdvSbZHEbGSDH8XoSphvd9dmFX0rPIfZPgEAyCEjxpCqhZBAU&#10;cNSESOIDBDl8RuN0wOAQd9IyCIJfiTdX8KkEicsmGQQUhN5qNCkJFdM0LEBAzz/8vX/FnAxiDoYk&#10;gnazvgFw0+fjvuX8H8uIteVN/IBdSSJIShVvl0HQbtZKG+WDAEHXzQGn2VhZrm1JNsd+0RXYe1Rg&#10;/tD0VmmttL45/GGxp6hAu/X4IaExRQWG1yQcPX0giAoMSh9Ia23i3/if/cBT4oWlD+JN7Vwajgnf&#10;toaQ80Ps4H4NkDxFUXrqpi5tGRqv3Phs5mGlcXVd2PIOeydNoN7SAIGh8dowEN4aPnGATULXtwwC&#10;AI8mevjSSOj6zfYnFLglQDCRuycRCkxqS6PlbGPHwI1nV0O8PUle5AU7mfCO9x5A+B/d3liM2PLI&#10;9bMJBjfg68cbLZbF0OYV+m49rKc+3eRcIhwEu4uoioflpbRsgs87NL798Ur1wVaLMoPK0qd4T+pm&#10;pWUBAmj/dyvC21dOfgNSniPwt+W8li8Q4/PG5LcxoAiMeftBpZXNremhLIOAZeRWW/D5YMm1skg3&#10;Sk6BZRC4nAK5BOrc3ihD42hThJCsCtJG1KQmtrkAAXPicwowkgCBC2doXENtc7NEg1e+Bi/qa/UW&#10;BrAwpkgxaDfhDKDu5RqRghY9BAiI9Zybzu86KrBfXAEyCAgQUOpbMghyAqNZgACWKXgUsQD8OJcv&#10;oJWI5fnuUwkkUqA9LkBAZk4+hZtlkQLJji3VKBbJAO6QkxiqtvED6PnjD66sLK9WyvW+1YpDEsH0&#10;3MwAnpFzBYgOKKLYtjyCniQC9fJ2+HH5hNu6Ao2t0kblwBU4cAWYAbgCrWb183UFRuexDvpBDEoI&#10;3PYHNDyTcPT0gZBJOCh9wBYJf/Mvfo/nSSDJC28fpRpqBaOZgy5NAOFNqcbEc+DtK1teNHOyGQIE&#10;LH+EEk+AgJA8bPnjRZ8vYJR4z41vCSruWPoaO+CVA0zNYIrtQoqi0Uy1Ad6RDyKVUFIJsM03wBsI&#10;EFAT2Yvn5GIjwecJB3BMkgMF+hbEWxlX2vBUfCHAm2ZOSMk2NF7IWMaWN5K8wPKCzzMYPyDw9l+Y&#10;zXPhLPaMwB+AekXjdY2njSRdfDYHGH54IkW5YTPJgiauMZklk5AeMSnh5HtyvhmgkYIEnw8985Km&#10;ToDgtUNT3AIzCds0eJHjNoVlp4YMouBFiB1oBrubLkdQy2sUQ1MJCBCQwW4ENUsTmMpAFOiwJI4U&#10;aBCBwhBAABjgJYbSuiQW8pykEmTTlJ/g/jZbrSdbYkj8IKcshDqQaQ1ZMQLNIIjyBepOYqhvKoEW&#10;I3gL+UarSqBBhMum7+hUIU36UTbxN3v67LbPl6EDHPJvAQJeyQMG71WA4PGMP9j7CZyBz1dyeH9O&#10;aFcQbdtCRMMDBJZzRG1ix8n3kHupLlr9Rs5f13a3FH9Ufnet3iw1JKdA0gq8tA4vbHYPYjt2KKl1&#10;GwR2QgkALwfEVikcoHsRTTBlIX9ed2QLECSk/YhdH5B/oOwEJ49J/qGMob+1CVzfiWlLf2DX9658&#10;FIfvy70P35ku1qedSPICok9MrQ8IP9u7wxm9ov2dPf1DHlHEIUHsB6QMJGZ7tK8j0yFAgF3I/+Bf&#10;iEYBBofsd76Y3NGPcb+gAh0ZBFSjUnaJRQrgTTw3mxMOS+I8+lQCiRQIlQPf7QQBApI+1XmUlFz1&#10;GWkQIIB48t2T05ZBAHHDPDVz0AAhfvaTd1jT92UOWhIBEkPM6eDsI7fcR1qAmwUqAHVrV5iDTloA&#10;owd/yFxoswr8EqECozpV84uFfRYgGJRBsGO4aNj3YWay3aqX1jaGPwX2NEDw+KjAuEeQt03fCz9+&#10;9in6CRBQnhiJIRJbhnsDIX3g1pXV3gOC//FYOPP0+TNPn3N0fdPzAVxWWN6B8E69x2vmaE6B8vYl&#10;ggLm7AIEaAKqno9mEFSPzhY8Od9r5qh8UBIXUJZ+oPTzmhc9HwVNnbKQk/FJkzgQUglAlbGqnsk6&#10;SjxANwR+CiA5WD4Rz8H5gKxumjnSKEukQKD+9aZA/UrOr7UJGRhvX/B5CRDMTZuKjm2SuIAGCILA&#10;jmPp11OXReFH0PjQMBkfIHcaaBx5Ar+EDD5arj6sNuvZvFkCECIEfh8psChGErzwaLzriZSFErq+&#10;wvKCz0uAwGcQYJJmEIiRyuT3+QJ+lrBN8x1cKsFWE3o7oQpJapAAAbaJ6JBGMdx0/fD2ekfQRM9L&#10;GCCek44oBqkcNcSOmmtNiZ5IgEAkhlTOqJlasQABqQTN9qdr1Sc7g6AiAYKJnAUIQLEkQJDPwKqN&#10;AwT81IFzEokhiwtYToFpDbUlZob6hJcYyiLvRYDghQWh8pF2YnEBJt1SCSqFud//53+AmM/wJILy&#10;RpnbOCAvLnEFSOqr11q75QrMHyrywJKw0hBHUjkKFEr44gQIRn2X78il7R38xXEFdnSh2/gNBAja&#10;rdrn6gqMmQcYzcKYRxiUSWjpA5tra8v37o+SPoAlwRXoyyIyJsGf/bPf+YUzhwWE96L6pqLjpOwn&#10;BXAW8Rwvqr+Ql0IDkkEgAQKpJkCAAFwaYZ8+GQROz8elEpi6ftDSDzr/RukPmj9iybSg01EGgRP8&#10;L9cajHzj8BRRV0HjoV7FRCulXrF84umo0kYO6LaVlXHjHdRv5HzHhFf1nqC378HwQKQ3OR1bdKHs&#10;9jwFgp3MvqRXBF0dA+FNTxYSmEYKXE+tIWa/eWQqYO9iUuDtq55sOIvpyVo8Ao+ExuliroPAvygE&#10;/tCzVKq+fqSAVSGpwQIEUmhAkhpU4pZZKjit25DmcIwsA6ZL4gIWvpHp8jkFQeK28lvn5y14EZce&#10;CKJD3XENLU9A0OQ5V4MgfawgVDl6hDNXzFkqAVpD9Ubjyc4goEhx693V2qX1usQF0BpSiaEPKcdU&#10;aluhAaB+Mgh+tt6yDAJ63lmtdRQjcEWKJTtAqxVrRWMJEFCMoKZFiiU6QKTgQ8oTLGuPkgG3TSJA&#10;aGjbBzav7eIMjARZl/RLItj2AN0DSGEoDCiRsONj7Z8d9hjmCheKwjxr3/1z3btkiUELQ/526Txj&#10;H+bx0wce/widxlv6AGmEoXs4JLBteeLDx4Qo8Oyz5yxAUGomtP9eGZ8kIyDo+UQSQ06ZxxcaAFpw&#10;hXSl1GDnx5PIu7oDE176w48rnsOuX1xMie/cZJi5Q7l7BXYinDwe00XXDyB5SC5Ijtn7pQp2RpY7&#10;/nzsG5rOf78vhosRBDK/3wtylksr6ExPCNdo5nXJCklSQKgU0BUXCAb0O6C7xthIlVHqHxAhDMAb&#10;vl9aRHIL3CxoiUteKsRWxv5Jjrbj/gkQkEGQpwYBDnKoQUADHwqf8bkZShXnLF+ASIE0tPSAVCUo&#10;SHIBPdbAebS4gLls+LPFrGQQfOeEBgiU1RK4JJbi+fD69fsPV4cnETCZqw/XGs2+a7IOaYHVRxvT&#10;s4W15TIIQXwL9MbvEAo2aYHVjooGXbeVEEahmPlCoQKjfTEfexQP9FZjC1VmjrQ/Mgj6Y9ePfaEd&#10;BxAftN2wqx7y2csAQf9H9k4uc1wtpgE1CUEF+AMVCDUJ790eFkAx/B+DB6UPGGbw6ne+xb+EA27D&#10;289ogEDU9SWVwGvpm6i+CP67DAICBMbbTyXqPcCfoOISICCDYG1LMgg0OwA0FBTTwfImXK9ovIPc&#10;AzXdK+2oUo0y4U2pRmX2pacplPiPV7Ye1VK1TOZqqbEkmjkms68BAoO+6yJiA9BdERkfzSDw3HiE&#10;fTwTXtV7VELfC/tYgGB9fmZKx3huPLJnBAiC8r/YJib5uIDYpqkEwpYP6j0WsxDbNhv3qoDwkkEA&#10;Wl7P5ASNVxBehH2wDQJ/pPyvYv7dGQQ8fzsiBZhE8CKat7eRGMrm1ttZqUqQBAhSEiCwGgRIDNks&#10;+aoEEiDQnIIwXUyOS7iQwErrRkWSS5kl5qSjBkEV1SCSKaQA1aBbaRkEdgcvITFUbSExpDcivdJo&#10;kxViAYIrXwaJodmeAAF4WrkhskIug0DTBIKyEHEyXrGSSgB3ViqEpgB/pDax1SDQasV42bc3qy9Y&#10;BoEPEJjEkPV88NY7uALDkwgY2WhmBi8m5B2vxIL8w7vLC4fndiWf0JUq3lVXoK902k4e06OO/dzV&#10;BvefK7DXbr3cmiMn5leWSKEcRF91t++JdAUGZRKGQkQjVh8ImYR90wdMfehrL1743jdfT1j6Ghdg&#10;4cZihgWGsPQ7i+1ajwQIshkrARDp/GeyqTaoOP9u1hqaQSDyQZSvFTS71ULBPiDersStU7AP1W8d&#10;tx8m/HMzolefy2Wfm5aEhcDSh4rvAwRK1zfoe0qGachAM7F9voBD4+eBvrPTEzlY+qrhn35Tz2t6&#10;PkG8FewaptcPznq2vFtrOVScwV5FR9Il0FYyDFxs83R9E/bxJjnRIas8V2uI2W8eKYTychYgYI1n&#10;CrOSQdCZJuDQ+JA4EESHEvUhl2UgEkMECGYkcd3iAswXN8Lkj1hb+mVnl/yRs9ZK37liBDRU69Yi&#10;LNwmyyAIpQfoqbba8bz1vZU+l0FKSFODgAABxp2zpHpfg+CJDxCQQZDUJpYaBJZBQIBAixTHFQcs&#10;g8B63kFZyEsMAf5bbWIrUhwCBJ9uSMUBySDQvaQqQbl5qUT1p+aNUvN73/82D8htRUV4zQ9/DZqj&#10;UJwVn6O3EsGor9Bo3EGp4jEm7Uu+C1+8bTMJ93aKdgHe32WfydIHNldX7cK3TR8YPj/2oHj1RSlu&#10;xMfBvIF5HkjyXfMQ0dcDcm4kR0OCezVkHLysG3SYQMpB0MbO7vDnGLo3YLwpa6OuC6Hfo87umAxw&#10;/Hx/hN6SvuEyHd6u/x3j210mxScNCLldAii3y1OIpy6cwHR1Oj9xlMGlJ0Qk/wR+D9GTfvMcDumO&#10;1nmWOKJhdzTMbZje3q9EN/Ifogbh4O6uJUfr872K7lF8wGBS3xBDb2Rh+Dd2xK37K0AgEkOkUZrE&#10;UNZFCvCGnp/Nh2RTl35qspQh6dOHDLQGgehiqvMoLhsajluNBtKVIcWTxoO6uOHQDOGLTpXX/+Df&#10;DZQfDpUIhFq42qdWqX2r+Z9JCwRUYFfqE6q0QHnIvaQ+8skzC0u3l0akDXIJfRUURvy6jD7MUAHm&#10;BKmfnr8CnL69/uPUC0cXZxfmDh0/OjE1yd8uXrstHJGF3slk7vIbru+9ABVYunXfkwkG3q49RAXG&#10;1wx21u66qMBO0wfOPL1opvRNH7Bbf/Tcuebx0wLC11OmaQ+ObST5AC+DIXfQzkWpJtGuUQV7eAai&#10;VGOa9lc36hdXttDbd8I4TkI/QO4iqu81cxR7jxX4ldsfxQXUkoilr1T8Nlo9TjwH20zn3xkZMghU&#10;Xd9LDBklnlLLCfhfS0G0cjr/CstLgAC9fScx5NWHtCBv4O2LbZo4sFSFBOb0fFwtAEfX9zUISGow&#10;ur7mFHxkAYJsLlQEjosRBLp+nN2QKAv1q0EQVyV4e6nUymoNAisNHN3KjjwLq4YQyhO4asUuQhGq&#10;FYdbSU4Bd4esioU5lRjylYiT6InNW0ivsJiFFlMIYkcsU61I8XW+Gw2KEUj4yaoVP/E1CCq4AWhN&#10;ELuCvSkSQ7WWSAwRIEBiSIsUW1zA1SCwhq9BQANfSSSGNENXqxVLkWI0OiDm3C3XLYOAGwNiQ4NI&#10;FQ4HZQv4tfypM4eoVsyboy9dgMOaGnmtUh4gOOhcAd7K5BNKZaDZwm4lEWzrCnBuTrp0+z4iSJns&#10;xLYpUrv4OhzuFgRXgIn9vP6w0JwA/mjv4rWP4QoMynMb3bsaZaS5Aqwgh79Q984V2AWpwZErbXZO&#10;yLBMwl1MHzBH4e//l39dKPHI0SCVA9ANGq/Qt/WYlr6nxHcUvS3mUiesgprRzueE3iSLFmU1UUqY&#10;tGdjuZt6jzLhVbheEW9Hku8E4Z12qi+/KyC8x97jAMHRqcw3Dk26lGwn3qqwvBf2sbiAl/FxRRBQ&#10;0fHldxOilUUKXEHeuN6br7or2doq4xOK9ho5nwwLpqkzlUAKAZu8f5JKoFni2EZcA7NJfOioCNy5&#10;2LPsBne6aJYCGu8rAvt4ih9jEkOct+tWSoDAy9e6W9khf+RsOzQRqR5Ft9JiFhQpDjUIBt9KyWm3&#10;WbKG3C/LIEhLgOAM90PXxqa6+2UpUnxnK3V9C99H1ByvlpvWuFZp4Q1dLhEmaMIlcY2y7ymhZ9n4&#10;eKOOy4azyZjLsm9LGqUmnRc3G1c267dKGg4otQgH+LhAA7eLHW+UGvRYteLhn14Z82h8suDDD7Bq&#10;xbvyoTLhtoGJXTnRXhzk/o3bV977aJ/8bZtftxcz8OU65rhsv12ZpUGeFoRBjj96+sAOjOkVsYkx&#10;+QF0d0BwWTrwCco5/ZB8xhg4bOPDx9D4OCrR0aPjAtQcNxJ4v1fwv/Oa5eD9jI9x6YCcOwb+0LSg&#10;GOWO0fguoDtY6ybHR0bcdIXEB2wLNY7D9UaZCL34eS+NvyPuoCewefOxGBeqcIeyg+vM985t7610&#10;5ZKjezHkVsYCSu5WWrVl2910iqLr7Rsy2MGXdvDQfRQgWJzKHZvC+U2zlCf1FqUAGocmyJFt4xPB&#10;yiG/Zj4v9ByEs+bz6ZOT0jOXTz1VyGmPbBINyVQb31MaaUIMOYJ3G7XG60eKYAYgVHiaEhdotPFM&#10;wRXAhej50Y/fHsQcBAGOkoyHYPXyZTJUgAZCQ6QC9iQR7Lj4k0oLNMAbhtxsRQUIEOw7VIC3b1iU&#10;f+6NxeNHPl9UYFzZnB38zEkfyOVSqw9WeHh8DqjAnWV5bY25pk9eduMeoX/mAvd9R+kDoSYhGGEv&#10;xvbS155vtbdYOZx85dUgRxNY+oHA3yFQ43Vplmpeyl4L8pqovmnmmLq+BAhWKxOTk46lHwB2E/Yx&#10;krw2WAR7vX1Hkjc9nyiDQEB4EG+B5bUiMMruZBBIgKBDKsfX4VUjlZyvLH2rCNy0RmOz2ZLzhrK/&#10;AfGWRpvSwD++s+nAcB2DbR+u1QBqb29R+M1FCkIh4FCQVwIEaqSj6yc1CEzwX5IaNEDQrKWzLqkh&#10;1EfwOkgiMeSLFDvwP9QgiCSGHBofZxlUmiIxRA0CK1KsykIas9AaBBQpJpfBhVF8zEKLEYSqBCGp&#10;wW4lK3pKLbNw5a2EzT+6u35yvkgRAQ4OcKSNFtCIa/geXlPLGpjQTRKGqLZTQONXNhsbdVJVWQm3&#10;6602MRpJW6hJDsKNjdrJYu4JrkFQOTSVW5jIcs0wbEkOlMakMDnrTQH8wUb4AUDExT+otSVwID2t&#10;NqEEa9gmPuTq4BO4xiSSW62lcu3Vw0XkPvhJwFylcDE3m4b0VFsAevgB7168ioJQX4A9uAIP7iyn&#10;ET3q/xFXgBU8vC3LJ+yTRLDzfEICDfxtA/vvS1eAt0ImN7V//gYlhu3gTRsNHSNAMO4bbgcGUouI&#10;MBaFNN2KYnD1oz0JEOAKyDLm8XImx6YaDM0kHL0QUZxJ2Pu7a6W2IAr85q++/huvPZdJtaHfAyZ7&#10;2rnyz5WILlEAcpsN8TZ1fUmEdtVvTRd1MZ8CDxY03qvrM2aLAMFTM6aZEwT/aZyAwK8V1GSTgvDo&#10;1dMTNO1pEPrEFNX5t8QB0fOhhzUPPfVmqyNA4Iq6Catfc7MlitHB0tfSA9g2mWl/bWEinNfiAqEG&#10;AZGCU4WcFeQNIQOn66p6PkGB3ySGnM4/GQSuBoEYGcVTEvVYyykwiSECBDJLqizkAytC1zc2mGY3&#10;ZCRPwYoUR4USlMDfMW8h3YDEhwfl2muHCy/OU0Oq+1YGiSG5lZpekRRQzlC2WG6lJa5LiEfvIEfm&#10;HcSHhSirzY8elb/11KysP1l2zuSMlwb4P5NDHFp7ZGkqC9HZrPVkJcDdlprISAnhI3JGXoV8E2Rt&#10;PJkFsiDrhJu4Vm0cmnxyixRvbDXgnvyrW2s/vLX+h7fWpXF7Qxo31/7dnfV/em3l964s/4/Xlmn8&#10;k6srv39txTWur/7T66ts+n0auumfXl1m6//vmvzn719blsHXV350Y5Ue/v7oxio9/P3hdflXGjfk&#10;yLVDR/VFLsnEvZ/wRBhRsqY8qBLBzsnV6OSMFCB4zOfvDl43ow59dL+03/5GNf3JGDe0itWeXeJn&#10;QY3sa/x2AYLVmYX5XbxqV3xWkf4A4QYbACQDM1/x3Ygbr0i9YtGu+GxsleUICFAc4HELE3gEvrcR&#10;djdgP0D39Mt/+IyGXpA8mN2h3uPPHgzI6BcpHDyG8d0pvK5OxylC9CQC1Z2pOhsGhifXHg2Lwx/u&#10;1Pp/yemiKYtPaju6CdRJk7vgmfyD4hF2hCQQ02NbEsqx80bRkKSqAkw1zXjHr0JHksZkjnxRadNj&#10;yfBI4EtPVnr4T8Zbw8aEwa4nk4KvgHc4lRHyHA12n8qmpAGAsAefdK1W24PD7viQv/vpcj6XPVbM&#10;o7S8OJFmFkKDFfyZyQyeESCVYQBwVqk3fXQyCzTEyl42+QYkQVn6T2chDz7YasDlgTP40cPSn7lw&#10;mFtO8iFOHI331hqvIgSaSlkPjb/2v/q7/HvpvaVe00EFTF/s1tU13s0Drs0FCIDrP/rZla+8/jSp&#10;gDcudxxNnwhyrh19Xnj15KX3Hw7Z5fmXj7z/o3eOnTmZzU/z9h028pVjt66uErnYkQEHgwd9JW5e&#10;WeYujzg/g7LeR9x9lGFwBluNimYQyCOx1Rx4o4+fPXX8jMjy9/3Cj3KueAxMOlLsPnzrMud8XNog&#10;RxDN/h1/Bl3sq998g2O9/Qd/RPWBE+fOko8zSExM56wdfux9Z+abv/H6g5u3/vzf/s94HyxVmqwn&#10;oR5bYyLTpubt/GSWnjVIyymimb4xmXU9E5l16H9EMycy1Aei89iUbxSya5X6jeXyK6cX2PfGRuPs&#10;rACQUaN+dlYeWR2bkFKhZ7N5VhtoByUmsaA32zApk+LI2Hx2sQD4nNiGiNlERmyLTSrmxLZq85ik&#10;wqfMSPaV84bTOdvqZ1nkplJ/dPnBrz5/3Gw7Y2MS+92YZLp6jOxvkk4gZvMmPrMwJSbV22JSQ2SR&#10;pGETqPrxZhsjr69zOj8ns7lTMxPUont2Toz8dKP59Iy4NeSWP8P7Np3+4Y3VrxwpLhQnIJMdmZIy&#10;g9aYSFNNqg3AcHQys1ptAjmwTKfBzCFpv1Zt8btiE6JSD7dap4oZZonG6eks1SWAmU/xrk6n/9nF&#10;B99/4Sj3mvOaAcES1G+fJbDd2YNJ9KAjdGRSbtyNUgu5PRr3yg0gAb5dxAuIuSxOpO6sVX7j6cNv&#10;6itpFz/7xxVYOTU3ebwwcaVUhzGA74Mq1rFJ8ZsIJlGdCPiFeA9XDuaDT4BLSS1OPAB6bBOzzyYp&#10;SVxtA3ZJY6sFjHOnVP/p0uYPLgjvF0UBcKTeBjfs1/+T/wP9fX//oMGnL8jvc5vnSCrNCv70hfnr&#10;l26fe/4U4z9++2Z8q3bmCniX+eyzRx4tAfuKaEHfz4ErsIu/hxEPZS+M/eYKnH32GFTNoCtAteJB&#10;l7NXrgBx0scEqFoNOcJQGlrfi9rWFXj266/OzM9v6wqYWzPoUfD8K8fY9C/+73+Pf+Em8+ThnSKN&#10;SVnVQUC2HntSyXOJWoE0ClnpabeB2cMji7WKPKB4UmmDIAJPqrcelMKTChCeJwZqKDQGPbtsUxgT&#10;DDCTWHcGI3+6JIuEN45J0aDwzOxqJCYhy7bVfGEmh1yb2YYl9vDkUcnp3FN0pU5ggk2/8979v/Xq&#10;CTMSk2QMgwmB+EcuPdC0ZXIik8zI6ayIM3LH3XTpY5wnvDzqpzKYzfG/cbTIGk8smclagwd7sJYB&#10;P8GSftN1e7Nmqz5Z/q03bdUX1oEAxi8eLp6amSRCzwqTGyeNCbmVtraUZSfrT1ttbrXA/3EFQg81&#10;IXnxE/LAEmvIQpQGl5RK/cMP7v/Vl2VOWG2SHiLn9QaEnrhhtkFEMAOYLpAKtyTOpwgWsCTOp9IL&#10;E6n3H5W/fri4667AjolsIz4rdzoMFw+P7Eq54TIISg1QAUsluFlqQIeRDALyBTQFAJqJphI0JKeA&#10;TRsNl0GwISkGmjjgMwjYtNngyPTwR74A/3IvKQLGr1QaVfEYuPEsGrB5uPw4QrY7va54fH+MrveI&#10;PWrb28ofPY5VB/s+MTPQJWz1GVcrhh/zuH6ALMuVamA/gR0E1PoHJlz6wJpUH8AP4N9t9YW2/a0d&#10;PSNevsO3e2Htri+TDw0I8q/QdQcRPbrAbt5757X3f3R07t5Bd1cz4miCtTvO0kmJD4aHc3WddBDA&#10;bjsaLO/A9t7cChsUoh7hZL0+X08uQN9r7+0M0QF3d/QUT03njxTzkOyswb/SmJ7gXzpnibjPTNI4&#10;Usg9VczROKqbwBI6xhddz1E9AlsZz+CThezhqWw4uOzFpukJGvzNF+UgwQA5SzDAH7CrR47MGN39&#10;SHECjPxYIb9YyNE4UZyU9lSWxvGipEbv+mc/ZRAUcscLeceSIIMAusRkhlQCng1QPCRxQCEjn0GQ&#10;OUniQCo9n7OelDU0g0CIGzTaacQDsk3LIDhcAMpCswK+BngY7FCYMoxEZMMa7Zn59956py9zMCQR&#10;ZDK5wSpD8k0P0gJ8w3ecRDDgwcfZySMYUomAkERpozwxObGvdAV2/Zu6rw64P2mDBAhufxoBUQOY&#10;dPpenLPX5DC0fOQZP3Fayj7dubb0uJzBIazDbdLVZM3da6+lDyzfXxqx+gBHMI5w3/QBNkEnWnju&#10;xdPPP6uC/y2n8y/iOV5dH1F9p2Cv/PPOyrbrTVl3qqY9GQSNa1Z11wv+X2NVoxJDPeIzlP0N9X8t&#10;lcByClyxXXrQ92VtEwRqVM9HtPRNPIfGR8tbQsXPdEoMkctQp+YvNYJF+d9V3Q0s/ZaI6lsqQSDn&#10;J9V+owLEIqczW+yoj6C2qQ6SyynQDALU+1mDQYMXohxTIYVkOXgFOZ0WeDublptSzYGG9VxZqy7X&#10;2rmJvJHzwYuYPWmkXYOXwkPI+RsNmJKI9nMWaShv3xokmYOuPNJkCmLQbjB0/Xrq3YeVyYl8JZXh&#10;NolJpDBsNmopIfoFA7jwR3UKSQBFtGlU28wzV8GwjLNEXiKkqddbadcDMsZ5f3Rn/eTCNEkB2GYG&#10;kCbA20lNqkPrkE3OSBljm7CEwASBjyulpmQQsEKmp0256pZUjhAD2jfJICjsPm1wv7gC5LocLiQZ&#10;BKheWCpBIZNCRgi1Z5gBkkGQkrIClkogjWZbUwlQ6pYG5FIcAbAlEDk8UMp14xywaalSlwwCCn4o&#10;jQAgiO89EBM4DGEnQCdoHZ/cX/nZn7xNML9vtWJ7QAwVHBRXQB4lx4o8tUoblQFFiXpgmO2WPrgC&#10;J84sDNEcJCpB+ZkDV2DkN9cuDNy5K7CjNe6YFnqpQbf7EKGh3XUF7Nfx4O7yHroCQ9aRsqn/9IZC&#10;RPw2KUCg7/hh2p3BFQA86MUP7KafPn/mr3/zKzxYTDMHPR9SxZyofpAYygoP3ET1KWhrVXdD4TQT&#10;z9F6aaKlD/8cOhjC9UgMVZtNdFETJrxVBHaUeCkB0MHk9/V/Jd1AiwUbS99LDKnOv5iUpQcqPuA2&#10;Yv4iKOQqAmvpAZEYkjq8vRkEotkqRkoqQag40NsQvX3NICDNQQWFTBDJZzd45X9RPdJcBt5qcPK1&#10;TExb2PKaEy5rPK2tDEwuSztIDLq0W642F/KZZ+cnNTncrfFonC2kSRezVZ9y8uVedNP1Q964NZrt&#10;54pC01Pevgy+s1l9em5S6jtgCSZNSnaGEvht2Ul2elbS1P1qk4g/14i1mMQmyRfApGIW2/hIwzII&#10;pAJ1Ct9LMgjIDvCnwxNyqez06GvIZRC4LAPNILA5IYOgKUEBcund2nhCamHP5jLHJrOrtTr9u55M&#10;uF8CBPyYV6rtpa3mo2qbv6Vqi3/hYvDyxp/C7cI749+kUZOIUdJTa9PGYxXMXzdZA+SfBkQPiwIk&#10;m0KP32v29Fnu4iB40J4LQ3hY+qRK1iWWRNCvEoEfsxMItLJZ3SaP4DEDtGO+eg522+czsCdM465r&#10;3lU/YIQEhL4/nAH+dNAXGjF9IMQH+8YRLMPoxV/8BYdO93LaQ1AjEqK3AgPCfjAj42wCn30QihDI&#10;Q8Rg9uiK4h5j8tswuxF2cDIawlkku2FAfEEOpVvd4M7jhIMHun5yis67rkh/v3oBQRApDAgxFG85&#10;vpPw55U2bw3h0ucyjmbvGfiyNS+dpPpBBOSdagx823EuL2939lLefkTFp0fH4PG4A+oYjmAHNN6+&#10;HDCHByYNIfD7vRKT9HTBTjmv0PjlXIH5H+cLxEdgMObB+Au5APFxxBKObJboKcw2l0HA8bFNLw0X&#10;De9QMgg0lUCyCWSkJBHsxXNnv6ACbz+s5PLZ6TyskNRkNsUKHi4GV04hL5g3Ok2QMiSOCFG0pBRj&#10;Ol0j6sGvBN7BmcV3owGcUGuA3tSeW5AqQbgLpIRqw8UFkkjBVqt8++YgoSGrRMDKe7tVhTAH8QDW&#10;Hm1Qn5ATdVcisLyVHX4IW6BAPChGgMI/uqpo+BwECHY4r+MP3zkqoPHvvfxE+kLJaQax8Xl7LB47&#10;wrjHDxDYVFB6o15Fb+Yxr3Es7IQwfKujIHi4/jPPXaB94+KlmYUFvAHRlhhYRkR2CqIC9271qfJs&#10;cZCZV95YnJtmXQG6C84f6/yHOrwm7y+VbeMGa5IkQOBkfIKCPatAq0EwMTXlSusawG5RAN9wPT3i&#10;OQ007TGpq9huRw0CAgTteiZrej5OVF90/kXhh9K30OAF8S43eXImaPwWqq+imSMAe0DaA6ztxHPa&#10;P767IXI6dZkTkdMJQL30KDyu0DdLXokLODReiiAkaLyB8BoXwBKB5QkQtFIU5KWRzWcR2Lm1JYRS&#10;MXKrzWLd8HleBXbezrgA1X4Ncpc56dpEj+j51NvvPChPWYBAQxUhZiEBAosLmCXA8jSwjYZECpxt&#10;XTELFvEMgHyG7DNRjz+5t/n0oWmIhByc9zqvMxq81F1PVsbYJgiCzAkveDah6YSvV22l4Q9WG21m&#10;7N5WG9CBqoZcC69CfmAECGDW7zoqsF9cAcpcnpzOH5/KEwYicQBeKhfPBdPArQSV4o9ZwA8Az6GH&#10;BvARxFNcBGm0xTOggQ/BMJAxsBo6lSvQWt2qfePwFP4X33viAvhcFKIGEMMdk4ZFChquWnFfTTp8&#10;XKtEsK0rwIsZv4G46dGnDoHtJ66AZa8KprRjJIYDHh5cl+jAFdjLN2z/Y+9DV0BKWk/nVWow/vRX&#10;A8Zx3C1XwDT5hSgwAKUf7e7oSnfAG33bI3iPp9vJ3mkhIvHjdenf10My/ONPfetP/+DsLI8jqycb&#10;FwIOgv8s3RJRfZMYUlieorc0rPyuK7Y7l5QGFomhhgYIVGLIF9v1DRPP8RJDTupH6xQwmELGTsHe&#10;iu2m0cBBa0gqCGIkNZGp9kuA4I0jUyKeg+C/1XLz4jmsj6mM4PDt6ZxD4xX65pllmjlOBsekclQP&#10;hwYPTxbfHz4qfevkjFPRcZtUPMcwcAXDPfTt4wIECNoixAQ5X9D4HHEBAgSO8uVCBlPZR1t10Pjn&#10;5qc6TfKRAtPz6UbaTb1HC86FTRSsaaWI47hNBAiyqTul6jPzU6dInnSwvJgUBQiUhRbbZhK3SlBD&#10;4jYOELC+4yUCL80WonxP3lna/NqxGb/+lGxMWX+S1hk3hLImiQO6RpW9YAkQNgJRgBaAU0DygiyJ&#10;83JrNBlFEIUHFZLsdl9tcMevpW1/luMN4EmwDP6/1XiEz1UVX9sCBNIgQNATDliqi6dM9Sr+cKIt&#10;UmDhAEsKwEcO4YD1Wpt8FYa5xIFK80GloUGEpvXIpmrre7/+bYw3CYFBn22TCOKsPxcgiOC+UZMI&#10;Ok9vSgAjaQ2NN/sHe+31DDzucnl7+/qXJ96537n9mXpGuKIbe3+NA2wLUEQfv6e0vsFelj6w7cf8&#10;gCGSo3/lt7/LgECVH3jATvA8xtIH7RvGdCD/wy12qwuXGtD1bOE/u3IKbEDyb/jPdjsGwx2abbB8&#10;UL8JILYh7QZr6xj+eHWpeI4C3Ypv4/EE6Fvw+Rx6fNrvgXqD5e0UAv77YIHH/BPQnoPPU/RV4XRn&#10;UgDYA65ulkRBByf142V8OAu0M7PWjGQwL99iujWdaZsKkJwixCw6D5VENIKOUFbq4dllmv34ZLzO&#10;+cOBYL2KnAOcD7gFUBD4T7bCAOA/pRF6pqSfYWyyvdh0ckrSKfEnWBKjXrA4mTk2kcFjwGc6nBc9&#10;A3M1dv2zX1ABFyAASGmmkLqUAEFTxJUmsxlqPlocpdQZIOCLBbUQSFFiB01cKBFyarRb4pflxdO0&#10;AEG1TjoiAQJZ0+NSiBfm/DIJsok7phxDXLZXTx36x//DvxFu4Ep30mBIItiqpIDrB98GDRBMU4AA&#10;LfE8SQQP70oiU/zR3+eOYwTTMxOVcv9iBGAGuSzIWeYgQLDrP49BB9w5KtB/db6LBhMgYFXtVYfd&#10;gSWHrZ9iz26hAkaqR2kbcsxjiAvZu3xM0WLNP+wNTKQhCoB8LN+7H9IHlpfKQ3+8qROnJasCXHAQ&#10;Z/DY+fNLhcMLMwXNIBBKvLD0TcE+QuNd/V8wYaTsPRq/VEsJLO/E7R053wv+i/I/myRAMDlhovpT&#10;AM5CMhdx+wjoVra5cOMT7N2L2ztOPhw6QbxbriayQt+pT9e2hIqfywld3yHewtsXSrwHw12AQJ+K&#10;t0HjeSoSICg3mV+ju3sqvhqQwPIaIBC2vBRBsHCA4POOye+A+mslCRBsaDzCTAqwfDDg7lZ7ucHy&#10;14PwkkFQ40S5fO6eWYKyE6kEGsVgNSipBAQvIts+LbV8XEAs4UQKwku4melFRZgAtKDxuQyqAO+t&#10;VMFwOabC8ikEgmiwO3EBZoCiw3x4ZRCG5uvFVEg8Wg3gZgFIs3pkJZnTMITEBTQrgfWnBAgabQIE&#10;zywWN1tpTocBEgXYbHBeHxcIJmmAQGMH7EXFagkHNNtkl/Av9t+rSFjcBQjkvKmbmwQInlxUANfv&#10;6ARlGUWaW7whqUjkGnhD4mpNyr/mcx2Pek6QG1rM8S/veDZJIxqDzwUshieFw8VWnC+LNZgXJj3q&#10;l9kwyTsYzBy0h+t2qEC76yFSnBUXpOMz1uLp4b11chN28c1xcKgvxwzs2Onc0bTYMpraHDvaq//g&#10;sX4Xzofoc8R2bynRwVKh25tvV/q//UvfOz0thWXfPDTx0nzutfkcbdeYz740l6UHMj95AfxJYyFP&#10;A/WbV+ZErJ6G9CzkgfoZ+dKcjHltLssRyA5gJLJ0bKLzKxS6ZQVpa0p7ZOm/nT3yyJKlpG0qZFnV&#10;8PRjzAnJkhcmP9QonpZsXZjMubWpPfE4sjYYI48+PYI8Vzmg7kLig/RMZSmVKyvXqfThSZ6ZLFjJ&#10;5xLDzCR25w/JQt8jT2P+5ODRClge0cUcR9NjymNczmINWyWrATzqec7H6+Z53STLa0mpl2jIMTOy&#10;kD2WT3EEd1HhCLp7OKZ6mJ6AIkxGJ/asLnI7Cw8cVyItErBg+4yVhjjtyS7JN8NYonAyRUdLPhAO&#10;yHSQ3WmwTY4jfncCAgVwyNiaOqb/V83IpMGStBTZEfek3cajwjvQ61A+aayRvP3Xdgcj9gRq2MH5&#10;o6ErNZ84QIDAMgg0pwCHy8B/HDRLE+hKJaA0ltvkAwSMQS0Ll41NuJwECCSDIMQOtMEBJaeAaAJj&#10;CBkQKdhy1Yr7Cg3ZO35oqeLkYoqzBfIJB8zDONQqnmLbip+MN+0Hez0ZM6ABgj6y03sqNBR9J8f5&#10;Vg9+ke/gngzXNaI8pqmHjf7pGyAIV2rzGZIIYmBfSsrq8zp5GfiXimTC2aM8Tg1QMMMk7mN43+j9&#10;wp+fECZ1B9/eaPOeSO8Q70yKkQZ9C20+LznY/KdB36aNzx+4srQV2AeoN1ibMQmwH0noBzQe2jwH&#10;hxIP8194+zDbs6quH6H6U8bSN5l9A+FNb9+T85PBAYS3hg5OAgTZVCEt9sSBCcsgmMm03aY4mtCl&#10;4R8HL7QEgPor4jfgTODxmOMSHI4FMPzIbzB8nl2A8WXZqX4JLoj5K+In6QJSVpu6yVaksgkM33tO&#10;tmqlU9wjdZVcOACXCyGj+HSRD2TntUiBWWsBAlkb45Zpm0380TikrIJd/+ynAAFfsjxZpymQMRcg&#10;oJFOwa211AsIlly/Jg6IK+cawiVM+VQCvDMhqkiAQBmhTCgBApdBIHiXY2dopIB6VPgWSuWwnILJ&#10;9Mry2sefXOsrNGRJBOX1UkURm0EfUxnit2xJBNQp7pWpH+/pPD0zCZm4t2Ax8Yg2ErMHAYJd/3EM&#10;PuA+DBCcPHuoQ18oNr4n13RXAgRWzxc5AUmd7XzJjXMrBgsiDT/aoCyJE2dPUfD3xscXR0wf4Hdk&#10;1OC+6QPGGfyFX/tWYMuLHE0sldMA1BVEF6Wa22WHvUvDdGmMiO6VagSCrlHeV0B4g755Xt0pNz9Z&#10;3ZorTjHSCPCgzY4JDxrvmPBRgMC0a0ypRkRstMStsfQ3G67h0Pj2lVW0elq5fD4KELQeNVAygLfv&#10;QgaOEk8GgbH0lc7mMgg6qPhWbFciFHZe5uSEL8gr+LwlDhDXMLNNPEdjFkwOx2QvZgD9Ip68TI6C&#10;8OIisamMMJyD5cU7urpeI0A8PZkXEF6x98DSDw0HsOsLQsIBSsW3KACboOJrnVuNFMDbd5R+abzz&#10;qLIwmW9lMlRnZvHtTEqDxvsAgZoUbJMGLxELGWhWheULYAlJE/msXK9FCpIMAnde6VEDfMNiFlFy&#10;AZskg4A5sQABQkxNiQuQQcDJmDouv9ISUvytzbq4NQOK543z09N99sS/GMMaEgiB8XF51AmSYIE0&#10;1C3CY4odNAkQaI+5Y+KXFbLiu5nLpk6cuHU0CBlMojskVSWCO+biAuq7Wcgg4mtkvvny0xjft0Sh&#10;QwXmRioCUZwpmAdABLffbIyxhEpzwIMYwRhfrS/5LuP5naNM2m7AVMkPYTzR4iG1i6bnJPAviwet&#10;STikiocNG3I55gfAGZTVXl7WbQ7f5ikkK0i/OuxEvGWRF548Fpr060737NKFoIPl2cSyr084QE/n&#10;0fgYTk8G+70C5E7Dr1MdGg/S7lbAukrWsIKLC8hxdCGrD8/wXPUNiz5YhIKtsrrt2JFLmGNO4qvz&#10;0QcNQ7jdg23daHz8VTM1gl4UHeQ8I/QvPoLGK7ISGr0KBzLOoy8JEiOgTIfiAoJ1WptJ4wJxgIAu&#10;b0ayS5dVIS5glmjEgcWl2dbHM+70lTtwo8haF6EgQCBBBzmUHNPQIzNg/DjaNr/p/eIKYOZaXSou&#10;kEFAdEAkhjSVQBo1lRiqNO9V4OD0BAg0BQDP2jYREcAvu1eTfFAXBUCvEbVLEx3SMfyVGy1cMP5w&#10;OXEYcdCs8fSz54c/FEZ4RLqnmz3a+qkMjXCMfkMGFcHDRxkxbDHmiQ9224UZGMP524Wz6iH2ii5g&#10;uTaOKLBnT6jHn4UR0wfsRMOLFBhb3qniROi0E5MxxDtC72NBG8dOD/i2Z+DHxWodGA62HyB3z2kP&#10;nHwYTQ5CD2VwexRyRLFHtzoQXvF8Z7mH8Q2ED6o7HXI6ffnzXuGH6IPEFzRUYZGC5MhRsV1H6be9&#10;ooK8HWB44Cj4pR3rQKU4OFoYg218QOwTNN7j8+ZyuaWdkfNjR0d5+zJGVobKD/NovGD4isZ3meRW&#10;mzrYkc98OMC5bmathgyS2IGNsXjEFFEV5Vj4DIKOVAJvgNIvzM2SXWLumssgYEmsU8Fq1jII8Be1&#10;pO7uf/ZLgOB/uL72wiFRAdpsiqYSpAne05MaKQDX4stBOIp8AQbM5DMlixSYspBECjJlIRG32SRx&#10;gXqLAIGkEhApIEAAL7RUJzNVyZ/CNGHfS5ukbwpEc73cLKj+w/VSwxr/9J/+Gwb0JhZbEgFhgu2k&#10;BQRUYBjAKdICHOrhvZ4kAnk+79gJI2zRV4GYcxWKmXoN+ZCJ4Q8y7O+rmrD7X6sn/YhjBQj2dlK6&#10;VIfjk/UunXclQJDoDGpF5J1fXuwejZk+AJG3X/qAFFkgfQDpLTIIjCuwbfqAiQr0TR84cnyGX9mv&#10;/fq3WzNzSYDAdGlUH8ZR4p2Cva5Dak3Tq/eaOcKNVyl7p10jaHwHJV6A+str1fnipCPnO6RdAXYN&#10;GYh6DyEDJ/Uj2Lv2eL19rX1gMQsRqDFRfSfjg1ZPdbkuhVFYLKl6j+r5qIoOvH0Gs6gFgnaId1dD&#10;EW/HcrcGafpOM0dA+D+5u4GcjvR4qZxYTscGO+i7lbrFvADCN60nputTorDJs11AeAfLp6+uVyVA&#10;MJHD5hiNj3n77ryiQecgd6Pru3CARAp8yECSzhxQz+B3XYAge7Mik4xdlkEgAQLyBcySGitGyc+S&#10;uAA9moZG5QjJIOiKWWQz3GILEHBwMgguLBY6IhQSqpBlpwUvdAKTnAILZ7g58QECySCoAgyIKoMF&#10;CHiLESDYC4mhHb+Qdv6DH2kPySCwxIFJySOwSMHxSW3kUwBNLoNAqR8G/gtj1gIERis1emrIMvBB&#10;BPErLQqgDFUDss5OZxHHQATjbFHkPvg7O53jX1QpDBgYXqJw+CUZFEkNAsu37k0i6MoAHmmCbMmy&#10;rQLx6Mc6GPkEzQBxqL6cQbvEvYgRxH7ALkzkuKDCoLCC4WSkEQbbtk0f6BsWtN0tdkD0UPLFJ4RO&#10;L08hT9c36BtqveuZghCHmk2OHmOBuXzxwI3XZxHEumdn5JEVmPBuBVwQnuD56ZAv4AME+gxkPNVY&#10;dLlJERbP5PcNzvvstB5T+W7yhNTFK8/Par3+6uLkyQkps2sRB0kE8E9F+ZJkMpCgSHtLKPFGktcv&#10;kGzK+5eFYt0BOVdivvCudKCH93twfoThdCmXQg/OofFpMH9wdak4b19TIVcqgzIWNjZg3NH1BcwH&#10;1RfANdiWBBQ8hJ48YO17FQk/O5hdewDhay7WINwyTpxkEAT7MUaNlAuMLsplEOjXwxIH5NKs4Yd1&#10;MEwtQJDEHaJcANukfzJLGqrI+bgAx5RUAstfsJnvkzq7Cz/B/eIKcCl4f7hdlXqLf1nlbzXxrYSy&#10;QQMHaqPeYoA02NpouUbo8Q0H9QP+N9McxHbEA8VNczvWW3IoPYIFCJJD1SVq8Ivf+1b48XdN8LYV&#10;TuPxkkSwPqgSwXh3Ln2QUjjexD3xe/XXF/KXnc5IufR99vmMIiajpw/Y+37IbzzI6cCid5R4T5sn&#10;LgC7PmjviJwOuvGCjTsdHgYUMu0OHZtIDD8o2wgV3+ILQTNHz5UI43AcF4NQLX1j6YtAfY/ATqYt&#10;ujpqCSkAxQnRVA3BCy6BCEJQyDEyli2o8HIQAeSPDMDAypJNQRjH0Q4c3164AqIVqGstlm0xacBz&#10;I4RIH8npiCujQL1S+l0quJ3XVnScjj+j/RsDX5Z/uqLTXHFJjHQLQs/JPzGRcpEC3xNIYJ7r4PV8&#10;LJowiXIRNisPI842Vz5EsshUIgiRBbyrkDhwNN8OUQxZfypBLc4pEE6JZhDIwfVCDPy387oei2v4&#10;qYgaMphqVTIJuiSWNPuQQYDWEMS6PfjslwDBH93ZnCtO8mK+uwUDIyPMSUFDAG1SUChBeACyUAwE&#10;ugGkYcxWA/8rfa8qhSyF6Qp4UgejFL1GcgFgdUpjS+idDysNUKajM1NgXBTc7I4LECCwSIHfdOne&#10;ysc/e6dvicL5xQI4YaWE1M8wOJR9oSJjvCQRHEG3PN1VicB5wDsP4pKPcOLsYleEwgUIqrWDAMEe&#10;/ED6H3KnAYLxOHGjX05ffaF4964YweMHCExv+Pql23qWseF9Z+N4ksN6Uf1dimdefpFD37t+HUl/&#10;ow1uG9cz6kNv+oAlSnzt27967tkLypbfNL19AeGVEi+8/bZrmMy+yOlI7IAnlWD7qmAvLH0eVrc9&#10;LB807R1vnyrD5ealla356Sng8Ztl9HCAtRM9HIHclRtPngKNjYZw8gVVNqBeqrcI8mxyOobGO0o8&#10;3Phm+52HZdjyPFt5KqpmjoDwKtEW5HQM+pYJJQ2bP4tHGG+f4ELgxrsogEZG5HT1lsjpECDoZuln&#10;2BR4+5ovIFNhGDgNIgUSIGi0LC7ASr+brt9OXVmvIrhbDBkEpudjqQQo/Jjgv2ZMJFOBST6KEcIB&#10;ibCPVo42NN4HCDKkS8i7RmMW8P8oaeuSGtqQ1Vx2gzQUGvDzppNjGQRq0mJezst7B2IEd/8n9zdf&#10;OjJda6WoRn1oIl3X0s+84NkkjTyYv0yF9MiYpjU4ODFxjCGQJJRGvV6QGhp808AwJrLppVJjYSLz&#10;xGYQcIXUC7gwnTtTBLTPoOx9upgJjWdncuD5YF+oaoPhPzeTp9YwDXpoAOxLgzEz4jm+Oud7dBP9&#10;p4gCzMpWogAEBSQuoOEAOgkQuB4dQ/vNlySJoC+d2DDGEYnT6AqUNqQian/m4GPUEuxSICYeMT0n&#10;YtcHn4MZGDADe8Uc9G/ynS7xdzp+zBu7uboafIXhguJDTmC/d5PTkdWesuVp2zJRF4UuTBkCBNJg&#10;eW0r2i5dIIXrhVrv5c6UayZrSiGFGYFfe7pMcti7YeAeS0/GGPjsPw7oFhRdoe9UCoEkXi2GwCcs&#10;9IBaRydLoO8QIIjReBvZj+Tf0d81wKBvPbuYpA0iBY1WBHcHjn2/xFQXDgiWBNvi0NIgAZ9wyX6w&#10;hQksg4B2Ml0mMWTjQ3DBVH38zLvJl2iC5gtYQ1/eInij1HX+1qpNEcJXGrsjrSt1nU7o8OjiizS+&#10;NZTPjhCOHIE/VcERBr0K7bDJGvSs1FM0lnBV9uCz3wIELYQXERKwuIAC+LiNHXEBvLlSoynwflNi&#10;Csb/R5MYD1SQfx8UiMMBeKD8J3eFe+YSB0KIoQVR0U4kZ7Fjfu3FC0x1L13AwMNtawGYx/DgziP+&#10;ddWKezQHx6QLELTTHMWDz8EMxDMwSF8ojNldusAuEwXGjX0OyiSEM8iFG1HgxDnhDPIZHt2zH3Xf&#10;MX/6Gy+wCQpREiDQorfEdAFyDZ8HbI9J8i5SEFIJtOGBfRmfZBlE5XpFFT/R8Bfk3FB0Q5VNGCeB&#10;l5U0EMPLBnSHMQ6d9nmGLpkwwtUdFd/AcE+9MljeId7q4gjnIKRtBxmcTmWeBAyPEO8kUqCMei6N&#10;1VdC4DdYXq4okog1pD3KEidAYAQvoVYU/SaLFPjBLjvA0/Vj1SA3XQbCm3qPnyWOuVmrU5/JccgM&#10;w7fpslkKlgReWqQsxGDuI0vQYC3LSCy0pelzxfSxgixW6TxXZNmpvDRdvvJ3pijloGRpqivbeAy7&#10;P1OklFTuHEviQpo6UqcLaVsS8+/pgi2S9yTet19cgVpTHB9xghSbkkatDSpFgSIakkxoFYa0cbcq&#10;4huiEoj3pM5UUoXISwpKpSLzvEBvGOAUCcXh6hism1yPNbZaR5Ry3Lv6t7JAo6ACkuA3KzrBpjm4&#10;iymFB3SBAydgnBnYecbKtmcxN1c+OyP99UACO9t9W7ucJOjm2mo8dDhtsKCCLX3HfHLzFpuyJ85c&#10;3GiQh0ztOHmG6GrPMpNlLaiPI3nm1ETD1FVHi8qkdfQwpquCmj7E2NEdXMrgynFMDtUtLrXuGhXU&#10;HrDcNO1UG+Mb+uxymxI9VsuyRr9VZVvFSB6zXdXdVM5Vl6RusLu6qLqbJGlb5TYr8+YeldLD31pd&#10;n6s6xtkWHsum9CoCsm73UDqO0xEaIOx7udTU0HBSVU6X1+6xzFTcJo2ct4DOm70FospzzYvoKenu&#10;piersySTw7/GMHPLv1aKugO22KN/vd5Ew4fl3xoqcBF1DJIZWzk7q383ODDVWDTq7tSecKtH7eE/&#10;k6R0PdQn6/XDhbytLSvtdDivLFyVqcbZ+dts8KeUNb8i5Rrx2m0dK5w5lsQtiu9IkIKAiHxF0R2S&#10;ohC7/9kvXIGfPij9wrHi4kQWxOipoiQOSENQOOl5eVYcZIIoixPiFpFqKI1pbeSJLGQQJdQeKa9p&#10;m8gwRP4JzyvbbuH9/eKxAo45cR1cMKIyTCiK3wRsuAdog0tPK03PkQnKVEj94n/5xz/vSxew9dC2&#10;cUfi9/OHiquP1jnIrtIF0n3pAkgPQSA/4Ars/u9jwBGNKwB35Mjx2ZH+TsyT7Ld3f1QoXjy6eOz0&#10;8UF/x8+cPH72VPizCsX6Te6jVbztNEaFidUTGCeTMD5Jhxzvtmf3A5TE3u8DKkAtIjIJQyGibX+z&#10;3E2AATz4XmDAfvLf/43vPD+TI9D7zoPS149LekIQKqX0OXwjNEt5I5KQPJlJS6lZaXgVVBFIFUw8&#10;UkrVjGiVTLXCaXHaMz3UTCcjWs9CHVuVQ621YdWBVRO0dpVtrcStpt4xBqCbFxglA3jmYEkxn0Wl&#10;QEzKiuTw9bXK4eLE7EQ2CLPyoGOX6axo5/FR21xDTHKarVLTCNuCeKs7nSm0+upuzMnXjk7rJife&#10;yjseOMHZPykXomZLCQAziT6ZN2YpK9MllecyiQEuSzybuleqYeSJ4oSfrkwoBCwmNVOHLYFcrY2n&#10;C6UZDCAFUdLFPRuMWsyOFqZcgbfub55bnKaBoiL7Qq2ANMB9glohPUq24Dh4BZwCl8V4adIQphoN&#10;mGqSYRER1AThJ7SPR4JO4tHpSdgD1zab0Xktg12+Hpz3Rlm+MMEkx2bT2kUIIFZaiAxKOSISNEx2&#10;kKmgcWOjJoUedlttcL+4An94Z/Pc/BSRGwSFjCVBQEUb0EPavN1prtaFJGi1nMkBpbFiPUoS5LbZ&#10;JhpTWZlftoLjPao2b2/Wzs5PwcGhMhguAr9nKDwAQdx+vEvCfkwxLiQ90qg0Xzt96B/93r9WCYHu&#10;ByXvAGUO1pEZGPLM4udYKOZwBUj3P/rUYZ7Uu6UuwIO3V4FYXIG1jUxu8kBXYOQXyWMNNFfgsQ6x&#10;P3YewxUwGh2JshQkdBexA+JLP5bAWJLDAwoSikXGGbz8zrtIDh86cZw2vwsEA4ZM+ZFjIhki2gOd&#10;v2srvSg6g+fPseRgOfH+o/L3Ts/R4FEDkEtcgEp6Cs5nrQGgzULQ4Hq8FeRPWMYAfKB6Ig156QqM&#10;DwWNBg8fXmG8f56ezrHmWanUfgENA80YYz0jZ2m0wZBJPbAGPbxBWatwXgxgYcMjjrc1lrjGTI7B&#10;vMiUux5sy1zfqD4/P3kKkXJMygkGbg0M6DCSTVMZFlTYaWstttpaS3tyZpJd+FpTLOG87z8sffup&#10;GbFN5wSvQox0JmmDnmbqxbk8Y5xtk2qksuiZN3gVrMdklmxy2lAjyQjIrG7VkSV4fn6C1yAHYROv&#10;AiwRk0IjK7Oqyz/OK3PiZmk2x8FZT78ylwvLP1nsSY/EHT5aqfzGuXkWhDzKAeS5O7z/zxVkcnj3&#10;WyNZdrLaDMvOSWGthaUpt5hF5ouzOejtNLhe7ulGtfbNE9N2urDIfGUW+kgWJ+zVObfslIYzUkwC&#10;BpA16gSvfBa3klcPeV5SKpK1cWar0WTyn1hX4If3JIMAZ/AegIj6PuIEWQZBRTQiNIPA8gUkcaCC&#10;XybJBbhswUHTHvPd2qnVmjpo2QwZBFfWt47NFILvhpfwzgpy/oIpUQyU+D9+wEdrdRwRKQ+6Voeo&#10;ee3T6yvLqxWKmnY+GiyJgL/eQsbxg4a9kAMyITYiBfnJfLlUZUEfj1HqzxgBmjaOBZDD+mpCGlBU&#10;YPPAFfjMXq/mClx576Obn1y5f+P26H+yqrtxe6d7jX780UeiwUcewRiuAH5AKEy8c1egzy0aF1SQ&#10;TPC+dxzwg35LH5goTG2sN/uWFYj3PXFa6AV90we42KefOT956owp1cCWd3I6Jinv6PqypkyUatC0&#10;1zWlUOK1oK1y45V/7vT2tdZtk3p1bROuhxZ3p1S/tVFlKenE7XmdOBkfT4k3dX3T0lcCf6DNI/wn&#10;bHmvXRPUe8wkl0FAQd6MSuVY4oBo5khhvg7evqjoCCVeiOukX9XQfm3yOgx1eAM532zTNIf2j+9t&#10;kEFg+Q6uIK81fFKD0/zR9S4rNF3AiwGugYC/0uZlIadLO1nj6YqOVRyNI4U8/oct9oSlrys6DGA8&#10;r2FpSI+UJOZ6jYpPtV/ADG0kvH3p0TQBG/OT+yUh+WtSAJZggDSYLwVarOEWmbLaFJMms3hg2shg&#10;htx0rLXEAU3rUJNyaamEt1k9OzdlJoFYkFribJMeEcGTnq1WYqTPKbAe4iBdGQRubQy+Ut6TDIL9&#10;ggpYgGAhL5UZnyoEJ4iGuEUvz+WDgwaTQsIB5qBlKdOUxX0zB40cBIsUMIb7IZ4a2b5QBWsNHDS+&#10;PcAMGiBIM8tUF8XbokFVUFzjeipNCVHXs5BfXV579+LV3rpEeABec3AbZJW3Rb1aAxXAD0BuaNfq&#10;EumvCNmiHbkCBmbwEJfIxWLhi/7XqLeGozKP7xOAgQ+ZJXMHV5Ye1qo7Y3E+88pXFo8fPX729F78&#10;gQyNbk+9WsUSvsz87cghMOk9n0bITD9uJiEBhjHuF/TzQX4A0YF7164TIKhtbR06cWITd38ohmc4&#10;hyAHK93IgYVC/nf/+X8SoG8HhmsBe4PuLS7Ae8tB38DyFjJIC/3ZogAB35aeEClQyVQXIMinSau7&#10;Vao9t1Bw+DywvlVQ0+LpGgUIDcXnQ4DAGjZG0XixJCMvTglVYEk2EwUIvAGI6ClEkQQI6LCYRdtF&#10;KASNb6bj6m56Fo0CUDTIG/DO0ubXj82GUEVsiY2R4IXaxudT3AFD4wMsL2h8iqWfLuSkpBzp4tDk&#10;SX38dL1Wb7WnJvIsERM0XrPE3WLP8sY1gVyRdi8jKw0RSZQscU2wdI0opVwDBEU2dVsS2Rby1cWA&#10;loQDvCVJKrtLXE+Lj+ICBB0Z7M6ka+VGAbjameTjAi5mISGDeBPuAl5Rx5LY1sYECDaf6ADBj++X&#10;Xjw0zUOF2QQa4tVOo5hJk2TIRD81ycteeP58h4C/mDK+dqBA1kMp7rV6U7L5VeFSvt9Zpqy12eJL&#10;nNqoNe+W6y8sFvAH2Yo/yADwABcOqCaRAnpAw2wTxx9EF3Axgh7AoOvBtGd0gVQvXWA4KsCznkWP&#10;VV27efHS5sry6H9AGmgl2ZtvL/52ao9Zfu6FMzt6e+30TcMtLhQyAC3zh+W1V6uUSXy/d+1amDf+&#10;k8X95tr6To+MB8Ar5+rFR9i/u3/YzM1aWXowoknqNKSNbL+jybQFNLra7kT9Ur8G2NB3ET+mJzEk&#10;fSAQBTDj7AsvbAsJGM7RV3LYiAJ/69//nuDzijwDhn/31Kyg8cDjCn0L0K2lbz30neWh7QME8q7V&#10;B4uDvnENrHiuRgokdmBAN/h2swUnsfHG0aKEDJIAQcrFBXw8gufhc0QKwOcNqA+hCmm0zEggdyQR&#10;JWahtgFTEyB4YWHqJOGAxADKBwip3mIWvqEgvBpgGDjIJUssjWLQ47B3TNJ4hMyAzkn5uy5o4gzA&#10;F/FAvTOS6bILAZJwaDwgfFGkD3n3s5wLbDBZ7HnKV6XenJvIvHpoCgOMKMZ5hfKFAR6NN3yeHkHa&#10;A/dL4wLW49B4jQvEYz5aLn//zBwBArARHyBInZuWJaKEDNQkvCgWqIlJOhUdlLVgErESVpsaIGD9&#10;Wao3v3lcAwQYAAttUghqGqpwUYDO4IUPIliAQBEC0lYRFyIyQqAEd8qz6LJPeIDgf7y5kZqYIHXy&#10;+iZyE6nluvh3uKvLtSYkC97vMEJBn/D++Lpfq4jzxbcNhIqelVqTBrQUfiQ2hq8djh5HgBV4bbNx&#10;caWSn5oEjcEx5H5oXIAAgYAwH601OgIELmSQbs3M//4//zd96QIWI9hWzB//9/DxWWIEQ+kC/cpw&#10;bfMsxzXspgsMdwViNJsXwI7+wJCrVYmhcr27++dck0+u7MgeG8wLdUdvrxHfjmEYttW2KqSD2h+T&#10;AD50+tmzLKNr1Rr/ef/GrdHX3/HZgeVxrfbCeL6WHJkAwegXW1pbtzBBbyBs0EEsdu4KE3tfYIcZ&#10;BJ3H3oEnEe84kDMYiAKyJFCuwLazbTjHIKLAb//md049fT7o+UiAYLGYQN9ez6fSbAUB+Rsd6vry&#10;EvWSNR6W95ECnu+h1u3dSvOWiqE5vf2g/K+CQsgWEQVIYPlmOggKJbC8iQ6JlD0raqjmAo+7AMGj&#10;yqHCBC/dEBcgQoGcq8Us+Aji7alXDoTXBeuKaubAexfoG/EcBbrRzFHoW/HtZvsnS4q0R9i7A+FV&#10;1T9g4DbYsHdD43Oy5lI0XrAM1oESy0hA+Gz6LkROAgTFiRXqJihRjAWeksBCpMD3QAIz0Z68xJfN&#10;ABaEZmS9neamuNiBa7SDCpCEKrxJSo+QXDbpSXs6WhIXkDWqxAUUA9BwhmAPTA5qEOgI0eb1v1lv&#10;3SnVWH+6taXiOndrKSQR6QH8wAGih8A0PZlMhjeRcdeswYe3GGrOMhW1FqEHRJ+ZHEJUOElLlfqT&#10;zBV4+2H5l09MQ47gi3t+JncaJCWTOj+dtcY35nM4pHzLgZjwubQh6ZhMjWvkJQ1UezInCpKyye0H&#10;F8IfLKQhfDa+e3JaezL4XPh6FhfA/yUu8IZFCmgsShgCz4AeNv27D672pQuAThvSvi1dgOfmdnSB&#10;ceoS8ZsB8DxyYjbECCA/Y0+jke5LG7QnHfHp0V8SYSSAtgGnnHF3/2y9taNXl1mVyeaPnTm57fN9&#10;jIsNu+A8se4PyXI0+DO3gGU0Or7HT58Yff0dW3Lo+NHxIvTbXo55qDuKEXBMCxNs+2WOZwZXAM5g&#10;lEnYvyBQj8GDZIXGSR8YwhkMRAEMwA+o1iQvYPjsDScKvPjchRefOy+VzJQ2j2zf147NxGC4hAN4&#10;apM4YNx4zSAwAn9EzpfLhMCPD0GLB5cLGYQAwURmq968Wa5LgADtQuXtyw9E8wX0fakMfGD5aktS&#10;CQI+b6EKo/RbukG7jSXs5ExS226sbS1aBoGPCwikSjhAi7phsEDfNcXniQ4gt6dMeIO+4THw9tUe&#10;eQELCK8Ohzak5627G+dUbbBDzlXf1gGfZ0lmTH5l6QuRgtUa1yUN1meqP+gDBEmD+kyNZmpqMo9t&#10;QB0YaZaQHSZofKWJkXgJLkBQl8UeZ4G1YHXmuMY4g0CslTFqdqP91v2Sma35Apo44DMIEIW0HsIB&#10;UNQ7MwhahHJgXbCkrDRk3ixCAUgDQQEDgAGubtQvrlRZfybLTqGj8YSWIIgjqFWarEgb6QxEdVma&#10;poS6LkvTtqRBXtqgalRbVsIlEYXEIWNJXKrT0/p0rY5E3hNLGyRA8NwCDP7MSggQQMRAcyOT4d7z&#10;qsY/4i7ydRcXlS8xvyslofCtcnGB0GAMFBINBwDCECDAQXuRAIHmboLPiINGFMA8tWqbtz4fGs4v&#10;swBBKvXhnZWrn1776jNnr15fih8lUYnCz4kuoK5ArEA8vzgFXjrIFeBJxxuXJeC2r5PeAQZob/sw&#10;HePIuAK8t8Z4oaYz2c/YFYivjlcgOPzC0YUxnJjw6h19FT76xOIKVCubrPJ3NKVgG6MDFUIsUHXe&#10;iCjwuJmE40kOb1OQcHVt+f597AQVyOaL24gLbUcU+D//F399fiIrtHlBgCVA8J2nZoTSX2/FGQRH&#10;p3KSOCBaQAk33qIAFnmczkEF92i8BQiyUj8XwpNg7wVJk+PF5wIEAY1PkPaOxAElyXsQXkMV0gNL&#10;XxvCyS8IKG0xC0y6ul55cWHqqWLOchlChIK0NOBxpV7hu0huNmkCLEMt79pAeIH689lcJsNZWPKW&#10;22lB2g36BvHOpw1pD2A4z1ilzectWzuw5b+2kMeSgL1LpACWvvD2HT7vcsINhBdLBAyfm8y+PJ83&#10;Jr+SwASEF7q+Rgo0RhNIYD4n3McFFI0XWN7FBWaz3CafQC4ZBL9+eoZNlkGgoQqJCzB1ccyCAIFL&#10;XPep7JQJdjnteYmeyCxBaJuV6gA4GaQJIIhUbTa/c3Lalp2Bl0ZDeWmy2pRlZ+cmW5HaGOIyRyfT&#10;shLWtfGpqQwtQjaye7PB7XhiXYHf/fjB5Y36e8uVd+6XPl2r8N16Z6n86erWh9ZYKf/8QYlSmHB2&#10;3ntUBqODqPL+ckUaoaez8ZN7m2/d2+Q4f3Jn/We31xGCBg6CJ8IBf7pU+tHt9U9WK9rY+GS1/NP7&#10;mz+ksSKNsOnT1eqjSxfvP1ztXf1/znQBZQ7GKYVDXAFDdHnpjuEKSKXX40f3zhWAVrmj95a9F1FZ&#10;xqrPEhXoeh/jCvA3nisg4v/Hj/bSUUd/5Q8aiSuwsfxwcqqw0yk1YGAU78Q4dB1phPz3SKS/wUrD&#10;I+3efdGDOIOLx49AFKAwMZxB9nn2a1+7dWV1+NxuSxT46i/9adjgHy1X601ZVPzo5up8cYLGxyvV&#10;WqNB4+JqldUhsO3Hy5VSrfFgq0EPjfvlOtVP7pdqZMRd26hD/F6tUg+ltlSRBur61ri2Wb+1XiO0&#10;fGl16/qjcjaXvbZRu7VRw9uQMMRGnfeKNKi6m0mt15rXpBiBUKBoFDOilsPByWVgk46RnjsIsrbb&#10;tWbrTrkBBQFRmo8flSd5mWcykNtXUeRptR5pgzWV9NQpu6sN+JXELKpNEq8IeEuootLgNWzKb2AR&#10;UlZATRJLNurUWJIaBHfWCZrIJmoBsPQXk6gRrEYCBqTbNGS9nm6zF6UW1LY2DRIoiDiItdpQA1rY&#10;RgOggsbtjepytTFLkeIqEWGpASC2bTUz7ZbUIKBQgm/wMrbTYZsYoJNDHSYgd3mzKhofGrbY42n/&#10;xnGRbOcy8Z+IPnBMlpowQEmdoAffyOhovOytYQtRHsBuRarrTyy1uABBE1t/hgCBW3ZamrpfZNqy&#10;U2IH3jZHUNM1qhkJwEMQRThzdckT0YYkKXAvNECw+65AulYTBb3P/fNfv3v/N58+hBlXSg3ALrJl&#10;rlVaxAu4r9fKzTcWJ7gxACkMwJlKGqBLbZH/ZE5l01SG6baG/B6q4siTovPWg9KfO78g2sNbLXrk&#10;S7DaIF+AxltrzdDAU+P2vMWmBVF2pPG//8//jzQuvdeBCtCDK3D6wgLvyJtXVoZMnQ378KefMOar&#10;bzzHvx///EbXeFGEHSOlsN06++zRcrlpYkdnLsy3mtWtrfSj+91Aha3k3v23Px7jFivL/ZSw23oO&#10;O8bRunZ5/pVjmvkmUm47+uCgPP3KV3pvyo4OMnwwk9ZqbJl0dO8HoQj+yCQcgzbI0V795T+17Tdn&#10;jGvhPX378sfPfu2VMQwbxSSOj84mLAGLeYVPW7Jxt/0MdAVG2737+K1W/6eWaCideYo0QjII2Ofr&#10;3/rVbb8ndl23rq6almj4fPdbr9xavj/71Kn/4n/9V3ksfLze+Mq8iBP/7kdLf+HFo/JbXm9+ZV4e&#10;FLdKTWR9eUDdLNUXJiTjX3omhB4IxssA3g2kCw5qgDbz+GLduVap/+TexvfOL0ou2VZrUusDX15v&#10;PEvhP208MyuRgqhRf4azSk/92TkRDPh0gzEy+Ha5RdEEgga3y03OTsHDH95Y/erR6YXixNJWE90C&#10;pIJhX6GMgeUPKIFjDTalYWFnAcZ5y56ezmmjdZrVuW8Ek/R0TWyj8c8vPfz+CzIn9GBkr9n0XNls&#10;PT0jL+BgErOEkQQybpUaVO2jYZbMTaSlzI8a+fHD8nQ2c+5wMRhpljxVgKyAg9I6VYQQQP0kMTI+&#10;r1nCw//GRuPsrBhpDd4XNzZpyK38o0+WfuVZMXupwh3M4grQ4PKJzODGcStxniglwAAswTWRxmTW&#10;NbSHyWcTkR0iMigN42LRSYNbeeNR6ZVT8+wSTucMoAdL9DV0s9Q6o40bG/WzVLEMg/ESKi1wGCx5&#10;tEVciUb70VZLG6k7a5X/+OUTbyo+t4uf/eUKcMN48YsHgCsQNd5YyPMDk9e8ShBaw3kAUcNtSkm1&#10;SmQd71VF1ILM1J8ubf7gwqKVIYB8y/2L3/fhxQ9XQFyBtWbwCf7f/9d/8M7HV3sfE9wA3mT8u+2D&#10;hmHmCpx/4TSsrhuXl8obHQlLqi6w86KT7RZixkdOLty8KqufIa6A2TmeK/DMK19NZ/MVHI4DVyD6&#10;zT2mK8CsTs/PbvvN2emP3FyBE+fPLt24s1MfxUzq+z03M0Jo4MO3LncaJoGp7UwdBgmMISoghe9d&#10;gfjuM7/6zTfpevsP/pB/KU+cLxzZ9qs76Idsl/y9X//23/nLv8Zj4aerdZ5C/Fp/5737f/OV4+FB&#10;wYkubjZZe/BIv6QNnlTSM5l2j6xoicJzqf+iZUuI97y37ElFHDNetPA44iw/XanzpMIAW8ZIY6XO&#10;I0s2rTbe1GdXGGMG8HL8pCThTiz5J1dX3jg289R03tZR8vDkKSrsdDL3pOHWUfqAlXUUq6bZnC2f&#10;IOf3mhTPwN9/f+k/fVmeM32XWF1rLZsl/KSORkFyE5InvDcS4JYrfePYdFj+mUmI/ENxsMWePdiZ&#10;QAywp7dZYo3wPLfpCrcSgOS/ffeemX3JZimXDrcSMWNUj8JLp3e1Gd/KsMi0eYtvpd2vLpPiW/n6&#10;nEA11kPjJyt1u5XvrTXgL7ol8UQaMsp1XRuDECBydbKQ23VXYAyJm+1++GNt36i13l9vfLDe+GQD&#10;DkXzg43mJ5utjzZa1vPztQaT9e5q/d315k9Wau+uNWhwj6Wx1nCN9aYbs1qn55311ocbLWaWvfCa&#10;uR/vyNGaP1uTHTkF3gB/H67XrQFxgzHSWKtzHOs5orVMLrz07FjXJDttW4xgzLpEgtNWQzWE4cUJ&#10;x4OyMZ7XQ8IOG3sKntAdpzUNb7997l27AZazU6sMmxlUuw9wq5ci4E6x2+UDdmr5Y463kmN9yQRv&#10;/tJL5k+I8D5FAVTtn2d9NejVh5JmSkuC5C+10FTWXlTuTa8+lEnTRih75saEQmteJ59lJWNMOV+P&#10;KVr0Trg+2mQ12FzptUYbQoAb7MuzWQ8vS3ccTQ2QMf7IzpJgktVy8yfFeBPqdwbYjvH1yqakh2Ux&#10;I119OBPVD8r/KtcvPX7epMRfVEKw4wGo9RWlR8fIMkmrMLoeKXbh3EremnbrdZQbbOPjj6RGEITw&#10;e8XnarVkPemO0/k1ZpiCtf5olC7M6mpNDqcs166v/eBfQcep5bB6LfqxhjNAr0LP6646zECYhHiv&#10;x/za9919v0gMkUHwKydmIEpkpVoxJZg0g4AGCTRpaBd5zSCQfAGqPIVUAgStoNfitBJEoYEbixsF&#10;h5YGshiobkBvIcRABsF3ThTpkZwCMghIHPB8DeI+LnHAcgp8coFxOjgO6gKl1bWx6QKkG6BRv/vF&#10;CDrpAmQQ9FVQN6LAwzvL1co4UvO8VMqbW9D09og2SGr+GCl5k9Mzi0cPfe5cgfHoF/wIR4/N7+gH&#10;b1wBVPfPvvDcTp0/y8/smzqLDRdeOMy/hAYSpeHEsm35/4MhAXkcjph90DUT/fciOhDEhdgBokBv&#10;fmDXgYYQBTJ5CXz8mX//B6Lqn5bkLh4+AP4wkESXJrDl4Z/DTBPtF9fwCvY8dlqii9pUcj7iOSJQ&#10;k+jSBO0ap0uj8XgRrp+dCj2mmeMU7JUSz3lvlH1PSTn5qnKPxrFjy1syoXDyE3I+p/7gUXluaoIU&#10;Qzmvs8Tp+SSi+qqi02i3yFszTr4TzzG6vsn4SBi+UchlTUJfbKu3ZE4OTVN0R5gBnVI53bo6zdT7&#10;azXyIwhPXN5sxg1CAJoK3iIjQ7PEMaP98coWYYtmflLSxWuiOsOlGUvfksPhJ96o0NOgxzHwnXps&#10;0JPVvHFNICdrklJ2RHZg5+HY/ejOxvxMAZzm8mYDS0hlv7yBSVLKyPV4kyxfncIKGEBWJ8mHsZHO&#10;Em8Sc888XFqtQgxS+VrJV5fGepN4UcgpoAdL6Alat5bcXmsJtHBpoyEZBJyO7HqRaNTchIYkUHy6&#10;VnvCMwieXyzwixKJoYglYVpDoDeBwRGUhYTKoXUA6MFFdVQOrz5kDA4Iq0qikRRPx+nQFB0KfKHb&#10;EBI6hcGx1cIPYJM1jOXx9VOL/+if9C9GMGJKIY/XvVEXkAsPCsSDXAFLI7xx8eKOXio2mHfDlj7j&#10;9sIVMH23MdT6sGfx6GHoAp+vK8AyZGIyv1OCnk3sHjEHzRWobVVnFufhY+7UxxokMGDeJODQnWvd&#10;jBm5mDHf5e77OEZ0QM45QGfQVSFaXTPOIAv6bcWFBikK2PeTYuV/6hdff15rAZhmDs8TaOeOLa8k&#10;echixjZ3wvUI1IiCvajoiECqiZ9Czs9mEgX7TkZ6kMqBEUbhtG8eLxoj3XRRhe4ONV3rpWmDMncd&#10;nPwOpRpqqilb3mnpI5XjZXzulesvLU7BRU9KuLl8gcjITFq58QknXxIHslJI12R8QONNKsdkcLyY&#10;f+bD5dL3T8+i5+Yk9GVTyyn/hzJvXjyH2AaXRp4CieOEa5kc6ZnNwZbQpZ2cTpZ2mhxeb7Y44zcO&#10;TUBClDWeyxLPcJmWLm6TI1nic5YTTua5isYqFd/UY11D88aFgd9uW88na1s/ODtLD6tNNYn1J1JF&#10;ahs9ZpKc1y0yqW8kC9G85LRL4roaKctOn7ge8tXZS9afJ6fVAHe6RNDW20ZuYZzKjiW8pMy2djqD&#10;D3pmCjwifc7WxqQSTFO6OosYxF7oCuynAMFaPQQICBZYpOD9tboFCEDsXTggbhAy0E3vabAAhN/G&#10;0GAXwgG6qQGbhob06CbauGNvaRsvzIcDZDARQZxHaaxIg2gCdcp5rBiQGH9GLFgcc5EMbEczuOfF&#10;PHTl1P81LrAAMYLh73jheQ3gvo3hHOziLhba2GlIexcN+BwPZVe9d9WMdjFGECgC1y72Vy4aVBvQ&#10;T+8YX+zx7wyEQXaGM8i/pBGOAmXZ97CLMEiP9V949jxZ+Kw3BPq2MrJSItZD9wahx2B+ANXB58He&#10;DWZvSm1cQezZ3VD9EEQIAQINH6wD44eAggHsGmJwjdATGcAu/Dk0PsQjLEJh8L6dl1K5FMatNZ21&#10;vtiuCxlEus+qxJ9UnQ7oOuBPFyoeo/G2lwH1rqEAeBhjYHiMz1vbnS46Y9idQ4UogJjEkQ2ftwN5&#10;mD0+hTtmV5jAMHf/sUMFHL43ppB8/+wUel7XGXaMYgeDvq9qY6eddsl+3zhYYAfpuKg4DBEsCeGD&#10;8X8lA/fcRwECygRAi5DsSXwf0ii9E0SPBghgTKSR45YoABJD5qlJQ/wyaaiDZn5lIjE0nyPdxRw0&#10;3Fh0PwgZWBTgzcWJECmwXE/cMaCCRtAaUgdtUDECZnTElMK9KkYQqQv0RQVsPbe5sjJGGiFXh7jQ&#10;9Ut3qJ6wR6gAtu0Ux7ZvsS7+PmdUoLZVXjx2eDz79RJ2X3MQVIBKxDxcl+8tjRcj6LXKsgdJGSCB&#10;sP8jZKxUQH+ocSSHlTDY38PoEhdqtbcp1Dmk9IChBb/xZ7+zNjmbSNmrpr0GCKZFqcaq31qAADka&#10;L5WTlLglQCCiPaFMGuo97fs13sq+gpoI1HgQngCBCNfXjs5Mdorqu7OoVo8Tri9qShuouO9xkQIb&#10;kwQI0MyxSEGz/cHD8txkvpnOJMV2k1puIsLvxFsV+lbEWzwMpPqSRllgeUXafQk3Gop4g7QvzBYT&#10;8dZKU0F4q+6m8LjtJWB4M4oLGCzfkp5m6mGdZDGRDwIGDpGCj5a3HlKYJ5OVkIHZVm4SdOCyElhe&#10;jJSeBHv3p+tS+PHCsk5hlkxyMXsLA9SSqm90BQjEJKm0JMELaj45ZVsXzpCYhRogMQtrNCUFVAIE&#10;kxPOAJMP6pC4dYJCAAMuQOAkhqQqHjPZESBoiLKQSAyhw9tok+X+5QkQpAHWJI0yJ2mUGiCQTA9X&#10;X6AjLqC5niodxXMljhSQ+iEBgryEslyAoEdiCB/r9hZ01qRIsYUMuvJQBxUjGDFGsFd0AX0gmroA&#10;j61erkDQGx7PgyRA8PDuyoEr0Dt7iAoAjCNvMLYrsBeag6Y2aK7AeDGCLhIDfgAHxA+Q7MFuPpZb&#10;xgwVFdgOEhhXcrivKyAaGMeOQJUwcaET5883m5nhwMAQooDpD/5Xf+Mv8jpEOuaoFZZVVNx0aXzR&#10;Ww0QdCnY+wCBE9XXcEBSL01AeNW0Nyl7La1r4QD+JcH+F48VXMiAAAESPZ0KORYysDq2SfVbH6pw&#10;mj8TcdVdFc8hy3qz+tKhwvnpnLMkLuGWUVjexFsFA/dSrfMe+rZGVpSFEoUcReONX4VGyw/OzXEW&#10;tPNEqnXoWoulnWHvBstLgEDFixDtwetyAQJb40mAgGTI9DcOTQo/LNiWhfKVR8+HJ7cECJQWRk9/&#10;0Z4oQEDswK36tIHZv3VujgVhiFB4k1iIipGy/iQKUFA6mmndqqCt2aaRAglnYACTw03xs5SDoEbI&#10;30kMaWCia9npelJp8gUsimFV8ZAoEO6aKlAdK2ROiwixxgX82pieemNPJIb2UYCArAFJHLAMgs3W&#10;5VJbMgi05+erkgJA1oCC/xIUIC+AnvfWm/xZBgExAosUvKMpABoOkEQADRA02Yue91drEiDQDAIy&#10;ERimkQK2SqSAhmxaa5B3ID2kJKw26seFjx24+uO9VkkjZMfShmgAkAQ43kG691Kg6eG9dQoQ9H3k&#10;DSKEj3J2HqwQBo8+dejISVkX7vpn7+DxXTd10AEJSFstnzE+xtjvjTqNcaiuXVjZ0zNejMAiF/a1&#10;AVKy73yXikDH6T6P9IFBaYRku2Db5uqqWcg8bJtGaF/CIe6CMeEhbQXCPz2aQaDgv0YBBHKPwX9D&#10;9TsDBLY7SD6biDgI2V7o/dJImP/aBsaXDALl22NbF3wdYO1uSvwIuHHvoZJbqT6Zg/cjTDsMiPfV&#10;7UlEIcb8Gd/1n73wu7zZOrF6O4th6V1s+W4DIqC+62tPoMGd2k8Fl+SmK4D5/tKsX8ZLeoFei46R&#10;Ho1xhECDWesmx5+yy1Q5VA9MZccP4Yzu33V0sfGtNAPcR1MkuubTjjMsqNF9ph389z4KEFCDgEJM&#10;FhcQbyjVFp1F9YZ8gEAcQyQnJQqgpBJr4KC5VAJ1bCF3CONG8gWk4oBjcJygBgG+m/QYuwR3DO8V&#10;TqnjkvjSA0buCM4jKQx//P6VvsUIRlQgtmHbFCOQOzyOW2YKxBQjsCqr8XONk46tN4z8XLORNj9g&#10;L9QGWcJS7m882t1+CBCwGqb29E4F/8Pv0hj7u6s56FABYWCsjZdHYG9QcVvTziG4fvE2ZTAHQALy&#10;pOrOqopeL9s+hMaTHN6mIGHEGdyWWDqo9IBF1n773/vO0fPnQGW7QPi37m2cPzTj8HkT1Q90fROu&#10;p9awNITAb2kCKNFIKkHdUgmEEOByCkRUv0+AAJb40pbU5nFofHfhNF9BLRGur0M3u12BAuWk7IUJ&#10;jxSPY+m3gL5/vlRqZfNrrbSR8wG6BY03ur7B8lbLTcBwKeFjLH00+WGw49koS7+zlptHvDVAsDk/&#10;O3V3C5K8GODZ8q0OeFwiBbKJcMBao0VewOXNljNSrYXAj1ihs0TrzIEHEyB4UG02MjmXU1BH59/Z&#10;RkNssyhGGSM90q4xi4sbbaHrW4TC8fZ5pCVoPJsQll2cmxaTNiRA4BIHNFShRrYx0tXAI2ahJrl5&#10;q0gqgfTIvOl0afTE5o2vg9UgIEBAQERiJWaJhUhcDQJfccDyHZLYgdxK8lcvrksGgSYOSFygswbB&#10;lyCDAH8n0VmUYgQaIKBI8ZQgbPjUDJCKA1aMwMQgtVqxxQ5CD2OkSLHVINAAgdUgMHlIXC2rQcDR&#10;TPrRevAMrOECBBWRwpB3YXHuZz95u2/Jls+VLiAlCjGPGAGT0BUgGFtvmBfti29+nX8NyeDDY9Gq&#10;2u/iH5MJkZ7X4RgY+z5xBaqV8sRUYVwexle5fCaW7w+v8F35C8AVNXgIEExMTfFeJxKxI3/LYgS2&#10;XMZ5ddmD/aMDw12BbT2BERWLu47TsSSNt8UFCckd2LYK0RCigEXW3nzp6e+++kyQ2ef5TqSAp4dm&#10;EMweysnSH5I8Kcq8188XlfWdyRga7zIIpjKmpW/y/k7KPuQUQOCfzErVXR8gQOh3o1qjsu3cRA7e&#10;vrCaNO3ZEOOEGx8SoQ2N92NoOJ4T6yiwd2HCKyV+Jvf0TO5hpf7aoSlAb8d7Z/mUSR0zxFsTsB0l&#10;viBrLWPCg71rArZYEtdyIwE74eRrCTcJEJwVpD0YYGstNvWutRSE1wCBVhbGNrVWYiVG+RJLwN59&#10;gODoVPaNI1PTFJzzWeJmG+pKCsvnxUgNXnTmC7iqcpZBEOIacSY5GQRJgEBDFc42YhbkTcxIDTyX&#10;QeCWnT5AoFXxZJNaG1IY4gCBEdQoZ+AK3flUgg5LdNlp+Q6uPJ7ebipT8Eg/NhUl1Uf1+RrN5pOe&#10;QbDeSBIHgtaQSQz5KMA7FikwZaEoX4AwgetxQYTG22tN8hFsMFKdklNA3MFnENwoNxGW4u9mucW/&#10;6F7Rw7+Ic5G2a5to0HNxo5E9OVCzxVYe20LxDANsZ6RLIpjpTSIY4dE5YAh5BPgBfTeOIes7vh1f&#10;sj1ZeY8dIDA0mw/v7936i6ffwgScJZxoxJsTcjq0EmOHwHDvEQanAm7HEhjRmp5h2yUs7OC4Lneg&#10;1EfA2H7OoAIG7IcMAhIBIvjWAd1gyEKDV6i5hbi+CtrAfe9CcQ3pdRB0MLOHmm57yUHsOB6v7oKs&#10;6ee8CQTdiyR3sugxzY4QBG3EBD16sMUFCKx7OI0jxCMCBq57OTjdjEkY/jIVcU9yk8KcRPkFXVNn&#10;1xhj8iFJITHepy3YJbiZD7aFnkiPqOOqdSrcYfVWuo9NWnRA26v/rYyPGJ2x4xsZwhDaa3baNyoc&#10;Nm7s4Nu8G0P3j/DwvX/vwiEm5WqpcWxKHFVp+GIEIjwcy1JqoQEnmakimvdqcoc6xCCjGgQ/ub/x&#10;W08fClUJ2PcPH9VfU/1wCAQdjXYbj+G1OehXadlkjdX63/vf/F0G9xWLHUWBeKRiBBkErQauv/rf&#10;aw3aQT44o0racbEArAK+/vS9D3fjS7Inx+A9Ol4yoVVG2HXh3vgit61B0G7V1x89OHn+/NgzPPbl&#10;j3gzzE0ZY4ZNhJjQQElzX4d8JQeXDxjBFWjztlNVkJ18BkkOHz9z6vjZp6g7YJmEj1N6gN3tF/3f&#10;/Nf/Fb99Fg8v6YMC4tFLczlgxd/98P5f/OpxHjeAulaV4AYS+pOw6iC3SxI8KmesIlDXpzGk9ACC&#10;QrwwISTibTAMTvijSuODpY1fPbcoPVvNs6w602nwbal0IKdrfpWsfyqmrtbp4VEpDR5QqZRYonUK&#10;XCOdFpOmZN0vlkyyaE79ETUIjswcQXCMOsTptCuL0BbcFGCcfUOhBFbhEBpQ9T9bREIA29pnp7NE&#10;PB5UMElQUizxJvm6DDYnbEqsdZuAx180I/2mMDk3qEEwmQYJsAmkwTxwXTAiw7x99EDWWl85Oh3M&#10;xiSUH8+YbRg5rRPIdFH50c7i54Tz8oYPt8kZECyhnIS/lZFJ3bfyUV3eLMl0TWW776kUP3R3EIaH&#10;TVe4lWoStym301v56WYTjAI6JEWbDkGQzCC33Ab/mMymrqxUfvnY1K4LD+8XrgBFil84VGTiVGKo&#10;O4OAd7yTGArhgHYbzelIYki+za5asRUp1mpRkkFQa94t101iyIoUc2v59j9DulA6RRQNYIp63tbI&#10;p9sEiuAoIETELQcgInOBINbD69cpUdi3etsoMQKjC1B9oF6rwz8nzFwuVSUKG33URdwhXUA9Bw5+&#10;5IQ890NQPwj4jAdf7+ThPP7YnWrghDOdOHsadH3bSPD4limhj0j2INFlyyB4dPfuGDl7waqxL3/E&#10;6+L4453CYgQIKG0XHRiE8I/gB8g1bCtT2OdCRxcX2vbrMZwoQOmBH7z+jJa4bUtBXit6qzQjRzv3&#10;rO+Ify6aOTH0HTRzjMx0gkRox2pSFZ3AalJyvrCafNpzgsYD/hv/3E5nmjnKalKcOdrklVINuhcC&#10;/LSR88UkGkul6muHC9RkUT1WtcTo+hElXqlXgoE79Z45hb4Ve3cqOsyAr7ErJqkBMicrZUPau0xi&#10;E0/d2Gz2UpOy5FBIw6IYXuHHkcCMrp8ECDJvHJ4Ss03Ph3wBUxYyNpjTGpKQQUeAQM7ryPkhnOFI&#10;YPDDNOYSbiUug9w4CxBI4oAkNdit1PNqOMCnV3TdSpMYUmVb0jrcraT6QyIxFMSONF/ABXQG30on&#10;MZRKE77R2sTyPuJ2W5FiucZmY24PKhPu8N0z4nNo58OoQXC1DEejeassED21iFyjApOl/WlJsHoY&#10;HCSAgtjD17hcbn1SFp7L5VKTYhLSUxJU3zU2GvwnbTZRrZLKV2xi3yuwOQgHEAUokUQgbYkUbMgx&#10;rSEBglKDc8kYCxAwptT8te9/h2vqGwgoK8a4bYpBIPTZYqs3j6AvWXS7iXQoQqVTa8iMOYgObDd7&#10;B9v7zABAAnhSYIoMnqMRX/kDDrCL2QdtlDFFXOjutWv8C1FgFHGhbe69V7UPw/rQtnsU7/sfs/dK&#10;+117+PkH3NgdLdKliR8RIToQDAvweEePHiXENew/xBGLbVA832H4kUj+iD+PLsu7ZyycKA4HdM1A&#10;50xKoMGb1PepSDTGhTM6IxQdp/bX3IvwJz2dVzjoQmzG7NNtj583wiNh2sOtsV0sdBKiAF3hADum&#10;HVYiKXHiQ2dow47VIbs04h0abdh+QQWoQfDy4SKecr3VPjwpIp14wdYgXIM3ZPm7c3nCAdlWOjOX&#10;k5pa9FxaLlW1avjmVt0aX1mYQikojzclyQg5KmFv1BqvHyn+bGnzQbnWajYoH359vZptN2nMFybw&#10;/mBhwCDFVwVOQOxCenLpf3tnPZuSMQw+vDjzw3/9x31F2rlfsPd5dPTWKYhvwWjqAmN4ZvIdAhiY&#10;PzRdKTXALfi6nLmwQOcYjLzRvjOf86i9SMrvuqRRUIGNlWXKAD6Rk2zAAKBIvT646mD/cPKo/sEY&#10;0QF9ZkbCeNE9M3Gh+9elAjg6g9uKCxmpFuSg12kwVaVf/g//QydHo3r1cLydXHylabo0sba8KuQ4&#10;BfsNgHSUakTKXinxngkv3HgV1XdEdOj6xuQ3gRolwDPm4soWiNeNcgOdf2QDOgVq1JKKJEKjZZvo&#10;+STq+k7PhzHG0gesDra9vVSm6u1q02cQeJ1/DLDEAd8Q5ryx9OFF+kY65BS4qWiZbaojFCSGxLY4&#10;gyDixod0AzMJun499ekmJ22Z8v9GKw1SaxJD6830FaPr16lBUOUqapnMtXLbkgt0ulqeri+ZnM42&#10;psuz9FGLYaVnNy4uARDdSilmGG6lzZJLuIhuJT1JUkNcH8F0kMxIVI80vQJEgRtK8gh+yp1y45PV&#10;6vz01MMqyfANHuuPREmpgUtAXgCnY4n/SBSNmq5nwzc2KRPRZsyVsiWdtlgSQ72EAn+r0uaduIls&#10;1EbjZCF7Srm9u/jZL64AAQJcAU0TaKO8AUAkDfQBs+lKs32WEpb5DJg/AwBhyAUgswD4jgaFpYkL&#10;kIULD9UaF+Ym2YQjB6NAEKpm63659urh4o3NGuNxLywrAbyOxsXlLTQ9JEBQk5LhFg4AKSJ28O5K&#10;1cbY4LXbd4gRnDh56sH9jjL2o6cUnjizABWLGAFVbikf8PCeKKXHH3UYd0gX0CQCLUYwLcVX6hJ/&#10;Bb0YO41wF79be3So/eMKeKK+qB9+Bn98M3hPfAZ/3DiLERDD6gpjRfd0HIQ/2X3nMoXqB/RxNURc&#10;6HgkLnTu3OZ6i1/lkK+f5Qj0zZLFS2DH/+C3v+e0X0KOsaLKp4q5S6sChp+YSOElGc6scQHJBVBR&#10;fdcQ3v60r44maHwEyxtJ3munGu1cAwQpnK9vnyginqOwfKeEfmDCR5r2IYPgFw5NxlkGBAhemJug&#10;MkJA4x+Uq68fLrwgAQIV1TeTClmqADipHE0lQPcemf0jneo9Bn0jceiSGlSY1ZjwzBKNS6rVYwo/&#10;Id/BgeGd4q0SvDDsnelKtUVrKMzbtJMYogAxz3+Lp9QaDbgLbx4phARyywnHEhP2eXk2Iz2a5uDI&#10;+XpTXJ05UT3yMj5JurhGWPyt1BCPDxB03kqWoKZs6wMrmrieTGBHBoGUnMAdSImmk64/668dnupY&#10;ZLLapJ6FLDup+6yNJj1SHFnXn9nZbEpWpLN5NpGxQsCIVyFTyu3QtbG88misVeuwB3bdFRhjGbon&#10;T/iOAIFg+41bJeHwX6uQtdkmHBDAf4kUbAr+b3GB22WyAJp3K0lDNhEO0ACBRBM2G7d1d0be1cH8&#10;3a/4xpZLJSAK4BIHiCZsNP6fn64lY3TwhWfOc+VXP73We/22thhFMUbCzCGPoLcYwc6fjwZexcUI&#10;tk1n2JP796U8KEo+mdxkbmrhs/k7+fSzn9mffJ99Nmn/e9sH5R4VEhikHDzOl6gtiRLsmIgLLSz0&#10;1hToOrL9Rno1iMwP+Ku//b3IZRHw1uBoASVMkSZQ8f24wFp3HZ1guIHvbpMnq8t/2hyaso0Hn3tx&#10;ZgcvxzI4285UkLjxyHMS4Ij1861Kb4hB6HWKJXqZPlQhZdv6mmedVu13W4tClCKA/3btAXLvwucD&#10;Zs6o+BR9EgeU9m8GxHGcQM4PN8XdSv3vcCu7Qj/DbqXZO+BW8kbnXY6DJY1cejKT4o1Ogx7yRfmT&#10;TdaTy0iPDk42+TEsaPljE84i/0KMIN1SGhlh0eEk0d5+tnc+Yr+gAkmAgLgAvo96Q9bQAEH2iObv&#10;WoAADGU+n4aBQoAAuY65fJpvLtPEip+GBAim1EFLp/CLGYODVqk3gA34puNs4mCWG+0zWgiLxq8c&#10;L6pf5gMEGil4VK3HYxh8dmbyD374877qAiMqEOMrlNZLoALQBhH0Zb3VVU9If4ljOmcwBxEaAhWQ&#10;bPXp/JX3Ptr5l+GLsceZ55/G0G15YY9zMSMGCM6++HxpM0NgyNaXe/3HiT6zPyPDrj3aGIQKjIXw&#10;+3syPFdtwJ0bhTM4szB/6MSJbb8b9srvHWZowdHz56tHT4PKKhqvJW6dlr7IkKBLI8L1BtSrPgz4&#10;9lq9BeJN2rOLFKBp35RIgQnUgCHDWDLNHI0UaIlb3YSMiqn3gHhLZduVrfzUpFOqaZkuDaV1RXMm&#10;YO9O3t8g90TPJ6l1C2IfEO9P1BJs6wgQbDVFUMgVAvaWqG3U4dUaBFoSV7B3bGsRqgilgT3kLkV+&#10;owDBpon5J+UJKLYbCvJGQH0Q/O8pUiw6SKbz77F3Ue/5SAIErUY2F2ZSlIW04oALXtCwCEvT3ybV&#10;hsESVJDB2Lk7PFYNjQcseVSXHoXlWz++s3FyYRo0noNjLSty5qTaalvDeph5diHb406lRYNiVNYA&#10;cnY9INMaF+BF4xpcrwQItuaKUxoOaHDeh1pqIYQDJEBQbxMiMUv8JhotXlwMvrLZkAAB4QCLC2ik&#10;AGBAbspG/QkPELxyeBr8f6PZcgGChmtUWj0BgnYK7Q5ovdytp4p5qAAdAYLZCRcgaLZF46LZWqrU&#10;Zye4HehCdwcI+EkkAQLyBVwqQQ7OQQgiWOOXnz7+j36vf8HiEWMEe0MXSISGeJBxihOnZZH0RMaw&#10;7R1BMuE+cQUQ89mqCFHjcdyO/bmvaRcOcQV6qg+MsC5MLnWc4EIfnUE95zOvvMi/n7z9Dp40fsC2&#10;4kLbEgX+/n/5v5Rasab90lniNtDOA5HeBQhCZVsfKYBYzjokMOGtcJolDjh83grymkBNEiBofPck&#10;uqiq8GOaOcbSV+zdw/IRET1SH9Lyu6nXMbsglYUJVYBvm9YQSykCBODVEiDwUq1qSUcJN41igIEr&#10;Ez4n9Y41eAE3PlHR+f+3995BduXZfd/Lr3MCupHRARkYDCbs7O5smrQkd5ebGBQoSmKQaFKWLJdE&#10;S6Ytl1SSLMt/iKqypbJUJZUkSi6Xyy6WKMqukikx7HJXy11umIjBBMQBBrFzevn58z3nd++7r7sB&#10;dGMwS+zgvXrVOPjd++4993fTCd/zPS3Wo6iUwCmGlCCwaPyaeoE1DD+arlAvsKbgQkrGvYnDvPXn&#10;PEHw5LZiHxRDRiwb5VPyMZ+PM/zECYJkvQCFYEAfmOS+HO91C8J7WN6E09PLz+zpx5XndLNx4GgI&#10;Y4XUaFeuHI3wgh8qZOH8ifzPLLWYckQNqTaYz+CRmtupRtXB//QEQbn6xKg7mToFAzmHo+VCFiAk&#10;CAyX5nkBh6x5ykAJgiYzby6x5QWUFm9uL6SHCpn5Sp1jv+8JggeFV+DvffvqR/cLsENegHc8tRkY&#10;QRJy6eurjSP9ymxhHvLQ5ZxhUcLnhQAnJSOX51fnaf7QTA0XmSYFfn5ofJCpJMI/Cc3WSvWlG4uD&#10;3XkMuplyY5cIpNK0LT7QrzpUhKm+7NO7ByEvIl3HCJREp4byf3B1IbnOTx8eITL0d371X5x7+8Ll&#10;83PrI5CgjcDtb7go+aynZPn0t99i5PiHDvH3zPcEdEp+aAO4ZbhAO7vAg/lquY9a0SQJRuS7en7v&#10;ZY+4hhQT0t/Z20as+QD1gFfg3bNvH3zs5NxM867h6PeiyR/Vb/16vvhmxC6wTo91pAJbMAVuT0hw&#10;h8MlEK00XNvH9vnoJ57i74tf+Sp/d47vz/eM3rn7gHdeTpJwxNt0RoHf+pf/I91JeKMgw2NG8pt7&#10;n+4kvOQY+SevXP+lR8YwO3wdBBKLu4uK/ZJY5L3I018jXQoF4wQTU2ZQQjsVCp4r7w/eKFQ4s5SX&#10;3LvL1cCAgjNqI8n9xruDLY00PI+5WCVGMFxcW1eb6qpdhRTBZ1KlaILw7y/MfWisb09f4cpqHZV4&#10;gUmBVGpD3aTSap33ZUtApXIzqBTPiQk+J3/hpHgF0MRnyQXpH60TL1o/Sz5dBMxRCSMRblnCIdKt&#10;K/PtG8ts5ENjogf2EXxlZN6XCCiJySWh1IAkkTWT+/WzkzyVyXOaPJXx+Vp/Kv3EsV8/lZo30wSw&#10;CD0ewxm0yUGl9ady/ZxoJL665uu3O5WvAp5MKSNwsdQczSuVQHndmFB06VenV3CA7zuvwINiCvyv&#10;L19/bv8Q0wQ+ACOIAw5CPnNttXGsXzcYuFDOLdWWV8sp0iWYApwehLOzy1gJBNZHsBJM+Pz+AUgF&#10;rpVqh3rx76sv3Voe7MoR8J+tNPb0ZBGSr3lsgo/s7Ke/EaYAFyINjR4dyn/z2mJynT91ULr9H7/5&#10;u7/1H35vw4fIHZ4vyYcXzxojb1mZOLKXXOylt29ANpBcgWqRLecIIoTBkccCK+KGGq59jP7A/t+f&#10;19+3D0B6zhdmQbzHjimgnGk9WVywBTuAabwHU2ADciHbJ7UDWyUXuh0nmN/CMAq88Jlnk7QwEPvw&#10;jokZcn799es/cczodJzYx/l8jCEncObEFEPGTcKagcYn5vOJKWtsERh458zBaTl9c+mZiZHlat2Z&#10;apJERgmGHCiG9AJuG1lLMRSz99Sd7OirF2ePj/Zt78mLqydBKAQT0doRU8k5juiZxCGM9+RirqGg&#10;UuDMCeQ5v3762k8c32kq2Ugb61EbMxKL2CCxB/x+YuCU7DNvROMZkbNXquN8y9mLvD4ohiiXeBSK&#10;oWhEPl5ZEG/4fK6V6lN9eeiPrq3UpvrzWIuvLdSTlFBGEiVuKITT0aJX56pap9n8P09f/5PGjBQU&#10;QBNUQhNXCd1QCbeTy8xYj9Y4orFH2lKp3rxRVusc8z+XXpgYZi9BpWbz1YXqI4OC/bfxVtmpXMNk&#10;xchbSmek8ISDS4xv7E5yLn12ZvXxkcJ9NwUeFKzA168unaSCIJu5XqrTjohIiyoIigoZqYKgJ4dh&#10;S+cBKxxQqARB8RxG0qlFigibrQoCMAGPjlDdl+I2xIgr1xu/d3EWJydOEBwa6bm6XHWsAEUaCCeG&#10;isSRANOC10C4trQaL3LhmR3d1ukg9Y1vvrhh3eAmSwo3ARe4R6Ihrh7MiNXlCrt4PxoIfd9evXfd&#10;kSd6CcAszJXu+iXKPXPtKhQLUPHzpUwum+u+fmVxwx860uLWVaI+pZ7+runrS0qZC9jRw+ufL/t1&#10;4CfhcYoJH94EwT0l+1tn9h7gsanblg/0DfZDAk0TJs4KvYnvGi66M1DgEyenPnNqqoWEB64fscS7&#10;4MT1liAQb3yIeEdI+JhiCG9VEW+FtVVf4D12Y0GI9ChQH/XYDRUEz+/uC3w+VBDYXp4YMGKZGJxv&#10;QrI9AUnxZDqDTIHVMsDq70F4FTXcIEEw0oVWnheIWhJbgsDyAqwv8pwu1RQEUn21Qs725LM0X4hp&#10;9j1VoTSEqeRCTOavXm5OnuNdd3tynmqJmf8tCtJkKjy9SzQeeDzPc4vP08Kg6SF3XroehJ+h3juf&#10;PjRYxERQoN7aOvDZ3y3SOT7A9TWSFp6MMIoi7cTe45rwgMlXcTh4Dg5N0XiH6+fSp2dWn9ndJz46&#10;0gGoZG8WaWK62QgANcXk2a/yAlSwrxGkrRcONJUgMMxlqCAoV54c622h0BT8V6uFUEFg9eptKQMf&#10;sWwCgioIPEGQSo/ko0wB1fUkCD7YFQScA6r4bpQbs5Um+BEELGW+EiqCY6h/lJo+KTp0nTUrCgph&#10;N4BzOTjcM1Np8AUb4gLrsBQ7jogT32VbxH9JHyBwp7jA1wXWYSkBH36IQB4hXoSwWFHkim/P3n2c&#10;6g3ZhDxKfFeiobs2I9iQUuOub0df4db1xU2u+QFYjQnf1NcIoJbmFsLX+vDe7odxlTmmAEYVa2IN&#10;ILjMxw0Cvptg4PkAzPEmD2FrIYF1IINN7eX2jAJJcqF7twNQwssKfvoLz65RaC0Q3alg1hlDMTrd&#10;b2H/u1BR55g2jHrM5xPthvg268Q/SW5Hi3IBLu40QPpRxF3vP9EnqmuINSdSPVhQeHz9sSS3Gchz&#10;Iup+B+dTL9C233jjtivXNia6SdY7aF+JYoT159UPzTH2pAO6Myky6A6k10guzX8Fqs+mAhQfvH0+&#10;Q4E38RGH4js4nyR6n6Hxcd99JFqkkYGCcABC4GeaAbcfr2Mb9F2wiC2z8vp1kippd9QC+BbYXaIE&#10;IFkv4LUAsSZsgY3rQLyCIBI4kFA44COmvysgldprClQvkLWDzTNLSpr7yAe8guBrV5cnh+Vv8erF&#10;KOOS5Jor5mT60aKRQlsBQCq8xVWkQQdxPkY8rPgbiJK358sILCWEgFCu1WnuBcsQVwwtQV++ubx3&#10;sIslpAbw+/f2Fl6ZLpFNYE1SBghgFRsp4Xogc8LsqNUU/PRFCLsHuynA5bZBgXfOX9ywYTGrbZKB&#10;+H1gFwjIQTILkBg+JFEBd/58zvk+9tTRcmWF/z718UcazbL3+oNcFi+f2Zm5ftMfTBTl9w9vux0Z&#10;FNuBLQo7wHkahCePtr/muUbfv2sXLz3EUYGNffT1T/+NRu4HZjAyP5xciO4DvGNowpTNQ7S1DlKQ&#10;UOKujALHn/1UjI1vQeJDvYBg81QQDAotb81nDRtvnDkNwsWQycTkOV5BAHo8wTXUgDNHuP1K1OsW&#10;V6TaPLdcI6oMbP7CYvXNOVUQWE1BDJKvrTRVuRDvrsWZE7X99e63Xm4Q8eqo1y0jUsk4c17kfskX&#10;5uq0360ZsQ84fCthMLT8Yr1JDDWg5RFKASRPjvXyah1KN2HjSwRz0hFI3jlzDJNfaX7z6tKuwR7o&#10;+gN5jrEGGRJe/X99nbCoqoKFANdfUpVBO1y/DaVfbqbPzpVx7fL5vFy7SoN8PbNHcXhQCdw+EOlS&#10;3QH8QSUD54vYJ5Oasf1GxD4Rw8+iMfzEFQRULkT1AhK8giAoGcoEVC+wUucnrcKBuKagmcYvRQFe&#10;0hwmh0xY+upK7fJiebSvi7cYSQde4SSs2TgCMWYXfERRZ4QV/TxexAh8u5VGmnKGq6ukvBW3cIGR&#10;y0tV2vTcd9jgg5Ig+Nb1pSdHewiJMHdg/TB8OGbaEdHZk9fyIbFeKINF6IlQFR2jeMcTq8FCpuaS&#10;mNXFxQp2AMWEbhBQXri/r8A6LHptdmV6uXJkWzfWOQ8QagHG+wq7B7qgHYyzACTlBrvyHjWigiWf&#10;sjMUFRyKkdByB4QoPrJ/+3/8+nsqKdxEM4LQJmtzD1Zfy92Fh8gU8I7JvLn9Wy6vWBVlYWlp0Y0D&#10;vvHrf3lhoVKSsbhJU2D7riFW/vLnnzt6ePKp41NTByYknJjiktg/NgzTlF4/780U8D4RvMDe1wKE&#10;uBXvVq4lrXvnCoJEJeEWQwK6VLdsRljtwJ3IhWavX2fDBx87JZatOxZ0OJng5XM6g8mPlxVwxr/0&#10;xMFA+L+mNXBE+B+j5ePiAkKVHx0R007MpR+IfQDwRzT7Tu8fheXVCBjnYqyYAq6vsLyx6/P0K9Xq&#10;dLaNexAEwbiGHJwf8/zHPQgsGt8MEfuoKUCcTYgTBDdXK6IY6reOwNaVIFnL0GWP0xADL6oAW4H6&#10;Ij3iBWKmBbMH4RWN9yLtHgvCRwytp2dWFGmnfXwjReVCCMJ7oD5mcTUBL5w3+ol+BcOjaHyUIChm&#10;tV8Pwlu5ONMyU64xcmioSymDHC3oMryMeReIz8f42EKCwIh9lMNtaJKVDnBMfhyET9L4xAmC6ZVP&#10;7e5nHUyHEwZHq6SEVEhmCqAOZCrQxOYE3aggME1CFkMJAlTallfyutaUGcFZK9ca7yxXDw2pzzsk&#10;ifIkzWRxl/JGRd0fiKBgisn/ZMQEFmmEt1g6jSPaSKdUUldt0IKIjcs3zmqEftPvhylwj1XsW32y&#10;3HV9sv43SnXsaBIEEiqQL2LlpSSUm8BDlA4oNzAJMXWZOKUMfKTcYNFMuZ5MEBBaUBKhKvP23Hwl&#10;mSCYHOkD7Qk+JZkgUPrAtoxd/HuXF9YusvQEi8gdjI7vl7WxUVPgTeYI8Fo8vHy7ZgT3k4DlrvP+&#10;g7zC2P59Uwcn4Jzn7499/vmnP/0Mj/Kf/Lmf+uif+OP8/eW/+9e/+Nf+KgKHSAejrR7on/ny87Sp&#10;/fLnnv0zX0J4li3DPPM3f/nn/8p//XP/4Ff+3Fa3tuatA3Jt7+QQEWn+Im+GnGqre+TdxmvP98Iu&#10;kN+PvWxVK1kC9wIUaN9PZBWsIRdipfdazbEZw2aj1gNrQvEeto+Vbsv6WQvgtZw56/sCrJvZ1kai&#10;BEQyE7GemGh9dmCNVr4H3wigAlydEM32QHdGIXQi9nQLUnicuDojiUB9izOHGH5Ep0Ms3WPvrKxY&#10;ukXjgxDz6iTj7XHg3VIGvAJBhcfMPB6WJ9IuIQqeB908ieCb8r2QSTHIoWcfWMQRrQn+B92ifIRv&#10;OcTnXYjVjlIPzM9YwSL8UWZhzSwpDZFR4R/Gwc6iKh4xzjBWRk1gZTxbBA12CTPBF1w8/2V9sAgS&#10;4pEiADgMIK0DbA6Ex6jKCEFy5PCKEfjLt1av3/eQANfAgxIV+NrVpQmzoYixMI8IxE9AS1qCgK4E&#10;YgImmMalxvkLCYJ8hkWsifc/0F28uqzAgCcIEIa6hdXkFF6YL+EqxAmCE8PKFBC+W60okBhnAYhB&#10;uV32ykxb7oB1wiLMunJjpV67cPbi/Oz8PXcppPR/cLhrbnqBK3doOx0F0/MzinUnP6oj2NLHc4IP&#10;U1Tgh//qX3n8QyfHTxw/+ZEnv/jMk1OHJjM792W3jxYGBhYLvWPbh/DVrq3WP3di3xtvXVheWfXA&#10;wJ2jArjpCi0YC+ToxHh61z7RnhtbO4Z8zHzy7q25737rRXBqENpslVeAVzJ7WXNuNZJWY8ktnfM7&#10;rCzzolepk3gdz31sfi934RUIr/PNvDnXv9M27iNwx2PfOJCwc/8eTqhjBjkX3f23Tf34xu/KKPDM&#10;z/w0vQAClb3RB1k03ul0xDVkFEPqQeAJAmiIrpaisLwx/ysd4HkBI/aJUwbKC+haotGaEf5bTPhG&#10;JIhXp9qAYuiN2XK+WFjPaS+CGiLeUOV4xBtBMfCqceYo5g9Q0Fnu42g8zqbIczziXW2+dHO1WMiv&#10;NtWDQGF5q2AUZ45R5bB9CQThfYRFNtIizyEGvqJ0rOLzJWq5pQBd4qRJufHNq8bV4zQ+Fp93vv3Z&#10;WjpoaymDiHjfeXVauoVovGVP8MuN2CdkKM6RIKg2c/lcu7YQAaVdk2TOQpmClTp15rcqdbiVmAGO&#10;lI0Td1GgXmH5jAfhMR0QvnV9eWqkd5GTssw6CkjDVsSvIBTiFHBokcB2lAWA5wewgwtUFvJM4AXE&#10;PYAmvJKoLOTAPUEAxdDlxcpob5FpxIHESpECKw1y2Z4ycAUsQSBkxrmlqhIEnkTIq4aT043NqIdY&#10;SQALYuQSmlDjNM/MlcHFw5Rzvx4Xvp0tvnLu784TWwMKgAWETYTtgz3Fl4JVRqikHMFKKig14HEh&#10;BCwvvphOgDz5Yl7xX8IyJAj460Kz3tA6XZnBgr5axDb9V9hZBWUT+PoiX99NtnjEhR+bGGS/WmQK&#10;1Ku18cnbBwY20aUQxyWKCqhmfX2LQpuVe3vI3tOv3rdz+r5uGH6IfT3ZvT1ZSp5I38BbTjN1RvgS&#10;hXPhMxNDVEL/lz8pHtmtBgb++h9/geLSU8MForIIEJgAhH50QN+ffOLAvR0ar6KoaeS7bIHAw6mj&#10;k+EtNSZowr1tds2vHCHPhxbVL/3+f37pq1978Su/TzpD70JDxr3nz3u5zO7lt22BhMQGPCrgDQnp&#10;QuQ9Qt/Lh1ovTjffY4M5TjfQfQSNDOep3+Mv8viA/tIAl6o5/gKY16KhHAJFa4+z/nD+xGAegS2c&#10;GMi6oCtnMPfUcIG/fP2iaglcXUO5k4O5A/0S+Alb4Fmn55s9lNyn1NOvW9h7eZnFNEw4/jzUiB5Q&#10;aX9Cgtsf61Fpgz0q5SjbOraUEXtasj7/JcuwtycHhw+CfNN8ivGwQX7uCsh/1UZ29mh3CDjuvvFt&#10;CCYPQokfNAmLpC1ecgHGWNumdmeL0N9+65rs7JbHHFQygZoCKYC7bL8aLESH70dtB7vHfyUvWdu0&#10;14FWlrY2RaygyVEG2Z+mglYG2YmfI6Qkgw6W9CEMKfMlU7xmg2AjLWxmFO9Z661ZcIXyPwwR1iZ5&#10;4deiRuI9xrGieMR04ysd4miTjVg3A4VJMPJkZuhVzTFIyCnRff8/D4opQEHgK9PLr86snJ1dhUKB&#10;7xszq2emV15BmF558cbSH15fAv3HF9IJSjZfMsFHvnNzhb9np5ffuKW/LvzuhVus9mtnbp65tXxj&#10;boURhIvT+hXf128td9OLyEb4y/frF275onjEBa18c4ld+K8YKQ2oqAyva/3ZCM0I7tYzitXu1oxg&#10;qyf7vbJS8x7CYeWLQ8k3fp3c3yvOgXi+i/uyl2SwtsUNHitt9+ejRybJIPTSMWiIGMymPvEbuvX4&#10;WNefFDd0U9tKrORv4uuX3qX+DeHf/MbvvHTmPAJ+LX/v03u6dWVyyFDu8I5k4wDrfC/3weAIoe+t&#10;XqI2EZshq9/itHokHMzgXX9359YD5IDWbCHuLZsc94j6xr1i4/4C7WUCa2P1iQKEuBKBdVq78yOK&#10;gfRxxD6CnQfi+kSk3eDrIU7OD7tSDf6Kyj7CqHcR6ofEPgHXJ8DenQZ0lSK+3ZXW+sTAcUljTH5I&#10;B2gLCnT7ykmQvCcRHIqfDKF7fN4h8QLAewzfigV8UdiFZxw8vO9pBeK7Hpl3zS3Cj+YheRFlKHDu&#10;25RM5g6iKgNPGbjpgBdnxoGsk5ah08VmI+vE1nFnL4TuY8PLjBI5kO5/mgni1pVG3BG1keBkmjXG&#10;vvBmtUjGnG0zMsWSCihlkNivG3w+gkMLIEBouQIll0oN4Mfyl80yG3e91O9hhQeFYuhvf/PyKfNm&#10;zi81oP/jxoBZqB+uoWzm5ipMA7os4FgYtFTQjRLBE1m1zuDBvCO8CqWgSBk14sKJ0b7L8yvLpSpG&#10;wJN7h6r15uhgL/wPrEK4CQEL4+JibdxoBxG+fHD4wkLpxRur8QjCqdHeNxYbTjPyHy8vbc/rQfB/&#10;/8N/zN83X7mxfsZvR2CSXJM37tL8Iqw1Vpk2QovCW1f1mI4/1oxgi/EfhcoydCLYtqNvqxRDTq6y&#10;5liwV945N3sPl9TtfuLh2fUwi61q6zO874/92SED4xSKXft5oqTT33xncVu3nqE3lmpjEI36Ik5u&#10;s3n6rUtv/D+/iZd87dLl3VOHbndc8Twce/ojRz/61JwB0KhmTl5UurqK2X/7D/+RFbKnNs82GG/8&#10;/GtvT5446LPERt5+8WVeYwcfe/R2V9RWT8EaCqaXvvr14BI1m489+6lNntY7sQ02GwYbvDdTwH+7&#10;hc9acqFot/edXGjyw0/tfuJDY0SKm81LS7X9/eJ+ubRY3c+1BI/QIiM52Pr+wxs3P3tUV+Bb81Wc&#10;eISzi3UEng+EtXmUk968vFIbLarNKS3QGAGUN19Wq1keWQuVJv4iD3SNmDBXViUCz/25lcrpm8tP&#10;7x/iqcZDb29vluonnmx7e3Uxv73A7pwgtX7QaHzeXqhFghbx0PARNHF6NGyLd5aqxkuT+caluaPb&#10;uiFdlZJFVehJExLh3bm5kjIdSd2kkhriQcpCcXVTmiCU0KQlxHthv8zJZ46MukrJOTFtW7yuruR8&#10;TbEWfk5fBt55aELShLcggWG60AEMRFvSB/wWBeBcwjU+bhRDjJBlj5/54Om4MaGMI9KOwCwRV+dY&#10;9tDRr9l8Y7EeETG1GJmODujNElMz/frrN37imIgjT89VWcT2Y03QjTe6qwT7IUom3zVs3186rmQs&#10;mErNfX3irb9wS6eS4D8nmnnjJ2fgpArcUOxOZ5AcE1OBkGCLqrmSL81Wd/ToV1dWG1wkxWyG3Mdo&#10;UVbXf76y8JdP7dy9EV5tC/fVulUfFKzAd24tf2r3wI6eQi2TfWS4iJDJ5yb7CwS7aJYKezZyppA/&#10;OlSc6C+QBt3ZWzg61NVbzO/syR8eLCCcHO0lBdVVyI/0FPYNFBGeHOtjpJDLgih4fNdAf3f+yLZe&#10;sizQq/cUcgjLjSaNLo4Md21nv9ncF8YHaC+dHGHRx3b1V7O5D20r7u4tnFmo+soXz7/zQMIF0vdQ&#10;TBhnr2mVdPnti7M3blVKFdxWssu8ve5K2LL5i2/7jj63A8699mahq1AtlSH8IderdrF0V940k79H&#10;LH7sx3/ow7v6j27vPbVr8EsTg0/t6LtZT398r0b6+ro/vkdCI5s9Nlwc66U0cHj53SsrqyX2SLXl&#10;7YoJvdKMjf/q//BLz+3pPzDS99hon4RtfViENtJ7akf/c7v7Xn7jwjtXrrHm5rECvIPRfHlh6fo7&#10;716/eBm75NKbb89eE/S9UloF/IhwX2bb93Lm2y9Dwwe3EsGAOHZChKB3oGcze3GswML00gbtiBRr&#10;vYd8v64U6Jw3f8FEa/JWiN7/CfPDukJvgVzorkCBf/63fnFiuPdH9vbDDDPc3/PF/f3w3Q4N9CJw&#10;dYEPgFmov5C7sFT53OTIrp58I5sDk7+nr0gqmwcUz4eufH5qsIsm6S7wpAoj/cWuYp5+ZocGu7q7&#10;Cvt6CwcHfcSFggT9Sn1SPrFncKS7MNBVOD5UHO7KDxTzwJvYeCObhyMIwXcX9msjjUyOEVRi0WN0&#10;K2adrEYQivnc1ICemYvV+rHtvUeG2X+ekcmBLldJ+410a6lUyO8z3aSJKTAsldoE38sT27sRmJPP&#10;To6YkmFOENAWJVtqRyufX6yOWuieRDtHLDRYVYJAYC5kgHzp5GPq31rRBQNJoo8QD6AgnPgfTj//&#10;UCYA/48LalzXpM9Tk6Iz1gT9wNsaeGYMPuOFrTJ1OgOB/jYFiPKeGOvjVzaiF7ArgAVgusk6YXeu&#10;JGl7kSKI/EcCurlKPuICf12BBviDpcrUEK5JGlxIUMn2It3KAQ+HgCamUjwiSkHTv+kbBP1GFEAK&#10;1BoIHNz0cvnJHf33HSvwoJgCX313eayvizmlepVZ5kxQRslMiHqorFnGLL0UYToE09AFoSJXQTlw&#10;BG0E5CB1BI4cRODaZYRigZtLlaHeIqjDAgjALC0MQP/BPpE5v1gGuTNQoLk19QuNmVLFhXjk1HZ1&#10;SKIFFuGaSr35nVslX1Tu7j//ymv33KWQ1977wC7AQW/ZFPB6PH554fULN965CrCuUiotzwuHNbJD&#10;Zv6WXtJ3eMr7jpYXl9/47unK6uoIDebtXdg/NIg1wKLNvJ98+24KPPapj1Hkg5DPKYXJ/fzd6RJp&#10;SL1Q7Z5fIxzYOfLyd1/h/QFs866mAPUIROGw6NlIENJUqMI/oRA3vs1/+vr3ZpdWK+Xy5k0Br+sr&#10;FAs33rnGK5Hf2hvOX25NXtJwFWx+Em431Ym9XOX1xQllnn0XuLac3O7+kdsdfnKbbgqoeebiqqdR&#10;46VbdevbVN16+cDtGhJ6FyISH8wkJIN37UJ0V0aBP/HFFzjj1CrzaAYe6JlmBLLgCBQQqb9AIfvK&#10;zOpze7EJsuBJ6e6DMN9IU6RH2HI1ldndkyMM4AJgZ2B6PsIU9uQ1SBrABXIMxMCDkM9KSKVnKnXs&#10;j2KO5quZid4cvmA9kwWCrt3V03AUUoyHcJjdSUghaCRSYL6eDiqZwCJXYFtX9sJiGTuAqEakkimQ&#10;z9LjzlQyBTIZzGYOE23JFOzpzZsmaWmCQIdYF9IZqQQxa7Q7zcmeftft6GCBRUyOBE1ORiqxsgmw&#10;5eBZPWn2SiaXOzIoMyWTzyPg7KXzOHsyoVBjR48Ga6n0aG+BOZHX11fEFeyR+yc/EOsE+eQw9kq+&#10;p6twcqgw1JXrLRbw8dh4LZN7YqQgIZd3R66azT+1XYvMtZPw1mLli5PD8QiGC5qwC9dEKg1QT5k/&#10;4v5nMb+jt8AgO0Vgtd6ugiupEQRMNzQp5h8dllUHBpjrJFYSJx4FfL8ogCacC9cEoZLJxovQFqtu&#10;NZ2DShnMRyaXnegr7O0rpLNZFKP7AKDIw2Bk7zds8EExBUIFgaFe9RxPi4FBFQRpEQrxJmaMdzmm&#10;W9FG+PAup3smjyhgmQj8ZK5UjSsIEK4ul6n1rdYaXkEAKr+nSNNC3uXquQnOc6ir8F2AtVmZdaDN&#10;i5icLkQjx7f18HSgTSd9utDnxVslGhyyzkqx7+w3/oBn5fpn9ya7FPJgqpYrNCwGNAC17cpyeY37&#10;ZbCULSEARDTU09e1JYohfz7evHJz7uas5XEdqt3ETzXOloENzZ07vPJvt4iQAJt688U3DfvSwBSA&#10;9oc308y16+Szt2RzuCkw+PiHKeflrT9XFzcnj+xvQkRudgC5nvUCqf1bl+SL39UUOPXsp3r3jc9W&#10;G9ZPFmi3oL+hd6qNYPhDLXD+7IUtmQJcGE5Y5KaAXq+acDMF0inYihYX6u+9iKC1l8vXsANGxjTP&#10;sc3BXhqp4mb24qYA+FYSWHy5GAzdAgtClRYC93ABhJ/ciykQ7a49I+HkQhfPvLFJcqE7MwrQd2B4&#10;fFwg+XR6pibkf0DCe0PbcgNEure4FVp+oFsA/iUH8BubjWH7Y7h+QOk7JF6UNYG9B84cUgatFrdQ&#10;1oipJhpZrr41Vx7oLgi3b0j4CMDfTLTWNSi+ducMP0Ly+whI+6gPr1H9iOGnDjbeMPmpl2+tEg9Q&#10;BQHkOVZT4PslBUBpDM9PPo6Ex7WKfS1x5pQb2Qx7Ue8Anpn8ZKYqNJzD3R0A/62ri0TOWih9FgGS&#10;Z5HdRAhaOSH05jWCi4XZhQIG149x+xrhwOnGyzP97HyJjgx9Rc2JjaioweD6mnC+5tqpOFy6mbYI&#10;y420iH14LzSUfQg0Psbng0pwOgmu30hzKqmxFYB/GUg/IP8U5E7cm2U1Pq7z/I0rCLyYIvifpXrs&#10;iGreXCVeKsZxFCoIVuuXF8pUEEg3U0n1AmhixDnJogaNMEtW1OCLvJTAKy+g0lHhgEj0VUEABR6Z&#10;kzdmKx/wCgIvmqRwIAheRtlFV0rDoMbQWUOxBuhpO14jWUFgpQRZrxHwWoDP7B0EnuoAELpZADuH&#10;6CNGm28ogD+HsIK+IBJ6Mz+8f8Ch6cDXKWrnSbQhCCuAB+8GCL8Lu8DWH5r3/oCW06gHrSeVHRi1&#10;NDf3njbY/mNSAxgc8VjvgHBz9h4MD/itVoRP9ueODOhrQG6w2fl4BISHLwL88ecPD/H98oGhXzgy&#10;/Nd+6oc3c0RYogHaPZRHANHthQPCgTNioPEWOHkzW4zWccORsPYaHBnZASyVO/fT2/x+HEiPGbc8&#10;vwRy0A1KvS+HhtjRlvYyui/wMdAKku/44d3Hnzw4eWxibI8iRlv+3MslvTEigaOzS5Tch45OrQeu&#10;r63I3bR62sJuIGA8TMCfW72S4O4J3DsQenL/jtuHZ8Zx+zGAf9RA+2uQ8GwtjBhaLeD/9asIvMYK&#10;th3h8CM4G2Eth+sLEu+gM0PdG9YswPVjKH68X2HyfR0Hu0mwUoJuPd+kCZi1aKng+raag/wVA/BP&#10;zG2QgHYKAG/NTWIkPELVqIgNz2TmrK8f/aqNvcBTU2vWiQYJ5SVR+kLLO4DfIJT+Q+3DK6vbAfYs&#10;gheOmj4oGhDcWgxK+hPMdAvIf1fAH3HRA0dszb4ae0hjimgvYBmaBtJqVRBQSqB2iW6y2+Ekqg/C&#10;1Pl2AJOmgyZ5vCnbl09g2FH029aERDOv440xp74pa3xs20wRHrcpYXKks3dhuO+f9wWLeA9aAuXD&#10;wuJL36yWYOZqqSGPHIsJd5y/bUJD4xhcWkS3ooxMS2RCArHAfwEMMsKa2HyJLTQWqhiAWsR3Q0Eb&#10;r6d8v76XeOXxqduWFG7m8Hkr9BrREAFY/uLNr/mVv4+/P58blxP4x8hVve8K3EiYAhwXTQH86Bx/&#10;d++fdFqELakUWfy1G2mfQ+oCKCWw2VYhw/pv9HM9QMLbWo+JttIju53Tp46pCHAzqPWkSpg7dFEC&#10;M+gerbYwBGDwJHGRDSGo9zYnvBSjvexenl+kbkJ7OfXowVMnGd/SNsFO/qt//Ldo2iu2pR99zgsr&#10;emjOtGf0xIeP88Um6B24LwWKG+vVqgFrvxvayYXufqfcrgURJ3PbmPjO//SXngvY+IiXJsa9Mz6Q&#10;V2dzp8ohLisofkbpakfUQ3bCf2PQe8yNL0h8hH53PhytBo18kjk/nxHxfsTMQ9TT4fphdxG7foud&#10;PoGWdz6fFqTfGXLamfC7xcOfonBALEBRJQLK2EGFigMvro6q8qyG8Da+VmudCBLvcHd8LTeGKB2M&#10;Sx8RyK24dcJSx8Z7oWBcmx3g+jHGPoLrj+XVDNAh/RhPCHhxAOmDeRSD823jrZJyg+t7TbjXVbqg&#10;/Uamj0oJiqZJdxa1KXdMYvuBJUr/SO34V8laAJ8uVqN1E9/kvIliyBZFFEPSxw8kLhyIVZIQLXLS&#10;odY6VBDkA6FQzCxk1fWqIOgT4Or+fx6gBAHpfF78BNDICyBcwwRQ+IjWRE3Sdrza4XnGw0GgbxAW&#10;A/bjtTIRNhMqzVINNGz+VRL+WIpgBQDomjAPU6FhBUjtQO5BrIaQrwu84L97c2V9XsATBCN93eTR&#10;sEIuLteVICBTsFJfKFdZdLMEgiMNXGDDLoWEoMkK3zm0vjm4wFYNtS1jBZjhXK4xd3POcNohO+Ce&#10;Ollt4sl08NtMPPmuFybv3Uq5pAS5GbaOaDPzvcFetpQmF+xgz96ug0cTCQLRpEACc325kkwQkDto&#10;kcA0U7BMfu0b3yuvLMZ0xWsExwwO7Bvv3bsvEAqV6m0JAohiSBAQvrs2A8sQKzM/mwc8sj4rywoc&#10;7Me37h8aGNi+c/ZW5drlYBXddRo3uUK8l8FtfWA+RnaM1euZ829Mb15VTxB0Tx0ZHN1OAri2Y8/k&#10;ocnHn3rs0Cc/+ZnPPZdPp8mPoAx2wND2IQwCHBVkujnfScOtUw4n4BRtG06SCxESoPXAnQEQtwEK&#10;pB957DBeA5v+yAvPtMhzPPYu0h5R6Dufj3PmMPKtd6HT6ZmBPCdQ2bfIc9oSBITlLUFAaFcJAift&#10;aapngRIE5AVaAoFuY/hZqb01Vxrs7YIqB8YhPFTWZI94vYGm3hlyiCF7yN0j3jFlTSJib0w1is87&#10;Zw4bf3mmxDOJNH8gz4HdVVQ5rbxAlCBoyxQ4Zw4QvRB7t8SEYuAkCAjCO2lPPUWCQJF2MedLN88U&#10;eMi9pSQr2+M0puKXboS+m2lTMmWZAhM8Gm9O+/mFCsA98vS8BQjCi+PIEwTGcRRyFlEQXkpapiBE&#10;49cT/qNSoPEJeY2pkZ4llIxoiFwBHixB8ORFxnIWyp5YOiBCqgmghp/u+RSBz3R0nDiE6XL9ylJ5&#10;fLCbU8ADhBEC+8DgRnKg38iMCJLC68mFajNNYkJwNNsvRgACM8lrqNbUJSeyZ/Em6Z2FY3Juvnxs&#10;+P5TDD0opgA9CD461gPSstQUL/dwPsNZ3624nKptj/Zh62kEomksNaYGvCjVgIRKEKb6cgRk6GhM&#10;2P/KcgWrnEYDzJoL3Eir1dpTu3oP99GrS+0psZFZCtIH262nu9iTrgNA4/SznaSwvacIsQwNImkH&#10;8uiAVuZ8d6dqg4UsmhzYOfyN3/36+wwX4AG7lWBQWoRFW8IK8G6g7w5HgfsYPXYtga039Bje5Hq2&#10;9k2+jdashnm0bWe/IRLaTAH2hSlQr2c3g2XzbWIKDA4PPvXhRzlfsv17CzC3cFWAGBjMCjAIUIDs&#10;AAKWwRf29vkiovqY4W/dmNs3vpeIztj4vj0T+w8eGEf48CMHaTQwunfP1IHxTzx68JGjk6f2bScl&#10;xLOMaKqTw5OQIp3EY05dXKEzGh3+v/79796DKeCHgHWFQbA4X+OoN/963urM+178u/np9b24KXD8&#10;sROfPbILbBqRW7Xf7VH3WzJlzz069ZFPP/vnf+x5INa8CWjQhR3AF5ugb0Cw9Q1tgnvAGwbM4Dq3&#10;f99hxSfeevElBwo0Ul13NlhvAxQg4lrq6c0T8PjEyQPWatao7L2fLFT23uLWOO1DP1l1toVvX8T1&#10;8Qj9frRO3lrcRu13Q69bHylY112x6xvNvnPahz68ie63jeZiufrEKFAxvQB4N7AOwBTeDSjmfPXt&#10;QqM1YjhZXpPOYB8Efg5Dq2HyL82XKK0Sjo+mbjmgV3pf8hMKtwW9oqsLDhgjzKdjsECHZNPExpmK&#10;bXkpKXZ9tQkwmn3Y8H13phIsL4+O9vCTMALsoNTgTgnaAu9y/YNuJujQRAvrIDAJlFx6w7ksCugi&#10;RBNuYQQAgxqRbvISXVsGnPBf7LEuWCchhDADPl0VnQJ+gkpjNP0Iaks31KZEKLlyPF1hllwlpotZ&#10;qin0iErk700BmWU+S1LJgAX4D+5kYpGcWyiN9nVjGQS3Uy5lA0Va4LMIhabmQ0uRt4nb6QYTo0LF&#10;CbuGhhiU1yPaQQAlj2//4MIGv/Lu4uRQN49swBEwTFHVys0gVmk58bp5/BR6VwzsLCpuuYYk1JtA&#10;CwGs8i7n+j49W8L+si4OVM1KmK/Uby1XPj81gvXnBloQsuqHAXQFBuI1hQNeJtDMqPURKslSC7Zb&#10;g/Ih6g6gK8Zmv/nO5fdSUsjTFp+YBAGwQZIFQmsvqWVO/LEc79YCA1s1BdgDL+ld+7cxq0Dq3E3X&#10;FT80uP/IIeLJ9+tFxXYIM4zuGpq9Md032Dc8tt2jAoTHs7meLREYYAr0Dg4eOvXImgoCkINPj3Zf&#10;XFJgIK4gWK7WqNSCJpbiYIzK1/PDTx6jacH+4q49xw6NHzyw/+OPHf3kyQNPHZuc6d/22SePfPyR&#10;A2xcZQJeL5ASBYqXEvD0jwXM9vdiCiTP8oMpuykwfuLY4/vHBoo5PDCxwdsrSkJWHjMCJtSTTz32&#10;5c8/359Pk3w58+YFXcxmE3iooM0m2DpWwBoRbfBJNiTcTBeijRIEur2275Ad/LnPPXd81zCPdR4m&#10;GI4cJq1PsHt4p+AB07lHPWAY6dWi791c/vguUO++SPVm+KYIqtSvwROQJfDOG4XXv8wFBKNC4YLh&#10;2UUcmIcSghreUCSmEQHBXFAEdLV6cqQbTXgnszvvoIbAU4sXJ+apgfObanvPSLWpygU6qNUk2DrW&#10;8sfWwWBVUQMt3AxldXGxfHhAFrMqCBSlz7Bl8gvErtkXBgHU96G7m0bIKWg1FAuaIKTTzAkj2PJT&#10;ffmwX7OTIIJ7dlefq4QCbFbaWlWFtA39gTSSXESy1XIKpqSppBG0Nd34LYME3QhvoLmUNMognlAS&#10;rB2RdAsdktLj3Sr5s+mK5sSmixge8+aTg5MpJW26XO3n9/RLJVObeXOVSEl46zvOpgtSqalmwaQ8&#10;vBmeqpaiWZJK2TTXCfaBe5uKmlRqH6O7CBUA5nZuywNmTIE94hpgm/iWLpzsz7KISDOL2Avr4H+y&#10;iGtpX7e68REbx4cBNiffuFvguZsrFapSP8AVBMtDPTL9YOcgYYZ9GnMvK0FAr2FPEIAGEKiyzn95&#10;SCgv4AmCUoMEAcKrM6vcdesTBIfH+pUXKMu8cAHoKdEbLDWP+ScLBzxBUE3nqbExIw5Lza05CUNd&#10;+ZemS5iXg8NDb7306j2XFN73ZgTbd/Zvs3w5HtLmo/oeTAYlvufAXuxQCHoJKRO4vn5lcatQvju/&#10;1VAJOoGJo+NUD0IqwF72HTlIPGBLdgC74LGe7RtIJghq6QxwaLVqTXEBlNZUEFBk+M1rq+eWKgjx&#10;IuiqCDwuVFOLzaz3k/3ejRWKoUUOb1kAbz2gLq7ge72CwLDHzhuPBfnV3/oKymw1QfBgvvjXa+Wm&#10;wNChI7t2bKc0Djy2I+FjSHwMkhddfKVx5PDkwN59n/zhZxCKgwSTLrLNpE0AnwEwxi0efjBM1/wK&#10;OwDoJWWEVL1iTZIguHOG5TaMAoY33Kv75ekvf8Ejz+p1C5O85wWsj23IFBg4n9QyTwwPhodAfaKx&#10;LIbjlbKCeLxOLPQtL8Vj4AgROJ9WagEAb4FuYVIiaDpdaOt0tqWmOhDXJyDxbekAi73jzzgSPhnx&#10;9th7WxC+1KQUgpD7S7dWBou5ZiYbdIsh8a6AWVwtkLwg8bzy5I95OiAG56Mb/eHYZsgCGCb/W9eW&#10;QqTd+/DGqQq7d0I6Y6nGw3OprrSCI/mJiit5EScIEAwtr07EphKx9wuLFR7FPdTdxAD+QPhvqQqj&#10;95eQrCBwwn+rbuCgLq3UFHtvUh1Qo7wTIS4O/8NrSye294aIfZ5ZUjLag0M3q2oGqKRJqe4wveB2&#10;Wn5Z/meGJwM4NvmfPBlWG2SxEwmCEgmCyviAmhRbykAKuEu5VsgDw1TlAqEXX7QdJZUgqBNCwBHF&#10;saFomtcNRRy8s/COz5IgGLr/psDWnM4t3slbWD2fkfWNiYfZJaE3t7cnA6s8I/t6Mgd7MphaWMcH&#10;DczPX5UARAI210Gil305hB+fHKJSFpA/LFQugPYHaos9yK8IKVObq5V7xFqv6oCezE8fGEoS13sp&#10;wRPbuygcwPpmd6og6M8hs7KEvuwXJgbZ/hNHxznCe+5SuLlmBJuaw/0Htx85tdvtgHv78D4GuZYr&#10;DpbKmdmZBv+9v3aAawWijb3MTtdL5Sxfog5btQN8O5iGyQoCsP2igh/IUkpApUBcQXAHgZ8fGsj9&#10;/OFBWOIfsx/CkqbCgWFVDSRZ4tnyqbiUIFoES7wjED/YHyKsa4jrA/48wRvv+KwY8fSZU1N/6kvP&#10;/2//+G//+j/7uzHSEJjh6J6xR54+NbZv5+ZnLCJJvNMvnFZ56x893Z/6+An+ch6F0ne4vh2I4e0T&#10;JLWhBUCEY08SyNuOA9wdoQG1jILGhAwV3o0g8UKtG4I1Sc+QxMnbVuTUEg0VXh8guqHHBZJXF0PL&#10;jcc4fFslbC1C4wsPv+Zji6SJUeiDgiGezUgGmqd4UzEsP/5tjPm3EV49MhJ0IAEJHwQGkxuJ8bmJ&#10;DYqbOfqvY2/X8PZD4ohpYocplD4fXG/F2m3LDlv2vxu0Z2s2c5AuJHH7ous3be0HvmtrJytYhion&#10;rbusWi7xX77lJsEA/lqjWo3QWQrT31vdXl2p4XCqC25FKYawGovYAtukjW1Jm8UW8U3NVNP8xW4g&#10;HaBxgy8gXCuHEf0K+2C15kKsiW9HupmeaHJlpWYj2CX6sinsMAkm36g0Zo3l8L5/HhRTAMsI688r&#10;CGJhuSrjlJFkmUBcQSBIf63RVlNQFXfQ+goCLjMMVYxlrwVIXPa3zcQfHSjeea4/trMfC83rCO6Z&#10;1/3uzQjuSO9KOsCNgG7Du6HMp174xHu5RHhV830/jICkVmz//u7IKwj8wcHn8bG+zUwCZ3DNask6&#10;qLiAQtHa8DzSAyZ+PG1mFz/o68CiYeT2QsI7fr4N/Q6WPoFgDzzzUT9ZfgWrPz2dKUCg8dILP/Is&#10;szG2d8dWDIKNSwPAnLIpL3YFKHBXXqbbtR449/YFtvDo0Unh/OncaEcnuvu4IW/EhO8ofcHdrZhQ&#10;6HEVHJoN1K1wbgxWx4xQDx76+rTR3QvlLrS5gfMdZK5uOrYaPXXizraCuwuangvrgORXp59coMdP&#10;mFwasTZCwQhztHxcTBhx6aMJtZEsgkbZcezUQO6x1dCnxaVvUHan2Y8h8W18+9b4LcD10YptOr2/&#10;t3BTpaVg+epsZF2LWLQj3wwgeYf0x42FEih9ttOmf9S9N9aE7Ti6vtWCLuoFQEGBtOVAotbA3hTA&#10;qiilAH/x3PDf5NEh9MqLC66dFYePgQQywZ09vvI2++T1uduJu0jqZ73/iUsZHFHbOJ4qq8U+qm8H&#10;X5F1DvVKZh1zOxGsOr3Hdhc7mRL0X424t9mb2acfCp0jl7hX7vHe7vT+7vR4V3pMlWf3//OgwAa/&#10;dnV5qLdLFQSrwlYQHSJirwqCBgYRCQJFjRIJAlFzKEFABQF5ARAGEiA1VXHBSFd+dx9djQuwZsLN&#10;VMhmSQ6N9XdDGoPJhlULGJhagNCNVE1I1YZ4rp7lVyYIiWZtSRVwjiPP1ro0dCx9e6kBVqi7kL/e&#10;yL/z2ukNcwTOJ3Nntj5WyJEo2jpcACNg1/5hwgDeiBaClB/52T/9sY89efXCOzzgtpQguP/X1Pu8&#10;xQ0SBFwAFRF6c768w6yfyo1Jh5rN/cN9K01BwzC0/VSSG37xxjJEqhCoWToABtM4U6BgoycIXOBy&#10;IsZ44drs9QsXH4IEwegGCQKjXSJlAETcEwTcnu9CniOBWxhBsdOwqN4c3r+/b+9+ogWApbk+ewf6&#10;FB4AcjXYB0fy7a4XYQY3MgaS5EIwJZBjunM6bB1QIDgA+6aG2PVf/K9+Di8NhxKEtuh0UvIWAgK/&#10;1gyQ+IgERp1try3BPx1i4FF83iL2uioizhxoeTJKEKwIf06LW/GiVhVyb+UFLNAtzFrJMgWpNI8a&#10;JQj6u9vC8hafD1Q5zkLjXD2BsiYK1HuqIm7IG7XBVTrAEgQvT6+S2eQ/UslA8pYOMJUCJL49QWBo&#10;+URewOD6Ho1XyNqyAM6HE1EMhR67UQVByBQkagpU1ACwrtxw/Dz79Wi8QGDCxmuWJHg03mLvhNkR&#10;tnfnNdIUtDAssqlw7FcQ7Fz4CG+NAMW3HI3yAgbO136tKMBR+rS4CwkCH7Gz4wq4bgGgZkrG+wX9&#10;wJkNSDWUzAoP4dpGKmVaFQSoVBOSoFU4oDyIZQpQacULB3TlRBUEYeTCKhUEKWHmbNqVILD2x6hi&#10;FQQfXNggFQRP7+ilcGDVKgiGcmlHSXgFwbF+WZrOfImBSSTN6wVCKUE34J30cF7AjbDI4C1WZaAK&#10;AhAcH9/RAzzEMR1cEIBCAW5gbPLyILwsoZkiOIxA4hm+Gl9E3BhTl4RNGGmmnF6GB4cSFj3ZhVzx&#10;W1/5xoZ1BJspKeTqHxzumpte4FwPbRcbzPxMG1OKBdbaIjdrjIBf+Is/+/f/wk984pEDXK6HejNX&#10;zl18+Y3zH3hT4LOfevLzTx39oV09T2zr4uz4ieNOXnMqqcv6/J6eJ7d3D/QUv7C3l5UHewpQyrOy&#10;I+F1eUSn8uZq5fFt3XCjksgkYsxSHnP4GRjpIISAfFspgRYxz8Ypm6Ke8INtCow/cvzpAzuhpGWS&#10;BYnXA1Twb6HempRXyPfirgS/yW0ibHzBK33U6Zv7VIsEm8/oiU8IrTd37Mjkx37o2Z1dmZfPnMcg&#10;iG2CDQ2CDTGDkAsN79jOoxmsADfH/qNH71zksg4o0AoEuonwhR99DqOQN0FApAe4fgTFdyS8MfEJ&#10;iE6fmBtLpwg72Stc+PkYrk+jnQhtjiBeVGGWhT8Xp72BzOkr1IaEN9xZPFKuNd5Zqhwa7m5B4oHr&#10;A+CP4fq8f4yC0BH4GKxUSLkQRqSSjbhuLZS+VRD0FlVBAFwfSDzmhVcQCJNv4Hw04ZnrKP1okTQx&#10;slcJVb2ugm68k9NpnLS4guAxy04G3VxJoPC+Tqy26fbmImh5YXLj4vAg4OytCC2vcnGBwOTskRcn&#10;YNxVyMUjBhRTtiKuCXeUPpSI4HsE1wcr4BXgDvBasd0Z0ovaDOHDopHvXFsaH+6NVtaLXJoA8mim&#10;gyaxSgGgBttPGi8xdjuxAIJHSlVhOj3rcDSrIDgP22BfV7Jw3VhrVXtppQRCS0gTs2kCoa0LzkgY&#10;VRCAIOHewW7Ay5VvDOhh4QPNNuiegSKxSSqrROJKi6IEUlg1kT+zPJQVXdpWwtbgoorlSAiMMVEw&#10;mTXDryLfhKxbkl3HlxKCTkaMk9ksZ2RbnyPwMPuGSILYDborXCCpiacD9h3YRjqABOc/+JU/R+h1&#10;8uBEq19qCGC/z175g7R5PztxYH/9qUwq66c+rBzF/JOncsMjY32lKhNJ0Ogy0+qc39sRFv1Rjd/H&#10;88MD33lpYLOR4KQ0TsITUdbEFDcSrGutjyCEJrmE3BNUOWzqT3/xuX/5j/7msac//Ge+9Dzabpg1&#10;kB2wUUjAyYXMDrhtdm8zM+B2AMxCMQlMCEoTaY8628bkM632tQTDC23cNTFRTFsX2nVQA6UDFCdv&#10;D8IniX1iOh3LHYRAfRTDN6R91FHXuXqsE27g84l77Cb3awcSkxvS03UNiU0Iucd5AWcWaufM8R67&#10;ztAaGvJGSYTk5Ljl10oHOLOh5VNc7XgCkZ28la8H4ZMgMI0YLMzRYFqnL0dbP6HBHB/WmzlA9D4K&#10;yyO0oGO2NceQxTH/KCwvyz6QxsbR+P7cmGUQDARmv5J3p3RAnCBwBVAp7MUQZvyXvRyyNV1JjbhK&#10;DkezBAGdEj134OtYhiJ7bCCPDPot4rHN4Vew33H7FYMIrgl4NVxNg8plsaFxWvb1Zql0ZWSEkrn3&#10;4fOgJAh+650FQvqAI84u1VTaB5P8CvGrFHbWOytQc4RY7iLtO43rGyNdIdwolksc79pqTWwwy3WQ&#10;GiG6C9ibEN9S7c25UqFYBJ6KzYV5ToAICxEDNM4CmGDBf8LLpAzoNxqNSJivapGPwFRTEq7Yw8vA&#10;zs+/erqyuLihd7iZHMEmmhFAHNQ1dWzH4IiyHRgBP/lTX9799CdGRoZMSRqMxio1X3/zwvmHIEEA&#10;XXxm136QHz4DnJT1pzKcQZscP7nJU6kzWKPTlZ3KmmDSXkGAY2E4HaN8KYn7XQIxcKeFMQHrHKen&#10;2tP/jd/+KqxEtyMs+qMaVzfk9/z1xNPQwcM7qSAgqr9MBQHV27rjuN6cPMcEA2RZODdw2jfkrhlJ&#10;e0Riozhz42YZ7heVIDrYG18nP7rj008eBVp4frlBqmVd1iBie21/6rWRC42P37ULUTujQOsZaqRD&#10;+alDk6MT4zG7fpIuvkXjE8feLQtgaPleReMdLR9lE5Qg8H5pFosm2hQY7K3oyYPw+B0mAI0nqFD3&#10;vEAI1HuCQK4kxPVCjcWk+k74Ly59TxBExD4CyWcCWj5o0s5yj0rWwk3pACoIhop5PFcn/BeNj0Px&#10;LSqOGkLCW6LHIfEmaOPOmQOhEAlWkPCMuMD1IHD+2ki7BeGtKMAWxaFvi9i3RcXx4OutvICdGTQB&#10;9Y/lLU0sCP8uxVBxgkAjliAgU4BuHnu3BAEq9Vu1Fz80Pp9QAe71Al6x2VIpJAiaf3hj2RIElkQw&#10;3ZQgEEo/ZApcpQIBBwUhGiFDIdZaufWtCgJLGRAhYwv4+myKv/QpPjrcTVUCZ8Frm3n+YBvx8WZX&#10;CIwAaODji/A6fIRFvK0woBnhicTJJdrNMboAY8HhD3Ax4Xdv0qS4j+pJoiEUjFM9CYwWLMYe+lhn&#10;048NCENBMNdNSIVwiwrRewgXwUYkMFkYtmERYV5bp1SrP7OjO+QFBnNckcz2yYEck85b32P+niDg&#10;fHjAOZkXgLGOTIGvExIEzrjSmyWq/OGJHd/41kv3XFJocAHRD2/ILtDT33Xg+C6MAK4kaF+/+Ce/&#10;/N/+iU+f2D2ivEZC7RDx7steOX+R0OsHPkHwoeNTHzkxBc5fp8lOik7lulyPMwslsz/tZ1BgHJHn&#10;mBV/Y6UMaQQyxWDycmCDcRIYhb6btBdvjRS5JnlipW5euLhz+3Dv0ND+seGNhJFe6BlsUaO799Du&#10;7Xdc+Q7budOiRnffod3b2HK8cVol3S+fAV6Bp6d2UoPDkxRwFsivFotOlCkA0UOjWCPPCfNGU9BW&#10;wNlKrokqY5QbU01ggyHEenm5cmioW4iBfft/8cefh3CX3FYra5BqGu3V2k8budDQIDyDWwEKtEwB&#10;Bwr8yl/5+RADJ0Hg5DlE80PI3dLYHnIP5DmBlyYkCBQe90UWJydBQOw9ozdoaJxGgiBi+PF+ac7e&#10;w2aBWy6plZqNwF1jYXlLEJSZk5ZKKb3wAsWQx/wVe7fdWZ0bAhZTHKhP5ix29eR4kQTSnkzq4nxp&#10;W0+hNx+rZAkCV6mm1ZyzFRMh1GYr9C3GAo94S1ith0psseiEkLvHtxORdnEERXXX7aFvC8vLpolC&#10;9xgl4nLwILwZTAgaEZ+sbBEUeJsEAX3pSBAQlrcRo5olGp+ZrQic7yrdKJmSUbl4UMD6IYXYeyxY&#10;fN5TBt+5tjg+4gkCG4lzFo5Ls3JQE2RL+X6jdAD16qYJALUm1QTKWUA+SO5fHmxDvZfemOWRXsDI&#10;IAvASadAADCTu23yNhMoNEoGIv+zfibyNk8v1Lgw8HvNfU3PlG3L9IKqNM69PxRD6UpFcew/8s8/&#10;fPHalw6MoMZri/VHeO6m8D/qWAbd6ebVSurRfpFFvLnc4LFOyh+rijA+nBhXy+rUQKwMg5qfSOCk&#10;iaYwI6EpwgrKQv7w+uIXJoa4ChkkDuOuDFYCl923Z6u8LSTM1cg0c/N8d6HBix/hO/N1BLa2Zh1G&#10;pElRd++/vzD3obG+n/1Lf1uDrySY/G1C8Tz2Tg7xqLpDyRzrjGwvXnjjMp3fxo/sgWXo0lvqYc9n&#10;+67B7TsHEYgE/NO/8eelyVwtqGSClERtU/LNJTVR/Xf/7+/969/4bRHM3Xt3lj/ya+EuChw+OYYr&#10;CVKSU8kMtM6OnUp+zIlLnkqfN9Ae8cphuriWcun4ovJTyQMUPiL8knAJpYS+1vXW5NrLEnvg6ckI&#10;MC5uYIJ+PFC4qIjsSbCLSgrYSSFx84eoNKiRf/rK9V86uSO+upKnMtZWZ9BVslNJdP2Npbqw3zl5&#10;D8mrGusElXwE6BMCXVxxPnjcJDXhggdNSZSSFVyT+DqPhVhbn7fklY+2v3l+9qkd/fRXRROMLQ7u&#10;jcUaO+VN9pbdjNyV7IIPeqIkd6V0M22Tgt96aCIlEfp0V377xtLnxwfRhOl6ip5jKDlTef0rv4+N&#10;9W9+43f47/VL716/dGXN1fDoJ55i5Hu/9xV++Ngzn7pz7wZFR8Z6o9uhZQd89MnDM5VZtvP//Yu/&#10;u/5U6uzE11J0KrmEnhjQTP7TV2/80iNjG55KriXmgVlafyo1OTyO/LnU/oCKR4DIMSe0zW07lTZv&#10;mqXocbTmVMYX/IanMr68/VRyeTPip9KfmTxFeaVJpe5sfCoBfvLw5AzG56slRKcy3h26/ZNXrv/i&#10;iVE/lfhR8QTGD1hfmUX+yPJ11lxU4cq3W8BvNKbr29bB68nRnvV3JRcVtXlg8olt+EWlU8k9aNPV&#10;elRudCr9+cBd+Rce3Zl81KOSrupc2oVwKm26XCWmboNTGb19FAywe5BgBi+d5Kn0W97vwfhGi0dc&#10;SJ7Kb8zUaEzFCPjBHcUsvSQQeCESB/qdy/M/un+Iu3LNrfEe//tgJQgI2J5dohBACYJLK6LIJiri&#10;CQLsI5qB4lsgECvDIvYsABaxUN/OBmPRM+OHCesQXSFB8MZMCVobKKDhd7QEgUzFKLwch45DdYAF&#10;nDH0WukAKyXw8HJY5+wyqQdVeXpU+fqld+BeXV8ssJmGxbdrRrD/EBkBpTN/4S/97O6PfjyhgBc1&#10;xNoqZ8GLwXIWzdNvnidBgHmkDrO3abrzAz/eWxiZmACRjvsiNpi4VSttZAlBe8/WDK3ftYhgH61a&#10;6TDLU9wYYxS5ZZ1WoNt7ttaaL9GNgi6uKdiKDBIfdY+NEgQpoo4hZdBMk43icmq1kbVg+BVG2Evo&#10;FespLe8VCy/N0q6hXrq7Rtw1UtI57d9arEqIQ+4GzMZ7wKEMfD5UP8d89UTja2Jr14gpCZyYzZL/&#10;Ak5lnW1jqhxKkKUS0WgU4KBicvgg0MVVwdUGfWxdOO/NW72frAkvx1FlGoKYb3S5DAknfpuR23vo&#10;u9zgCUiI2Tjt1e4tUNZkMoGyhra/1YB/DrzxWZkLVxYrBMPVTzbRofXpE7SMmkzv2nfmuy/BI2TF&#10;AvBghvBATC5EJSFQATUktFfF7T7trQdapsBqQ3zDP/yZZ6cOTZGw8MayxORdiJHwMUje28iuRct7&#10;H97AZiMPmIC5x96d51+CGssGUv1QQeBU9gasM5p9Yx8yJL9TDO0Y6FEFebkBDtrj84ANufaYecID&#10;TtQPP51HvOPQNyMOm/dAdwDJk8kyhhyO/MzsKj0I6LcibLxz5tSU6mpR5XjE28hbebRyZlkUIPGG&#10;/Bc43wSWOqk+ewHSSFXIt68vP0Kk3bDxTuNDYiJSsh5SBgEkL+J9ZQqsE7Gz64ewPPGVCLcv9lhL&#10;EGAeKUHQU3Dd1lcQEEyKMgWRkpa88HwECQXezR5yR+DtzoFz77iAnfHUDhUee8QeIZBptlg1RTOF&#10;ZUBYnouBDwa6ytGN8dBHAgmpcJc6TSzlwBcrdSUIRnqsyiZKEKzKso8TBLEmcabABdeEaARb1mni&#10;AsimCEMyA9ynnDsAiR/wBMEnd/UScMMOICqA+cNFMgH4olv0n6cGPZaLi4MAdimQwytBYLWhjvoO&#10;QlFEjzzvfKQ7DeCz9vyuXm4kugo50aMnCOKYv4eXlQXwOLMFnCklCCMkCBI1BazD6wS4ByrdEuy8&#10;6/ie7f/x69+755LCNXABblzsgHwhByDxN/6Xvw4lKi/7J6IyB494k7PAzcVst+RFHm0FiSdBYBUE&#10;sgN6SYV+ML/yEo5PHj08Od5t3K5wrPbR3s044XudQD5wwkvoxb3OLjbSh4yFdKGG9yDOUQHgQcIX&#10;VR4CSgtIPLfu1EARtLyxxFteQAkCQ8IzQuJJkPgUO6KawIqgmsB5XKDe1x9qsUqcC+kGlT0K5DKn&#10;Z1ZFXO+c9igZM9iLotVUytKXhToFYfKDbgm4vkHxU1BmGVzfqOyd0747O1Ousehgfz5G6Rs5d4qL&#10;05hZjVQ/p9QpOTXDvdcj/LlhvFWRWyenxjKeyELLe8TbspseVQ6w8wgSL2x8NmMgeeWVCXTrySjT&#10;wQLODokHmk5P+hCCpqsK7w+9AHCsXCDse4kEwbBKpA12Hkfjtd9Kz8Av/sQLnC+yXRgEsTVA+QD/&#10;pTcxPIOQC3X3b7tzb4UEUKANafX5zz1OGuWjn37mwM4R3sKBwZ7kBSD5uILAGewtCG9Khjkh6a4E&#10;QTuS3yP2PLUdnC8hCxWxGIiZY3VqAAcfw/WNyj6m2feUgRIEvOaXKgeVIJBKoFVbDPaGLY8Y7ANN&#10;/cVl+PuiaLyVF15YYUTvqiB4xNtsuNemVweKakcUw/VbvdzU1E3cPgRZV8XZ2kRQEL4ZUPqkz2Ns&#10;fAyJD6F+S9V/2yPthtIXNl5CpJuD5OOmbglsv2lieQHvMxcLiYZzZxcqShAU80oQmJImWAVBxej9&#10;7R2JICVJGVg6I1bgYsmwX/b6tyC8I4eCs/cH7y4O9fcYPqyqRThUi3KoDEJUEwmp3ImasETVqLTY&#10;DHR2x2UcSEiD/ynCIiwhDpx0RwCodXddUsrAEgTmW9ZwKUOmwEZcJVcgBjMZ8kkJAtOEfIq5xJYp&#10;qMo3fp8SBA9KVOAb15aOb5MTTDwAO8CsIRlB6iZQT/GEwh4UETpNQrmvrNbF8m1eBmOCmWwuMOK2&#10;G+tzE15dqR4Z7hamA5NN+U5l4MDWYpJzHfAelYGGyWb3fGvEoBxJm9HXwXbDzWLLqPTGXGlXT/7g&#10;rm3/+7/73XsuKeSHoAEoKXS4gDcshpVl58c/SeA3VskNW7dwCeUF3UpBf3waupHCCQ8j6dEjk08d&#10;myKtIOH41NSBCV6cEg5NHDs89eHjU9v37fXWO/EigAjgpz7xyNSjRyZGJyYQ6MPrI1o0Hgm+zlFb&#10;56QtYuREYuUjk9WR0c9+6Ei8QW8NHBRAE1fJR1zJw5MfOi5fMKh9KKx8gJHDE6zz2LGp7Shgu6sO&#10;j7HxY4cnYX3mXETk8DlRwVfF1i4C+XIDAecm5o3XCIWmjLBOj9bhoU/mWxTlzhKfz5ydL030FbwE&#10;mceKXycAd3g3cLvyog108RnZDVxaUI36lcMjLBbEYJ81BnsUCOz0jGQgrv/Yzl5pa0oGbZ3l3lRC&#10;oEYfzlEjrpduvBt4BjEiD6whnmyV8KEbmphTiMDI9GqVZ9+kMWKhia7PSMBGKdcV+BXYKmanN7p1&#10;Z2JH4E4BDOh08TETe8xpD3H90aEuzKMWS3yCLh6mGtQTlX1OEHGRtGdlQmnECORtkVHZGzn8BEW/&#10;2QwvGI4XdjmywB8a7XEq+1ilmEsfgdPdtW8/FZtxeMDJhSgfoMXlyI4dd+1ClGAUaDMFalllNf6L&#10;n/lxb2lmxPVO+C9KGXH4VxsRvb8x50fs+iwKxPXRBMa9AFiH+XfGIQlWEaB5MxS9T0U8S85gH0j1&#10;bQJVLK05qVH76lz6xtif5uQyOVyETlwf09R7dzT8GS5L3j2B3F5CnkWMsMhKPWULKlmzXD4x0j3Z&#10;l/cRPylQ3OvAo7rrVkk2I1abjYai0DcO/6RAEB5+fhRwlV6fXv7MvoGgG74W7PqmgOvmmoiBP9Jf&#10;fPsUnaYzmM5ogvHhKkk3RnD/sqLfR7fVap2OMCeHCtLNisMjJZVH8MkR878ryXSlNW/SpN58pF9c&#10;Q44GcyGAwCJ00Vtzq18aHxA+rAUCo9ocuH5GECJzO7mdHBbWVmMcodC82JjgkPctEwqNMvVBNTAD&#10;oPasA9SyaU4KB+Vum/xPdzu9lD3o1ob94nxx5Uz1ZuUSc3ebSwx5I74x4Lkbq0QFPri8Ar/1zmKm&#10;aBUEi3UMYoKNMoJqqZlK/XIpTfufyxYVJ1xzpdQgT0m4jJXfWqozDjekCY1rpRpJhMsl8TW+taxF&#10;RJzeWKi8MVeuZfNnVxrnluoz1ebZ5fq5pRqGxcXVxmvz9cV6E8vr1fkaKFlGXp2rebfNV+eqa0fm&#10;qwblNU2qTXb07esrlUzueiV1/uzFhdl7zBHwau/uySXYBVI/9Us/M37q1B+8u1Ts7rq42kSTSKWa&#10;mfx1lMQJA0jyqvRPsc7p+Soh8SsgWcb27p2a2DYxXhrdg7BrcqKwe1//vv17D0yaML5naqI8PNa9&#10;a++R44cLezSy98BE1979xT37Jw5OSti9b+IgI+PF3RoZGWdTew8dmpAwhmAjY3ufODa1c3KiumPf&#10;ySOTEsb2njyqkbPZoReeOpFclNq17+ChyX2T4+k94wcPTuybmoD83YX+/eOUAyD37ds/vF8C+mjk&#10;gI3YooH96hp89PBUbsfu2siOj546Uu8bxM3lvUh6iDLlVCaD8NaS6lDpEcAIHhWXkISUKpvf5KXa&#10;PnLOSkhmK00JDRWqvHRrNZvLccYJquNbYEnGkPiQF4hSBoYh0vXm/UklGKzM4/OeoWhjsK80v/nu&#10;wq7BHljEwyJbB3BiRBTjBDUWTKZjqZHArAkvC+xtTqrA+YE3Xih9dXGtN2nALa5TD3RbY9kWb7yV&#10;WTvsXNHsiBYm4qvn4m+EQLct8pV58ClBMK2osnW2Xde8VdqGBIFFvFuNZT1BEELfSaYaM868giCg&#10;5XuLQbeYzJ8QjhHXO039XKH/F3/y01L77AULD+hz8cwb3DJ3JRdKMAoQamx9bDyPDXro8VMqAadd&#10;mVhcbN4MQB7F/FvB/7hMgK384bXFFnG9Q9Oj0LfH3lsENRaDCZw5oV+aMdUIAG9wfWeqCYF6yGRE&#10;XD8x1BNw+86iQzQegppmxJljmPw4CxAJCmYEXh1PELBOkjMnnT4zS2fCIq/YEJaPOXPiXm4tSHyg&#10;0zHz1BUwuL73cgucOXZ9BoYcuHocim85C6spEJd+V058PqEhb7RyXVU5HgOXQ4WzZ+z6CGp2VdYI&#10;xrQcOYu9k3RHIC/uESaPz+PkMSe8v9HKTPYmAq9/4Prm7Bk4P/bx2gVD6as5mfAE15fW+Fqh7VY2&#10;PVPT3pkBclvy+tTfjtvdo1/yP1nqKilBEIV8uBhYipUTEgT4nyhp/qc8upIOXP4nTuY6t9PnxBdR&#10;u85TiIPNUExBj2YFlpS+8QTBhQ9+gmBnL0aQEgSDeYASsREEUzXdiqkpILPmpEM85gby8jYkFCCY&#10;xIjTCBYT9/aaRTh2S9Ua7DHMo7bZA72oOAhwTYis4tthVxJ0pTkyAqYoI+I4kqAR1vFFEhrEoiWA&#10;/cXKQ1sSBAcHC3BtXp2eI0lfrdbX45nvWlK4Bi7ABfGXf+7H2QtFI5/c1demCdr25wBsU82CJt7T&#10;2dUml+sqhQZWEnTl8YzgMuQeJgZrAoHxNJxLfYXMAchICe3mqbkgwqGo8v5uhTrwJmmKpZslk0bg&#10;QbDcaB5QgF3tOINQIxXHBpvcvWPdCo5zP6sHaJqsZOnENhAvos6G2pMRbgbMZJ56vJFNUP5MguGo&#10;UdCoV6D3yoBwjkdIPPsi7nnevkMF9QmdKdUmBothJG8kXFXawZkm2p0JkSaMYK1DJRAWGWOXrxMr&#10;IEFPnxSx2e09+b5C1hXgnkVbbsUu884BiJvQwF8jTou3zQuYK42nOZZEP9dGDfQJT400WV+CENz8&#10;2Ac3y81tRZFl0TDz6LYehHjkprLv2gUvfp44CKC3eOLLzigJKxAJSpF6DxuZyJDW1WSmYPFIaDQv&#10;LlWZumIhBzM5FgzHhnPP494EAeARtJdVGqiYsEJxlI6IbC4CoYigAO1h0IRFsVATEIFu35gCUqkh&#10;CLfpJpWul8mMCkEdqQSIRz1yWkrawZqSjbmKrCuON1Zphi6uS5Xh7kJQKdKNzistbaWJlIQ8A8P0&#10;re+95O/zTZILRUCB2ppb0ssIjz1xqmfPPibHdNMsSYAukIhRpa79oolPBUJdyW+Ei6v179xY6esp&#10;8qbBvuTt+25ZpicvIeK9mHdcTrDEA0lBuGndjHhLMULBJG++WQWTTcDcWQKjYCNLdSotGbm0VCMe&#10;3tVV5H3A7ri1Cf5JgHFVHZLqPBtR9e1FoamCkJYxqpG0sBpaxzIXPoKA88P1OQMUZrpE0dpCgyZG&#10;DRpx8c7jGHEeuKQvraZmyg0JyypixH7mauEViEBPOGZAmkho8NgB0ICASrbfoNJ3rosrNhoxBZZs&#10;kQLsIoHFJIpHvjtT46jxx07P17gqOMDT8wrsM7dExSWs1N9YrOOVMaWvzlQwOOYbQGhVXs6IC6Qw&#10;3l6WrX/ToDkXlmsozDbPSnAfSY4c4wjBfTKBRbh/S+r302jztXCxVhXDZwYw7tEEAbfz9UVRZ+Ji&#10;4W3ChHujCmBWbgCz7QIKA0WykRSV8GeXxLn5xjz+Z6WeL74tt7OOYSG3cyG4bdIN/01KRm6nHFFG&#10;zCPVxdZ8ZV5X1w0vHKhxOrjTSTTIaTk3r6z0fe9M+KD0IEia7UlZ75a4L8V6UpH2Ea287pNk6WHh&#10;2nWMcUY/ijtqbLiJ9UvjH9r6eyfH+Ut6fv2vV6zl9p25htY0I3jzrQu2ndbhrDkK38uGx3u7mfRx&#10;Z23hh860swGJS/vY7dZiI3iZgMt4L2K0ugC6lS9oI/5LVZUv6ssSNOONzjfD+5W0jla2EQTg7foh&#10;Akttfb4SciKED4uyYVP8BEvFVrbdRfsNCrBfFODn2ku0nUhADZayKKyjXcRKSm0sFUZYzRXQXqKj&#10;awk5wn0pDk0HaDrDpeoHLsGOUWqbwKYkoKTmJHFoNsKvsG75DhfSWLd8EbDkRgsEQrHboHbRIkb4&#10;ki+ATJ5FCHxbQjEzYj/cnpd7hNnByvzdVkhJgAy/qI0jay+skGuC3fZtxhuX0JVtKcAiU4NvHzsV&#10;ySDhYmmLSuxOP+/C+mxCAo+ADySV2B065JtBN1tNKvk6MOSYJlJJrPvsIk00taWbz4AfLLvLaTua&#10;HN9dMXPw4PgXf/Q5twPufIXHS2/XemDbmEpz/9gXn0MlnzcR5ruSRPXtSLVfPzsm6FyYGuQ4WMfJ&#10;4Xdb1zRGcFQ0EnVQE128tVJjEQKh76keMeHv7VZzNWAle7vSLGIEH8YFLeLnvWINIqGwowAWSo7N&#10;zmJqR6GJwBd7F8ueQPdot/5LZ4HRYiosspV9He9K4Iu0qW5thJW3F7U+wo5iaieKQU/UzVFrmzsL&#10;wCCU5GJ8p4+w36JSG/yXLUgThK40YWrgKf4rlo7aTvkOqQeBKeCLJOi/WqfQ5K/Ujlberx5vItKZ&#10;gJxHLP2ZiT6Igwx9BYNQH0Q9zEZmyrh39mkp/Dz5eGSyJz0FCU9/jjX5IevQSAwXkSbFeDLsSCel&#10;V2dnf5ci6gj8dWFchD+53Rb557vdF/VkfB22AM8/TD6GUUtDBMT6nEEJWoQshh8JnDgWMSFdao7M&#10;fzmVCKy/2/7u78txmjTSnd5t++K7q1vpJ+2ORQioZHtHT36lRQltuSpODOT4AoQ6Npg70Z+lfRod&#10;1xB2KIF8/z8PClZAFEPFIu7UueUmSR1RDHmCQPWgBEWxhloCJhiWGpjnyysuKEjr9mxrEfwwtujK&#10;cu38fCVfyF9bbWDWYdhi4UpoqBhBBQu2u5jaiJGqSnUtVSHPhkXY2oKQ+Mqh1tNUOj1NnDTHfmeK&#10;A6e/8vsbwgV478I2Q+DwDhCnNXCBeu9AYe/+F68vD/R2mSaiXWppK03QjdB3UDKeLqBnzAlOM67t&#10;5dUmgSuMTSLkc1V8OLmSJEEpx3hnsYLvmMvR+hNSDoqJmSs5fLit9MjCPSWioBFC33hyZkqTvuS3&#10;EghpVnR2CAUQs5JgqWgE0JSs89KNlbGBbrbvKzNLLZVi3RBSRNjUFVS6Yf9KN0HnTCUpaYuaLMLL&#10;l24sWqnTtLS/uyAlS9QWC5/F5REUoJjDiDhI9xDacJWkbVDSVw4EpT45+NOxbmcoM2FGFGCn5Fpg&#10;KwQVVRmuuCUYOSubIrmg463gWim8HI9om6uqrjYB1Bjxg9Qrt0r7BtVigySCRoSQUg26deUW1ox1&#10;OCJiD5wLtedOEYCV4CNoQhCC/UolTgmXZQXfTswwl5eqoKh6CpAjNaWSHfhsNSUBJasi29ZebHf8&#10;lsIH7Ve3TCyI69Tbf2C0oYn0R6g1yayBNWsSFSin0IRLiCAn3oN0W1UdL2eHmD8iJmO7EOaNjaAt&#10;pwDdvARcunF/lWpXl6tgEoMmtjubCiXFpZvob6keEujM9G984z99lRycYwZ3boJcKAIKrKx5avr4&#10;J3/oGSIiGH/WoixFZIjmZ4tVhYiIBHN0pG+4jzgFg4SgmzoXxA4ZeeXW6qGRbi1iHRthcgZpNSu6&#10;eGOJ5zTZwWLJx8KiXdtCPlEA0nBB82lhGJD8yizM0cVupbq4E0QJAAAZi0lEQVS7ryCVTBMmx3WT&#10;SuUUwb+gEqEyZalgerZFpmQQbB3iCsQOGeEujonraVJczGW5hIzTPtLEFCAYg3XLKRDNg7Vod4FN&#10;MfnwwUuoNcjW20gTTZhDnkiYR5z6V6dXHtkmA4sRZz72Rewlxn65kByxjIOwGlYlIeCt6HQsGC4F&#10;8Kyy6RsrVX4y1pMXuLIpH4PLw/wQ1w3T1nVDpQzqa8SYIW6UVIsuTdivqYQCrhsOvS96dXr15Hap&#10;zSJMTwQLwguB5CrFuH1GIuropBA0QSUFXNGkQd87qbRcrd9YrYLgcd2CSjYDTJdU8qmoyOQN0xUp&#10;6brF80YYIMwSmYKHpILgU7v6OGekhjB8mCBIXLyCgAd9EKymALuPRyeGPNY3jwk8EpAmJDsZAV6h&#10;EV+UkyC4RxbujvqHR7uHiqR8hAFBIPqNZer5CCwvBK40FzTSr0g7D7FoxFiPbOQ4i7qItAWVZkuV&#10;48NFwDi8KS+cvXS/4ALE87/8zJMXF0rP7/akSaSAZU9i3VRwESnJo5/J8TsE/wzUDw8LPB4EXqKk&#10;uMa6c7zXcFVHCwDE6uDqx/sL3FZU42CwW9JDWCd/cGAm+/NCxbX5LGFeT6zwXLC9CP/cLvDYCiNn&#10;50pP7ei1dfB+8IABkOOe4oZy0+K5ZqQbI3J/gQ6RbJM3gyYoydnkDWMjynT4In+8OtJqqVI/PtzF&#10;CAEO3A58carRgm4o0CMwUdDEXiFSkvdcS3+dOM1SAxy7FMAicd146OzrLxRyWR6I5AXIXxj4WvEJ&#10;3o4813syanqJJlxRzZTS/LwJ6EnLXnhtIPiIbIgyTccdXtrEy2Qez0yvHB0RWp4HsVOP8ZIIAivz&#10;OODRXFUDEr0kEBwwW6N6KsXC6MkYhF7aXLlKJDVhQchk6NciBUyTOiaO64aSVb3SgkokdDIZ0uHa&#10;XVIBNLHUqaudXPTuUmWoO2+8e6Ry9bpq6Qau2xK9Njn2IhF/PCppRIJZHj5d8eRIJXQjn01CZKU2&#10;DtrR92sz0JoTVDIlCaHHKn3t3/4mI2+9+BLb7LsbuVAEFFhZkx1woMDzn3l2YO9+zg7GHO9aEwTb&#10;9BFO6BXrFh8Es06wkzgXvA9evbmyZ7Cb9yLZXK1ji5gKFsk8sg5qWK4y5mQuhJ5qtMoluc6dyPxL&#10;0KEB6hTsQ4uMu2aO0PRSdaSnsFhnUI3TpBKtktSOqLUX181VIr8ctXCT3WCaiDIoUkk2tKv01lyp&#10;r1jgPxgQ0q0O/6OpZJpg/cuzcofKPSvztYLX5O7TSp0T6iNkiOLCb7Xyur4y0FuUryKnxVws86PM&#10;xVI6w1au8YyNR+S9LNW5YsGBOYtOAMlbAXmkQPPcQhUjspbJJnQLPl7s0cnHK3lmLfh42AHBfwuO&#10;nDIssUrncPbM/cNp6e8txgA1lLy40hSNj5wHovEUwbY80lilNiFMl6mkFnrCtDFLzNX5+ar8T1eJ&#10;HF+kQLJgHk00XaQ2Wh6p1dIn9LfJUV7AfWOm64NfQQDI321Gt904eLgiMFfNQDNLTWaRhKj8JhTk&#10;2GMoWJH+YGqxeunFgK1dmRzo4vXDUx7jMRi2IhZq7S62wriOMUT4uIUrI85GXNiBiQGtWGS9UuKJ&#10;xdqbz6Lb/rGhb9+GdnCrcIHpmTm6pLw6vXxyO3MAJi5UVbj1yodsXMvmjQoueOlaXbiMUHt8B0EA&#10;+DS1Z3gSMv9xF2ZLwM5Te3sL4HrU0olRc/VkPgu5phiyhLqe0TgugDexCYz8solxxtYQ9nVTSidc&#10;pxV86rZx4fWZlccpBFZlv0ZYh6gJNE5Wli3Hok03UPoZNY5y3XiB4ZBjhbgD5IukCbpRZVdvTK9W&#10;Dg8JkoA/irngexElZaQAuqEJ9iLHhZIEJ6V2TWpj7iCwMutocopm04BCyEu3dxbLe/sKY105riRe&#10;YzYVNOdVnBx/BDuA3dk7T4tQjNW0KYR0ShvP8FRVTYFqr+uqIBAEr0YtA3Wt6TdnVz66s8+Be1pk&#10;JVhmuKi+0Vf2Y0SZlmAnghmQSjkFzCWggPkWXPYIC+Uq5u9kf0EspaaJVCJj1ZOTkjbiu8NiFnFs&#10;tUFwUpqYkuKyrYNVlpKxtpGSmXeXyhP9+R3deXLDlhQAJ6iauqCkshtrdFMWwGfJ3+UIjORlPIVZ&#10;cgE2osVy7cRIl3HZNrDPnNTW58QUUPOn1nTVm9/87a+yQU8QHHrssTt3IWpnFNAzwT8OFHjk8MRj&#10;xyZ5xWovOfM6cCeyKewAIsBqiqZ61BxHx2M9IIfqghCx6Oz8KggeW9QENK6VDV2E4OgcTO2AapIg&#10;85oRrkaQJbpODNWks5MW1mRvt04TFaoioE03Acw/sb1HmnBONQOoJCWTe2F3xNJHMAcN58QDjbeg&#10;K0lSX5oISxR0i5BD2ZsrQjXt7cnHunEXaL9WSmBeE223ZKdyLmJfC4AO98Gh3qy5TwLnE37AbmS/&#10;ycJvc1r6Ys9EQjptoexQHM41sN7X0rQrS9LyrMQwm3D2UKlWr5OTemS4SCgLg9WUJDGhnAvPMYwz&#10;cP5SMifXLh4J+zXWWneWXDf3o7ADvF79wsLqC3v6uMEdoCaK29j/VDkuiYAW6a0mp6CTEnmbyhWG&#10;6bJF3ETR5ORIRIKt+chYD1avdOvPaS+xJlHBPJqgGz2piUPHjqh083kLKkWecKQbp/LQ+0A8/KBg&#10;BXhCvbZQe3Whhl35ynwVzkHwJmcW6wy+tQhiv86iWHhjoQau5NXFOhASvqcRTGZlLbLtaMSFhfol&#10;W/T6YoMtSJjXprS7+SqmIuu8tgS+RuvwZYQNooAWzVeRUYlxCUtame+b81VXCcOW7Us3nui7BBfY&#10;EBPgRCievLzdZw1c4GuvnSf5AOvLuZUa7V/hXuQLUQzYFgaJ01Iyi6wRwuYr0MuI9YURBHA9rHx5&#10;WQAfCasgg7QywWEXrpcUjGUR1jQjCCBWCMYi8BNf5AJoF+2X3dmOpMlyTcJqA8WQEfirdVzJ5dp0&#10;SfqEEVbGZnfdTMmgUkvQjmLd2EvQVitTeq7tYACBieOvEGpVeRjYZPgKCFrkQqmOwH9ZRKJB69gi&#10;PB4XfBHb8UXEcvkyeAuuHhOAUM2agIGP765F9mXL3jSWnztK3zXxTSV1w2APmtivpFKkNvFhjSQO&#10;RGrbpkjQIPBFDRxE1y0WXDepZCvHuqEhX58HMF+u0lxFamMmYh4FJZPamkx8PsyJKemTc71surGC&#10;Kxn9iu24PF3SRLG7GdMwOYFtuvmBkGFpKDZA6AKrHTOd2DtZDGQc1ljAFdaiukbahFpYGcfX4Zl8&#10;k3bAZvoQ3Rko8PyPPNPSBN1qpgm61aQPX16lsUoEAPgGtevKWNlBwYFjR2T6ax0XULhhi2ybsUC9&#10;fli5oQaAWtkEXGVfpMOklMA26LrxEVZ+/fMiRvMEvE9bswarYNj4kwRFOcwobDzeoPXr8kV8JMRz&#10;HQO24j5ebTtZp2Y75Cjeph9V0CRqD9bWEswUaFs/0qallTS3uUlMhW1YnE2+h1ZTuljPuBVZS3Ot&#10;jK/VfiitY1kDpmIB2H7fcpgcV9VmCes2CTiTMmhCEi/6IK0/LjboP0yisny/4VTeAcR2h9fJ1hc9&#10;KFgB70FgplPqpNlubiFiPsdcQ3FXAhmtMtBIB8gui+3ZIMh4jDMFgqqV67WPjvViPhN3lR1tpi5W&#10;v6cDTg6wu4TJFucFzIrEnkWlVqZgQPadEgTWHwH3OkoQyHinpHB6+h5LCtfABeCub2zfYZH2OCyf&#10;CH3j5Jlvp9B3nBewdICC8EGIgvAh0k4QW5kCQu7zlRq8N+N9uAipfkYK1Kjo40UZErpjQT5lK+RO&#10;EL4v551VQ4LAFdCIx94zIUGgsHxYJ6QqICYjZ+GZgoYKbJQgsLxAKx1AIQ1sEHHKwJIXPBYV+oZz&#10;rdaEIoKocogzJ6LxntHHXUD5thh4HAxXvUMrLI8r7LF3BeEt0E0wfLA7R4CHJzKRdCUIPPSdS6tN&#10;aCJlwKIQ8Y7zAiZ4WJ6fhEB3IvR9ZmaVCgItWhOEb+rF6TFwNOGy9LyABKtqw/9X6tRqq1wTCVkJ&#10;Cgzk0tMlHLB0SBCgQA4OeaUq8BGVKWDeVDgvS0J7WROEt/BbMlXB2dEsRUmEK0vloS6xdbV0Iy8Q&#10;62ZZjFglmzelAwiKsz6PN4W+m8pPKdBNxNuj8RbxxkjyYPhKI43xp0g7YW2FvhXWUnzbssJhUb35&#10;3dPnpy9dAigAz+CuiXFaD9yZXGhDoAAhAVA7HPITLwgoEILwHo23YgpXUiH3FSkgHMNKTYKFfHHv&#10;UOnVGyt7BgT78JEQnzdkg9rIZihpa88UWGNZTwcoGl9qBCERn/dAfZiT3oKnKgiWQG4Pky5Ofwhi&#10;R6FjrgIFnJcapB8CmCkE4Q3nJLi+uGsU8RbQSsT1p6dXm9kcXFuMEJwjYAYgw/BVQqu0EFcOvVqR&#10;+auIt6cDDI4QgvCy7BUDN5WUDkCTl26s0gccdL2jmrTIIt5WwmARb6p2PRhui9DfovHecC4E4YnY&#10;+QhRPdwYV+nsfCUkCFCJoga1rhA7JK5jpJspiUoiJtJpIjRisKqQoQDA7yoxJ0Qm4umS2tdX+nsK&#10;1HdIbUtneDSeSKcyBdaBKUaqeV4A6FU0bzZLSYCaFVzYdKWu4MMAUIMZqUztoixLmxNRDK07lQo/&#10;3+FUopLOl9Io4VTygH18+weXVwCKIWgaFbEnCG/9uQNwIyA4IihHXtFdZQFUZtaO4HBQSegLHrf9&#10;0C16fVUJAp5UDirhPWTIFwOVRBASzlCMaiGa5JqEIHyMhSE+79H4KFXhCYK+fI7rGH12bR/+z3/w&#10;4r3RDrLH7p7s3PQizQggGuKJPHT4yJOjxJt1bySD8BafFz+lt6vyYLinA8QXSxA+rydyPMLxhpC7&#10;CGqIh2fEs5BJ7enNKwif1lRQN8gDi0imhDpTYZkCC1lbED7OAijSvmbEY4w8XDxQT4LgiVGqAlMe&#10;lmeklRfwBEGUKUBJT17YSbF0gEFvTFsBCzx5EUfjeZYuVqqPjHQzzpuGjXsM2Y0hIt6EDXlP85hQ&#10;wNl6k9Nj1NaJBCyYHq0cBeEzng3hxQnb4ORAYUeXaNIVjeclbC9dF/hJHJaPIt6WdEgkCPBEsFw9&#10;9s5e+nNZQkVuJ0Fm8vQOEgRSMk4QhPh8rUHo3lVi/glytmUKCMsb/yiasF9PXshyaqpKAmGxIlo3&#10;8R4SX24qQyEBsnRPXtgsRekAywIwOTYDHoTXImapFxYdsTQSHjclZdeyCPNoaqALA0uzRDqAWLSu&#10;DRlzPHAl5D1VIZWUTzHdUJLQN/kjxcBzCoZbEF6xdxfEHJpqrFRrBMND+S4lspZ9UFhee2ke7c9r&#10;EUWzvZQtZP/VP/k1JoHsQLVcBihwZ3IhBwoQZltjLmAHkB2gEuEjx6c89o4mUqmVKViTIMjyWBfD&#10;TxFwhljuORfn5kuf2tXvJb6eF4jLj7km4athWkjJ049Ygrj9LUHgZc92UkKmIBI4XRBHqhA63WRO&#10;HhspgoABWWlOi1BNCA4P8ohxCB0nwUzNEEz2dXZ05WLO1gSqqXpiuIurUUdN518QV4Tc3Y+KYFUa&#10;KejsuK+Ft2NeU5pzAS4yShBYxLsdaHVRkfZ+96wi9ymKeDebJwcLJJUgpwZoRYJ1DbyJA3dYmARH&#10;g3WJqMc1qdZrIUEQvL4YBKZoPKtZKTi6qT+cTZeyGEETx361wvLpKBpvaLBCmrzGp/cMJFeOK9il&#10;iTl7TCC3pwBqMQoNTbqE/PeROGXA7eyzhEr4qBUHqIn8WKeSvSRTJG1ZgHWn0vzPcLoFlesRQi4+&#10;le9TguBBiQr8zqU5mPvgZwVgdWGxfHp65ZWbq6QqT8+svDmz+tbs6pt8Z0oS5hBWcbPOzmnRmZmV&#10;szbCG4i79M3Zki0qhXXmS6/dXL4yX7q8Un311srZWS2Cg5PydCb00lLl/HwJvjZY1c7D5V4yYa48&#10;7YIturQQRhDYPrnqS0vVC/Pl68uVK0vV87Mr82ChV2sXFkrXlyqlYs/Lv/+NDesInAx4Q+IBj+XE&#10;7AITR/by38/+4s+fm14B4sP1im6RkqVpU/vMdGm+XLm0WAH3jouPQJ+F6ysIpddnVm8sVy8tlc/M&#10;lG8sVy4uld6eK51fLF9brpydL2O7XFsuv31r+dxCGfAgCBQfYeXLixUOCmOWxPatlSo15cw2/frO&#10;L5Reny4R/2BNKiZmSmU4Lq6t1Ku1GlA7ilyrdcFlg7BSffHaQn8xd7NUw6Kv1RssOr9QLVXrcDCc&#10;X6yWKnWm10cQcA1lWZerFDXcWq2S+abig36PvOFYxAjCleXqtaXqaq2OJu/OrfLkoBXQtaXKSrV+&#10;c1V7QQHfHQ8Odnd2vlprSCVTwNepIgAZQUnK3KX2YmWlUpsts80KKtH466UbS4RGMPKk0motKLAS&#10;VHJNLi/XEJaqdakEw2g16GZCjflHsP3Cq2u7W5AmKPDi1YX+rrwpIE1cNyYwqfYFJqfagEg4nhyU&#10;XLXpYuOanEoV8oNoTjSCSudmS7Or8mmurKBSVZqsVK+7bszSsmbJVaJokKIDnCqVMJhACCYaIShN&#10;RqlGCE2AOBeqde4XkCJYhzfwa5pNsBo3RKxE8QVzKN58BHxZLC0iD7NQHRjMGyTjYpX1G3Pl5gK0&#10;sRLqswoGNCWIz4diEM6pQg4EFS4vA3dwlTBrIt2y0gQle+CcsEXT77xTKZUX5+YACszw+4pFSDb6&#10;OFBgYa68BjPo3Qgf+dTHB4YGKP1AJSw5VynWDUG1DDZLvl+mQmecGECm2VfIgZYHwePIIXcV8CIc&#10;wWN08SKBoXwG+Krw5+YzMILvgUGnggXDolrxiCI9Aa7viyioWalODgrV5JB4MK04qZgdBhiq84aQ&#10;i1KKBINVudPiCsTeizs2waEylbh3zGkRqknYeIIfztkatUb06GNUQWAsrjn3mgJwx1QS3jYJiXdc&#10;1yvTy1QQxKgmaRKDmeJZStQUuNquiVUQNLF+XGArIQxmCnDvsP0dVJoEHy+4f1hyAZwfVRAMF+AT&#10;DPUOflLC2YkcuTACAUNUXGAVBOsobgPhv1pCJ0+lN3JsO192Kr3yQt5CKLjQifNTOdFfIAzgpzI+&#10;O2vOYHwJJf3PMIE2t5ocNHGX2FTi8ft+YAUelM6Et7ur36dxJ7F6Pz6/+o9+7aXXz10+P7ey1Nby&#10;cTNdCqFMv3H5Bv0J/+yPvfDpH/rU+6He/drmFSNL6Hx+gGaAsMd717Zs+RS2s15IDgLDttCeePUR&#10;eFDy4jb2KvVSchqrxVIN88jZkeNFBUWjwq/084Za1Ps6/+Lv/QMSBG+9+OLjzz5z54aE9K5kR5fP&#10;z6+5Bw+fHGX85//Gf9OuSazSeqFNNw4EE3CxVDW1OaImdtImhXg1Dp/f8EMEBtEkHplfrXKsbFwF&#10;BdQZZlRkyySYwLpKFfEPdYYwWWFzLRkRezxiggjR2wWtzMi786u7B1XDEq9j29x4L4n9Skn2Gytg&#10;izSS3O/6jbMXuMs4la5tu5KJEePwjlWC04mVvUhVB048r6QHNa7FegXaJ8cPJBzRbXfXronUHuox&#10;Be6kJFvmNLFxglVEdLgmOUFQAdpIwwSRbhFe4ipF5hC4tkHF7h7sshGYx6TYrRKlOkxFmhwZJBYJ&#10;QWkjIg22DoKv44JON7PNtdcSSjUaKt73zoQPqSnw3p+Jt9vCL//P/xxTYMMe6o4ovMNTzHuqsg6m&#10;wJ/98gvvn5KdLXdm4AduBvzOevvFFw8+9tgmTYH4GLn1SA3w99SxqV/9FfX77nw6M9CZgeQMPCgV&#10;BB+Ys+KvcB46679+jIQHbnewsQHRsQM+MNdD50Du7wxspjGx73Hv5GD8hWHQDXFaHN1ffTpb68zA&#10;B2MGOlGB+38eXzpzfsONvnTm3L/+t7/N+/6dc7O326vHNv/Tr/1P91+tzhY7M/CDPAPcVr/89/8Z&#10;R0Bp7vR1Vedu+PHQGt7/hksxsjvWwA/yVdDR/f2agY4p8H7N7Ibb/fTP/PeM3yG8CVwA96VjCnxf&#10;z0pnZz8gM3DX24fjcGP6V/+7X+i88n9AzmpHzQdiBjqmwPf1NHi+86677JgCd52izgoP4Qy4KeCE&#10;XbeNChjapnMHPYSXR+eQ38sMdLAC72X2Or/tzEBnBr5/M+Bhf+L/d/iywu2yA98/RTt76szAD9oM&#10;dKICP2hnrKNvZwYe1hkALgDg5q5Hf+roVCc7cNdZ6qzQmYHkDHRMgc710JmBzgx0ZqAzA50ZeKhn&#10;oJMgeKhPf+fgOzPQmYHODHRmoDMDHVOgcw10ZqAzA50Z6MxAZwYe6hnomAIP9envHHxnBjoz0JmB&#10;zgx0ZqBjCnSugc4MdGagMwOdGejMwEM9Ax1T4KE+/Z2D78xAZwY6M9CZgc4MdEyBzjXQmYHODHRm&#10;oDMDnRl4qGegYwo81Ke/c/CdGejMQGcGOjPQmYGOKdC5Bjoz0JmBzgx0ZqAzAw/1DHRMgYf69HcO&#10;vjMDnRnozEBnBjoz0DEFOtdAZwY6M9CZgc4MdGbgoZ6BjinwUJ/+zsF3ZqAzA50Z6MxAZwY6pkDn&#10;GujMQGcGOjPQmYHODDzUM9AxBR7q0985+M4MdGagMwOdGejMQMcU6FwDnRnozEBnBjoz0JmBh3oG&#10;OqbAQ336OwffmYHODHRmoDMDnRnomAKda6AzA50Z6MxAZwY6M/BQz0DHFHioT3/n4Dsz0JmBzgx0&#10;ZqAzAx1ToHMNdGagMwOdGejMQGcGHuoZ+P8B2xyrtzGzo1cAAAAASUVORK5CYIJQSwECLQAUAAYA&#10;CAAAACEAsYJntgoBAAATAgAAEwAAAAAAAAAAAAAAAAAAAAAAW0NvbnRlbnRfVHlwZXNdLnhtbFBL&#10;AQItABQABgAIAAAAIQA4/SH/1gAAAJQBAAALAAAAAAAAAAAAAAAAADsBAABfcmVscy8ucmVsc1BL&#10;AQItABQABgAIAAAAIQAqUu2TkgUAAC8XAAAOAAAAAAAAAAAAAAAAADoCAABkcnMvZTJvRG9jLnht&#10;bFBLAQItABQABgAIAAAAIQCqJg6+vAAAACEBAAAZAAAAAAAAAAAAAAAAAPgHAABkcnMvX3JlbHMv&#10;ZTJvRG9jLnhtbC5yZWxzUEsBAi0AFAAGAAgAAAAhAE/GpEvdAAAABgEAAA8AAAAAAAAAAAAAAAAA&#10;6wgAAGRycy9kb3ducmV2LnhtbFBLAQItAAoAAAAAAAAAIQDm2PgYpxkEAKcZBAAUAAAAAAAAAAAA&#10;AAAAAPUJAABkcnMvbWVkaWEvaW1hZ2UxLnBuZ1BLBQYAAAAABgAGAHwBAADOIwQAAAA=&#10;">
                <v:shape id="Picture 20" o:spid="_x0000_s1036" type="#_x0000_t75" style="position:absolute;width:55657;height:61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gDywQAAANsAAAAPAAAAZHJzL2Rvd25yZXYueG1sRE/LagIx&#10;FN0X/Idwhe5qxsEWGY2ihYIWSvGxcXeZXCeDyc2YRJ3+fbModHk47/myd1bcKcTWs4LxqABBXHvd&#10;cqPgePh4mYKICVmj9UwKfijCcjF4mmOl/YN3dN+nRuQQjhUqMCl1lZSxNuQwjnxHnLmzDw5ThqGR&#10;OuAjhzsry6J4kw5bzg0GO3o3VF/2N6fg+n247bQJJX2u7depOW9f7WSr1POwX81AJOrTv/jPvdEK&#10;yrw+f8k/QC5+AQAA//8DAFBLAQItABQABgAIAAAAIQDb4fbL7gAAAIUBAAATAAAAAAAAAAAAAAAA&#10;AAAAAABbQ29udGVudF9UeXBlc10ueG1sUEsBAi0AFAAGAAgAAAAhAFr0LFu/AAAAFQEAAAsAAAAA&#10;AAAAAAAAAAAAHwEAAF9yZWxzLy5yZWxzUEsBAi0AFAAGAAgAAAAhAB4qAPLBAAAA2wAAAA8AAAAA&#10;AAAAAAAAAAAABwIAAGRycy9kb3ducmV2LnhtbFBLBQYAAAAAAwADALcAAAD1AgAAAAA=&#10;">
                  <v:imagedata r:id="rId38" o:title="" chromakey="#fafafa"/>
                  <v:path arrowok="t"/>
                </v:shape>
                <v:shape id="Text Box 23" o:spid="_x0000_s1037" type="#_x0000_t202" style="position:absolute;left:14382;top:60769;width:1400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9957852" w14:textId="3E19C98E" w:rsidR="006E6F4E" w:rsidRDefault="006E6F4E" w:rsidP="006E6F4E">
                        <w:pPr>
                          <w:jc w:val="center"/>
                        </w:pPr>
                        <w:r>
                          <w:t xml:space="preserve">Prosthetic Forearm  </w:t>
                        </w:r>
                      </w:p>
                    </w:txbxContent>
                  </v:textbox>
                </v:shape>
                <v:shape id="Text Box 24" o:spid="_x0000_s1038" type="#_x0000_t202" style="position:absolute;left:38195;top:24765;width:14002;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352A3E0E" w14:textId="1A5B94E1" w:rsidR="006E6F4E" w:rsidRDefault="006E6F4E" w:rsidP="006E6F4E">
                        <w:pPr>
                          <w:jc w:val="center"/>
                        </w:pPr>
                        <w:r>
                          <w:t>Maximum PCB Area</w:t>
                        </w:r>
                        <w:r>
                          <w:t xml:space="preserve">  </w:t>
                        </w:r>
                      </w:p>
                    </w:txbxContent>
                  </v:textbox>
                </v:shape>
                <v:shapetype id="_x0000_t32" coordsize="21600,21600" o:spt="32" o:oned="t" path="m,l21600,21600e" filled="f">
                  <v:path arrowok="t" fillok="f" o:connecttype="none"/>
                  <o:lock v:ext="edit" shapetype="t"/>
                </v:shapetype>
                <v:shape id="Straight Arrow Connector 25" o:spid="_x0000_s1039" type="#_x0000_t32" style="position:absolute;left:38957;top:24003;width:0;height:13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9E1xQAAANsAAAAPAAAAZHJzL2Rvd25yZXYueG1sRI9BawIx&#10;FITvBf9DeAVvmq3QbdkapbYVRHpxW7b09tg8N0s3L0sSdf33RhB6HGbmG2a+HGwnjuRD61jBwzQD&#10;QVw73XKj4PtrPXkGESKyxs4xKThTgOVidDfHQrsT7+hYxkYkCIcCFZgY+0LKUBuyGKauJ07e3nmL&#10;MUnfSO3xlOC2k7Msy6XFltOCwZ7eDNV/5cEq2L7n1erHVXn1acpY+affD9z3So3vh9cXEJGG+B++&#10;tTdawewRrl/SD5CLCwAAAP//AwBQSwECLQAUAAYACAAAACEA2+H2y+4AAACFAQAAEwAAAAAAAAAA&#10;AAAAAAAAAAAAW0NvbnRlbnRfVHlwZXNdLnhtbFBLAQItABQABgAIAAAAIQBa9CxbvwAAABUBAAAL&#10;AAAAAAAAAAAAAAAAAB8BAABfcmVscy8ucmVsc1BLAQItABQABgAIAAAAIQDAP9E1xQAAANsAAAAP&#10;AAAAAAAAAAAAAAAAAAcCAABkcnMvZG93bnJldi54bWxQSwUGAAAAAAMAAwC3AAAA+QIAAAAA&#10;" strokecolor="black [3200]" strokeweight="3pt">
                  <v:stroke startarrow="block" endarrow="block" joinstyle="miter"/>
                </v:shape>
                <v:shape id="Text Box 26" o:spid="_x0000_s1040" type="#_x0000_t202" style="position:absolute;left:30289;top:28099;width:14001;height:276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8ckxQAAANsAAAAPAAAAZHJzL2Rvd25yZXYueG1sRI9Pa8JA&#10;FMTvQr/D8gq9mY05BE1dRQTRHnpoFNrja/Y1Sc2+Ddlt/vTTdwuCx2FmfsOst6NpRE+dqy0rWEQx&#10;COLC6ppLBZfzYb4E4TyyxsYyKZjIwXbzMFtjpu3Ab9TnvhQBwi5DBZX3bSalKyoy6CLbEgfvy3YG&#10;fZBdKXWHQ4CbRiZxnEqDNYeFClvaV1Rc8x+j4Nu4z9Xylxbvu+Nkktf8o305WqWeHsfdMwhPo7+H&#10;b+2TVpCk8P8l/AC5+QMAAP//AwBQSwECLQAUAAYACAAAACEA2+H2y+4AAACFAQAAEwAAAAAAAAAA&#10;AAAAAAAAAAAAW0NvbnRlbnRfVHlwZXNdLnhtbFBLAQItABQABgAIAAAAIQBa9CxbvwAAABUBAAAL&#10;AAAAAAAAAAAAAAAAAB8BAABfcmVscy8ucmVsc1BLAQItABQABgAIAAAAIQCQj8ckxQAAANsAAAAP&#10;AAAAAAAAAAAAAAAAAAcCAABkcnMvZG93bnJldi54bWxQSwUGAAAAAAMAAwC3AAAA+QIAAAAA&#10;" filled="f" stroked="f" strokeweight=".5pt">
                  <v:textbox>
                    <w:txbxContent>
                      <w:p w14:paraId="3FFC805B" w14:textId="1AE97710" w:rsidR="006E6F4E" w:rsidRDefault="006E6F4E" w:rsidP="006E6F4E">
                        <w:pPr>
                          <w:jc w:val="center"/>
                        </w:pPr>
                        <w:r>
                          <w:t>52.00mm</w:t>
                        </w:r>
                        <w:r>
                          <w:t xml:space="preserve">  </w:t>
                        </w:r>
                      </w:p>
                    </w:txbxContent>
                  </v:textbox>
                </v:shape>
                <v:line id="Straight Connector 27" o:spid="_x0000_s1041" style="position:absolute;flip:x;visibility:visible;mso-wrap-style:square" from="38481,37719" to="54483,37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6X12xQAAANsAAAAPAAAAZHJzL2Rvd25yZXYueG1sRI9Ba8JA&#10;FITvBf/D8oTe6sa0aEldRYRChSKaetDbI/uaBLNv091tEv+9KxR6HGbmG2axGkwjOnK+tqxgOklA&#10;EBdW11wqOH69P72C8AFZY2OZFFzJw2o5elhgpm3PB+ryUIoIYZ+hgiqENpPSFxUZ9BPbEkfv2zqD&#10;IUpXSu2wj3DTyDRJZtJgzXGhwpY2FRWX/NcoOL08Xz7Tn+1w7J3c7ru8bHbntVKP42H9BiLQEP7D&#10;f+0PrSCdw/1L/AFyeQMAAP//AwBQSwECLQAUAAYACAAAACEA2+H2y+4AAACFAQAAEwAAAAAAAAAA&#10;AAAAAAAAAAAAW0NvbnRlbnRfVHlwZXNdLnhtbFBLAQItABQABgAIAAAAIQBa9CxbvwAAABUBAAAL&#10;AAAAAAAAAAAAAAAAAB8BAABfcmVscy8ucmVsc1BLAQItABQABgAIAAAAIQBj6X12xQAAANsAAAAP&#10;AAAAAAAAAAAAAAAAAAcCAABkcnMvZG93bnJldi54bWxQSwUGAAAAAAMAAwC3AAAA+QIAAAAA&#10;" strokecolor="black [3200]" strokeweight="3pt">
                  <v:stroke startarrow="block" endarrow="block" joinstyle="miter"/>
                </v:line>
                <v:shape id="Text Box 28" o:spid="_x0000_s1042" type="#_x0000_t202" style="position:absolute;left:39719;top:37814;width:1400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22260CCA" w14:textId="0066EB88" w:rsidR="006E6F4E" w:rsidRDefault="006E6F4E" w:rsidP="006E6F4E">
                        <w:pPr>
                          <w:jc w:val="center"/>
                        </w:pPr>
                        <w:r>
                          <w:t>62.85mm</w:t>
                        </w:r>
                        <w:r>
                          <w:t xml:space="preserve">  </w:t>
                        </w:r>
                      </w:p>
                    </w:txbxContent>
                  </v:textbox>
                </v:shape>
                <w10:wrap type="topAndBottom" anchorx="margin"/>
              </v:group>
            </w:pict>
          </mc:Fallback>
        </mc:AlternateContent>
      </w:r>
      <w:r w:rsidR="00A95FFA">
        <w:br w:type="page"/>
      </w:r>
    </w:p>
    <w:p w14:paraId="4DC28FCC" w14:textId="0EA9941A" w:rsidR="00692810" w:rsidRDefault="00A95FFA" w:rsidP="00A95FFA">
      <w:pPr>
        <w:pStyle w:val="Heading1"/>
      </w:pPr>
      <w:r>
        <w:lastRenderedPageBreak/>
        <w:t>Reference List</w:t>
      </w:r>
    </w:p>
    <w:p w14:paraId="636BA8A7" w14:textId="77777777" w:rsidR="00692810" w:rsidRDefault="00692810" w:rsidP="00B56F23"/>
    <w:p w14:paraId="625ABF1F" w14:textId="77777777" w:rsidR="00F22141" w:rsidRPr="00F22141" w:rsidRDefault="00692810" w:rsidP="00F22141">
      <w:pPr>
        <w:pStyle w:val="EndNoteBibliography"/>
        <w:ind w:left="720" w:hanging="720"/>
      </w:pPr>
      <w:r>
        <w:fldChar w:fldCharType="begin"/>
      </w:r>
      <w:r>
        <w:instrText xml:space="preserve"> ADDIN EN.REFLIST </w:instrText>
      </w:r>
      <w:r>
        <w:fldChar w:fldCharType="separate"/>
      </w:r>
      <w:r w:rsidR="00F22141" w:rsidRPr="00F22141">
        <w:t>[1]</w:t>
      </w:r>
      <w:r w:rsidR="00F22141" w:rsidRPr="00F22141">
        <w:tab/>
        <w:t xml:space="preserve">The Christopher and Dana Reeve Foundation. (2013, 15/09/2019). </w:t>
      </w:r>
      <w:r w:rsidR="00F22141" w:rsidRPr="00F22141">
        <w:rPr>
          <w:i/>
        </w:rPr>
        <w:t>Prevalence of paralysis in the United States</w:t>
      </w:r>
      <w:r w:rsidR="00F22141" w:rsidRPr="00F22141">
        <w:t>. Available: https://www.christopherreeve.org/living-with-paralysis/stats-about-paralysis</w:t>
      </w:r>
    </w:p>
    <w:p w14:paraId="6D916815" w14:textId="77777777" w:rsidR="00F22141" w:rsidRPr="00F22141" w:rsidRDefault="00F22141" w:rsidP="00F22141">
      <w:pPr>
        <w:pStyle w:val="EndNoteBibliography"/>
        <w:ind w:left="720" w:hanging="720"/>
      </w:pPr>
      <w:r w:rsidRPr="00F22141">
        <w:t>[2]</w:t>
      </w:r>
      <w:r w:rsidRPr="00F22141">
        <w:tab/>
        <w:t xml:space="preserve">W. B. Fye, "Julien Jean César Legallois," </w:t>
      </w:r>
      <w:r w:rsidRPr="00F22141">
        <w:rPr>
          <w:i/>
        </w:rPr>
        <w:t xml:space="preserve">Clinical Cardiology, </w:t>
      </w:r>
      <w:r w:rsidRPr="00F22141">
        <w:t>vol. 18, no. 10, 1995.</w:t>
      </w:r>
    </w:p>
    <w:p w14:paraId="4F01F01F" w14:textId="77777777" w:rsidR="00F22141" w:rsidRPr="00F22141" w:rsidRDefault="00F22141" w:rsidP="00F22141">
      <w:pPr>
        <w:pStyle w:val="EndNoteBibliography"/>
        <w:ind w:left="720" w:hanging="720"/>
      </w:pPr>
      <w:r w:rsidRPr="00F22141">
        <w:t>[3]</w:t>
      </w:r>
      <w:r w:rsidRPr="00F22141">
        <w:tab/>
        <w:t xml:space="preserve">The Virtual Brain. (n.d., 15/09/1009). </w:t>
      </w:r>
      <w:r w:rsidRPr="00F22141">
        <w:rPr>
          <w:i/>
        </w:rPr>
        <w:t>The Virtual Brain: Scalable Brain Simulation</w:t>
      </w:r>
      <w:r w:rsidRPr="00F22141">
        <w:t>. Available: https://www.thevirtualbrain.org/tvb/zwei/neuroscience-simulation</w:t>
      </w:r>
    </w:p>
    <w:p w14:paraId="693FC13B" w14:textId="77777777" w:rsidR="00F22141" w:rsidRPr="00F22141" w:rsidRDefault="00F22141" w:rsidP="00F22141">
      <w:pPr>
        <w:pStyle w:val="EndNoteBibliography"/>
        <w:ind w:left="720" w:hanging="720"/>
      </w:pPr>
      <w:r w:rsidRPr="00F22141">
        <w:t>[4]</w:t>
      </w:r>
      <w:r w:rsidRPr="00F22141">
        <w:tab/>
        <w:t xml:space="preserve">A. Woodruff. (2019, 15/09/2019). </w:t>
      </w:r>
      <w:r w:rsidRPr="00F22141">
        <w:rPr>
          <w:i/>
        </w:rPr>
        <w:t>What is a neuron? = Queensland Brain Institute - University of Queensland</w:t>
      </w:r>
      <w:r w:rsidRPr="00F22141">
        <w:t>. Available: https://qbi.uq.edu.au/brain/brain-anatomy/what-neuron</w:t>
      </w:r>
    </w:p>
    <w:p w14:paraId="5C12ED7A" w14:textId="77777777" w:rsidR="00F22141" w:rsidRPr="00F22141" w:rsidRDefault="00F22141" w:rsidP="00F22141">
      <w:pPr>
        <w:pStyle w:val="EndNoteBibliography"/>
        <w:ind w:left="720" w:hanging="720"/>
      </w:pPr>
      <w:r w:rsidRPr="00F22141">
        <w:t>[5]</w:t>
      </w:r>
      <w:r w:rsidRPr="00F22141">
        <w:tab/>
        <w:t xml:space="preserve">lumenlearning. (n.d., 15/09/2019). </w:t>
      </w:r>
      <w:r w:rsidRPr="00F22141">
        <w:rPr>
          <w:i/>
        </w:rPr>
        <w:t>Resting Membrane Potential | Biology for Majors II</w:t>
      </w:r>
      <w:r w:rsidRPr="00F22141">
        <w:t>. Available: https://courses.lumenlearning.com/wm-biology2/chapter/resting-membrane-potential/</w:t>
      </w:r>
    </w:p>
    <w:p w14:paraId="7061DC3C" w14:textId="77777777" w:rsidR="00F22141" w:rsidRPr="00F22141" w:rsidRDefault="00F22141" w:rsidP="00F22141">
      <w:pPr>
        <w:pStyle w:val="EndNoteBibliography"/>
        <w:ind w:left="720" w:hanging="720"/>
      </w:pPr>
      <w:r w:rsidRPr="00F22141">
        <w:t>[6]</w:t>
      </w:r>
      <w:r w:rsidRPr="00F22141">
        <w:tab/>
        <w:t xml:space="preserve">KhanAcademy. (n.d., 15/09/2019). </w:t>
      </w:r>
      <w:r w:rsidRPr="00F22141">
        <w:rPr>
          <w:i/>
        </w:rPr>
        <w:t>Membrane potential (resting membrane potential) (article) | Khan Academcy</w:t>
      </w:r>
      <w:r w:rsidRPr="00F22141">
        <w:t>. Available: https://www.khanacademy.org/science/biology/human-biology/neuron-nervous-system/a/the-membrane-potential</w:t>
      </w:r>
    </w:p>
    <w:p w14:paraId="5448079C" w14:textId="77777777" w:rsidR="00F22141" w:rsidRPr="00F22141" w:rsidRDefault="00F22141" w:rsidP="00F22141">
      <w:pPr>
        <w:pStyle w:val="EndNoteBibliography"/>
        <w:ind w:left="720" w:hanging="720"/>
      </w:pPr>
      <w:r w:rsidRPr="00F22141">
        <w:t>[7]</w:t>
      </w:r>
      <w:r w:rsidRPr="00F22141">
        <w:tab/>
        <w:t xml:space="preserve">Rice University. (n.d., 15/09/2019). </w:t>
      </w:r>
      <w:r w:rsidRPr="00F22141">
        <w:rPr>
          <w:i/>
        </w:rPr>
        <w:t>12.4 The Action Potential - Anatomy and Physiology</w:t>
      </w:r>
      <w:r w:rsidRPr="00F22141">
        <w:t>. Available: https://opentextbc.ca/anatomyandphysiology/chapter/12-4-the-action-potential/</w:t>
      </w:r>
    </w:p>
    <w:p w14:paraId="4561AB8A" w14:textId="77777777" w:rsidR="00F22141" w:rsidRPr="00F22141" w:rsidRDefault="00F22141" w:rsidP="00F22141">
      <w:pPr>
        <w:pStyle w:val="EndNoteBibliography"/>
        <w:ind w:left="720" w:hanging="720"/>
      </w:pPr>
      <w:r w:rsidRPr="00F22141">
        <w:t>[8]</w:t>
      </w:r>
      <w:r w:rsidRPr="00F22141">
        <w:tab/>
        <w:t xml:space="preserve">Queensland Brain Institute. (2017, 15/09/2019). </w:t>
      </w:r>
      <w:r w:rsidRPr="00F22141">
        <w:rPr>
          <w:i/>
        </w:rPr>
        <w:t>Action potentials and synapses - Queensland Brain Institute - University of Queensland</w:t>
      </w:r>
      <w:r w:rsidRPr="00F22141">
        <w:t>. Available: https://qbi.uq.edu.au/brain-basics/brain/brain-physiology/action-potentials-and-synapses</w:t>
      </w:r>
    </w:p>
    <w:p w14:paraId="797CC962" w14:textId="77777777" w:rsidR="00F22141" w:rsidRPr="00F22141" w:rsidRDefault="00F22141" w:rsidP="00F22141">
      <w:pPr>
        <w:pStyle w:val="EndNoteBibliography"/>
        <w:ind w:left="720" w:hanging="720"/>
      </w:pPr>
      <w:r w:rsidRPr="00F22141">
        <w:t>[9]</w:t>
      </w:r>
      <w:r w:rsidRPr="00F22141">
        <w:tab/>
        <w:t xml:space="preserve">S. Schwerin. (2013, 15/09/2019). </w:t>
      </w:r>
      <w:r w:rsidRPr="00F22141">
        <w:rPr>
          <w:i/>
        </w:rPr>
        <w:t>The Anatomy of Movement - Brain Connection</w:t>
      </w:r>
      <w:r w:rsidRPr="00F22141">
        <w:t>. Available: https://brainconnection.brainhq.com/2013/03/05/the-anatomy-of-movement/</w:t>
      </w:r>
    </w:p>
    <w:p w14:paraId="76E27183" w14:textId="77777777" w:rsidR="00F22141" w:rsidRPr="00F22141" w:rsidRDefault="00F22141" w:rsidP="00F22141">
      <w:pPr>
        <w:pStyle w:val="EndNoteBibliography"/>
        <w:ind w:left="720" w:hanging="720"/>
      </w:pPr>
      <w:r w:rsidRPr="00F22141">
        <w:t>[10]</w:t>
      </w:r>
      <w:r w:rsidRPr="00F22141">
        <w:tab/>
        <w:t xml:space="preserve">J. Knierim. (n.d., 15/09/2019). </w:t>
      </w:r>
      <w:r w:rsidRPr="00F22141">
        <w:rPr>
          <w:i/>
        </w:rPr>
        <w:t>Motor Cortex (Section 3, Chapter 3) Neuroscience Online: An Electronic Textbook for the Neurosciences | Department of Neurobiology and Anatomy - The University of Texas Medical School at Houston</w:t>
      </w:r>
      <w:r w:rsidRPr="00F22141">
        <w:t>. Available: https://nba.uth.tmc.edu/neuroscience/m/s3/chapter03.html</w:t>
      </w:r>
    </w:p>
    <w:p w14:paraId="48E05142" w14:textId="77777777" w:rsidR="00F22141" w:rsidRPr="00F22141" w:rsidRDefault="00F22141" w:rsidP="00F22141">
      <w:pPr>
        <w:pStyle w:val="EndNoteBibliography"/>
        <w:ind w:left="720" w:hanging="720"/>
      </w:pPr>
      <w:r w:rsidRPr="00F22141">
        <w:t>[11]</w:t>
      </w:r>
      <w:r w:rsidRPr="00F22141">
        <w:tab/>
        <w:t xml:space="preserve">K. Nakayashiki, M. Saeki, Y. Takata, Y. Hayashi, and T. Kondo, "Modulation of event-related desynchronization during kinematic and kinetic hand movements," </w:t>
      </w:r>
      <w:r w:rsidRPr="00F22141">
        <w:rPr>
          <w:i/>
        </w:rPr>
        <w:t xml:space="preserve">Journal of NeuroEngineering and Rehabilitation, </w:t>
      </w:r>
      <w:r w:rsidRPr="00F22141">
        <w:t>vol. 11, no. 90, 30/05/2014 2014.</w:t>
      </w:r>
    </w:p>
    <w:p w14:paraId="24AD8393" w14:textId="77777777" w:rsidR="00F22141" w:rsidRPr="00F22141" w:rsidRDefault="00F22141" w:rsidP="00F22141">
      <w:pPr>
        <w:pStyle w:val="EndNoteBibliography"/>
        <w:ind w:left="720" w:hanging="720"/>
      </w:pPr>
      <w:r w:rsidRPr="00F22141">
        <w:t>[12]</w:t>
      </w:r>
      <w:r w:rsidRPr="00F22141">
        <w:tab/>
        <w:t xml:space="preserve">G. Pfurtscheller. (2016, 15/09/2019). </w:t>
      </w:r>
      <w:r w:rsidRPr="00F22141">
        <w:rPr>
          <w:i/>
        </w:rPr>
        <w:t>EEG Event-Related Desynchronization (ERD) and Event-Related Synchronization (ERS) | Neuropsy Key</w:t>
      </w:r>
      <w:r w:rsidRPr="00F22141">
        <w:t>. Available: https://neupsykey.com/eeg-event-related-desynchronization-erd-and-event-related-synchronization-ers/</w:t>
      </w:r>
    </w:p>
    <w:p w14:paraId="1A804876" w14:textId="77777777" w:rsidR="00F22141" w:rsidRPr="00F22141" w:rsidRDefault="00F22141" w:rsidP="00F22141">
      <w:pPr>
        <w:pStyle w:val="EndNoteBibliography"/>
        <w:ind w:left="720" w:hanging="720"/>
      </w:pPr>
      <w:r w:rsidRPr="00F22141">
        <w:t>[13]</w:t>
      </w:r>
      <w:r w:rsidRPr="00F22141">
        <w:tab/>
        <w:t xml:space="preserve">E. Thomas, J. Fruitet, and M. Clerc, "Investigating brief motor imagery for an ERD/ERS based BCI," in </w:t>
      </w:r>
      <w:r w:rsidRPr="00F22141">
        <w:rPr>
          <w:i/>
        </w:rPr>
        <w:t>Annual International Conference of the IEEE Engineering in Medicine and Biology Society</w:t>
      </w:r>
      <w:r w:rsidRPr="00F22141">
        <w:t>, San Diego, USA, 2012, vol. 32.</w:t>
      </w:r>
    </w:p>
    <w:p w14:paraId="3B37AF8A" w14:textId="77777777" w:rsidR="00F22141" w:rsidRPr="00F22141" w:rsidRDefault="00F22141" w:rsidP="00F22141">
      <w:pPr>
        <w:pStyle w:val="EndNoteBibliography"/>
        <w:ind w:left="720" w:hanging="720"/>
      </w:pPr>
      <w:r w:rsidRPr="00F22141">
        <w:t>[14]</w:t>
      </w:r>
      <w:r w:rsidRPr="00F22141">
        <w:tab/>
        <w:t xml:space="preserve">Z. Tang, S. Sun, S. Zhang, Y. Chen, C. Li, and S. Chen, "A Brain-Machine Interface Based on ERD/ERS for an Upper-Limb Exoskeleton Control," </w:t>
      </w:r>
      <w:r w:rsidRPr="00F22141">
        <w:rPr>
          <w:i/>
        </w:rPr>
        <w:t xml:space="preserve">Sensors, </w:t>
      </w:r>
      <w:r w:rsidRPr="00F22141">
        <w:t>vol. 16, no. 12, 02/12/2016 2016.</w:t>
      </w:r>
    </w:p>
    <w:p w14:paraId="39689C26" w14:textId="77777777" w:rsidR="00F22141" w:rsidRPr="00F22141" w:rsidRDefault="00F22141" w:rsidP="00F22141">
      <w:pPr>
        <w:pStyle w:val="EndNoteBibliography"/>
        <w:ind w:left="720" w:hanging="720"/>
      </w:pPr>
      <w:r w:rsidRPr="00F22141">
        <w:lastRenderedPageBreak/>
        <w:t>[15]</w:t>
      </w:r>
      <w:r w:rsidRPr="00F22141">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69756934" w14:textId="77777777" w:rsidR="00F22141" w:rsidRPr="00F22141" w:rsidRDefault="00F22141" w:rsidP="00F22141">
      <w:pPr>
        <w:pStyle w:val="EndNoteBibliography"/>
        <w:ind w:left="720" w:hanging="720"/>
      </w:pPr>
      <w:r w:rsidRPr="00F22141">
        <w:t>[16]</w:t>
      </w:r>
      <w:r w:rsidRPr="00F22141">
        <w:tab/>
        <w:t xml:space="preserve">S. Hrishkesan. (2018, 16/09/2019). </w:t>
      </w:r>
      <w:r w:rsidRPr="00F22141">
        <w:rPr>
          <w:i/>
        </w:rPr>
        <w:t>Advantages, Disadvantages and Applications of EEG - Electronics and Communication Study Materials</w:t>
      </w:r>
      <w:r w:rsidRPr="00F22141">
        <w:t>. Available: https://www.electronicsandcommunications.com/2018/08/advantages-disadvantages-applications-of-eeg.html</w:t>
      </w:r>
    </w:p>
    <w:p w14:paraId="786D708E" w14:textId="77777777" w:rsidR="00F22141" w:rsidRPr="00F22141" w:rsidRDefault="00F22141" w:rsidP="00F22141">
      <w:pPr>
        <w:pStyle w:val="EndNoteBibliography"/>
        <w:ind w:left="720" w:hanging="720"/>
      </w:pPr>
      <w:r w:rsidRPr="00F22141">
        <w:t>[17]</w:t>
      </w:r>
      <w:r w:rsidRPr="00F22141">
        <w:tab/>
        <w:t xml:space="preserve">B. Burle, L. Spieser, C. Roger, L. Casini, T. Hasbroucq, and F. Vidal, "Spatial and temporal resolutions of EEG: Is it really black and white? A scalp current density view," </w:t>
      </w:r>
      <w:r w:rsidRPr="00F22141">
        <w:rPr>
          <w:i/>
        </w:rPr>
        <w:t xml:space="preserve">International Journal of Psychophysiology, </w:t>
      </w:r>
      <w:r w:rsidRPr="00F22141">
        <w:t>vol. 97, no. 3, pp. 210-220, September 2015 2015.</w:t>
      </w:r>
    </w:p>
    <w:p w14:paraId="77ABC7C8" w14:textId="77777777" w:rsidR="00F22141" w:rsidRPr="00F22141" w:rsidRDefault="00F22141" w:rsidP="00F22141">
      <w:pPr>
        <w:pStyle w:val="EndNoteBibliography"/>
        <w:ind w:left="720" w:hanging="720"/>
      </w:pPr>
      <w:r w:rsidRPr="00F22141">
        <w:t>[18]</w:t>
      </w:r>
      <w:r w:rsidRPr="00F22141">
        <w:tab/>
        <w:t xml:space="preserve">R. Degabriele and J. Lagopoulos, "Techniques for effective EEG subject preparation," </w:t>
      </w:r>
      <w:r w:rsidRPr="00F22141">
        <w:rPr>
          <w:i/>
        </w:rPr>
        <w:t xml:space="preserve">Acta Neuropsychiatrica, </w:t>
      </w:r>
      <w:r w:rsidRPr="00F22141">
        <w:t>vol. 20, no. 4, pp. 218-219, August 2008 2008.</w:t>
      </w:r>
    </w:p>
    <w:p w14:paraId="71993E13" w14:textId="77777777" w:rsidR="00F22141" w:rsidRPr="00F22141" w:rsidRDefault="00F22141" w:rsidP="00F22141">
      <w:pPr>
        <w:pStyle w:val="EndNoteBibliography"/>
        <w:ind w:left="720" w:hanging="720"/>
      </w:pPr>
      <w:r w:rsidRPr="00F22141">
        <w:t>[19]</w:t>
      </w:r>
      <w:r w:rsidRPr="00F22141">
        <w:tab/>
        <w:t xml:space="preserve">M. A. Lopez-Gordo, D. Sanchez-Morillo, and F. P. Valle, "Dry EEG Electrodes," </w:t>
      </w:r>
      <w:r w:rsidRPr="00F22141">
        <w:rPr>
          <w:i/>
        </w:rPr>
        <w:t xml:space="preserve">Sensors, </w:t>
      </w:r>
      <w:r w:rsidRPr="00F22141">
        <w:t>vol. 14, no. 7, pp. 12647-12870, 18/07/2014 2014.</w:t>
      </w:r>
    </w:p>
    <w:p w14:paraId="677A2F96" w14:textId="77777777" w:rsidR="00F22141" w:rsidRPr="00F22141" w:rsidRDefault="00F22141" w:rsidP="00F22141">
      <w:pPr>
        <w:pStyle w:val="EndNoteBibliography"/>
        <w:ind w:left="720" w:hanging="720"/>
      </w:pPr>
      <w:r w:rsidRPr="00F22141">
        <w:t>[20]</w:t>
      </w:r>
      <w:r w:rsidRPr="00F22141">
        <w:tab/>
        <w:t>J. W. Y. Kama</w:t>
      </w:r>
      <w:r w:rsidRPr="00F22141">
        <w:rPr>
          <w:i/>
        </w:rPr>
        <w:t xml:space="preserve"> et al.</w:t>
      </w:r>
      <w:r w:rsidRPr="00F22141">
        <w:t xml:space="preserve">, "Systematic comparison between a wireless EEG system with dry electrodes and a wired EEG system with wet electrodes," </w:t>
      </w:r>
      <w:r w:rsidRPr="00F22141">
        <w:rPr>
          <w:i/>
        </w:rPr>
        <w:t xml:space="preserve">NeuroImage, </w:t>
      </w:r>
      <w:r w:rsidRPr="00F22141">
        <w:t>vol. 184, pp. 119-129, 01/01/2019 2019.</w:t>
      </w:r>
    </w:p>
    <w:p w14:paraId="1E9078DF" w14:textId="77777777" w:rsidR="00F22141" w:rsidRPr="00F22141" w:rsidRDefault="00F22141" w:rsidP="00F22141">
      <w:pPr>
        <w:pStyle w:val="EndNoteBibliography"/>
        <w:ind w:left="720" w:hanging="720"/>
      </w:pPr>
      <w:r w:rsidRPr="00F22141">
        <w:t>[21]</w:t>
      </w:r>
      <w:r w:rsidRPr="00F22141">
        <w:tab/>
        <w:t xml:space="preserve">K. E. Matthewson, T. J. Harrison, and S. A. Kizuk, "High and dry? Comparing active dry EEG electrodes to active and passive wet electrodes.," </w:t>
      </w:r>
      <w:r w:rsidRPr="00F22141">
        <w:rPr>
          <w:i/>
        </w:rPr>
        <w:t xml:space="preserve">Psychophysiology, </w:t>
      </w:r>
      <w:r w:rsidRPr="00F22141">
        <w:t>vol. 54, no. 1, pp. 74-82, Jan 2017 2017.</w:t>
      </w:r>
    </w:p>
    <w:p w14:paraId="078ADAD9" w14:textId="77777777" w:rsidR="00F22141" w:rsidRPr="00F22141" w:rsidRDefault="00F22141" w:rsidP="00F22141">
      <w:pPr>
        <w:pStyle w:val="EndNoteBibliography"/>
        <w:ind w:left="720" w:hanging="720"/>
      </w:pPr>
      <w:r w:rsidRPr="00F22141">
        <w:t>[22]</w:t>
      </w:r>
      <w:r w:rsidRPr="00F22141">
        <w:tab/>
        <w:t>P. Shenoy, K. J. Miller, J. G. Ojemann, and R. P. N. Rao, "Generalized Features for Electrocorticographic BCIs,"</w:t>
      </w:r>
      <w:r w:rsidRPr="00F22141">
        <w:rPr>
          <w:i/>
        </w:rPr>
        <w:t xml:space="preserve"> IEEE Transactions on Biomedical Engineering, </w:t>
      </w:r>
      <w:r w:rsidRPr="00F22141">
        <w:t>vol. 55, no. 1, pp. 273-280, Jan. 2008 2008.</w:t>
      </w:r>
    </w:p>
    <w:p w14:paraId="41986276" w14:textId="77777777" w:rsidR="00F22141" w:rsidRPr="00F22141" w:rsidRDefault="00F22141" w:rsidP="00F22141">
      <w:pPr>
        <w:pStyle w:val="EndNoteBibliography"/>
        <w:ind w:left="720" w:hanging="720"/>
      </w:pPr>
      <w:r w:rsidRPr="00F22141">
        <w:t>[23]</w:t>
      </w:r>
      <w:r w:rsidRPr="00F22141">
        <w:tab/>
        <w:t xml:space="preserve">New York University. (n.d., 18/08/2019). </w:t>
      </w:r>
      <w:r w:rsidRPr="00F22141">
        <w:rPr>
          <w:i/>
        </w:rPr>
        <w:t>Electrocorticography (ECoG) | NYU Cognitive Neurophysiology Laboratory</w:t>
      </w:r>
      <w:r w:rsidRPr="00F22141">
        <w:t>. Available: https://med.nyu.edu/thesenlab/research-0/intracranial-eeg/</w:t>
      </w:r>
    </w:p>
    <w:p w14:paraId="4ADFFD2E" w14:textId="77777777" w:rsidR="00F22141" w:rsidRPr="00F22141" w:rsidRDefault="00F22141" w:rsidP="00F22141">
      <w:pPr>
        <w:pStyle w:val="EndNoteBibliography"/>
        <w:ind w:left="720" w:hanging="720"/>
      </w:pPr>
      <w:r w:rsidRPr="00F22141">
        <w:t>[24]</w:t>
      </w:r>
      <w:r w:rsidRPr="00F22141">
        <w:tab/>
        <w:t xml:space="preserve">S. M. Engdahl, B. P. Christie, B. Kelly, A. Davis, C. A. Chestek, and D. H. Gates, "Surveying the interest of individuals with upper limb loss in novel prosthetic control techniques," </w:t>
      </w:r>
      <w:r w:rsidRPr="00F22141">
        <w:rPr>
          <w:i/>
        </w:rPr>
        <w:t xml:space="preserve">Journal of NeuroEngineering and Rehabilitation, </w:t>
      </w:r>
      <w:r w:rsidRPr="00F22141">
        <w:t>vol. 12, no. 53, 13/08/2015 2015.</w:t>
      </w:r>
    </w:p>
    <w:p w14:paraId="63E53A8D" w14:textId="77777777" w:rsidR="00F22141" w:rsidRPr="00F22141" w:rsidRDefault="00F22141" w:rsidP="00F22141">
      <w:pPr>
        <w:pStyle w:val="EndNoteBibliography"/>
        <w:ind w:left="720" w:hanging="720"/>
      </w:pPr>
      <w:r w:rsidRPr="00F22141">
        <w:t>[25]</w:t>
      </w:r>
      <w:r w:rsidRPr="00F22141">
        <w:tab/>
        <w:t xml:space="preserve">B. Farnsworth. (2019, 25/09/2019). </w:t>
      </w:r>
      <w:r w:rsidRPr="00F22141">
        <w:rPr>
          <w:i/>
        </w:rPr>
        <w:t>EEG vs. MRI vs. fMRI – What are the Differences?</w:t>
      </w:r>
      <w:r w:rsidRPr="00F22141">
        <w:t xml:space="preserve"> Available: https://imotions.com/blog/eeg-vs-mri-vs-fmri-differences/</w:t>
      </w:r>
    </w:p>
    <w:p w14:paraId="0038A451" w14:textId="77777777" w:rsidR="00F22141" w:rsidRPr="00F22141" w:rsidRDefault="00F22141" w:rsidP="00F22141">
      <w:pPr>
        <w:pStyle w:val="EndNoteBibliography"/>
        <w:ind w:left="720" w:hanging="720"/>
      </w:pPr>
      <w:r w:rsidRPr="00F22141">
        <w:t>[26]</w:t>
      </w:r>
      <w:r w:rsidRPr="00F22141">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74DF130" w14:textId="77777777" w:rsidR="00F22141" w:rsidRPr="00F22141" w:rsidRDefault="00F22141" w:rsidP="00F22141">
      <w:pPr>
        <w:pStyle w:val="EndNoteBibliography"/>
        <w:ind w:left="720" w:hanging="720"/>
      </w:pPr>
      <w:r w:rsidRPr="00F22141">
        <w:t>[27]</w:t>
      </w:r>
      <w:r w:rsidRPr="00F22141">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CDC5E9C" w14:textId="77777777" w:rsidR="00F22141" w:rsidRPr="00F22141" w:rsidRDefault="00F22141" w:rsidP="00F22141">
      <w:pPr>
        <w:pStyle w:val="EndNoteBibliography"/>
        <w:ind w:left="720" w:hanging="720"/>
      </w:pPr>
      <w:r w:rsidRPr="00F22141">
        <w:lastRenderedPageBreak/>
        <w:t>[28]</w:t>
      </w:r>
      <w:r w:rsidRPr="00F22141">
        <w:tab/>
        <w:t xml:space="preserve">Texas Instruments. (2012, 16/08/2019). </w:t>
      </w:r>
      <w:r w:rsidRPr="00F22141">
        <w:rPr>
          <w:i/>
        </w:rPr>
        <w:t xml:space="preserve">EEG Front-End Performance Demonstration Kit (B ed.) </w:t>
      </w:r>
      <w:r w:rsidRPr="00F22141">
        <w:t>[Datasheet]. Available: http://www.ti.com/lit/ug/slau443b/slau443b.pdf</w:t>
      </w:r>
    </w:p>
    <w:p w14:paraId="748C5539" w14:textId="77777777" w:rsidR="00F22141" w:rsidRPr="00F22141" w:rsidRDefault="00F22141" w:rsidP="00F22141">
      <w:pPr>
        <w:pStyle w:val="EndNoteBibliography"/>
        <w:ind w:left="720" w:hanging="720"/>
      </w:pPr>
      <w:r w:rsidRPr="00F22141">
        <w:t>[29]</w:t>
      </w:r>
      <w:r w:rsidRPr="00F22141">
        <w:tab/>
        <w:t xml:space="preserve">Maxim Integrated. (1996, 16/08/2019). </w:t>
      </w:r>
      <w:r w:rsidRPr="00F22141">
        <w:rPr>
          <w:i/>
        </w:rPr>
        <w:t>Circuit Tradeoffs Minimize Noise in Battery-Input Power Supplies</w:t>
      </w:r>
      <w:r w:rsidRPr="00F22141">
        <w:t>. Available: https://www.maximintegrated.com/en/app-notes/index.mvp/id/653</w:t>
      </w:r>
    </w:p>
    <w:p w14:paraId="2E746B44" w14:textId="77777777" w:rsidR="00F22141" w:rsidRPr="00F22141" w:rsidRDefault="00F22141" w:rsidP="00F22141">
      <w:pPr>
        <w:pStyle w:val="EndNoteBibliography"/>
        <w:ind w:left="720" w:hanging="720"/>
      </w:pPr>
      <w:r w:rsidRPr="00F22141">
        <w:t>[30]</w:t>
      </w:r>
      <w:r w:rsidRPr="00F22141">
        <w:tab/>
        <w:t xml:space="preserve">X. Yang, J. Hu, Z. Chen, and H. Yang. (2017, 18/08/2019). </w:t>
      </w:r>
      <w:r w:rsidRPr="00F22141">
        <w:rPr>
          <w:i/>
        </w:rPr>
        <w:t>An 8-Channel General-Purpose Analog Front-End for Biopotential Signal Measurement</w:t>
      </w:r>
      <w:r w:rsidRPr="00F22141">
        <w:t>. Available: https://pdfs.semanticscholar.org/99e1/47917ea94e804a7c021bcacb8f58ed8dd3ed.pdf</w:t>
      </w:r>
    </w:p>
    <w:p w14:paraId="1C7DAC89" w14:textId="77777777" w:rsidR="00F22141" w:rsidRPr="00F22141" w:rsidRDefault="00F22141" w:rsidP="00F22141">
      <w:pPr>
        <w:pStyle w:val="EndNoteBibliography"/>
        <w:ind w:left="720" w:hanging="720"/>
      </w:pPr>
      <w:r w:rsidRPr="00F22141">
        <w:t>[31]</w:t>
      </w:r>
      <w:r w:rsidRPr="00F22141">
        <w:tab/>
        <w:t xml:space="preserve">T. Uktveris and V. Jusas, "Development of a Modular Board for EEG Signal Acquisition," </w:t>
      </w:r>
      <w:r w:rsidRPr="00F22141">
        <w:rPr>
          <w:i/>
        </w:rPr>
        <w:t xml:space="preserve">Sensors, </w:t>
      </w:r>
      <w:r w:rsidRPr="00F22141">
        <w:t>vol. 18, no. 7, 03/07/2018 2018.</w:t>
      </w:r>
    </w:p>
    <w:p w14:paraId="1327D0D4" w14:textId="77777777" w:rsidR="00F22141" w:rsidRPr="00F22141" w:rsidRDefault="00F22141" w:rsidP="00F22141">
      <w:pPr>
        <w:pStyle w:val="EndNoteBibliography"/>
        <w:ind w:left="720" w:hanging="720"/>
      </w:pPr>
      <w:r w:rsidRPr="00F22141">
        <w:t>[32]</w:t>
      </w:r>
      <w:r w:rsidRPr="00F22141">
        <w:tab/>
        <w:t xml:space="preserve">S. Feng, M. Tang, F. Quivira, T. Dyson, F. Cuckov, and G. Schirner, "EEGu2: an embedded device for brain/body signal acquisition and processing," in </w:t>
      </w:r>
      <w:r w:rsidRPr="00F22141">
        <w:rPr>
          <w:i/>
        </w:rPr>
        <w:t>27th International Symposium on Rapid System Prototyping: Shortening the Path from Specification to Prototype</w:t>
      </w:r>
      <w:r w:rsidRPr="00F22141">
        <w:t>, Pittsburgh, Pennsylvania, 2016, pp. 19 - 25.</w:t>
      </w:r>
    </w:p>
    <w:p w14:paraId="01815528" w14:textId="77777777" w:rsidR="00F22141" w:rsidRPr="00F22141" w:rsidRDefault="00F22141" w:rsidP="00F22141">
      <w:pPr>
        <w:pStyle w:val="EndNoteBibliography"/>
        <w:ind w:left="720" w:hanging="720"/>
      </w:pPr>
      <w:r w:rsidRPr="00F22141">
        <w:t>[33]</w:t>
      </w:r>
      <w:r w:rsidRPr="00F22141">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37FA6D75" w14:textId="77777777" w:rsidR="00F22141" w:rsidRPr="00F22141" w:rsidRDefault="00F22141" w:rsidP="00F22141">
      <w:pPr>
        <w:pStyle w:val="EndNoteBibliography"/>
        <w:ind w:left="720" w:hanging="720"/>
      </w:pPr>
      <w:r w:rsidRPr="00F22141">
        <w:t>[34]</w:t>
      </w:r>
      <w:r w:rsidRPr="00F22141">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1A0E265A" w14:textId="77777777" w:rsidR="00F22141" w:rsidRPr="00F22141" w:rsidRDefault="00F22141" w:rsidP="00F22141">
      <w:pPr>
        <w:pStyle w:val="EndNoteBibliography"/>
        <w:ind w:left="720" w:hanging="720"/>
      </w:pPr>
      <w:r w:rsidRPr="00F22141">
        <w:t>[35]</w:t>
      </w:r>
      <w:r w:rsidRPr="00F22141">
        <w:tab/>
        <w:t xml:space="preserve">M. Wild, R. Pegan, and M. Lara. (2015, 18/08/2019). </w:t>
      </w:r>
      <w:r w:rsidRPr="00F22141">
        <w:rPr>
          <w:i/>
        </w:rPr>
        <w:t>Wearable Bluetooth Brain-Computer Interface for Detection and Analysis of Ear-EEG Signals</w:t>
      </w:r>
      <w:r w:rsidRPr="00F22141">
        <w:t>. Available: https://pdfs.semanticscholar.org/bae8/2d84b4384bd86cf942139ac9a45326f3083d.pdf?_ga=2.179954020.1547926640.1568593385-769052707.1568593385</w:t>
      </w:r>
    </w:p>
    <w:p w14:paraId="5EE54353" w14:textId="77777777" w:rsidR="00F22141" w:rsidRPr="00F22141" w:rsidRDefault="00F22141" w:rsidP="00F22141">
      <w:pPr>
        <w:pStyle w:val="EndNoteBibliography"/>
        <w:ind w:left="720" w:hanging="720"/>
      </w:pPr>
      <w:r w:rsidRPr="00F22141">
        <w:t>[36]</w:t>
      </w:r>
      <w:r w:rsidRPr="00F22141">
        <w:tab/>
        <w:t xml:space="preserve">Texas Instruments. (n.d., 21/08/2019). </w:t>
      </w:r>
      <w:r w:rsidRPr="00F22141">
        <w:rPr>
          <w:i/>
        </w:rPr>
        <w:t>ADS1299 Low-Noise, 8-Channel, 24-Bit Analog-to-Digital Converter for Biopotential Measurements | TI.com</w:t>
      </w:r>
      <w:r w:rsidRPr="00F22141">
        <w:t>. Available: http://www.ti.com/product/ADS1299</w:t>
      </w:r>
    </w:p>
    <w:p w14:paraId="1C9276CB" w14:textId="77777777" w:rsidR="00F22141" w:rsidRPr="00F22141" w:rsidRDefault="00F22141" w:rsidP="00F22141">
      <w:pPr>
        <w:pStyle w:val="EndNoteBibliography"/>
        <w:ind w:left="720" w:hanging="720"/>
      </w:pPr>
      <w:r w:rsidRPr="00F22141">
        <w:t>[37]</w:t>
      </w:r>
      <w:r w:rsidRPr="00F22141">
        <w:tab/>
        <w:t>Texas Instruments, "ADS1299-x Low-Noise, 4-, 6-, 8-Channel, 24-Bit, Analog-to-Digital Converter for EEG and Biopotential Measurements," Jan. 2017 2017, Available: http://www.ti.com/lit/ds/symlink/ads1299.pdf.</w:t>
      </w:r>
    </w:p>
    <w:p w14:paraId="43544503" w14:textId="77777777" w:rsidR="00F22141" w:rsidRPr="00F22141" w:rsidRDefault="00F22141" w:rsidP="00F22141">
      <w:pPr>
        <w:pStyle w:val="EndNoteBibliography"/>
        <w:ind w:left="720" w:hanging="720"/>
      </w:pPr>
      <w:r w:rsidRPr="00F22141">
        <w:t>[38]</w:t>
      </w:r>
      <w:r w:rsidRPr="00F22141">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1740D679" w14:textId="77777777" w:rsidR="00F22141" w:rsidRPr="00F22141" w:rsidRDefault="00F22141" w:rsidP="00F22141">
      <w:pPr>
        <w:pStyle w:val="EndNoteBibliography"/>
        <w:ind w:left="720" w:hanging="720"/>
      </w:pPr>
      <w:r w:rsidRPr="00F22141">
        <w:t>[39]</w:t>
      </w:r>
      <w:r w:rsidRPr="00F22141">
        <w:tab/>
        <w:t xml:space="preserve">S. S. Haykin, </w:t>
      </w:r>
      <w:r w:rsidRPr="00F22141">
        <w:rPr>
          <w:i/>
        </w:rPr>
        <w:t>Adaptive Filter Theory</w:t>
      </w:r>
      <w:r w:rsidRPr="00F22141">
        <w:t>, 4 ed. (Prentice-Hall information and system sciences series). Prentice Hall, 2002, p. 920.</w:t>
      </w:r>
    </w:p>
    <w:p w14:paraId="002E2177" w14:textId="77777777" w:rsidR="00F22141" w:rsidRPr="00F22141" w:rsidRDefault="00F22141" w:rsidP="00F22141">
      <w:pPr>
        <w:pStyle w:val="EndNoteBibliography"/>
        <w:ind w:left="720" w:hanging="720"/>
      </w:pPr>
      <w:r w:rsidRPr="00F22141">
        <w:t>[40]</w:t>
      </w:r>
      <w:r w:rsidRPr="00F22141">
        <w:tab/>
        <w:t xml:space="preserve">G. Rodríguez-Bermúdez and P. J. García-Laencina, "Automatic and Adaptive Classification of Electroencephalographic Signals for Brain Computer Interfaces," </w:t>
      </w:r>
      <w:r w:rsidRPr="00F22141">
        <w:rPr>
          <w:i/>
        </w:rPr>
        <w:t xml:space="preserve">Journal of Medical Systems, </w:t>
      </w:r>
      <w:r w:rsidRPr="00F22141">
        <w:t>vol. 36, pp. 51-63, 02/11/2012 2012.</w:t>
      </w:r>
    </w:p>
    <w:p w14:paraId="44223F80" w14:textId="77777777" w:rsidR="00F22141" w:rsidRPr="00F22141" w:rsidRDefault="00F22141" w:rsidP="00F22141">
      <w:pPr>
        <w:pStyle w:val="EndNoteBibliography"/>
        <w:ind w:left="720" w:hanging="720"/>
      </w:pPr>
      <w:r w:rsidRPr="00F22141">
        <w:lastRenderedPageBreak/>
        <w:t>[41]</w:t>
      </w:r>
      <w:r w:rsidRPr="00F22141">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2903C147" w14:textId="77777777" w:rsidR="00F22141" w:rsidRPr="00F22141" w:rsidRDefault="00F22141" w:rsidP="00F22141">
      <w:pPr>
        <w:pStyle w:val="EndNoteBibliography"/>
        <w:ind w:left="720" w:hanging="720"/>
      </w:pPr>
      <w:r w:rsidRPr="00F22141">
        <w:t>[42]</w:t>
      </w:r>
      <w:r w:rsidRPr="00F22141">
        <w:tab/>
        <w:t xml:space="preserve">G. Huang, J. Meng, D. Zhang, and X. Zhu, "Window Function for EEG Power Density Estimation and Its Application in SSVEP Based BCIs," in </w:t>
      </w:r>
      <w:r w:rsidRPr="00F22141">
        <w:rPr>
          <w:i/>
        </w:rPr>
        <w:t>International Conference on Intelligent Robotics and Applications</w:t>
      </w:r>
      <w:r w:rsidRPr="00F22141">
        <w:t>, Aachen, Germany, 2011, vol. 7102, pp. 135-144: Springer, Berlin, Germany.</w:t>
      </w:r>
    </w:p>
    <w:p w14:paraId="226B0418" w14:textId="77777777" w:rsidR="00F22141" w:rsidRPr="00F22141" w:rsidRDefault="00F22141" w:rsidP="00F22141">
      <w:pPr>
        <w:pStyle w:val="EndNoteBibliography"/>
        <w:ind w:left="720" w:hanging="720"/>
      </w:pPr>
      <w:r w:rsidRPr="00F22141">
        <w:t>[43]</w:t>
      </w:r>
      <w:r w:rsidRPr="00F22141">
        <w:tab/>
        <w:t xml:space="preserve">D. Coyle, G. Prasad, and T. M. McGinnity, </w:t>
      </w:r>
      <w:r w:rsidRPr="00F22141">
        <w:rPr>
          <w:i/>
        </w:rPr>
        <w:t xml:space="preserve">A Time-Frequency Approach to Feature Extraction for a Brain-Computer Interface with a Comparative Analysis of Performance Measures, </w:t>
      </w:r>
      <w:r w:rsidRPr="00F22141">
        <w:t>vol. 19, pp. 3141-3151, 04/11/2004 2004.</w:t>
      </w:r>
    </w:p>
    <w:p w14:paraId="68CCFC88" w14:textId="77777777" w:rsidR="00F22141" w:rsidRPr="00F22141" w:rsidRDefault="00F22141" w:rsidP="00F22141">
      <w:pPr>
        <w:pStyle w:val="EndNoteBibliography"/>
        <w:ind w:left="720" w:hanging="720"/>
      </w:pPr>
      <w:r w:rsidRPr="00F22141">
        <w:t>[44]</w:t>
      </w:r>
      <w:r w:rsidRPr="00F22141">
        <w:tab/>
        <w:t xml:space="preserve">A. B. Roy, D. Dey, D. Banerjee, and B. Mohanty, "Comparison of FFT, DCT, DWT, WHT Compression," </w:t>
      </w:r>
      <w:r w:rsidRPr="00F22141">
        <w:rPr>
          <w:i/>
        </w:rPr>
        <w:t xml:space="preserve">International Journal of Computer Applications </w:t>
      </w:r>
      <w:r w:rsidRPr="00F22141">
        <w:t>vol. 975, no. 8887, 2018.</w:t>
      </w:r>
    </w:p>
    <w:p w14:paraId="09279F35" w14:textId="77777777" w:rsidR="00F22141" w:rsidRPr="00F22141" w:rsidRDefault="00F22141" w:rsidP="00F22141">
      <w:pPr>
        <w:pStyle w:val="EndNoteBibliography"/>
        <w:ind w:left="720" w:hanging="720"/>
      </w:pPr>
      <w:r w:rsidRPr="00F22141">
        <w:t>[45]</w:t>
      </w:r>
      <w:r w:rsidRPr="00F22141">
        <w:tab/>
        <w:t>"DCT/IDCT Customer Tutorial," ed: Xilinx, 2000.</w:t>
      </w:r>
    </w:p>
    <w:p w14:paraId="4B3EB417" w14:textId="77777777" w:rsidR="00F22141" w:rsidRPr="00F22141" w:rsidRDefault="00F22141" w:rsidP="00F22141">
      <w:pPr>
        <w:pStyle w:val="EndNoteBibliography"/>
        <w:ind w:left="720" w:hanging="720"/>
      </w:pPr>
      <w:r w:rsidRPr="00F22141">
        <w:t>[46]</w:t>
      </w:r>
      <w:r w:rsidRPr="00F22141">
        <w:tab/>
        <w:t xml:space="preserve">W.-H. Chen and W. K. Pratt, "Scene Adaptive Coder," in </w:t>
      </w:r>
      <w:r w:rsidRPr="00F22141">
        <w:rPr>
          <w:i/>
        </w:rPr>
        <w:t>IEEE Transactions on Communications</w:t>
      </w:r>
      <w:r w:rsidRPr="00F22141">
        <w:t>, Dallas, 1984, vol. 32, pp. 225-323: IEEE.</w:t>
      </w:r>
    </w:p>
    <w:p w14:paraId="0683FE8C" w14:textId="77777777" w:rsidR="00F22141" w:rsidRPr="00F22141" w:rsidRDefault="00F22141" w:rsidP="00F22141">
      <w:pPr>
        <w:pStyle w:val="EndNoteBibliography"/>
        <w:ind w:left="720" w:hanging="720"/>
      </w:pPr>
      <w:r w:rsidRPr="00F22141">
        <w:t>[47]</w:t>
      </w:r>
      <w:r w:rsidRPr="00F22141">
        <w:tab/>
        <w:t>E. Roberts, "Lossy Data Compression: JPEG," ed: Stanford, n.d.</w:t>
      </w:r>
    </w:p>
    <w:p w14:paraId="660FAF35" w14:textId="77777777" w:rsidR="00F22141" w:rsidRPr="00F22141" w:rsidRDefault="00F22141" w:rsidP="00F22141">
      <w:pPr>
        <w:pStyle w:val="EndNoteBibliography"/>
        <w:ind w:left="720" w:hanging="720"/>
      </w:pPr>
      <w:r w:rsidRPr="00F22141">
        <w:t>[48]</w:t>
      </w:r>
      <w:r w:rsidRPr="00F22141">
        <w:tab/>
        <w:t xml:space="preserve">J. Princen and A. Bradley, "Analysis/Synthesis filter bank design based on time domain aliasing cancellation," in </w:t>
      </w:r>
      <w:r w:rsidRPr="00F22141">
        <w:rPr>
          <w:i/>
        </w:rPr>
        <w:t>IEEE Transactions on Acoustics, Speech, and Signal Processing</w:t>
      </w:r>
      <w:r w:rsidRPr="00F22141">
        <w:t>, London, 1986, vol. 34, pp. 1153-1161: IEEE.</w:t>
      </w:r>
    </w:p>
    <w:p w14:paraId="50CD5EAC" w14:textId="77777777" w:rsidR="00F22141" w:rsidRPr="00F22141" w:rsidRDefault="00F22141" w:rsidP="00F22141">
      <w:pPr>
        <w:pStyle w:val="EndNoteBibliography"/>
        <w:ind w:left="720" w:hanging="720"/>
      </w:pPr>
      <w:r w:rsidRPr="00F22141">
        <w:t>[49]</w:t>
      </w:r>
      <w:r w:rsidRPr="00F22141">
        <w:tab/>
        <w:t>B. Lincoln, "Modified Discrete Cosine Transform (MDCT)," ed: Stanford University, 1998.</w:t>
      </w:r>
    </w:p>
    <w:p w14:paraId="74F47BD6" w14:textId="77777777" w:rsidR="00F22141" w:rsidRPr="00F22141" w:rsidRDefault="00F22141" w:rsidP="00F22141">
      <w:pPr>
        <w:pStyle w:val="EndNoteBibliography"/>
        <w:ind w:left="720" w:hanging="720"/>
      </w:pPr>
      <w:r w:rsidRPr="00F22141">
        <w:t>[50]</w:t>
      </w:r>
      <w:r w:rsidRPr="00F22141">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21C1E32" w14:textId="77777777" w:rsidR="00F22141" w:rsidRPr="00F22141" w:rsidRDefault="00F22141" w:rsidP="00F22141">
      <w:pPr>
        <w:pStyle w:val="EndNoteBibliography"/>
        <w:ind w:left="720" w:hanging="720"/>
      </w:pPr>
      <w:r w:rsidRPr="00F22141">
        <w:t>[51]</w:t>
      </w:r>
      <w:r w:rsidRPr="00F22141">
        <w:tab/>
        <w:t xml:space="preserve">B. Szuflitowska and P. Orlowski, "Comparison of the EEG Signal Classifiers LDA, NBC and GNBC Based on Time-Frequency Features," </w:t>
      </w:r>
      <w:r w:rsidRPr="00F22141">
        <w:rPr>
          <w:i/>
        </w:rPr>
        <w:t xml:space="preserve">Pomiary Automatyka Robotyka, </w:t>
      </w:r>
      <w:r w:rsidRPr="00F22141">
        <w:t>vol. 21, pp. 39-45, June 2017 2017.</w:t>
      </w:r>
    </w:p>
    <w:p w14:paraId="16D2E497" w14:textId="77777777" w:rsidR="00F22141" w:rsidRPr="00F22141" w:rsidRDefault="00F22141" w:rsidP="00F22141">
      <w:pPr>
        <w:pStyle w:val="EndNoteBibliography"/>
        <w:ind w:left="720" w:hanging="720"/>
      </w:pPr>
      <w:r w:rsidRPr="00F22141">
        <w:t>[52]</w:t>
      </w:r>
      <w:r w:rsidRPr="00F22141">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1BFDA7C" w14:textId="77777777" w:rsidR="00F22141" w:rsidRPr="00F22141" w:rsidRDefault="00F22141" w:rsidP="00F22141">
      <w:pPr>
        <w:pStyle w:val="EndNoteBibliography"/>
        <w:ind w:left="720" w:hanging="720"/>
      </w:pPr>
      <w:r w:rsidRPr="00F22141">
        <w:t>[53]</w:t>
      </w:r>
      <w:r w:rsidRPr="00F22141">
        <w:tab/>
        <w:t xml:space="preserve">Y. Pang, S. Wang, and Y. Yuan, "Learning Regularized LDA by Clustering," in </w:t>
      </w:r>
      <w:r w:rsidRPr="00F22141">
        <w:rPr>
          <w:i/>
        </w:rPr>
        <w:t>IEEE Transactions on Neural Networks and Learning Systems</w:t>
      </w:r>
      <w:r w:rsidRPr="00F22141">
        <w:t>, 2014, vol. 25, no. 12, pp. 2191-2201: IEEE.</w:t>
      </w:r>
    </w:p>
    <w:p w14:paraId="4343BDE8" w14:textId="77777777" w:rsidR="00F22141" w:rsidRPr="00F22141" w:rsidRDefault="00F22141" w:rsidP="00F22141">
      <w:pPr>
        <w:pStyle w:val="EndNoteBibliography"/>
        <w:ind w:left="720" w:hanging="720"/>
      </w:pPr>
      <w:r w:rsidRPr="00F22141">
        <w:t>[54]</w:t>
      </w:r>
      <w:r w:rsidRPr="00F22141">
        <w:tab/>
        <w:t xml:space="preserve">M. Misaki, Y. Kim, P. A. Bandettini, and N. Kriegeskorte, "Comparison of multivariate classifiers and response normalizations for pattern-information fMRI," </w:t>
      </w:r>
      <w:r w:rsidRPr="00F22141">
        <w:rPr>
          <w:i/>
        </w:rPr>
        <w:t xml:space="preserve">NeuroImage, </w:t>
      </w:r>
      <w:r w:rsidRPr="00F22141">
        <w:t>vol. 53, no. 1, pp. 103-118, 15/10/2010 2010.</w:t>
      </w:r>
    </w:p>
    <w:p w14:paraId="7EE8FA6D" w14:textId="77777777" w:rsidR="00F22141" w:rsidRPr="00F22141" w:rsidRDefault="00F22141" w:rsidP="00F22141">
      <w:pPr>
        <w:pStyle w:val="EndNoteBibliography"/>
        <w:ind w:left="720" w:hanging="720"/>
      </w:pPr>
      <w:r w:rsidRPr="00F22141">
        <w:t>[55]</w:t>
      </w:r>
      <w:r w:rsidRPr="00F22141">
        <w:tab/>
        <w:t xml:space="preserve">F. Lauer. (2014, 21/08/2019). </w:t>
      </w:r>
      <w:r w:rsidRPr="00F22141">
        <w:rPr>
          <w:i/>
        </w:rPr>
        <w:t>Linear and Quadratic Discriminant Analysis (LDA / QDA)</w:t>
      </w:r>
      <w:r w:rsidRPr="00F22141">
        <w:t>. Available: http://mlweb.loria.fr/book/en/lda.html</w:t>
      </w:r>
    </w:p>
    <w:p w14:paraId="7A78109E" w14:textId="77777777" w:rsidR="00F22141" w:rsidRPr="00F22141" w:rsidRDefault="00F22141" w:rsidP="00F22141">
      <w:pPr>
        <w:pStyle w:val="EndNoteBibliography"/>
        <w:ind w:left="720" w:hanging="720"/>
      </w:pPr>
      <w:r w:rsidRPr="00F22141">
        <w:t>[56]</w:t>
      </w:r>
      <w:r w:rsidRPr="00F22141">
        <w:tab/>
        <w:t xml:space="preserve">Penn State University. (n.d., 21/08/2019). </w:t>
      </w:r>
      <w:r w:rsidRPr="00F22141">
        <w:rPr>
          <w:i/>
        </w:rPr>
        <w:t>9.2.8 - Quadratic Discriminant Analysis (QDA)</w:t>
      </w:r>
      <w:r w:rsidRPr="00F22141">
        <w:t>. Available: https://onlinecourses.science.psu.edu/stat508/book/export/html/696</w:t>
      </w:r>
    </w:p>
    <w:p w14:paraId="23C95F3F" w14:textId="77777777" w:rsidR="00F22141" w:rsidRPr="00F22141" w:rsidRDefault="00F22141" w:rsidP="00F22141">
      <w:pPr>
        <w:pStyle w:val="EndNoteBibliography"/>
        <w:ind w:left="720" w:hanging="720"/>
      </w:pPr>
      <w:r w:rsidRPr="00F22141">
        <w:lastRenderedPageBreak/>
        <w:t>[57]</w:t>
      </w:r>
      <w:r w:rsidRPr="00F22141">
        <w:tab/>
        <w:t xml:space="preserve">V. Vapnik and C. Cortes, "Support-Vector Networks," </w:t>
      </w:r>
      <w:r w:rsidRPr="00F22141">
        <w:rPr>
          <w:i/>
        </w:rPr>
        <w:t xml:space="preserve">Machine Learning, </w:t>
      </w:r>
      <w:r w:rsidRPr="00F22141">
        <w:t>vol. 20, pp. 273-297, 1995.</w:t>
      </w:r>
    </w:p>
    <w:p w14:paraId="096CDA71" w14:textId="77777777" w:rsidR="00F22141" w:rsidRPr="00F22141" w:rsidRDefault="00F22141" w:rsidP="00F22141">
      <w:pPr>
        <w:pStyle w:val="EndNoteBibliography"/>
        <w:ind w:left="720" w:hanging="720"/>
      </w:pPr>
      <w:r w:rsidRPr="00F22141">
        <w:t>[58]</w:t>
      </w:r>
      <w:r w:rsidRPr="00F22141">
        <w:tab/>
      </w:r>
      <w:r w:rsidRPr="00F22141">
        <w:rPr>
          <w:sz w:val="20"/>
        </w:rPr>
        <w:t>R. Pupale</w:t>
      </w:r>
      <w:r w:rsidRPr="00F22141">
        <w:t xml:space="preserve">. (2018, 21/08/2019). </w:t>
      </w:r>
      <w:r w:rsidRPr="00F22141">
        <w:rPr>
          <w:i/>
        </w:rPr>
        <w:t>Support Vector Machines(SVM) -- An Overview - Towards Data Science</w:t>
      </w:r>
      <w:r w:rsidRPr="00F22141">
        <w:t>. Available: https://towardsdatascience.com/https-medium-com-pupalerushikesh-svm-f4b42800e989</w:t>
      </w:r>
    </w:p>
    <w:p w14:paraId="42744692" w14:textId="77777777" w:rsidR="00F22141" w:rsidRPr="00F22141" w:rsidRDefault="00F22141" w:rsidP="00F22141">
      <w:pPr>
        <w:pStyle w:val="EndNoteBibliography"/>
        <w:ind w:left="720" w:hanging="720"/>
      </w:pPr>
      <w:r w:rsidRPr="00F22141">
        <w:t>[59]</w:t>
      </w:r>
      <w:r w:rsidRPr="00F22141">
        <w:tab/>
        <w:t>D. Sontage, "Support Vector Machines (SVMs) Lecture 2," ed: Massachusetts Institute of Technology, n.d.</w:t>
      </w:r>
    </w:p>
    <w:p w14:paraId="61F9F48E" w14:textId="77777777" w:rsidR="00F22141" w:rsidRPr="00F22141" w:rsidRDefault="00F22141" w:rsidP="00F22141">
      <w:pPr>
        <w:pStyle w:val="EndNoteBibliography"/>
        <w:ind w:left="720" w:hanging="720"/>
      </w:pPr>
      <w:r w:rsidRPr="00F22141">
        <w:t>[60]</w:t>
      </w:r>
      <w:r w:rsidRPr="00F22141">
        <w:tab/>
        <w:t>R. Berwick, "An Idiot’s guide to Support vector machines (SVMs)," ed: Massachusetts Institute of Technology, n.d.</w:t>
      </w:r>
    </w:p>
    <w:p w14:paraId="09DC17A0" w14:textId="77777777" w:rsidR="00F22141" w:rsidRPr="00F22141" w:rsidRDefault="00F22141" w:rsidP="00F22141">
      <w:pPr>
        <w:pStyle w:val="EndNoteBibliography"/>
        <w:ind w:left="720" w:hanging="720"/>
      </w:pPr>
      <w:r w:rsidRPr="00F22141">
        <w:t>[61]</w:t>
      </w:r>
      <w:r w:rsidRPr="00F22141">
        <w:tab/>
        <w:t xml:space="preserve">K. Teknomo. (n.d., 21/08/2019). </w:t>
      </w:r>
      <w:r w:rsidRPr="00F22141">
        <w:rPr>
          <w:i/>
        </w:rPr>
        <w:t>K Nearest Neighbors Tutorial: How K-Nearest Neighbour (KNN) Algorithm works?</w:t>
      </w:r>
      <w:r w:rsidRPr="00F22141">
        <w:t xml:space="preserve"> Available: https://people.revoledu.com/kardi/tutorial/KNN/HowTo_KNN.html</w:t>
      </w:r>
    </w:p>
    <w:p w14:paraId="5B7F8C88" w14:textId="77777777" w:rsidR="00F22141" w:rsidRPr="00F22141" w:rsidRDefault="00F22141" w:rsidP="00F22141">
      <w:pPr>
        <w:pStyle w:val="EndNoteBibliography"/>
        <w:ind w:left="720" w:hanging="720"/>
      </w:pPr>
      <w:r w:rsidRPr="00F22141">
        <w:t>[62]</w:t>
      </w:r>
      <w:r w:rsidRPr="00F22141">
        <w:tab/>
        <w:t xml:space="preserve">(n.d., 21/08/2019). </w:t>
      </w:r>
      <w:r w:rsidRPr="00F22141">
        <w:rPr>
          <w:i/>
        </w:rPr>
        <w:t>kNN</w:t>
      </w:r>
      <w:r w:rsidRPr="00F22141">
        <w:t>. Available: http://cs.carleton.edu/cs_comps/0910/netflixprize/final_results/knn/index.html</w:t>
      </w:r>
    </w:p>
    <w:p w14:paraId="16EE62F7" w14:textId="77777777" w:rsidR="00F22141" w:rsidRPr="00F22141" w:rsidRDefault="00F22141" w:rsidP="00F22141">
      <w:pPr>
        <w:pStyle w:val="EndNoteBibliography"/>
        <w:ind w:left="720" w:hanging="720"/>
      </w:pPr>
      <w:r w:rsidRPr="00F22141">
        <w:t>[63]</w:t>
      </w:r>
      <w:r w:rsidRPr="00F22141">
        <w:tab/>
        <w:t xml:space="preserve">(2018, 21/09/2019). </w:t>
      </w:r>
      <w:r w:rsidRPr="00F22141">
        <w:rPr>
          <w:i/>
        </w:rPr>
        <w:t>Lecture 2: k-nearest neighbors / Curese of Dimensionality</w:t>
      </w:r>
      <w:r w:rsidRPr="00F22141">
        <w:t>. Available: http://www.cs.cornell.edu/courses/cs4780/2018fa/lectures/lecturenote02_kNN.html</w:t>
      </w:r>
    </w:p>
    <w:p w14:paraId="7D7C7146" w14:textId="77777777" w:rsidR="00F22141" w:rsidRPr="00F22141" w:rsidRDefault="00F22141" w:rsidP="00F22141">
      <w:pPr>
        <w:pStyle w:val="EndNoteBibliography"/>
        <w:ind w:left="720" w:hanging="720"/>
      </w:pPr>
      <w:r w:rsidRPr="00F22141">
        <w:t>[64]</w:t>
      </w:r>
      <w:r w:rsidRPr="00F22141">
        <w:tab/>
        <w:t>B. M. Kaya M, Ozbay E, Yanar H, Mishchenko Y, "A large electroencephalographic motor imagery dataset for electroencephalographic brain computer interfaces," ed: figshare, 2018.</w:t>
      </w:r>
    </w:p>
    <w:p w14:paraId="57571029" w14:textId="77777777" w:rsidR="00F22141" w:rsidRPr="00F22141" w:rsidRDefault="00F22141" w:rsidP="00F22141">
      <w:pPr>
        <w:pStyle w:val="EndNoteBibliography"/>
        <w:ind w:left="720" w:hanging="720"/>
      </w:pPr>
      <w:r w:rsidRPr="00F22141">
        <w:t>[65]</w:t>
      </w:r>
      <w:r w:rsidRPr="00F22141">
        <w:tab/>
        <w:t xml:space="preserve">B. M. Kaya M, Ozbay E, Yanar H, Mishchenko Y, "A large electroencephalographic motor imagery dataset for electroencephalographic brain computer interfaces," </w:t>
      </w:r>
      <w:r w:rsidRPr="00F22141">
        <w:rPr>
          <w:i/>
        </w:rPr>
        <w:t xml:space="preserve">Scientific Data, </w:t>
      </w:r>
      <w:r w:rsidRPr="00F22141">
        <w:t>vol. 5, no. 180211, 2018.</w:t>
      </w:r>
    </w:p>
    <w:p w14:paraId="5A1BA649" w14:textId="166B68E5" w:rsidR="005040F2" w:rsidRPr="00B56F23" w:rsidRDefault="00692810" w:rsidP="00B56F23">
      <w:r>
        <w:fldChar w:fldCharType="end"/>
      </w:r>
    </w:p>
    <w:sectPr w:rsidR="005040F2" w:rsidRPr="00B56F23" w:rsidSect="001C7DF3">
      <w:footerReference w:type="default" r:id="rId39"/>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FD6FFA" w14:textId="77777777" w:rsidR="00275AD7" w:rsidRDefault="00275AD7" w:rsidP="00490097">
      <w:r>
        <w:separator/>
      </w:r>
    </w:p>
  </w:endnote>
  <w:endnote w:type="continuationSeparator" w:id="0">
    <w:p w14:paraId="52651CC9" w14:textId="77777777" w:rsidR="00275AD7" w:rsidRDefault="00275AD7"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D9752" w14:textId="27113BFD" w:rsidR="00D948C1" w:rsidRDefault="00D948C1"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95D6D">
          <w:rPr>
            <w:noProof/>
          </w:rPr>
          <w:t>v</w:t>
        </w:r>
        <w:r>
          <w:rPr>
            <w:noProof/>
          </w:rPr>
          <w:fldChar w:fldCharType="end"/>
        </w:r>
      </w:sdtContent>
    </w:sdt>
    <w:r>
      <w:rPr>
        <w:noProof/>
      </w:rPr>
      <w:tab/>
    </w:r>
    <w:r>
      <w:rPr>
        <w:noProof/>
      </w:rPr>
      <w:tab/>
    </w:r>
  </w:p>
  <w:p w14:paraId="52176D16" w14:textId="77777777" w:rsidR="00D948C1" w:rsidRDefault="00D948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3701356"/>
      <w:docPartObj>
        <w:docPartGallery w:val="Page Numbers (Bottom of Page)"/>
        <w:docPartUnique/>
      </w:docPartObj>
    </w:sdtPr>
    <w:sdtEndPr>
      <w:rPr>
        <w:noProof/>
      </w:rPr>
    </w:sdtEndPr>
    <w:sdtContent>
      <w:p w14:paraId="3578B296" w14:textId="50A531CB" w:rsidR="00D948C1" w:rsidRDefault="00D948C1">
        <w:pPr>
          <w:pStyle w:val="Footer"/>
          <w:jc w:val="center"/>
        </w:pPr>
        <w:r>
          <w:fldChar w:fldCharType="begin"/>
        </w:r>
        <w:r>
          <w:instrText xml:space="preserve"> PAGE   \* MERGEFORMAT </w:instrText>
        </w:r>
        <w:r>
          <w:fldChar w:fldCharType="separate"/>
        </w:r>
        <w:r w:rsidR="00C95D6D">
          <w:rPr>
            <w:noProof/>
          </w:rPr>
          <w:t>28</w:t>
        </w:r>
        <w:r>
          <w:rPr>
            <w:noProof/>
          </w:rPr>
          <w:fldChar w:fldCharType="end"/>
        </w:r>
      </w:p>
    </w:sdtContent>
  </w:sdt>
  <w:p w14:paraId="51635CD4" w14:textId="77777777" w:rsidR="00D948C1" w:rsidRDefault="00D948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9964CE" w14:textId="77777777" w:rsidR="00275AD7" w:rsidRDefault="00275AD7" w:rsidP="00490097">
      <w:r>
        <w:separator/>
      </w:r>
    </w:p>
  </w:footnote>
  <w:footnote w:type="continuationSeparator" w:id="0">
    <w:p w14:paraId="56372806" w14:textId="77777777" w:rsidR="00275AD7" w:rsidRDefault="00275AD7"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205178F9"/>
    <w:multiLevelType w:val="hybridMultilevel"/>
    <w:tmpl w:val="B360FB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5"/>
  </w:num>
  <w:num w:numId="3">
    <w:abstractNumId w:val="16"/>
  </w:num>
  <w:num w:numId="4">
    <w:abstractNumId w:val="10"/>
  </w:num>
  <w:num w:numId="5">
    <w:abstractNumId w:val="14"/>
  </w:num>
  <w:num w:numId="6">
    <w:abstractNumId w:val="12"/>
  </w:num>
  <w:num w:numId="7">
    <w:abstractNumId w:val="2"/>
  </w:num>
  <w:num w:numId="8">
    <w:abstractNumId w:val="11"/>
  </w:num>
  <w:num w:numId="9">
    <w:abstractNumId w:val="7"/>
  </w:num>
  <w:num w:numId="10">
    <w:abstractNumId w:val="0"/>
  </w:num>
  <w:num w:numId="11">
    <w:abstractNumId w:val="9"/>
  </w:num>
  <w:num w:numId="12">
    <w:abstractNumId w:val="8"/>
  </w:num>
  <w:num w:numId="13">
    <w:abstractNumId w:val="6"/>
  </w:num>
  <w:num w:numId="14">
    <w:abstractNumId w:val="1"/>
  </w:num>
  <w:num w:numId="15">
    <w:abstractNumId w:val="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37FC"/>
    <w:rsid w:val="0003719C"/>
    <w:rsid w:val="0004104B"/>
    <w:rsid w:val="000441E5"/>
    <w:rsid w:val="000460BF"/>
    <w:rsid w:val="00047F00"/>
    <w:rsid w:val="0007174D"/>
    <w:rsid w:val="00074D83"/>
    <w:rsid w:val="00076D1F"/>
    <w:rsid w:val="00083936"/>
    <w:rsid w:val="000944B1"/>
    <w:rsid w:val="00096A50"/>
    <w:rsid w:val="000A0FA2"/>
    <w:rsid w:val="000B37FC"/>
    <w:rsid w:val="000F06E2"/>
    <w:rsid w:val="001047C4"/>
    <w:rsid w:val="00106E28"/>
    <w:rsid w:val="001271B2"/>
    <w:rsid w:val="001404F7"/>
    <w:rsid w:val="00157D12"/>
    <w:rsid w:val="001773EA"/>
    <w:rsid w:val="001A2ED7"/>
    <w:rsid w:val="001C7DF3"/>
    <w:rsid w:val="001E1DD7"/>
    <w:rsid w:val="001F058B"/>
    <w:rsid w:val="001F6AE4"/>
    <w:rsid w:val="002179CE"/>
    <w:rsid w:val="00275AD7"/>
    <w:rsid w:val="0028050A"/>
    <w:rsid w:val="00297FB6"/>
    <w:rsid w:val="002C0A6F"/>
    <w:rsid w:val="002C5DDA"/>
    <w:rsid w:val="002C6CAE"/>
    <w:rsid w:val="002E0AB7"/>
    <w:rsid w:val="002E50B3"/>
    <w:rsid w:val="002F58C5"/>
    <w:rsid w:val="002F763A"/>
    <w:rsid w:val="00350C2B"/>
    <w:rsid w:val="0036516E"/>
    <w:rsid w:val="0037199B"/>
    <w:rsid w:val="00381704"/>
    <w:rsid w:val="003A6C23"/>
    <w:rsid w:val="003D3DF5"/>
    <w:rsid w:val="00403024"/>
    <w:rsid w:val="00427968"/>
    <w:rsid w:val="0043533A"/>
    <w:rsid w:val="00474EED"/>
    <w:rsid w:val="00476ADB"/>
    <w:rsid w:val="00490097"/>
    <w:rsid w:val="004B1A98"/>
    <w:rsid w:val="004D1F8F"/>
    <w:rsid w:val="004E26B5"/>
    <w:rsid w:val="00502EF9"/>
    <w:rsid w:val="005040F2"/>
    <w:rsid w:val="00510E08"/>
    <w:rsid w:val="0052072E"/>
    <w:rsid w:val="00547CB5"/>
    <w:rsid w:val="005C168A"/>
    <w:rsid w:val="005D6AE5"/>
    <w:rsid w:val="005E0124"/>
    <w:rsid w:val="005E4F44"/>
    <w:rsid w:val="005F1A4A"/>
    <w:rsid w:val="005F53DD"/>
    <w:rsid w:val="006006FA"/>
    <w:rsid w:val="0062678D"/>
    <w:rsid w:val="00627B10"/>
    <w:rsid w:val="006422F1"/>
    <w:rsid w:val="0064617F"/>
    <w:rsid w:val="00653C00"/>
    <w:rsid w:val="00674A14"/>
    <w:rsid w:val="006841FA"/>
    <w:rsid w:val="00686FA1"/>
    <w:rsid w:val="006925A1"/>
    <w:rsid w:val="00692810"/>
    <w:rsid w:val="006969F2"/>
    <w:rsid w:val="006B3DCC"/>
    <w:rsid w:val="006C10AB"/>
    <w:rsid w:val="006D70BD"/>
    <w:rsid w:val="006E6F4E"/>
    <w:rsid w:val="006F167A"/>
    <w:rsid w:val="006F75C5"/>
    <w:rsid w:val="006F7942"/>
    <w:rsid w:val="00744F93"/>
    <w:rsid w:val="007964D2"/>
    <w:rsid w:val="00796BF9"/>
    <w:rsid w:val="007B4F16"/>
    <w:rsid w:val="007B7E63"/>
    <w:rsid w:val="007C6546"/>
    <w:rsid w:val="00802985"/>
    <w:rsid w:val="00815022"/>
    <w:rsid w:val="00842941"/>
    <w:rsid w:val="0085423A"/>
    <w:rsid w:val="0086636E"/>
    <w:rsid w:val="0087132E"/>
    <w:rsid w:val="00874476"/>
    <w:rsid w:val="00876994"/>
    <w:rsid w:val="008773F7"/>
    <w:rsid w:val="008C3818"/>
    <w:rsid w:val="008E0978"/>
    <w:rsid w:val="008F29B2"/>
    <w:rsid w:val="008F2EA7"/>
    <w:rsid w:val="008F335D"/>
    <w:rsid w:val="0090435A"/>
    <w:rsid w:val="009244F2"/>
    <w:rsid w:val="00940A2B"/>
    <w:rsid w:val="00947B46"/>
    <w:rsid w:val="009536AF"/>
    <w:rsid w:val="00981CC5"/>
    <w:rsid w:val="0099017D"/>
    <w:rsid w:val="00993D6D"/>
    <w:rsid w:val="009D702C"/>
    <w:rsid w:val="00A05B90"/>
    <w:rsid w:val="00A33703"/>
    <w:rsid w:val="00A56F0D"/>
    <w:rsid w:val="00A62371"/>
    <w:rsid w:val="00A76B6F"/>
    <w:rsid w:val="00A95FFA"/>
    <w:rsid w:val="00AA102C"/>
    <w:rsid w:val="00AD7EE1"/>
    <w:rsid w:val="00B12441"/>
    <w:rsid w:val="00B31D33"/>
    <w:rsid w:val="00B527B4"/>
    <w:rsid w:val="00B56C90"/>
    <w:rsid w:val="00B56F23"/>
    <w:rsid w:val="00B624E9"/>
    <w:rsid w:val="00BC020E"/>
    <w:rsid w:val="00BD7E29"/>
    <w:rsid w:val="00C36EB4"/>
    <w:rsid w:val="00C507E6"/>
    <w:rsid w:val="00C51D6C"/>
    <w:rsid w:val="00C549EF"/>
    <w:rsid w:val="00C63F78"/>
    <w:rsid w:val="00C74C37"/>
    <w:rsid w:val="00C82984"/>
    <w:rsid w:val="00C95D6D"/>
    <w:rsid w:val="00CA501D"/>
    <w:rsid w:val="00CD6B47"/>
    <w:rsid w:val="00D05175"/>
    <w:rsid w:val="00D32411"/>
    <w:rsid w:val="00D578F0"/>
    <w:rsid w:val="00D75411"/>
    <w:rsid w:val="00D90AEF"/>
    <w:rsid w:val="00D925D0"/>
    <w:rsid w:val="00D948C1"/>
    <w:rsid w:val="00DA31CD"/>
    <w:rsid w:val="00DA61A7"/>
    <w:rsid w:val="00DD072A"/>
    <w:rsid w:val="00DD41C9"/>
    <w:rsid w:val="00DE01F5"/>
    <w:rsid w:val="00DE0A57"/>
    <w:rsid w:val="00DE1964"/>
    <w:rsid w:val="00DE2E21"/>
    <w:rsid w:val="00E115C0"/>
    <w:rsid w:val="00E564DE"/>
    <w:rsid w:val="00E70F2C"/>
    <w:rsid w:val="00E8453F"/>
    <w:rsid w:val="00E927B6"/>
    <w:rsid w:val="00EB4C3E"/>
    <w:rsid w:val="00EB61B1"/>
    <w:rsid w:val="00F02DAF"/>
    <w:rsid w:val="00F06256"/>
    <w:rsid w:val="00F078ED"/>
    <w:rsid w:val="00F1523E"/>
    <w:rsid w:val="00F22141"/>
    <w:rsid w:val="00F22AE3"/>
    <w:rsid w:val="00F2632E"/>
    <w:rsid w:val="00F3451F"/>
    <w:rsid w:val="00F93F16"/>
    <w:rsid w:val="00FD1E11"/>
    <w:rsid w:val="00FD68AF"/>
    <w:rsid w:val="00FF60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 w:type="table" w:styleId="PlainTable2">
    <w:name w:val="Plain Table 2"/>
    <w:basedOn w:val="TableNormal"/>
    <w:uiPriority w:val="42"/>
    <w:rsid w:val="00D948C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perativeneurosurgery.com/doku.php?id=motor_cortex" TargetMode="External"/><Relationship Id="rId18" Type="http://schemas.openxmlformats.org/officeDocument/2006/relationships/image" Target="media/image7.jpeg"/><Relationship Id="rId26" Type="http://schemas.openxmlformats.org/officeDocument/2006/relationships/hyperlink" Target="https://www.sciencedirect.com/science/article/pii/S2314717214000075" TargetMode="External"/><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neuro.natus.com/products-services/grass-reusable-stamped-cup-eeg-electrodes" TargetMode="External"/><Relationship Id="rId34"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g"/><Relationship Id="rId25" Type="http://schemas.openxmlformats.org/officeDocument/2006/relationships/image" Target="media/image11.jpg"/><Relationship Id="rId33" Type="http://schemas.openxmlformats.org/officeDocument/2006/relationships/hyperlink" Target="https://www.fri-fl-shop.com/product/eeg-headband-packages/" TargetMode="External"/><Relationship Id="rId38" Type="http://schemas.openxmlformats.org/officeDocument/2006/relationships/image" Target="media/image21.png"/><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hyperlink" Target="https://www.fri-fl-shop.com/product/new-longer-5mm-spike-disposable-reusable-dry-eeg-electrode-tde-210/" TargetMode="External"/><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journals.plos.org/plosone/article?id=10.1371/journal.pone.0045630"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researchgate.net/publication/227176331_Practical_Designs_of_Brain-Computer_Interfaces_Based_on_the_Modulation_of_EEG_Rhythms" TargetMode="External"/><Relationship Id="rId27" Type="http://schemas.openxmlformats.org/officeDocument/2006/relationships/image" Target="media/image12.png"/><Relationship Id="rId30" Type="http://schemas.openxmlformats.org/officeDocument/2006/relationships/image" Target="media/image15.png"/><Relationship Id="rId35"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CE78A8-A033-49FF-A4A9-3D5513F47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9</TotalTime>
  <Pages>35</Pages>
  <Words>17695</Words>
  <Characters>100866</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1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uel Parker</cp:lastModifiedBy>
  <cp:revision>6</cp:revision>
  <dcterms:created xsi:type="dcterms:W3CDTF">2019-08-09T01:36:00Z</dcterms:created>
  <dcterms:modified xsi:type="dcterms:W3CDTF">2019-10-30T03:51:00Z</dcterms:modified>
</cp:coreProperties>
</file>